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0C65" w:rsidRDefault="00A80C65" w:rsidP="00213EF3">
      <w:pPr>
        <w:spacing w:after="0" w:line="360" w:lineRule="auto"/>
        <w:jc w:val="center"/>
        <w:rPr>
          <w:b/>
        </w:rPr>
      </w:pPr>
    </w:p>
    <w:p w:rsidR="00E416D1" w:rsidRPr="00213EF3" w:rsidRDefault="00E416D1" w:rsidP="00213EF3">
      <w:pPr>
        <w:spacing w:after="0" w:line="360" w:lineRule="auto"/>
        <w:jc w:val="center"/>
        <w:rPr>
          <w:b/>
        </w:rPr>
      </w:pPr>
      <w:r w:rsidRPr="00213EF3">
        <w:rPr>
          <w:b/>
        </w:rPr>
        <w:t>TRƯỜNG ĐẠI HỌC KỸ THUẬT - CÔNG NGHỆ CẦN THƠ</w:t>
      </w:r>
    </w:p>
    <w:p w:rsidR="00E416D1" w:rsidRPr="00213EF3" w:rsidRDefault="00E416D1" w:rsidP="00213EF3">
      <w:pPr>
        <w:spacing w:after="0" w:line="360" w:lineRule="auto"/>
        <w:jc w:val="center"/>
        <w:rPr>
          <w:b/>
        </w:rPr>
      </w:pPr>
      <w:r w:rsidRPr="00213EF3">
        <w:rPr>
          <w:b/>
        </w:rPr>
        <w:t>KHOA CÔNG NGHỆ THÔNG TIN</w:t>
      </w:r>
    </w:p>
    <w:p w:rsidR="00E416D1" w:rsidRPr="00213EF3" w:rsidRDefault="00E416D1" w:rsidP="00213EF3">
      <w:pPr>
        <w:spacing w:after="0" w:line="360" w:lineRule="auto"/>
        <w:jc w:val="center"/>
        <w:rPr>
          <w:b/>
          <w:sz w:val="30"/>
          <w:szCs w:val="30"/>
        </w:rPr>
      </w:pPr>
      <w:r w:rsidRPr="00213EF3">
        <w:rPr>
          <w:b/>
          <w:noProof/>
          <w:sz w:val="30"/>
          <w:szCs w:val="30"/>
        </w:rPr>
        <w:drawing>
          <wp:inline distT="0" distB="0" distL="0" distR="0" wp14:anchorId="1B63D281" wp14:editId="5F8F660B">
            <wp:extent cx="1400175" cy="1400175"/>
            <wp:effectExtent l="0" t="0" r="0" b="0"/>
            <wp:docPr id="9" name="Picture 9" descr="CTUT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UT_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rsidR="00E416D1" w:rsidRPr="00213EF3" w:rsidRDefault="00E416D1" w:rsidP="00213EF3">
      <w:pPr>
        <w:spacing w:after="0" w:line="360" w:lineRule="auto"/>
        <w:jc w:val="center"/>
        <w:rPr>
          <w:b/>
          <w:sz w:val="32"/>
          <w:szCs w:val="32"/>
        </w:rPr>
      </w:pPr>
    </w:p>
    <w:p w:rsidR="00E416D1" w:rsidRPr="00213EF3" w:rsidRDefault="00E416D1" w:rsidP="00213EF3">
      <w:pPr>
        <w:spacing w:after="0" w:line="360" w:lineRule="auto"/>
        <w:jc w:val="center"/>
        <w:rPr>
          <w:b/>
          <w:sz w:val="32"/>
          <w:szCs w:val="32"/>
        </w:rPr>
      </w:pPr>
      <w:r w:rsidRPr="00213EF3">
        <w:rPr>
          <w:b/>
          <w:sz w:val="32"/>
          <w:szCs w:val="32"/>
        </w:rPr>
        <w:t>LUẬN VĂN TỐT NGHIỆP</w:t>
      </w:r>
    </w:p>
    <w:p w:rsidR="00E416D1" w:rsidRPr="00213EF3" w:rsidRDefault="00E416D1" w:rsidP="00213EF3">
      <w:pPr>
        <w:spacing w:after="0" w:line="360" w:lineRule="auto"/>
        <w:jc w:val="center"/>
        <w:rPr>
          <w:b/>
          <w:sz w:val="40"/>
          <w:szCs w:val="40"/>
        </w:rPr>
      </w:pPr>
    </w:p>
    <w:p w:rsidR="00E416D1" w:rsidRPr="00213EF3" w:rsidRDefault="00E416D1" w:rsidP="003E39E8">
      <w:pPr>
        <w:spacing w:after="0" w:line="360" w:lineRule="auto"/>
        <w:jc w:val="center"/>
        <w:rPr>
          <w:b/>
          <w:sz w:val="36"/>
          <w:szCs w:val="36"/>
        </w:rPr>
      </w:pPr>
      <w:r w:rsidRPr="00213EF3">
        <w:rPr>
          <w:b/>
          <w:sz w:val="36"/>
          <w:szCs w:val="36"/>
        </w:rPr>
        <w:t>XÂY DỰNG HỆ HỖ TRỢ CHẨN ĐOÁN Y KHOA</w:t>
      </w:r>
      <w:r w:rsidR="003E39E8">
        <w:rPr>
          <w:b/>
          <w:sz w:val="36"/>
          <w:szCs w:val="36"/>
        </w:rPr>
        <w:t xml:space="preserve"> </w:t>
      </w:r>
      <w:r w:rsidRPr="00213EF3">
        <w:rPr>
          <w:b/>
          <w:sz w:val="36"/>
          <w:szCs w:val="36"/>
        </w:rPr>
        <w:t>DỰA TRÊN CÁC XÉT NGHIỆM VÀ TIỀN SỬ CỦA BỆNH NHÂN</w:t>
      </w:r>
    </w:p>
    <w:p w:rsidR="00E416D1" w:rsidRPr="00213EF3" w:rsidRDefault="00E416D1" w:rsidP="00213EF3">
      <w:pPr>
        <w:spacing w:after="0" w:line="360" w:lineRule="auto"/>
        <w:rPr>
          <w:b/>
          <w:sz w:val="42"/>
          <w:szCs w:val="42"/>
        </w:rPr>
      </w:pPr>
    </w:p>
    <w:p w:rsidR="00E416D1" w:rsidRPr="00213EF3" w:rsidRDefault="00E416D1" w:rsidP="00213EF3">
      <w:pPr>
        <w:spacing w:after="0" w:line="360" w:lineRule="auto"/>
        <w:rPr>
          <w:b/>
          <w:sz w:val="42"/>
          <w:szCs w:val="42"/>
        </w:rPr>
      </w:pPr>
    </w:p>
    <w:tbl>
      <w:tblPr>
        <w:tblW w:w="9063" w:type="dxa"/>
        <w:tblLook w:val="04A0" w:firstRow="1" w:lastRow="0" w:firstColumn="1" w:lastColumn="0" w:noHBand="0" w:noVBand="1"/>
      </w:tblPr>
      <w:tblGrid>
        <w:gridCol w:w="3916"/>
        <w:gridCol w:w="5147"/>
      </w:tblGrid>
      <w:tr w:rsidR="00E416D1" w:rsidRPr="00213EF3" w:rsidTr="00284E9C">
        <w:trPr>
          <w:trHeight w:val="462"/>
        </w:trPr>
        <w:tc>
          <w:tcPr>
            <w:tcW w:w="3916" w:type="dxa"/>
            <w:shd w:val="clear" w:color="auto" w:fill="auto"/>
          </w:tcPr>
          <w:p w:rsidR="00E416D1" w:rsidRPr="00213EF3" w:rsidRDefault="00A25F4D" w:rsidP="00213EF3">
            <w:pPr>
              <w:spacing w:after="0" w:line="360" w:lineRule="auto"/>
              <w:jc w:val="left"/>
              <w:rPr>
                <w:b/>
              </w:rPr>
            </w:pPr>
            <w:r w:rsidRPr="00213EF3">
              <w:rPr>
                <w:b/>
              </w:rPr>
              <w:t>GIẢNG VIÊN HƯỚNG DẪN</w:t>
            </w:r>
          </w:p>
        </w:tc>
        <w:tc>
          <w:tcPr>
            <w:tcW w:w="5147" w:type="dxa"/>
            <w:shd w:val="clear" w:color="auto" w:fill="auto"/>
          </w:tcPr>
          <w:p w:rsidR="00E416D1" w:rsidRPr="00213EF3" w:rsidRDefault="00A25F4D" w:rsidP="00213EF3">
            <w:pPr>
              <w:spacing w:after="0" w:line="360" w:lineRule="auto"/>
              <w:ind w:right="-231"/>
              <w:jc w:val="left"/>
              <w:rPr>
                <w:b/>
              </w:rPr>
            </w:pPr>
            <w:r w:rsidRPr="00213EF3">
              <w:rPr>
                <w:b/>
              </w:rPr>
              <w:t>SINH VIÊN THỰC HIỆN</w:t>
            </w:r>
          </w:p>
        </w:tc>
      </w:tr>
      <w:tr w:rsidR="00E416D1" w:rsidRPr="00213EF3" w:rsidTr="00284E9C">
        <w:trPr>
          <w:trHeight w:val="462"/>
        </w:trPr>
        <w:tc>
          <w:tcPr>
            <w:tcW w:w="3916" w:type="dxa"/>
            <w:shd w:val="clear" w:color="auto" w:fill="auto"/>
          </w:tcPr>
          <w:p w:rsidR="00E416D1" w:rsidRPr="00213EF3" w:rsidRDefault="00A25F4D" w:rsidP="00213EF3">
            <w:pPr>
              <w:spacing w:after="0" w:line="360" w:lineRule="auto"/>
            </w:pPr>
            <w:r w:rsidRPr="00213EF3">
              <w:t>THS.NGUYỄN TRUNG VIỆT</w:t>
            </w:r>
          </w:p>
        </w:tc>
        <w:tc>
          <w:tcPr>
            <w:tcW w:w="5147" w:type="dxa"/>
            <w:shd w:val="clear" w:color="auto" w:fill="auto"/>
          </w:tcPr>
          <w:p w:rsidR="00E416D1" w:rsidRPr="00213EF3" w:rsidRDefault="00A25F4D" w:rsidP="00213EF3">
            <w:pPr>
              <w:spacing w:after="0" w:line="360" w:lineRule="auto"/>
              <w:ind w:left="2871" w:right="-109" w:hanging="2871"/>
              <w:jc w:val="left"/>
            </w:pPr>
            <w:r w:rsidRPr="00213EF3">
              <w:t>TRẦN THỊ THÚY HẰNG (MSSV:1500203)</w:t>
            </w:r>
          </w:p>
        </w:tc>
      </w:tr>
      <w:tr w:rsidR="00E416D1" w:rsidRPr="00213EF3" w:rsidTr="00284E9C">
        <w:trPr>
          <w:trHeight w:val="807"/>
        </w:trPr>
        <w:tc>
          <w:tcPr>
            <w:tcW w:w="3916" w:type="dxa"/>
            <w:shd w:val="clear" w:color="auto" w:fill="auto"/>
          </w:tcPr>
          <w:p w:rsidR="00E416D1" w:rsidRPr="00213EF3" w:rsidRDefault="00E416D1" w:rsidP="00213EF3">
            <w:pPr>
              <w:spacing w:after="0" w:line="360" w:lineRule="auto"/>
              <w:jc w:val="center"/>
              <w:rPr>
                <w:b/>
              </w:rPr>
            </w:pPr>
          </w:p>
        </w:tc>
        <w:tc>
          <w:tcPr>
            <w:tcW w:w="5147" w:type="dxa"/>
            <w:shd w:val="clear" w:color="auto" w:fill="auto"/>
          </w:tcPr>
          <w:p w:rsidR="00E416D1" w:rsidRPr="00213EF3" w:rsidRDefault="00A25F4D" w:rsidP="00213EF3">
            <w:pPr>
              <w:spacing w:after="0" w:line="360" w:lineRule="auto"/>
              <w:jc w:val="left"/>
            </w:pPr>
            <w:r w:rsidRPr="00213EF3">
              <w:t>NGÀNH: KHOA HỌC MÁY TÍNH 2015</w:t>
            </w:r>
          </w:p>
        </w:tc>
      </w:tr>
    </w:tbl>
    <w:p w:rsidR="00E416D1" w:rsidRPr="00213EF3" w:rsidRDefault="00E416D1" w:rsidP="00213EF3">
      <w:pPr>
        <w:spacing w:after="0" w:line="360" w:lineRule="auto"/>
        <w:jc w:val="center"/>
        <w:rPr>
          <w:b/>
        </w:rPr>
      </w:pPr>
    </w:p>
    <w:p w:rsidR="00432A4F" w:rsidRPr="00213EF3" w:rsidRDefault="00432A4F" w:rsidP="00213EF3">
      <w:pPr>
        <w:spacing w:after="0" w:line="360" w:lineRule="auto"/>
        <w:rPr>
          <w:b/>
        </w:rPr>
      </w:pPr>
    </w:p>
    <w:p w:rsidR="00284E9C" w:rsidRPr="00213EF3" w:rsidRDefault="00284E9C" w:rsidP="00213EF3">
      <w:pPr>
        <w:spacing w:after="0" w:line="360" w:lineRule="auto"/>
        <w:jc w:val="center"/>
        <w:rPr>
          <w:b/>
        </w:rPr>
      </w:pPr>
    </w:p>
    <w:p w:rsidR="00284E9C" w:rsidRPr="00213EF3" w:rsidRDefault="00284E9C" w:rsidP="00213EF3">
      <w:pPr>
        <w:spacing w:after="0" w:line="360" w:lineRule="auto"/>
        <w:jc w:val="center"/>
        <w:rPr>
          <w:b/>
        </w:rPr>
      </w:pPr>
    </w:p>
    <w:p w:rsidR="00284E9C" w:rsidRPr="00213EF3" w:rsidRDefault="00284E9C" w:rsidP="00213EF3">
      <w:pPr>
        <w:spacing w:after="0" w:line="360" w:lineRule="auto"/>
        <w:jc w:val="center"/>
        <w:rPr>
          <w:b/>
        </w:rPr>
      </w:pPr>
    </w:p>
    <w:p w:rsidR="005A1315" w:rsidRPr="00213EF3" w:rsidRDefault="005A1315" w:rsidP="00213EF3">
      <w:pPr>
        <w:spacing w:after="0" w:line="360" w:lineRule="auto"/>
        <w:jc w:val="center"/>
        <w:rPr>
          <w:b/>
        </w:rPr>
      </w:pPr>
    </w:p>
    <w:p w:rsidR="005A1315" w:rsidRPr="00213EF3" w:rsidRDefault="005A1315" w:rsidP="00213EF3">
      <w:pPr>
        <w:spacing w:after="0" w:line="360" w:lineRule="auto"/>
        <w:jc w:val="center"/>
        <w:rPr>
          <w:b/>
        </w:rPr>
      </w:pPr>
    </w:p>
    <w:p w:rsidR="005A1315" w:rsidRPr="00213EF3" w:rsidRDefault="005A1315" w:rsidP="00213EF3">
      <w:pPr>
        <w:spacing w:after="0" w:line="360" w:lineRule="auto"/>
        <w:jc w:val="center"/>
        <w:rPr>
          <w:b/>
        </w:rPr>
      </w:pPr>
    </w:p>
    <w:p w:rsidR="00E416D1" w:rsidRPr="00213EF3" w:rsidRDefault="00E416D1" w:rsidP="00213EF3">
      <w:pPr>
        <w:spacing w:after="0" w:line="360" w:lineRule="auto"/>
        <w:jc w:val="center"/>
        <w:rPr>
          <w:b/>
        </w:rPr>
        <w:sectPr w:rsidR="00E416D1" w:rsidRPr="00213EF3" w:rsidSect="003E39E8">
          <w:pgSz w:w="11906" w:h="16838" w:code="9"/>
          <w:pgMar w:top="1134" w:right="1134" w:bottom="1134" w:left="1985" w:header="709" w:footer="709" w:gutter="0"/>
          <w:pgBorders w:zOrder="back">
            <w:top w:val="thickThinSmallGap" w:sz="18" w:space="1" w:color="auto"/>
            <w:left w:val="thickThinSmallGap" w:sz="18" w:space="4" w:color="auto"/>
            <w:bottom w:val="thinThickSmallGap" w:sz="18" w:space="1" w:color="auto"/>
            <w:right w:val="thinThickSmallGap" w:sz="18" w:space="4" w:color="auto"/>
          </w:pgBorders>
          <w:cols w:space="708"/>
          <w:docGrid w:linePitch="360"/>
        </w:sectPr>
      </w:pPr>
      <w:r w:rsidRPr="00213EF3">
        <w:rPr>
          <w:b/>
        </w:rPr>
        <w:t>Cần Thơ - 2019</w:t>
      </w:r>
    </w:p>
    <w:p w:rsidR="008D2396" w:rsidRPr="00213EF3" w:rsidRDefault="000100FA" w:rsidP="00213EF3">
      <w:pPr>
        <w:pStyle w:val="Heading1"/>
        <w:spacing w:before="120" w:after="120" w:line="360" w:lineRule="auto"/>
        <w:jc w:val="center"/>
        <w:rPr>
          <w:rFonts w:ascii="Times New Roman" w:hAnsi="Times New Roman" w:cs="Times New Roman"/>
          <w:sz w:val="32"/>
          <w:szCs w:val="32"/>
        </w:rPr>
      </w:pPr>
      <w:bookmarkStart w:id="0" w:name="_Toc12874292"/>
      <w:r w:rsidRPr="00213EF3">
        <w:rPr>
          <w:rFonts w:ascii="Times New Roman" w:hAnsi="Times New Roman" w:cs="Times New Roman"/>
          <w:sz w:val="32"/>
          <w:szCs w:val="32"/>
        </w:rPr>
        <w:lastRenderedPageBreak/>
        <w:t>LỜI CAM ĐOAN</w:t>
      </w:r>
      <w:bookmarkEnd w:id="0"/>
    </w:p>
    <w:p w:rsidR="004E6E78" w:rsidRPr="00213EF3" w:rsidRDefault="00453901" w:rsidP="00213EF3">
      <w:pPr>
        <w:spacing w:before="120" w:after="120" w:line="360" w:lineRule="auto"/>
        <w:ind w:firstLine="720"/>
      </w:pPr>
      <w:r w:rsidRPr="00213EF3">
        <w:t>Đây là đề tài</w:t>
      </w:r>
      <w:r w:rsidRPr="00213EF3">
        <w:rPr>
          <w:lang w:val="vi-VN"/>
        </w:rPr>
        <w:t xml:space="preserve"> nghiên cứu</w:t>
      </w:r>
      <w:r w:rsidR="00BD0AEB" w:rsidRPr="00213EF3">
        <w:t xml:space="preserve"> mà</w:t>
      </w:r>
      <w:r w:rsidRPr="00213EF3">
        <w:t xml:space="preserve"> tôi được th</w:t>
      </w:r>
      <w:r w:rsidR="00E85D74" w:rsidRPr="00213EF3">
        <w:t>ực hiện dưới sự hướng dẫn của Th</w:t>
      </w:r>
      <w:r w:rsidR="008057D7" w:rsidRPr="00213EF3">
        <w:t>S</w:t>
      </w:r>
      <w:r w:rsidRPr="00213EF3">
        <w:t>.</w:t>
      </w:r>
      <w:r w:rsidRPr="00213EF3">
        <w:rPr>
          <w:lang w:val="vi-VN"/>
        </w:rPr>
        <w:t xml:space="preserve"> Nguyễn Trung Việt</w:t>
      </w:r>
      <w:r w:rsidRPr="00213EF3">
        <w:t>.</w:t>
      </w:r>
      <w:r w:rsidR="00F56043" w:rsidRPr="00213EF3">
        <w:t xml:space="preserve"> </w:t>
      </w:r>
      <w:r w:rsidRPr="00213EF3">
        <w:t>Đề tài này đã được hoàn thành sau một thời gian nghiên cứu, tìm hiểu các nguồn tài liệu và thông tin trên mạng đáng tin cậy.</w:t>
      </w:r>
      <w:r w:rsidRPr="00213EF3">
        <w:rPr>
          <w:lang w:val="vi-VN"/>
        </w:rPr>
        <w:t xml:space="preserve"> </w:t>
      </w:r>
      <w:r w:rsidR="00E85D74" w:rsidRPr="00213EF3">
        <w:t>Nội dung của luận văn được</w:t>
      </w:r>
      <w:r w:rsidRPr="00213EF3">
        <w:t xml:space="preserve"> tôi tập hợp lại từ các nguồn tài liệu tham khảo (cuối đề tài), không sao chép toàn bộ các đề tài và quá trình nghiên cứu của các tác giả khác.</w:t>
      </w:r>
    </w:p>
    <w:p w:rsidR="00453901" w:rsidRPr="00213EF3" w:rsidRDefault="004E6E78" w:rsidP="00213EF3">
      <w:pPr>
        <w:spacing w:before="120" w:after="120" w:line="360" w:lineRule="auto"/>
        <w:ind w:firstLine="720"/>
      </w:pPr>
      <w:r w:rsidRPr="00213EF3">
        <w:t>T</w:t>
      </w:r>
      <w:r w:rsidR="00453901" w:rsidRPr="00213EF3">
        <w:t xml:space="preserve">ôi xin chịu hoàn toàn trách nhiệm về nội dung trong </w:t>
      </w:r>
      <w:r w:rsidR="00453901" w:rsidRPr="00213EF3">
        <w:rPr>
          <w:lang w:val="vi-VN"/>
        </w:rPr>
        <w:t>luận văn</w:t>
      </w:r>
      <w:r w:rsidR="00453901" w:rsidRPr="00213EF3">
        <w:t xml:space="preserve"> của mình đã thực hiện.</w:t>
      </w:r>
    </w:p>
    <w:p w:rsidR="00E85D74" w:rsidRPr="00213EF3" w:rsidRDefault="00E85D74" w:rsidP="00213EF3">
      <w:pPr>
        <w:spacing w:before="120" w:after="120" w:line="360" w:lineRule="auto"/>
        <w:rPr>
          <w:i/>
        </w:rPr>
      </w:pPr>
    </w:p>
    <w:p w:rsidR="00F56043" w:rsidRPr="00213EF3" w:rsidRDefault="00E85D74" w:rsidP="00213EF3">
      <w:pPr>
        <w:spacing w:before="120" w:after="120" w:line="360" w:lineRule="auto"/>
        <w:jc w:val="right"/>
        <w:rPr>
          <w:i/>
        </w:rPr>
      </w:pPr>
      <w:r w:rsidRPr="00213EF3">
        <w:rPr>
          <w:i/>
        </w:rPr>
        <w:t>Cầ</w:t>
      </w:r>
      <w:r w:rsidR="00A07A2A" w:rsidRPr="00213EF3">
        <w:rPr>
          <w:i/>
        </w:rPr>
        <w:t>n Thơ, ngày…..</w:t>
      </w:r>
      <w:r w:rsidRPr="00213EF3">
        <w:rPr>
          <w:i/>
        </w:rPr>
        <w:t>tháng</w:t>
      </w:r>
      <w:r w:rsidR="00A07A2A" w:rsidRPr="00213EF3">
        <w:rPr>
          <w:i/>
        </w:rPr>
        <w:t>…..</w:t>
      </w:r>
      <w:r w:rsidRPr="00213EF3">
        <w:rPr>
          <w:i/>
        </w:rPr>
        <w:t>năm 2019</w:t>
      </w:r>
    </w:p>
    <w:p w:rsidR="00453901" w:rsidRPr="00213EF3" w:rsidRDefault="00E85D74" w:rsidP="00213EF3">
      <w:pPr>
        <w:spacing w:before="120" w:after="120" w:line="360" w:lineRule="auto"/>
        <w:ind w:left="6480"/>
        <w:rPr>
          <w:b/>
        </w:rPr>
      </w:pPr>
      <w:r w:rsidRPr="00213EF3">
        <w:rPr>
          <w:b/>
        </w:rPr>
        <w:t>Sinh viên thực hiện</w:t>
      </w:r>
    </w:p>
    <w:p w:rsidR="00F56043" w:rsidRPr="00213EF3" w:rsidRDefault="00F56043" w:rsidP="00213EF3">
      <w:pPr>
        <w:spacing w:before="120" w:after="120" w:line="360" w:lineRule="auto"/>
        <w:ind w:firstLine="720"/>
        <w:rPr>
          <w:lang w:val="vi-VN"/>
        </w:rPr>
      </w:pPr>
    </w:p>
    <w:p w:rsidR="007E6258" w:rsidRPr="00213EF3" w:rsidRDefault="00941E73" w:rsidP="00213EF3">
      <w:pPr>
        <w:spacing w:before="120" w:after="120" w:line="360" w:lineRule="auto"/>
        <w:ind w:left="6480"/>
        <w:rPr>
          <w:b/>
        </w:rPr>
      </w:pPr>
      <w:r w:rsidRPr="00213EF3">
        <w:rPr>
          <w:lang w:val="vi-VN"/>
        </w:rPr>
        <w:t>Trần Thị Thúy Hằng</w:t>
      </w:r>
      <w:r w:rsidR="00483BAE" w:rsidRPr="00213EF3">
        <w:rPr>
          <w:b/>
        </w:rPr>
        <w:br w:type="page"/>
      </w:r>
    </w:p>
    <w:p w:rsidR="00941E73" w:rsidRPr="00213EF3" w:rsidRDefault="00483BAE" w:rsidP="00213EF3">
      <w:pPr>
        <w:pStyle w:val="Heading1"/>
        <w:spacing w:before="120" w:after="120" w:line="360" w:lineRule="auto"/>
        <w:jc w:val="center"/>
        <w:rPr>
          <w:rFonts w:ascii="Times New Roman" w:hAnsi="Times New Roman" w:cs="Times New Roman"/>
          <w:sz w:val="32"/>
          <w:szCs w:val="32"/>
          <w:lang w:val="vi-VN"/>
        </w:rPr>
      </w:pPr>
      <w:bookmarkStart w:id="1" w:name="_Toc12874293"/>
      <w:r w:rsidRPr="00213EF3">
        <w:rPr>
          <w:rFonts w:ascii="Times New Roman" w:hAnsi="Times New Roman" w:cs="Times New Roman"/>
          <w:sz w:val="32"/>
          <w:szCs w:val="32"/>
        </w:rPr>
        <w:lastRenderedPageBreak/>
        <w:t>LỜI CẢM  ƠN</w:t>
      </w:r>
      <w:bookmarkEnd w:id="1"/>
    </w:p>
    <w:p w:rsidR="00941E73" w:rsidRPr="00213EF3" w:rsidRDefault="00941E73" w:rsidP="00213EF3">
      <w:pPr>
        <w:spacing w:before="120" w:after="120" w:line="360" w:lineRule="auto"/>
        <w:ind w:firstLine="720"/>
      </w:pPr>
      <w:r w:rsidRPr="00213EF3">
        <w:t>Tôi xin gửi lời cảm ơn chân thành đến:</w:t>
      </w:r>
    </w:p>
    <w:p w:rsidR="00941E73" w:rsidRPr="00213EF3" w:rsidRDefault="00941E73" w:rsidP="00213EF3">
      <w:pPr>
        <w:spacing w:before="120" w:after="120" w:line="360" w:lineRule="auto"/>
        <w:ind w:firstLine="720"/>
      </w:pPr>
      <w:r w:rsidRPr="00213EF3">
        <w:t xml:space="preserve">Quý  thầy cô trường Đại Học Kỹ Thuật Công Nghệ Cần Thơ, đặc biệt là quý thầy cô Khoa Công Nghệ Thông Tin đã tạo mọi điều kiện thuận lợi </w:t>
      </w:r>
      <w:r w:rsidR="001005F0" w:rsidRPr="00213EF3">
        <w:t xml:space="preserve">cho </w:t>
      </w:r>
      <w:r w:rsidR="008057D7" w:rsidRPr="00213EF3">
        <w:t xml:space="preserve">tôi </w:t>
      </w:r>
      <w:r w:rsidRPr="00213EF3">
        <w:t xml:space="preserve">trong suốt 4 năm học vừa qua tại trường. Chính nhờ các thầy cô của Khoa đã giảng dạy và </w:t>
      </w:r>
      <w:r w:rsidR="008057D7" w:rsidRPr="00213EF3">
        <w:t xml:space="preserve">hướng dẫn tận tình, </w:t>
      </w:r>
      <w:r w:rsidR="001005F0" w:rsidRPr="00213EF3">
        <w:t>giúp</w:t>
      </w:r>
      <w:r w:rsidRPr="00213EF3">
        <w:t xml:space="preserve"> tôi thực hiện được đề tài </w:t>
      </w:r>
      <w:r w:rsidRPr="00213EF3">
        <w:rPr>
          <w:lang w:val="vi-VN"/>
        </w:rPr>
        <w:t>nghiên cứu tốt nghiệp</w:t>
      </w:r>
      <w:r w:rsidRPr="00213EF3">
        <w:t xml:space="preserve"> của mình từ các đồ án trước.</w:t>
      </w:r>
    </w:p>
    <w:p w:rsidR="00941E73" w:rsidRPr="00213EF3" w:rsidRDefault="00941E73" w:rsidP="00213EF3">
      <w:pPr>
        <w:spacing w:before="120" w:after="120" w:line="360" w:lineRule="auto"/>
        <w:ind w:firstLine="720"/>
      </w:pPr>
      <w:r w:rsidRPr="00213EF3">
        <w:rPr>
          <w:lang w:val="vi-VN"/>
        </w:rPr>
        <w:t xml:space="preserve">Thầy Nguyễn Trung Việt </w:t>
      </w:r>
      <w:r w:rsidRPr="00213EF3">
        <w:t>là giảng v</w:t>
      </w:r>
      <w:r w:rsidR="001005F0" w:rsidRPr="00213EF3">
        <w:t>iên hướng dẫn trực tiếp</w:t>
      </w:r>
      <w:r w:rsidRPr="00213EF3">
        <w:t>. Thầy đã không quản khó nhọc và cố gắng dành nhiều thời gian để theo sát quá</w:t>
      </w:r>
      <w:r w:rsidR="001005F0" w:rsidRPr="00213EF3">
        <w:t xml:space="preserve"> trình thực hiện đề tài của tôi</w:t>
      </w:r>
      <w:r w:rsidRPr="00213EF3">
        <w:t>. Thầy luôn có những ý</w:t>
      </w:r>
      <w:r w:rsidR="001005F0" w:rsidRPr="00213EF3">
        <w:t xml:space="preserve"> kiến đóng góp của mình cho tôi</w:t>
      </w:r>
      <w:r w:rsidR="008057D7" w:rsidRPr="00213EF3">
        <w:t>. Thầy luôn chỉ dẫn, c</w:t>
      </w:r>
      <w:r w:rsidRPr="00213EF3">
        <w:t>hấn chỉnh</w:t>
      </w:r>
      <w:r w:rsidR="001005F0" w:rsidRPr="00213EF3">
        <w:t xml:space="preserve"> kịp thời những sai sót để đề tài của</w:t>
      </w:r>
      <w:r w:rsidRPr="00213EF3">
        <w:t xml:space="preserve"> tôi được hoàn thiện hơn. Thầy</w:t>
      </w:r>
      <w:r w:rsidR="001005F0" w:rsidRPr="00213EF3">
        <w:t xml:space="preserve"> luôn động viên và nhắc nhở tôi</w:t>
      </w:r>
      <w:r w:rsidRPr="00213EF3">
        <w:t xml:space="preserve"> sớm</w:t>
      </w:r>
      <w:r w:rsidR="008057D7" w:rsidRPr="00213EF3">
        <w:t xml:space="preserve"> hoàn thành tốt đề tài của mình. Một lần nữa xin được cảm ơn thầy.</w:t>
      </w:r>
    </w:p>
    <w:p w:rsidR="00941E73" w:rsidRPr="00213EF3" w:rsidRDefault="00941E73" w:rsidP="00213EF3">
      <w:pPr>
        <w:spacing w:before="120" w:after="120" w:line="360" w:lineRule="auto"/>
        <w:ind w:firstLine="720"/>
        <w:rPr>
          <w:lang w:val="vi-VN"/>
        </w:rPr>
      </w:pPr>
      <w:r w:rsidRPr="00213EF3">
        <w:t>Trong quá trình</w:t>
      </w:r>
      <w:r w:rsidR="001005F0" w:rsidRPr="00213EF3">
        <w:t xml:space="preserve"> thực hiện đề tài</w:t>
      </w:r>
      <w:r w:rsidRPr="00213EF3">
        <w:t xml:space="preserve"> tôi đã cố gắng học hỏi và tìm hiểu thêm</w:t>
      </w:r>
      <w:r w:rsidR="008057D7" w:rsidRPr="00213EF3">
        <w:t xml:space="preserve"> nhiều</w:t>
      </w:r>
      <w:r w:rsidRPr="00213EF3">
        <w:t xml:space="preserve"> kiến thức mới để có thể</w:t>
      </w:r>
      <w:r w:rsidR="001005F0" w:rsidRPr="00213EF3">
        <w:t xml:space="preserve"> hoàn thành tốt đề tài của </w:t>
      </w:r>
      <w:r w:rsidRPr="00213EF3">
        <w:t xml:space="preserve">mình. Tuy nhiên, còn </w:t>
      </w:r>
      <w:r w:rsidR="008057D7" w:rsidRPr="00213EF3">
        <w:t xml:space="preserve">có </w:t>
      </w:r>
      <w:r w:rsidRPr="00213EF3">
        <w:t>nhiều hạn chế về mặt thời gian và</w:t>
      </w:r>
      <w:r w:rsidR="001005F0" w:rsidRPr="00213EF3">
        <w:t xml:space="preserve"> kiến thức nên đề tài của </w:t>
      </w:r>
      <w:r w:rsidRPr="00213EF3">
        <w:t>tôi không tránh khỏi những sai sót. Kính mong quý t</w:t>
      </w:r>
      <w:r w:rsidR="008057D7" w:rsidRPr="00213EF3">
        <w:t xml:space="preserve">hầy cô đóng góp ý kiến </w:t>
      </w:r>
      <w:r w:rsidR="001005F0" w:rsidRPr="00213EF3">
        <w:t xml:space="preserve">để </w:t>
      </w:r>
      <w:r w:rsidR="008057D7" w:rsidRPr="00213EF3">
        <w:t>tôi có thể hoàn thiện, chuẩn bị cho các</w:t>
      </w:r>
      <w:r w:rsidRPr="00213EF3">
        <w:t xml:space="preserve"> </w:t>
      </w:r>
      <w:r w:rsidR="008057D7" w:rsidRPr="00213EF3">
        <w:rPr>
          <w:lang w:val="vi-VN"/>
        </w:rPr>
        <w:t>dự án tương lai</w:t>
      </w:r>
      <w:r w:rsidRPr="00213EF3">
        <w:rPr>
          <w:lang w:val="vi-VN"/>
        </w:rPr>
        <w:t xml:space="preserve"> sau khi tốt nghiệp.</w:t>
      </w:r>
    </w:p>
    <w:p w:rsidR="008057D7" w:rsidRPr="00213EF3" w:rsidRDefault="008057D7" w:rsidP="00213EF3">
      <w:pPr>
        <w:spacing w:before="120" w:after="120" w:line="360" w:lineRule="auto"/>
        <w:rPr>
          <w:i/>
        </w:rPr>
      </w:pPr>
    </w:p>
    <w:p w:rsidR="008057D7" w:rsidRPr="00213EF3" w:rsidRDefault="008057D7" w:rsidP="00213EF3">
      <w:pPr>
        <w:spacing w:before="120" w:after="120" w:line="360" w:lineRule="auto"/>
        <w:jc w:val="right"/>
        <w:rPr>
          <w:i/>
        </w:rPr>
      </w:pPr>
      <w:r w:rsidRPr="00213EF3">
        <w:rPr>
          <w:i/>
        </w:rPr>
        <w:t>Cầ</w:t>
      </w:r>
      <w:r w:rsidR="00BB05B1" w:rsidRPr="00213EF3">
        <w:rPr>
          <w:i/>
        </w:rPr>
        <w:t>n Thơ, ngày</w:t>
      </w:r>
      <w:r w:rsidR="00106597" w:rsidRPr="00213EF3">
        <w:rPr>
          <w:i/>
        </w:rPr>
        <w:t>….</w:t>
      </w:r>
      <w:r w:rsidRPr="00213EF3">
        <w:rPr>
          <w:i/>
        </w:rPr>
        <w:t>tháng</w:t>
      </w:r>
      <w:r w:rsidR="00A07A2A" w:rsidRPr="00213EF3">
        <w:rPr>
          <w:i/>
        </w:rPr>
        <w:t>…..</w:t>
      </w:r>
      <w:r w:rsidRPr="00213EF3">
        <w:rPr>
          <w:i/>
        </w:rPr>
        <w:t xml:space="preserve"> năm 2019</w:t>
      </w:r>
    </w:p>
    <w:p w:rsidR="00941E73" w:rsidRPr="00213EF3" w:rsidRDefault="00941E73" w:rsidP="00213EF3">
      <w:pPr>
        <w:spacing w:before="120" w:after="120" w:line="360" w:lineRule="auto"/>
        <w:rPr>
          <w:b/>
        </w:rPr>
      </w:pPr>
    </w:p>
    <w:p w:rsidR="00634F04" w:rsidRPr="00213EF3" w:rsidRDefault="00483BAE" w:rsidP="00213EF3">
      <w:pPr>
        <w:spacing w:before="120" w:after="120" w:line="360" w:lineRule="auto"/>
        <w:rPr>
          <w:b/>
        </w:rPr>
      </w:pPr>
      <w:r w:rsidRPr="00213EF3">
        <w:rPr>
          <w:b/>
        </w:rPr>
        <w:br w:type="page"/>
      </w:r>
    </w:p>
    <w:p w:rsidR="00634F04" w:rsidRPr="00213EF3" w:rsidRDefault="00634F04" w:rsidP="00213EF3">
      <w:pPr>
        <w:tabs>
          <w:tab w:val="center" w:pos="2200"/>
        </w:tabs>
        <w:spacing w:line="360" w:lineRule="auto"/>
        <w:ind w:right="-1" w:hanging="567"/>
        <w:rPr>
          <w:b/>
          <w:bCs/>
          <w:iCs/>
          <w:lang w:val="vi-VN"/>
        </w:rPr>
      </w:pPr>
      <w:r w:rsidRPr="00213EF3">
        <w:rPr>
          <w:b/>
          <w:bCs/>
          <w:iCs/>
          <w:lang w:val="vi-VN"/>
        </w:rPr>
        <w:lastRenderedPageBreak/>
        <w:t xml:space="preserve">Trường Kỹ Thuật Công Nghệ Cần Thơ          Cộng Hòa Xã Hội Chủ Nghĩa Việt Nam     Khoa Công Nghệ Thông Tin                            Độc lập -Tự do - Hạnh phúc     </w:t>
      </w:r>
    </w:p>
    <w:p w:rsidR="00634F04" w:rsidRPr="00213EF3" w:rsidRDefault="00634F04" w:rsidP="00213EF3">
      <w:pPr>
        <w:tabs>
          <w:tab w:val="center" w:pos="2200"/>
        </w:tabs>
        <w:spacing w:line="360" w:lineRule="auto"/>
        <w:ind w:right="-1" w:hanging="567"/>
        <w:rPr>
          <w:b/>
          <w:bCs/>
          <w:iCs/>
          <w:lang w:val="vi-VN"/>
        </w:rPr>
      </w:pPr>
      <w:r w:rsidRPr="00213EF3">
        <w:rPr>
          <w:b/>
          <w:bCs/>
          <w:iCs/>
          <w:lang w:val="vi-VN"/>
        </w:rPr>
        <w:t xml:space="preserve">       </w:t>
      </w:r>
    </w:p>
    <w:p w:rsidR="00634F04" w:rsidRPr="00213EF3" w:rsidRDefault="00634F04" w:rsidP="00213EF3">
      <w:pPr>
        <w:spacing w:line="360" w:lineRule="auto"/>
        <w:ind w:right="-1"/>
        <w:jc w:val="center"/>
        <w:rPr>
          <w:b/>
          <w:iCs/>
          <w:sz w:val="30"/>
          <w:szCs w:val="30"/>
          <w:lang w:val="vi-VN"/>
        </w:rPr>
      </w:pPr>
      <w:r w:rsidRPr="00213EF3">
        <w:rPr>
          <w:b/>
          <w:iCs/>
          <w:sz w:val="30"/>
          <w:szCs w:val="30"/>
          <w:lang w:val="vi-VN"/>
        </w:rPr>
        <w:t>PHIẾU NHẬN XÉT CỦA GIÁO VIÊN HƯỚNG DẪN</w:t>
      </w:r>
    </w:p>
    <w:p w:rsidR="00634F04" w:rsidRPr="00213EF3" w:rsidRDefault="00634F04" w:rsidP="00213EF3">
      <w:pPr>
        <w:spacing w:line="360" w:lineRule="auto"/>
        <w:ind w:right="-1"/>
        <w:rPr>
          <w:bCs/>
          <w:iCs/>
          <w:szCs w:val="40"/>
          <w:lang w:val="vi-VN"/>
        </w:rPr>
      </w:pPr>
      <w:r w:rsidRPr="00213EF3">
        <w:rPr>
          <w:bCs/>
          <w:iCs/>
          <w:szCs w:val="40"/>
          <w:lang w:val="vi-VN"/>
        </w:rPr>
        <w:t>Giảng viên hướng dẫn: T</w:t>
      </w:r>
      <w:r w:rsidR="001E0297" w:rsidRPr="00213EF3">
        <w:rPr>
          <w:bCs/>
          <w:iCs/>
          <w:szCs w:val="40"/>
        </w:rPr>
        <w:t>h</w:t>
      </w:r>
      <w:r w:rsidRPr="00213EF3">
        <w:rPr>
          <w:bCs/>
          <w:iCs/>
          <w:szCs w:val="40"/>
          <w:lang w:val="vi-VN"/>
        </w:rPr>
        <w:t>S. Nguyễn Trung Việt</w:t>
      </w:r>
    </w:p>
    <w:p w:rsidR="00634F04" w:rsidRPr="00213EF3" w:rsidRDefault="00634F04" w:rsidP="00213EF3">
      <w:pPr>
        <w:spacing w:line="360" w:lineRule="auto"/>
        <w:ind w:right="-1"/>
        <w:rPr>
          <w:b/>
          <w:i/>
          <w:szCs w:val="40"/>
          <w:u w:val="single"/>
          <w:lang w:val="vi-VN"/>
        </w:rPr>
      </w:pPr>
      <w:r w:rsidRPr="00213EF3">
        <w:rPr>
          <w:b/>
          <w:i/>
          <w:szCs w:val="40"/>
          <w:u w:val="single"/>
          <w:lang w:val="vi-VN"/>
        </w:rPr>
        <w:t>Nhận xét của giảng viên hướng dẫn:</w:t>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left="16" w:right="-1" w:hangingChars="6" w:hanging="16"/>
        <w:rPr>
          <w:bCs/>
          <w:iCs/>
          <w:szCs w:val="40"/>
          <w:lang w:val="vi-VN"/>
        </w:rPr>
      </w:pPr>
      <w:r w:rsidRPr="00213EF3">
        <w:rPr>
          <w:bCs/>
          <w:iCs/>
          <w:szCs w:val="40"/>
          <w:lang w:val="vi-VN"/>
        </w:rPr>
        <w:tab/>
      </w:r>
      <w:r w:rsidRPr="00213EF3">
        <w:rPr>
          <w:bCs/>
          <w:iCs/>
          <w:szCs w:val="40"/>
          <w:lang w:val="vi-VN"/>
        </w:rPr>
        <w:tab/>
      </w:r>
    </w:p>
    <w:p w:rsidR="00634F04" w:rsidRPr="00213EF3" w:rsidRDefault="00634F04" w:rsidP="00213EF3">
      <w:pPr>
        <w:tabs>
          <w:tab w:val="center" w:pos="6600"/>
        </w:tabs>
        <w:spacing w:line="360" w:lineRule="auto"/>
        <w:ind w:right="-1"/>
        <w:rPr>
          <w:i/>
          <w:lang w:val="vi-VN"/>
        </w:rPr>
      </w:pPr>
      <w:r w:rsidRPr="00213EF3">
        <w:rPr>
          <w:lang w:val="vi-VN"/>
        </w:rPr>
        <w:tab/>
      </w:r>
      <w:r w:rsidRPr="00213EF3">
        <w:rPr>
          <w:i/>
          <w:lang w:val="vi-VN"/>
        </w:rPr>
        <w:t>Cần thơ, ngày....tháng....năm 2019</w:t>
      </w:r>
    </w:p>
    <w:p w:rsidR="00634F04" w:rsidRPr="00213EF3" w:rsidRDefault="00634F04" w:rsidP="00213EF3">
      <w:pPr>
        <w:tabs>
          <w:tab w:val="center" w:pos="6600"/>
        </w:tabs>
        <w:spacing w:line="360" w:lineRule="auto"/>
        <w:ind w:right="-1"/>
        <w:rPr>
          <w:b/>
          <w:lang w:val="vi-VN"/>
        </w:rPr>
      </w:pPr>
      <w:r w:rsidRPr="00213EF3">
        <w:rPr>
          <w:lang w:val="vi-VN"/>
        </w:rPr>
        <w:tab/>
      </w:r>
      <w:r w:rsidRPr="00213EF3">
        <w:rPr>
          <w:b/>
          <w:lang w:val="vi-VN"/>
        </w:rPr>
        <w:t>GIẢNG VIÊN HƯỚNG DẪN</w:t>
      </w:r>
    </w:p>
    <w:p w:rsidR="005E1985" w:rsidRPr="00213EF3" w:rsidRDefault="005E1985" w:rsidP="00213EF3">
      <w:pPr>
        <w:tabs>
          <w:tab w:val="center" w:pos="6600"/>
        </w:tabs>
        <w:spacing w:line="360" w:lineRule="auto"/>
        <w:ind w:right="-1"/>
        <w:rPr>
          <w:b/>
          <w:lang w:val="vi-VN"/>
        </w:rPr>
      </w:pPr>
    </w:p>
    <w:p w:rsidR="00634F04" w:rsidRPr="00213EF3" w:rsidRDefault="00634F04" w:rsidP="00213EF3">
      <w:pPr>
        <w:tabs>
          <w:tab w:val="center" w:pos="6600"/>
        </w:tabs>
        <w:spacing w:line="360" w:lineRule="auto"/>
        <w:ind w:right="-1"/>
        <w:rPr>
          <w:lang w:val="vi-VN"/>
        </w:rPr>
      </w:pPr>
      <w:r w:rsidRPr="00213EF3">
        <w:rPr>
          <w:lang w:val="vi-VN"/>
        </w:rPr>
        <w:tab/>
      </w:r>
      <w:r w:rsidR="00A202F4" w:rsidRPr="00213EF3">
        <w:rPr>
          <w:b/>
          <w:lang w:val="vi-VN"/>
        </w:rPr>
        <w:t>T</w:t>
      </w:r>
      <w:r w:rsidR="002F3E44" w:rsidRPr="00213EF3">
        <w:rPr>
          <w:b/>
        </w:rPr>
        <w:t>h</w:t>
      </w:r>
      <w:r w:rsidR="00A202F4" w:rsidRPr="00213EF3">
        <w:rPr>
          <w:b/>
          <w:lang w:val="vi-VN"/>
        </w:rPr>
        <w:t>S</w:t>
      </w:r>
      <w:r w:rsidRPr="00213EF3">
        <w:rPr>
          <w:b/>
          <w:lang w:val="vi-VN"/>
        </w:rPr>
        <w:t>. NGUYỄN TRUNG VIỆT</w:t>
      </w:r>
    </w:p>
    <w:p w:rsidR="00634F04" w:rsidRPr="00213EF3" w:rsidRDefault="00634F04" w:rsidP="00213EF3">
      <w:pPr>
        <w:tabs>
          <w:tab w:val="center" w:pos="2200"/>
        </w:tabs>
        <w:spacing w:line="360" w:lineRule="auto"/>
        <w:ind w:right="-1" w:hanging="567"/>
        <w:rPr>
          <w:b/>
          <w:bCs/>
          <w:iCs/>
          <w:lang w:val="vi-VN"/>
        </w:rPr>
      </w:pPr>
      <w:r w:rsidRPr="00213EF3">
        <w:rPr>
          <w:b/>
          <w:lang w:val="vi-VN"/>
        </w:rPr>
        <w:br w:type="page"/>
      </w:r>
      <w:r w:rsidRPr="00213EF3">
        <w:rPr>
          <w:b/>
          <w:bCs/>
          <w:iCs/>
          <w:lang w:val="vi-VN"/>
        </w:rPr>
        <w:lastRenderedPageBreak/>
        <w:t xml:space="preserve">Trường Kỹ Thuật Công Nghệ Cần Thơ          Cộng Hòa Xã Hội Chủ Nghĩa Việt Nam     Khoa Công Nghệ Thông Tin                            Độc lập -Tự do - Hạnh phúc     </w:t>
      </w:r>
    </w:p>
    <w:p w:rsidR="00634F04" w:rsidRPr="00213EF3" w:rsidRDefault="00634F04" w:rsidP="00213EF3">
      <w:pPr>
        <w:spacing w:line="360" w:lineRule="auto"/>
        <w:ind w:right="-1"/>
        <w:rPr>
          <w:b/>
          <w:iCs/>
          <w:sz w:val="32"/>
          <w:szCs w:val="40"/>
          <w:lang w:val="vi-VN"/>
        </w:rPr>
      </w:pPr>
    </w:p>
    <w:p w:rsidR="00634F04" w:rsidRPr="00213EF3" w:rsidRDefault="00634F04" w:rsidP="00213EF3">
      <w:pPr>
        <w:spacing w:line="360" w:lineRule="auto"/>
        <w:ind w:right="-1"/>
        <w:jc w:val="center"/>
        <w:rPr>
          <w:b/>
          <w:iCs/>
          <w:sz w:val="32"/>
          <w:szCs w:val="40"/>
          <w:lang w:val="vi-VN"/>
        </w:rPr>
      </w:pPr>
      <w:r w:rsidRPr="00213EF3">
        <w:rPr>
          <w:b/>
          <w:iCs/>
          <w:sz w:val="32"/>
          <w:szCs w:val="40"/>
          <w:lang w:val="vi-VN"/>
        </w:rPr>
        <w:t>PHIẾU NHẬN XÉT CỦA GIÁO VIÊN PHẢN BIỆN</w:t>
      </w:r>
      <w:r w:rsidRPr="00213EF3">
        <w:rPr>
          <w:b/>
          <w:iCs/>
          <w:sz w:val="32"/>
          <w:szCs w:val="40"/>
          <w:lang w:val="vi-VN"/>
        </w:rPr>
        <w:tab/>
      </w:r>
    </w:p>
    <w:p w:rsidR="00634F04" w:rsidRPr="00213EF3" w:rsidRDefault="00634F04" w:rsidP="00213EF3">
      <w:pPr>
        <w:spacing w:line="360" w:lineRule="auto"/>
        <w:ind w:right="-1"/>
        <w:rPr>
          <w:lang w:val="vi-VN"/>
        </w:rPr>
      </w:pPr>
      <w:r w:rsidRPr="00213EF3">
        <w:rPr>
          <w:lang w:val="vi-VN"/>
        </w:rPr>
        <w:t>Giảng viên phản biện:</w:t>
      </w:r>
    </w:p>
    <w:p w:rsidR="00634F04" w:rsidRPr="00213EF3" w:rsidRDefault="00634F04" w:rsidP="00213EF3">
      <w:pPr>
        <w:spacing w:line="360" w:lineRule="auto"/>
        <w:ind w:right="-1"/>
        <w:rPr>
          <w:b/>
          <w:i/>
          <w:szCs w:val="40"/>
          <w:u w:val="single"/>
          <w:lang w:val="vi-VN"/>
        </w:rPr>
      </w:pPr>
      <w:r w:rsidRPr="00213EF3">
        <w:rPr>
          <w:b/>
          <w:i/>
          <w:szCs w:val="40"/>
          <w:u w:val="single"/>
          <w:lang w:val="vi-VN"/>
        </w:rPr>
        <w:t>Nhận xét chung của giảng viên phản biện:</w:t>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rPr>
          <w:bCs/>
          <w:iCs/>
          <w:szCs w:val="40"/>
          <w:lang w:val="vi-VN"/>
        </w:rPr>
      </w:pPr>
      <w:r w:rsidRPr="00213EF3">
        <w:rPr>
          <w:bCs/>
          <w:iCs/>
          <w:szCs w:val="40"/>
          <w:lang w:val="vi-VN"/>
        </w:rPr>
        <w:tab/>
      </w:r>
    </w:p>
    <w:p w:rsidR="00634F04" w:rsidRPr="00213EF3" w:rsidRDefault="00634F04" w:rsidP="00213EF3">
      <w:pPr>
        <w:tabs>
          <w:tab w:val="left" w:leader="middleDot" w:pos="0"/>
          <w:tab w:val="right" w:leader="middleDot" w:pos="9460"/>
        </w:tabs>
        <w:spacing w:line="360" w:lineRule="auto"/>
        <w:ind w:right="-1"/>
        <w:jc w:val="right"/>
        <w:rPr>
          <w:bCs/>
          <w:i/>
          <w:iCs/>
          <w:szCs w:val="40"/>
          <w:lang w:val="vi-VN"/>
        </w:rPr>
      </w:pPr>
      <w:r w:rsidRPr="00213EF3">
        <w:rPr>
          <w:i/>
          <w:lang w:val="vi-VN"/>
        </w:rPr>
        <w:t>Cần Thơ, ngày......tháng......năm 2019</w:t>
      </w:r>
    </w:p>
    <w:p w:rsidR="00634F04" w:rsidRPr="00213EF3" w:rsidRDefault="00634F04" w:rsidP="00213EF3">
      <w:pPr>
        <w:tabs>
          <w:tab w:val="center" w:pos="7040"/>
        </w:tabs>
        <w:spacing w:line="360" w:lineRule="auto"/>
        <w:ind w:right="-1"/>
        <w:jc w:val="right"/>
        <w:rPr>
          <w:lang w:val="vi-VN"/>
        </w:rPr>
      </w:pPr>
      <w:r w:rsidRPr="00213EF3">
        <w:rPr>
          <w:lang w:val="vi-VN"/>
        </w:rPr>
        <w:tab/>
      </w:r>
    </w:p>
    <w:p w:rsidR="00634F04" w:rsidRPr="00213EF3" w:rsidRDefault="00634F04" w:rsidP="00213EF3">
      <w:pPr>
        <w:tabs>
          <w:tab w:val="center" w:pos="7040"/>
        </w:tabs>
        <w:spacing w:line="360" w:lineRule="auto"/>
        <w:ind w:right="-1"/>
        <w:rPr>
          <w:lang w:val="vi-VN"/>
        </w:rPr>
      </w:pPr>
      <w:r w:rsidRPr="00213EF3">
        <w:rPr>
          <w:lang w:val="vi-VN"/>
        </w:rPr>
        <w:tab/>
      </w:r>
      <w:r w:rsidRPr="00213EF3">
        <w:rPr>
          <w:b/>
          <w:bCs/>
          <w:lang w:val="vi-VN"/>
        </w:rPr>
        <w:t>GIẢNG VIÊN PHẢN BIỆN</w:t>
      </w:r>
      <w:r w:rsidRPr="00213EF3">
        <w:rPr>
          <w:lang w:val="vi-VN"/>
        </w:rPr>
        <w:tab/>
      </w:r>
    </w:p>
    <w:p w:rsidR="00634F04" w:rsidRPr="00213EF3" w:rsidRDefault="00634F04" w:rsidP="00213EF3">
      <w:pPr>
        <w:spacing w:before="120" w:after="120" w:line="360" w:lineRule="auto"/>
        <w:rPr>
          <w:b/>
        </w:rPr>
      </w:pPr>
    </w:p>
    <w:p w:rsidR="009E7673" w:rsidRPr="00213EF3" w:rsidRDefault="009E7673" w:rsidP="00213EF3">
      <w:pPr>
        <w:spacing w:before="120" w:after="120" w:line="360" w:lineRule="auto"/>
        <w:rPr>
          <w:b/>
        </w:rPr>
      </w:pPr>
    </w:p>
    <w:p w:rsidR="009E7673" w:rsidRPr="00213EF3" w:rsidRDefault="009E7673" w:rsidP="00213EF3">
      <w:pPr>
        <w:spacing w:before="120" w:after="120" w:line="360" w:lineRule="auto"/>
        <w:rPr>
          <w:b/>
        </w:rPr>
      </w:pPr>
    </w:p>
    <w:p w:rsidR="00483BAE" w:rsidRPr="00213EF3" w:rsidRDefault="00483BAE" w:rsidP="00213EF3">
      <w:pPr>
        <w:pStyle w:val="Heading1"/>
        <w:spacing w:before="120" w:after="120" w:line="360" w:lineRule="auto"/>
        <w:jc w:val="center"/>
        <w:rPr>
          <w:rFonts w:ascii="Times New Roman" w:hAnsi="Times New Roman" w:cs="Times New Roman"/>
          <w:sz w:val="32"/>
          <w:szCs w:val="32"/>
        </w:rPr>
      </w:pPr>
      <w:bookmarkStart w:id="2" w:name="_Toc12874294"/>
      <w:r w:rsidRPr="00213EF3">
        <w:rPr>
          <w:rFonts w:ascii="Times New Roman" w:hAnsi="Times New Roman" w:cs="Times New Roman"/>
          <w:sz w:val="32"/>
          <w:szCs w:val="32"/>
        </w:rPr>
        <w:lastRenderedPageBreak/>
        <w:t>BẢNG KÝ HIỆU, CHỮ VIẾT TẮT</w:t>
      </w:r>
      <w:bookmarkEnd w:id="2"/>
    </w:p>
    <w:tbl>
      <w:tblPr>
        <w:tblStyle w:val="TableGrid"/>
        <w:tblW w:w="8926" w:type="dxa"/>
        <w:tblLook w:val="04A0" w:firstRow="1" w:lastRow="0" w:firstColumn="1" w:lastColumn="0" w:noHBand="0" w:noVBand="1"/>
      </w:tblPr>
      <w:tblGrid>
        <w:gridCol w:w="1692"/>
        <w:gridCol w:w="4115"/>
        <w:gridCol w:w="3119"/>
      </w:tblGrid>
      <w:tr w:rsidR="008057D7" w:rsidRPr="00213EF3" w:rsidTr="00E95C3D">
        <w:tc>
          <w:tcPr>
            <w:tcW w:w="1692" w:type="dxa"/>
            <w:vAlign w:val="center"/>
          </w:tcPr>
          <w:p w:rsidR="008057D7" w:rsidRPr="00213EF3" w:rsidRDefault="008057D7" w:rsidP="00213EF3">
            <w:pPr>
              <w:spacing w:before="120" w:after="120" w:line="360" w:lineRule="auto"/>
              <w:ind w:right="-1"/>
              <w:jc w:val="center"/>
              <w:rPr>
                <w:b/>
                <w:lang w:val="vi-VN"/>
              </w:rPr>
            </w:pPr>
            <w:r w:rsidRPr="00213EF3">
              <w:rPr>
                <w:b/>
                <w:lang w:val="vi-VN"/>
              </w:rPr>
              <w:t>Tên Viết Tắt</w:t>
            </w:r>
          </w:p>
        </w:tc>
        <w:tc>
          <w:tcPr>
            <w:tcW w:w="4115" w:type="dxa"/>
            <w:vAlign w:val="center"/>
          </w:tcPr>
          <w:p w:rsidR="008057D7" w:rsidRPr="00213EF3" w:rsidRDefault="008057D7" w:rsidP="00213EF3">
            <w:pPr>
              <w:spacing w:before="120" w:after="120" w:line="360" w:lineRule="auto"/>
              <w:ind w:right="-1"/>
              <w:jc w:val="center"/>
              <w:rPr>
                <w:b/>
                <w:lang w:val="vi-VN"/>
              </w:rPr>
            </w:pPr>
            <w:r w:rsidRPr="00213EF3">
              <w:rPr>
                <w:b/>
                <w:lang w:val="vi-VN"/>
              </w:rPr>
              <w:t>Diễn Giải</w:t>
            </w:r>
          </w:p>
        </w:tc>
        <w:tc>
          <w:tcPr>
            <w:tcW w:w="3119" w:type="dxa"/>
            <w:vAlign w:val="center"/>
          </w:tcPr>
          <w:p w:rsidR="008057D7" w:rsidRPr="00213EF3" w:rsidRDefault="008057D7" w:rsidP="00213EF3">
            <w:pPr>
              <w:spacing w:before="120" w:after="120" w:line="360" w:lineRule="auto"/>
              <w:ind w:right="-1"/>
              <w:jc w:val="center"/>
              <w:rPr>
                <w:b/>
                <w:lang w:val="vi-VN"/>
              </w:rPr>
            </w:pPr>
            <w:r w:rsidRPr="00213EF3">
              <w:rPr>
                <w:b/>
                <w:lang w:val="vi-VN"/>
              </w:rPr>
              <w:t>Ý Nghĩa</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CSDL</w:t>
            </w:r>
          </w:p>
        </w:tc>
        <w:tc>
          <w:tcPr>
            <w:tcW w:w="4115" w:type="dxa"/>
          </w:tcPr>
          <w:p w:rsidR="008057D7" w:rsidRPr="00213EF3" w:rsidRDefault="008057D7" w:rsidP="00213EF3">
            <w:pPr>
              <w:spacing w:before="120" w:after="120" w:line="360" w:lineRule="auto"/>
              <w:ind w:right="-1"/>
              <w:rPr>
                <w:shd w:val="clear" w:color="auto" w:fill="FFFFFF"/>
              </w:rPr>
            </w:pPr>
            <w:r w:rsidRPr="00213EF3">
              <w:rPr>
                <w:lang w:val="vi-VN"/>
              </w:rPr>
              <w:t>Cơ sở dữ liệu</w:t>
            </w:r>
          </w:p>
        </w:tc>
        <w:tc>
          <w:tcPr>
            <w:tcW w:w="3119" w:type="dxa"/>
          </w:tcPr>
          <w:p w:rsidR="008057D7" w:rsidRPr="00213EF3" w:rsidRDefault="008057D7" w:rsidP="00213EF3">
            <w:pPr>
              <w:spacing w:before="120" w:after="120" w:line="360" w:lineRule="auto"/>
              <w:ind w:right="-1"/>
              <w:rPr>
                <w:lang w:val="vi-VN"/>
              </w:rPr>
            </w:pPr>
            <w:r w:rsidRPr="00213EF3">
              <w:rPr>
                <w:lang w:val="vi-VN"/>
              </w:rPr>
              <w:t>Cơ sở dữ liệu</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CSS</w:t>
            </w:r>
          </w:p>
        </w:tc>
        <w:tc>
          <w:tcPr>
            <w:tcW w:w="4115" w:type="dxa"/>
          </w:tcPr>
          <w:p w:rsidR="008057D7" w:rsidRPr="00213EF3" w:rsidRDefault="008057D7" w:rsidP="00213EF3">
            <w:pPr>
              <w:spacing w:before="120" w:after="120" w:line="360" w:lineRule="auto"/>
              <w:ind w:right="-1"/>
              <w:rPr>
                <w:lang w:val="vi-VN"/>
              </w:rPr>
            </w:pPr>
            <w:r w:rsidRPr="00213EF3">
              <w:rPr>
                <w:lang w:val="vi-VN"/>
              </w:rPr>
              <w:t>Cascading Style Sheets</w:t>
            </w:r>
          </w:p>
        </w:tc>
        <w:tc>
          <w:tcPr>
            <w:tcW w:w="3119" w:type="dxa"/>
          </w:tcPr>
          <w:p w:rsidR="008057D7" w:rsidRPr="00213EF3" w:rsidRDefault="00CF5775" w:rsidP="00213EF3">
            <w:pPr>
              <w:spacing w:before="120" w:after="120" w:line="360" w:lineRule="auto"/>
              <w:ind w:right="-1"/>
              <w:jc w:val="left"/>
              <w:rPr>
                <w:lang w:val="vi-VN"/>
              </w:rPr>
            </w:pPr>
            <w:r>
              <w:rPr>
                <w:color w:val="222222"/>
                <w:shd w:val="clear" w:color="auto" w:fill="FFFFFF"/>
              </w:rPr>
              <w:t>N</w:t>
            </w:r>
            <w:r w:rsidRPr="00CF5775">
              <w:rPr>
                <w:color w:val="222222"/>
                <w:shd w:val="clear" w:color="auto" w:fill="FFFFFF"/>
              </w:rPr>
              <w:t>gôn ngữ định kiểu</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FK</w:t>
            </w:r>
          </w:p>
        </w:tc>
        <w:tc>
          <w:tcPr>
            <w:tcW w:w="4115" w:type="dxa"/>
          </w:tcPr>
          <w:p w:rsidR="008057D7" w:rsidRPr="00213EF3" w:rsidRDefault="008057D7" w:rsidP="00213EF3">
            <w:pPr>
              <w:spacing w:before="120" w:after="120" w:line="360" w:lineRule="auto"/>
              <w:ind w:right="-1"/>
            </w:pPr>
            <w:r w:rsidRPr="00213EF3">
              <w:t>Foreign Key</w:t>
            </w:r>
          </w:p>
        </w:tc>
        <w:tc>
          <w:tcPr>
            <w:tcW w:w="3119" w:type="dxa"/>
          </w:tcPr>
          <w:p w:rsidR="008057D7" w:rsidRPr="00213EF3" w:rsidRDefault="008057D7" w:rsidP="00213EF3">
            <w:pPr>
              <w:spacing w:before="120" w:after="120" w:line="360" w:lineRule="auto"/>
              <w:ind w:right="-1"/>
              <w:rPr>
                <w:lang w:val="vi-VN"/>
              </w:rPr>
            </w:pPr>
            <w:r w:rsidRPr="00213EF3">
              <w:rPr>
                <w:lang w:val="vi-VN"/>
              </w:rPr>
              <w:t>Khóa ngoại</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HTML</w:t>
            </w:r>
          </w:p>
        </w:tc>
        <w:tc>
          <w:tcPr>
            <w:tcW w:w="4115" w:type="dxa"/>
          </w:tcPr>
          <w:p w:rsidR="008057D7" w:rsidRPr="00213EF3" w:rsidRDefault="008057D7" w:rsidP="00213EF3">
            <w:pPr>
              <w:spacing w:before="120" w:after="120" w:line="360" w:lineRule="auto"/>
              <w:ind w:right="-1"/>
              <w:rPr>
                <w:lang w:val="vi-VN"/>
              </w:rPr>
            </w:pPr>
            <w:r w:rsidRPr="00213EF3">
              <w:rPr>
                <w:rStyle w:val="Strong"/>
                <w:b w:val="0"/>
                <w:shd w:val="clear" w:color="auto" w:fill="FFFFFF"/>
                <w:lang w:val="vi-VN"/>
              </w:rPr>
              <w:t>H</w:t>
            </w:r>
            <w:r w:rsidRPr="00213EF3">
              <w:rPr>
                <w:shd w:val="clear" w:color="auto" w:fill="FFFFFF"/>
              </w:rPr>
              <w:t>yper</w:t>
            </w:r>
            <w:r w:rsidRPr="00213EF3">
              <w:rPr>
                <w:shd w:val="clear" w:color="auto" w:fill="FFFFFF"/>
                <w:lang w:val="vi-VN"/>
              </w:rPr>
              <w:t xml:space="preserve"> </w:t>
            </w:r>
            <w:r w:rsidRPr="00213EF3">
              <w:rPr>
                <w:rStyle w:val="Strong"/>
                <w:b w:val="0"/>
                <w:shd w:val="clear" w:color="auto" w:fill="FFFFFF"/>
              </w:rPr>
              <w:t>T</w:t>
            </w:r>
            <w:r w:rsidRPr="00213EF3">
              <w:rPr>
                <w:shd w:val="clear" w:color="auto" w:fill="FFFFFF"/>
              </w:rPr>
              <w:t>ext </w:t>
            </w:r>
            <w:r w:rsidRPr="00213EF3">
              <w:rPr>
                <w:rStyle w:val="Strong"/>
                <w:b w:val="0"/>
                <w:shd w:val="clear" w:color="auto" w:fill="FFFFFF"/>
              </w:rPr>
              <w:t>M</w:t>
            </w:r>
            <w:r w:rsidRPr="00213EF3">
              <w:rPr>
                <w:shd w:val="clear" w:color="auto" w:fill="FFFFFF"/>
              </w:rPr>
              <w:t>arkup </w:t>
            </w:r>
            <w:r w:rsidRPr="00213EF3">
              <w:rPr>
                <w:rStyle w:val="Strong"/>
                <w:b w:val="0"/>
                <w:shd w:val="clear" w:color="auto" w:fill="FFFFFF"/>
              </w:rPr>
              <w:t>L</w:t>
            </w:r>
            <w:r w:rsidRPr="00213EF3">
              <w:rPr>
                <w:shd w:val="clear" w:color="auto" w:fill="FFFFFF"/>
              </w:rPr>
              <w:t>anguage</w:t>
            </w:r>
          </w:p>
        </w:tc>
        <w:tc>
          <w:tcPr>
            <w:tcW w:w="3119" w:type="dxa"/>
          </w:tcPr>
          <w:p w:rsidR="008057D7" w:rsidRPr="00213EF3" w:rsidRDefault="003A0310" w:rsidP="00213EF3">
            <w:pPr>
              <w:spacing w:before="120" w:after="120" w:line="360" w:lineRule="auto"/>
              <w:ind w:right="-1"/>
              <w:rPr>
                <w:lang w:val="vi-VN"/>
              </w:rPr>
            </w:pPr>
            <w:r>
              <w:rPr>
                <w:lang w:val="vi-VN"/>
              </w:rPr>
              <w:t>N</w:t>
            </w:r>
            <w:r w:rsidRPr="003A0310">
              <w:rPr>
                <w:lang w:val="vi-VN"/>
              </w:rPr>
              <w:t>gôn ngữ đánh dấu siêu văn bản</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MYSQL</w:t>
            </w:r>
          </w:p>
        </w:tc>
        <w:tc>
          <w:tcPr>
            <w:tcW w:w="4115" w:type="dxa"/>
          </w:tcPr>
          <w:p w:rsidR="008057D7" w:rsidRPr="00213EF3" w:rsidRDefault="008057D7" w:rsidP="00213EF3">
            <w:pPr>
              <w:spacing w:before="120" w:after="120" w:line="360" w:lineRule="auto"/>
              <w:ind w:right="-1"/>
              <w:rPr>
                <w:lang w:val="vi-VN"/>
              </w:rPr>
            </w:pPr>
            <w:r w:rsidRPr="00213EF3">
              <w:rPr>
                <w:shd w:val="clear" w:color="auto" w:fill="FFFFFF"/>
              </w:rPr>
              <w:t>Structured Query Language</w:t>
            </w:r>
          </w:p>
        </w:tc>
        <w:tc>
          <w:tcPr>
            <w:tcW w:w="3119" w:type="dxa"/>
          </w:tcPr>
          <w:p w:rsidR="008057D7" w:rsidRPr="00213EF3" w:rsidRDefault="008057D7" w:rsidP="00213EF3">
            <w:pPr>
              <w:spacing w:before="120" w:after="120" w:line="360" w:lineRule="auto"/>
              <w:ind w:right="-1"/>
              <w:rPr>
                <w:lang w:val="vi-VN"/>
              </w:rPr>
            </w:pPr>
            <w:r w:rsidRPr="00213EF3">
              <w:rPr>
                <w:lang w:val="vi-VN"/>
              </w:rPr>
              <w:t>Cơ sở dữ liệu</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PK</w:t>
            </w:r>
          </w:p>
        </w:tc>
        <w:tc>
          <w:tcPr>
            <w:tcW w:w="4115" w:type="dxa"/>
          </w:tcPr>
          <w:p w:rsidR="008057D7" w:rsidRPr="00213EF3" w:rsidRDefault="008057D7" w:rsidP="00213EF3">
            <w:pPr>
              <w:spacing w:before="120" w:after="120" w:line="360" w:lineRule="auto"/>
              <w:ind w:right="-1"/>
            </w:pPr>
            <w:r w:rsidRPr="00213EF3">
              <w:rPr>
                <w:lang w:val="vi-VN"/>
              </w:rPr>
              <w:t>P</w:t>
            </w:r>
            <w:r w:rsidRPr="00213EF3">
              <w:t>rimary Key</w:t>
            </w:r>
          </w:p>
        </w:tc>
        <w:tc>
          <w:tcPr>
            <w:tcW w:w="3119" w:type="dxa"/>
          </w:tcPr>
          <w:p w:rsidR="008057D7" w:rsidRPr="00213EF3" w:rsidRDefault="008057D7" w:rsidP="00213EF3">
            <w:pPr>
              <w:spacing w:before="120" w:after="120" w:line="360" w:lineRule="auto"/>
              <w:ind w:right="-1"/>
              <w:rPr>
                <w:lang w:val="vi-VN"/>
              </w:rPr>
            </w:pPr>
            <w:r w:rsidRPr="00213EF3">
              <w:rPr>
                <w:lang w:val="vi-VN"/>
              </w:rPr>
              <w:t>Khóa chính</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PHP</w:t>
            </w:r>
          </w:p>
        </w:tc>
        <w:tc>
          <w:tcPr>
            <w:tcW w:w="4115" w:type="dxa"/>
          </w:tcPr>
          <w:p w:rsidR="008057D7" w:rsidRPr="00213EF3" w:rsidRDefault="008057D7" w:rsidP="00213EF3">
            <w:pPr>
              <w:spacing w:before="120" w:after="120" w:line="360" w:lineRule="auto"/>
              <w:ind w:right="-1"/>
              <w:rPr>
                <w:lang w:val="vi-VN"/>
              </w:rPr>
            </w:pPr>
            <w:r w:rsidRPr="00213EF3">
              <w:rPr>
                <w:shd w:val="clear" w:color="auto" w:fill="FFFFFF"/>
              </w:rPr>
              <w:t>Hypertext Preprocessor</w:t>
            </w:r>
          </w:p>
        </w:tc>
        <w:tc>
          <w:tcPr>
            <w:tcW w:w="3119" w:type="dxa"/>
          </w:tcPr>
          <w:p w:rsidR="008057D7" w:rsidRPr="00213EF3" w:rsidRDefault="008057D7" w:rsidP="00213EF3">
            <w:pPr>
              <w:spacing w:before="120" w:after="120" w:line="360" w:lineRule="auto"/>
              <w:ind w:right="-1"/>
              <w:rPr>
                <w:lang w:val="vi-VN"/>
              </w:rPr>
            </w:pPr>
            <w:r w:rsidRPr="00213EF3">
              <w:rPr>
                <w:lang w:val="vi-VN"/>
              </w:rPr>
              <w:t>Ngôn ngữ lập trình</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UK</w:t>
            </w:r>
          </w:p>
        </w:tc>
        <w:tc>
          <w:tcPr>
            <w:tcW w:w="4115" w:type="dxa"/>
          </w:tcPr>
          <w:p w:rsidR="008057D7" w:rsidRPr="00213EF3" w:rsidRDefault="008057D7" w:rsidP="00213EF3">
            <w:pPr>
              <w:spacing w:before="120" w:after="120" w:line="360" w:lineRule="auto"/>
              <w:ind w:right="-1"/>
              <w:rPr>
                <w:iCs/>
                <w:shd w:val="clear" w:color="auto" w:fill="FFFFFF"/>
                <w:lang w:val="vi-VN"/>
              </w:rPr>
            </w:pPr>
            <w:r w:rsidRPr="00213EF3">
              <w:rPr>
                <w:iCs/>
                <w:shd w:val="clear" w:color="auto" w:fill="FFFFFF"/>
                <w:lang w:val="vi-VN"/>
              </w:rPr>
              <w:t>Unique key</w:t>
            </w:r>
          </w:p>
        </w:tc>
        <w:tc>
          <w:tcPr>
            <w:tcW w:w="3119" w:type="dxa"/>
          </w:tcPr>
          <w:p w:rsidR="008057D7" w:rsidRPr="00213EF3" w:rsidRDefault="008057D7" w:rsidP="00213EF3">
            <w:pPr>
              <w:spacing w:before="120" w:after="120" w:line="360" w:lineRule="auto"/>
              <w:ind w:right="-1"/>
              <w:rPr>
                <w:lang w:val="vi-VN"/>
              </w:rPr>
            </w:pPr>
            <w:r w:rsidRPr="00213EF3">
              <w:rPr>
                <w:lang w:val="vi-VN"/>
              </w:rPr>
              <w:t>Giá trị không trùng</w:t>
            </w:r>
          </w:p>
        </w:tc>
      </w:tr>
      <w:tr w:rsidR="008057D7" w:rsidRPr="00213EF3" w:rsidTr="00E95C3D">
        <w:tc>
          <w:tcPr>
            <w:tcW w:w="1692" w:type="dxa"/>
          </w:tcPr>
          <w:p w:rsidR="008057D7" w:rsidRPr="00213EF3" w:rsidRDefault="008057D7" w:rsidP="00213EF3">
            <w:pPr>
              <w:spacing w:before="120" w:after="120" w:line="360" w:lineRule="auto"/>
              <w:ind w:right="-1"/>
              <w:rPr>
                <w:lang w:val="vi-VN"/>
              </w:rPr>
            </w:pPr>
            <w:r w:rsidRPr="00213EF3">
              <w:rPr>
                <w:lang w:val="vi-VN"/>
              </w:rPr>
              <w:t>UML</w:t>
            </w:r>
          </w:p>
        </w:tc>
        <w:tc>
          <w:tcPr>
            <w:tcW w:w="4115" w:type="dxa"/>
          </w:tcPr>
          <w:p w:rsidR="008057D7" w:rsidRPr="00213EF3" w:rsidRDefault="008057D7" w:rsidP="00213EF3">
            <w:pPr>
              <w:spacing w:before="120" w:after="120" w:line="360" w:lineRule="auto"/>
              <w:ind w:right="-1"/>
            </w:pPr>
            <w:r w:rsidRPr="00213EF3">
              <w:t>Unified Modeling Language</w:t>
            </w:r>
          </w:p>
        </w:tc>
        <w:tc>
          <w:tcPr>
            <w:tcW w:w="3119" w:type="dxa"/>
          </w:tcPr>
          <w:p w:rsidR="008057D7" w:rsidRPr="00213EF3" w:rsidRDefault="00213EF3" w:rsidP="00213EF3">
            <w:pPr>
              <w:spacing w:before="120" w:after="120" w:line="360" w:lineRule="auto"/>
              <w:ind w:right="-1"/>
              <w:rPr>
                <w:lang w:val="vi-VN"/>
              </w:rPr>
            </w:pPr>
            <w:r w:rsidRPr="00213EF3">
              <w:rPr>
                <w:lang w:val="vi-VN"/>
              </w:rPr>
              <w:t>Ngôn ngữ mô hình hóa</w:t>
            </w:r>
          </w:p>
        </w:tc>
      </w:tr>
      <w:tr w:rsidR="00DD075B" w:rsidRPr="00213EF3" w:rsidTr="00E95C3D">
        <w:trPr>
          <w:trHeight w:val="952"/>
        </w:trPr>
        <w:tc>
          <w:tcPr>
            <w:tcW w:w="1692" w:type="dxa"/>
          </w:tcPr>
          <w:p w:rsidR="00DD075B" w:rsidRPr="00213EF3" w:rsidRDefault="00DD075B" w:rsidP="00213EF3">
            <w:pPr>
              <w:spacing w:before="120" w:after="120" w:line="360" w:lineRule="auto"/>
              <w:ind w:right="-1"/>
              <w:rPr>
                <w:lang w:val="vi-VN"/>
              </w:rPr>
            </w:pPr>
            <w:r w:rsidRPr="00213EF3">
              <w:rPr>
                <w:lang w:val="vi-VN"/>
              </w:rPr>
              <w:t>XHTML</w:t>
            </w:r>
          </w:p>
        </w:tc>
        <w:tc>
          <w:tcPr>
            <w:tcW w:w="4115" w:type="dxa"/>
          </w:tcPr>
          <w:p w:rsidR="00DD075B" w:rsidRPr="00213EF3" w:rsidRDefault="00DD075B" w:rsidP="00213EF3">
            <w:pPr>
              <w:spacing w:before="120" w:after="120" w:line="360" w:lineRule="auto"/>
              <w:ind w:right="-1"/>
              <w:rPr>
                <w:shd w:val="clear" w:color="auto" w:fill="FFFFFF"/>
              </w:rPr>
            </w:pPr>
            <w:r w:rsidRPr="00213EF3">
              <w:rPr>
                <w:shd w:val="clear" w:color="auto" w:fill="FFFFFF"/>
              </w:rPr>
              <w:t>E</w:t>
            </w:r>
            <w:r w:rsidRPr="00213EF3">
              <w:rPr>
                <w:shd w:val="clear" w:color="auto" w:fill="FFFFFF"/>
                <w:lang w:val="vi-VN"/>
              </w:rPr>
              <w:t>x</w:t>
            </w:r>
            <w:r w:rsidRPr="00213EF3">
              <w:rPr>
                <w:shd w:val="clear" w:color="auto" w:fill="FFFFFF"/>
              </w:rPr>
              <w:t>tensible </w:t>
            </w:r>
            <w:r w:rsidR="00E95C3D" w:rsidRPr="00213EF3">
              <w:rPr>
                <w:rStyle w:val="Strong"/>
                <w:b w:val="0"/>
              </w:rPr>
              <w:t>H</w:t>
            </w:r>
            <w:r w:rsidRPr="00213EF3">
              <w:rPr>
                <w:shd w:val="clear" w:color="auto" w:fill="FFFFFF"/>
              </w:rPr>
              <w:t>yper</w:t>
            </w:r>
            <w:r w:rsidR="00E95C3D" w:rsidRPr="00213EF3">
              <w:rPr>
                <w:rStyle w:val="Strong"/>
                <w:shd w:val="clear" w:color="auto" w:fill="FFFFFF"/>
                <w:lang w:val="vi-VN"/>
              </w:rPr>
              <w:t xml:space="preserve"> </w:t>
            </w:r>
            <w:r w:rsidR="00E95C3D" w:rsidRPr="00213EF3">
              <w:rPr>
                <w:rStyle w:val="Strong"/>
                <w:b w:val="0"/>
                <w:shd w:val="clear" w:color="auto" w:fill="FFFFFF"/>
              </w:rPr>
              <w:t>T</w:t>
            </w:r>
            <w:r w:rsidRPr="00213EF3">
              <w:rPr>
                <w:shd w:val="clear" w:color="auto" w:fill="FFFFFF"/>
              </w:rPr>
              <w:t>ext </w:t>
            </w:r>
            <w:r w:rsidR="00E95C3D" w:rsidRPr="00213EF3">
              <w:rPr>
                <w:rStyle w:val="Strong"/>
                <w:b w:val="0"/>
              </w:rPr>
              <w:t>M</w:t>
            </w:r>
            <w:r w:rsidRPr="00213EF3">
              <w:rPr>
                <w:shd w:val="clear" w:color="auto" w:fill="FFFFFF"/>
              </w:rPr>
              <w:t>arkup </w:t>
            </w:r>
            <w:r w:rsidR="00E95C3D" w:rsidRPr="00213EF3">
              <w:rPr>
                <w:rStyle w:val="Strong"/>
                <w:b w:val="0"/>
              </w:rPr>
              <w:t>L</w:t>
            </w:r>
            <w:r w:rsidRPr="00213EF3">
              <w:rPr>
                <w:shd w:val="clear" w:color="auto" w:fill="FFFFFF"/>
              </w:rPr>
              <w:t>anguage</w:t>
            </w:r>
          </w:p>
        </w:tc>
        <w:tc>
          <w:tcPr>
            <w:tcW w:w="3119" w:type="dxa"/>
          </w:tcPr>
          <w:p w:rsidR="00DD075B" w:rsidRPr="00213EF3" w:rsidRDefault="00DD075B" w:rsidP="00213EF3">
            <w:pPr>
              <w:spacing w:before="120" w:after="120" w:line="360" w:lineRule="auto"/>
              <w:ind w:right="-1"/>
              <w:rPr>
                <w:lang w:val="vi-VN"/>
              </w:rPr>
            </w:pPr>
            <w:r w:rsidRPr="00213EF3">
              <w:rPr>
                <w:lang w:val="vi-VN"/>
              </w:rPr>
              <w:t>Ngôn ngữ HTML mở rộng</w:t>
            </w:r>
          </w:p>
        </w:tc>
      </w:tr>
      <w:tr w:rsidR="00DD075B" w:rsidRPr="00213EF3" w:rsidTr="00230E7B">
        <w:trPr>
          <w:trHeight w:val="673"/>
        </w:trPr>
        <w:tc>
          <w:tcPr>
            <w:tcW w:w="1692" w:type="dxa"/>
          </w:tcPr>
          <w:p w:rsidR="00DD075B" w:rsidRPr="00213EF3" w:rsidRDefault="00DD075B" w:rsidP="00213EF3">
            <w:pPr>
              <w:spacing w:before="120" w:after="120" w:line="360" w:lineRule="auto"/>
              <w:ind w:right="-1"/>
            </w:pPr>
            <w:r w:rsidRPr="00213EF3">
              <w:t>ID</w:t>
            </w:r>
          </w:p>
        </w:tc>
        <w:tc>
          <w:tcPr>
            <w:tcW w:w="4115" w:type="dxa"/>
          </w:tcPr>
          <w:p w:rsidR="00DD075B" w:rsidRPr="00213EF3" w:rsidRDefault="00E95C3D" w:rsidP="00213EF3">
            <w:pPr>
              <w:spacing w:before="120" w:after="120" w:line="360" w:lineRule="auto"/>
              <w:ind w:right="-1"/>
              <w:rPr>
                <w:rStyle w:val="Strong"/>
                <w:b w:val="0"/>
              </w:rPr>
            </w:pPr>
            <w:r w:rsidRPr="00213EF3">
              <w:rPr>
                <w:rStyle w:val="Strong"/>
                <w:b w:val="0"/>
              </w:rPr>
              <w:t>Identification</w:t>
            </w:r>
          </w:p>
        </w:tc>
        <w:tc>
          <w:tcPr>
            <w:tcW w:w="3119" w:type="dxa"/>
          </w:tcPr>
          <w:p w:rsidR="00DD075B" w:rsidRPr="00213EF3" w:rsidRDefault="00213EF3" w:rsidP="00213EF3">
            <w:pPr>
              <w:spacing w:before="120" w:after="120" w:line="360" w:lineRule="auto"/>
              <w:ind w:right="-1"/>
            </w:pPr>
            <w:r w:rsidRPr="00213EF3">
              <w:t>Định danh</w:t>
            </w:r>
          </w:p>
        </w:tc>
      </w:tr>
      <w:tr w:rsidR="006428FC" w:rsidRPr="00213EF3" w:rsidTr="00E95C3D">
        <w:tc>
          <w:tcPr>
            <w:tcW w:w="1692" w:type="dxa"/>
          </w:tcPr>
          <w:p w:rsidR="006428FC" w:rsidRPr="00213EF3" w:rsidRDefault="006428FC" w:rsidP="00213EF3">
            <w:pPr>
              <w:spacing w:before="120" w:after="120" w:line="360" w:lineRule="auto"/>
              <w:ind w:right="-1"/>
            </w:pPr>
            <w:r w:rsidRPr="00213EF3">
              <w:t>BHYT</w:t>
            </w:r>
          </w:p>
        </w:tc>
        <w:tc>
          <w:tcPr>
            <w:tcW w:w="4115" w:type="dxa"/>
          </w:tcPr>
          <w:p w:rsidR="006428FC" w:rsidRPr="00213EF3" w:rsidRDefault="00675345" w:rsidP="00213EF3">
            <w:pPr>
              <w:spacing w:before="120" w:after="120" w:line="360" w:lineRule="auto"/>
              <w:ind w:right="-1"/>
              <w:rPr>
                <w:shd w:val="clear" w:color="auto" w:fill="FFFFFF"/>
              </w:rPr>
            </w:pPr>
            <w:r w:rsidRPr="00213EF3">
              <w:rPr>
                <w:shd w:val="clear" w:color="auto" w:fill="FFFFFF"/>
              </w:rPr>
              <w:t>Bảo Hiểm Y Tế</w:t>
            </w:r>
          </w:p>
        </w:tc>
        <w:tc>
          <w:tcPr>
            <w:tcW w:w="3119" w:type="dxa"/>
          </w:tcPr>
          <w:p w:rsidR="006428FC" w:rsidRPr="00213EF3" w:rsidRDefault="00675345" w:rsidP="00213EF3">
            <w:pPr>
              <w:spacing w:before="120" w:after="120" w:line="360" w:lineRule="auto"/>
              <w:ind w:right="-1"/>
              <w:rPr>
                <w:lang w:val="vi-VN"/>
              </w:rPr>
            </w:pPr>
            <w:r w:rsidRPr="00213EF3">
              <w:rPr>
                <w:shd w:val="clear" w:color="auto" w:fill="FFFFFF"/>
              </w:rPr>
              <w:t>Bảo Hiểm Y Tế</w:t>
            </w:r>
          </w:p>
        </w:tc>
      </w:tr>
      <w:tr w:rsidR="006428FC" w:rsidRPr="00213EF3" w:rsidTr="00E95C3D">
        <w:tc>
          <w:tcPr>
            <w:tcW w:w="1692" w:type="dxa"/>
          </w:tcPr>
          <w:p w:rsidR="006428FC" w:rsidRPr="00213EF3" w:rsidRDefault="006428FC" w:rsidP="00213EF3">
            <w:pPr>
              <w:spacing w:before="120" w:after="120" w:line="360" w:lineRule="auto"/>
              <w:ind w:right="-1"/>
            </w:pPr>
            <w:r w:rsidRPr="00213EF3">
              <w:t>CMND</w:t>
            </w:r>
          </w:p>
        </w:tc>
        <w:tc>
          <w:tcPr>
            <w:tcW w:w="4115" w:type="dxa"/>
          </w:tcPr>
          <w:p w:rsidR="006428FC" w:rsidRPr="00213EF3" w:rsidRDefault="00675345" w:rsidP="00213EF3">
            <w:pPr>
              <w:spacing w:before="120" w:after="120" w:line="360" w:lineRule="auto"/>
              <w:ind w:right="-1"/>
              <w:rPr>
                <w:shd w:val="clear" w:color="auto" w:fill="FFFFFF"/>
              </w:rPr>
            </w:pPr>
            <w:r w:rsidRPr="00213EF3">
              <w:rPr>
                <w:shd w:val="clear" w:color="auto" w:fill="FFFFFF"/>
              </w:rPr>
              <w:t>Chứng Minh Nhân Dân</w:t>
            </w:r>
          </w:p>
        </w:tc>
        <w:tc>
          <w:tcPr>
            <w:tcW w:w="3119" w:type="dxa"/>
          </w:tcPr>
          <w:p w:rsidR="006428FC" w:rsidRPr="00213EF3" w:rsidRDefault="00675345" w:rsidP="00213EF3">
            <w:pPr>
              <w:spacing w:before="120" w:after="120" w:line="360" w:lineRule="auto"/>
              <w:ind w:right="-1"/>
              <w:rPr>
                <w:lang w:val="vi-VN"/>
              </w:rPr>
            </w:pPr>
            <w:r w:rsidRPr="00213EF3">
              <w:rPr>
                <w:shd w:val="clear" w:color="auto" w:fill="FFFFFF"/>
              </w:rPr>
              <w:t>Chứng Minh Nhân Dân</w:t>
            </w:r>
          </w:p>
        </w:tc>
      </w:tr>
    </w:tbl>
    <w:p w:rsidR="007E6258" w:rsidRPr="00213EF3" w:rsidRDefault="00483BAE" w:rsidP="00213EF3">
      <w:pPr>
        <w:spacing w:before="120" w:after="120" w:line="360" w:lineRule="auto"/>
        <w:rPr>
          <w:b/>
        </w:rPr>
      </w:pPr>
      <w:r w:rsidRPr="00213EF3">
        <w:rPr>
          <w:b/>
        </w:rPr>
        <w:br w:type="page"/>
      </w:r>
    </w:p>
    <w:p w:rsidR="00483BAE" w:rsidRPr="00213EF3" w:rsidRDefault="00483BAE" w:rsidP="00213EF3">
      <w:pPr>
        <w:pStyle w:val="Heading1"/>
        <w:spacing w:before="120" w:after="120" w:line="360" w:lineRule="auto"/>
        <w:jc w:val="center"/>
        <w:rPr>
          <w:rFonts w:ascii="Times New Roman" w:hAnsi="Times New Roman" w:cs="Times New Roman"/>
          <w:sz w:val="32"/>
          <w:szCs w:val="32"/>
        </w:rPr>
      </w:pPr>
      <w:bookmarkStart w:id="3" w:name="_Toc12874295"/>
      <w:r w:rsidRPr="00213EF3">
        <w:rPr>
          <w:rFonts w:ascii="Times New Roman" w:hAnsi="Times New Roman" w:cs="Times New Roman"/>
          <w:sz w:val="32"/>
          <w:szCs w:val="32"/>
        </w:rPr>
        <w:lastRenderedPageBreak/>
        <w:t>MỤC LỤC</w:t>
      </w:r>
      <w:bookmarkEnd w:id="3"/>
    </w:p>
    <w:p w:rsidR="005E1985" w:rsidRPr="00213EF3" w:rsidRDefault="00675345" w:rsidP="00213EF3">
      <w:pPr>
        <w:pStyle w:val="TOC1"/>
        <w:rPr>
          <w:sz w:val="22"/>
          <w:szCs w:val="22"/>
        </w:rPr>
      </w:pPr>
      <w:r w:rsidRPr="00213EF3">
        <w:fldChar w:fldCharType="begin"/>
      </w:r>
      <w:r w:rsidRPr="00213EF3">
        <w:instrText xml:space="preserve"> TOC \o "1-3" \h \z \u </w:instrText>
      </w:r>
      <w:r w:rsidRPr="00213EF3">
        <w:fldChar w:fldCharType="separate"/>
      </w:r>
      <w:hyperlink w:anchor="_Toc12874292" w:history="1">
        <w:r w:rsidR="005E1985" w:rsidRPr="00213EF3">
          <w:rPr>
            <w:rStyle w:val="Hyperlink"/>
          </w:rPr>
          <w:t>LỜI CAM ĐOAN</w:t>
        </w:r>
        <w:r w:rsidR="005E1985" w:rsidRPr="00213EF3">
          <w:rPr>
            <w:webHidden/>
          </w:rPr>
          <w:tab/>
        </w:r>
        <w:r w:rsidR="005E1985" w:rsidRPr="00213EF3">
          <w:rPr>
            <w:webHidden/>
          </w:rPr>
          <w:fldChar w:fldCharType="begin"/>
        </w:r>
        <w:r w:rsidR="005E1985" w:rsidRPr="00213EF3">
          <w:rPr>
            <w:webHidden/>
          </w:rPr>
          <w:instrText xml:space="preserve"> PAGEREF _Toc12874292 \h </w:instrText>
        </w:r>
        <w:r w:rsidR="005E1985" w:rsidRPr="00213EF3">
          <w:rPr>
            <w:webHidden/>
          </w:rPr>
        </w:r>
        <w:r w:rsidR="005E1985" w:rsidRPr="00213EF3">
          <w:rPr>
            <w:webHidden/>
          </w:rPr>
          <w:fldChar w:fldCharType="separate"/>
        </w:r>
        <w:r w:rsidR="0053081E">
          <w:rPr>
            <w:webHidden/>
          </w:rPr>
          <w:t>i</w:t>
        </w:r>
        <w:r w:rsidR="005E1985" w:rsidRPr="00213EF3">
          <w:rPr>
            <w:webHidden/>
          </w:rPr>
          <w:fldChar w:fldCharType="end"/>
        </w:r>
      </w:hyperlink>
    </w:p>
    <w:p w:rsidR="005E1985" w:rsidRPr="00213EF3" w:rsidRDefault="00DC0565" w:rsidP="00213EF3">
      <w:pPr>
        <w:pStyle w:val="TOC1"/>
        <w:rPr>
          <w:sz w:val="22"/>
          <w:szCs w:val="22"/>
        </w:rPr>
      </w:pPr>
      <w:hyperlink w:anchor="_Toc12874293" w:history="1">
        <w:r w:rsidR="005E1985" w:rsidRPr="00213EF3">
          <w:rPr>
            <w:rStyle w:val="Hyperlink"/>
          </w:rPr>
          <w:t>LỜI CẢM  ƠN</w:t>
        </w:r>
        <w:r w:rsidR="005E1985" w:rsidRPr="00213EF3">
          <w:rPr>
            <w:webHidden/>
          </w:rPr>
          <w:tab/>
        </w:r>
        <w:r w:rsidR="005E1985" w:rsidRPr="00213EF3">
          <w:rPr>
            <w:webHidden/>
          </w:rPr>
          <w:fldChar w:fldCharType="begin"/>
        </w:r>
        <w:r w:rsidR="005E1985" w:rsidRPr="00213EF3">
          <w:rPr>
            <w:webHidden/>
          </w:rPr>
          <w:instrText xml:space="preserve"> PAGEREF _Toc12874293 \h </w:instrText>
        </w:r>
        <w:r w:rsidR="005E1985" w:rsidRPr="00213EF3">
          <w:rPr>
            <w:webHidden/>
          </w:rPr>
        </w:r>
        <w:r w:rsidR="005E1985" w:rsidRPr="00213EF3">
          <w:rPr>
            <w:webHidden/>
          </w:rPr>
          <w:fldChar w:fldCharType="separate"/>
        </w:r>
        <w:r w:rsidR="0053081E">
          <w:rPr>
            <w:webHidden/>
          </w:rPr>
          <w:t>ii</w:t>
        </w:r>
        <w:r w:rsidR="005E1985" w:rsidRPr="00213EF3">
          <w:rPr>
            <w:webHidden/>
          </w:rPr>
          <w:fldChar w:fldCharType="end"/>
        </w:r>
      </w:hyperlink>
    </w:p>
    <w:p w:rsidR="005E1985" w:rsidRPr="00213EF3" w:rsidRDefault="00DC0565" w:rsidP="00213EF3">
      <w:pPr>
        <w:pStyle w:val="TOC1"/>
        <w:rPr>
          <w:sz w:val="22"/>
          <w:szCs w:val="22"/>
        </w:rPr>
      </w:pPr>
      <w:hyperlink w:anchor="_Toc12874294" w:history="1">
        <w:r w:rsidR="005E1985" w:rsidRPr="00213EF3">
          <w:rPr>
            <w:rStyle w:val="Hyperlink"/>
          </w:rPr>
          <w:t>BẢNG KÝ HIỆU, CHỮ VIẾT TẮT</w:t>
        </w:r>
        <w:r w:rsidR="005E1985" w:rsidRPr="00213EF3">
          <w:rPr>
            <w:webHidden/>
          </w:rPr>
          <w:tab/>
        </w:r>
        <w:r w:rsidR="005E1985" w:rsidRPr="00213EF3">
          <w:rPr>
            <w:webHidden/>
          </w:rPr>
          <w:fldChar w:fldCharType="begin"/>
        </w:r>
        <w:r w:rsidR="005E1985" w:rsidRPr="00213EF3">
          <w:rPr>
            <w:webHidden/>
          </w:rPr>
          <w:instrText xml:space="preserve"> PAGEREF _Toc12874294 \h </w:instrText>
        </w:r>
        <w:r w:rsidR="005E1985" w:rsidRPr="00213EF3">
          <w:rPr>
            <w:webHidden/>
          </w:rPr>
        </w:r>
        <w:r w:rsidR="005E1985" w:rsidRPr="00213EF3">
          <w:rPr>
            <w:webHidden/>
          </w:rPr>
          <w:fldChar w:fldCharType="separate"/>
        </w:r>
        <w:r w:rsidR="0053081E">
          <w:rPr>
            <w:webHidden/>
          </w:rPr>
          <w:t>v</w:t>
        </w:r>
        <w:r w:rsidR="005E1985" w:rsidRPr="00213EF3">
          <w:rPr>
            <w:webHidden/>
          </w:rPr>
          <w:fldChar w:fldCharType="end"/>
        </w:r>
      </w:hyperlink>
    </w:p>
    <w:p w:rsidR="005E1985" w:rsidRPr="00213EF3" w:rsidRDefault="00DC0565" w:rsidP="00213EF3">
      <w:pPr>
        <w:pStyle w:val="TOC1"/>
        <w:rPr>
          <w:sz w:val="22"/>
          <w:szCs w:val="22"/>
        </w:rPr>
      </w:pPr>
      <w:hyperlink w:anchor="_Toc12874295" w:history="1">
        <w:r w:rsidR="005E1985" w:rsidRPr="00213EF3">
          <w:rPr>
            <w:rStyle w:val="Hyperlink"/>
          </w:rPr>
          <w:t>MỤC LỤC</w:t>
        </w:r>
        <w:r w:rsidR="005E1985" w:rsidRPr="00213EF3">
          <w:rPr>
            <w:webHidden/>
          </w:rPr>
          <w:tab/>
        </w:r>
        <w:r w:rsidR="005E1985" w:rsidRPr="00213EF3">
          <w:rPr>
            <w:webHidden/>
          </w:rPr>
          <w:fldChar w:fldCharType="begin"/>
        </w:r>
        <w:r w:rsidR="005E1985" w:rsidRPr="00213EF3">
          <w:rPr>
            <w:webHidden/>
          </w:rPr>
          <w:instrText xml:space="preserve"> PAGEREF _Toc12874295 \h </w:instrText>
        </w:r>
        <w:r w:rsidR="005E1985" w:rsidRPr="00213EF3">
          <w:rPr>
            <w:webHidden/>
          </w:rPr>
        </w:r>
        <w:r w:rsidR="005E1985" w:rsidRPr="00213EF3">
          <w:rPr>
            <w:webHidden/>
          </w:rPr>
          <w:fldChar w:fldCharType="separate"/>
        </w:r>
        <w:r w:rsidR="0053081E">
          <w:rPr>
            <w:webHidden/>
          </w:rPr>
          <w:t>vi</w:t>
        </w:r>
        <w:r w:rsidR="005E1985" w:rsidRPr="00213EF3">
          <w:rPr>
            <w:webHidden/>
          </w:rPr>
          <w:fldChar w:fldCharType="end"/>
        </w:r>
      </w:hyperlink>
    </w:p>
    <w:p w:rsidR="005E1985" w:rsidRPr="00213EF3" w:rsidRDefault="00DC0565" w:rsidP="00213EF3">
      <w:pPr>
        <w:pStyle w:val="TOC1"/>
        <w:rPr>
          <w:sz w:val="22"/>
          <w:szCs w:val="22"/>
        </w:rPr>
      </w:pPr>
      <w:hyperlink w:anchor="_Toc12874296" w:history="1">
        <w:r w:rsidR="005E1985" w:rsidRPr="00213EF3">
          <w:rPr>
            <w:rStyle w:val="Hyperlink"/>
          </w:rPr>
          <w:t>DANH MỤC HÌNH</w:t>
        </w:r>
        <w:r w:rsidR="005E1985" w:rsidRPr="00213EF3">
          <w:rPr>
            <w:webHidden/>
          </w:rPr>
          <w:tab/>
        </w:r>
        <w:r w:rsidR="005E1985" w:rsidRPr="00213EF3">
          <w:rPr>
            <w:webHidden/>
          </w:rPr>
          <w:fldChar w:fldCharType="begin"/>
        </w:r>
        <w:r w:rsidR="005E1985" w:rsidRPr="00213EF3">
          <w:rPr>
            <w:webHidden/>
          </w:rPr>
          <w:instrText xml:space="preserve"> PAGEREF _Toc12874296 \h </w:instrText>
        </w:r>
        <w:r w:rsidR="005E1985" w:rsidRPr="00213EF3">
          <w:rPr>
            <w:webHidden/>
          </w:rPr>
        </w:r>
        <w:r w:rsidR="005E1985" w:rsidRPr="00213EF3">
          <w:rPr>
            <w:webHidden/>
          </w:rPr>
          <w:fldChar w:fldCharType="separate"/>
        </w:r>
        <w:r w:rsidR="0053081E">
          <w:rPr>
            <w:webHidden/>
          </w:rPr>
          <w:t>viii</w:t>
        </w:r>
        <w:r w:rsidR="005E1985" w:rsidRPr="00213EF3">
          <w:rPr>
            <w:webHidden/>
          </w:rPr>
          <w:fldChar w:fldCharType="end"/>
        </w:r>
      </w:hyperlink>
    </w:p>
    <w:p w:rsidR="005E1985" w:rsidRPr="00213EF3" w:rsidRDefault="00DC0565" w:rsidP="00213EF3">
      <w:pPr>
        <w:pStyle w:val="TOC1"/>
        <w:rPr>
          <w:sz w:val="22"/>
          <w:szCs w:val="22"/>
        </w:rPr>
      </w:pPr>
      <w:hyperlink w:anchor="_Toc12874297" w:history="1">
        <w:r w:rsidR="005E1985" w:rsidRPr="00213EF3">
          <w:rPr>
            <w:rStyle w:val="Hyperlink"/>
          </w:rPr>
          <w:t>DANH MỤC BẢNG</w:t>
        </w:r>
        <w:r w:rsidR="005E1985" w:rsidRPr="00213EF3">
          <w:rPr>
            <w:webHidden/>
          </w:rPr>
          <w:tab/>
        </w:r>
        <w:r w:rsidR="005E1985" w:rsidRPr="00213EF3">
          <w:rPr>
            <w:webHidden/>
          </w:rPr>
          <w:fldChar w:fldCharType="begin"/>
        </w:r>
        <w:r w:rsidR="005E1985" w:rsidRPr="00213EF3">
          <w:rPr>
            <w:webHidden/>
          </w:rPr>
          <w:instrText xml:space="preserve"> PAGEREF _Toc12874297 \h </w:instrText>
        </w:r>
        <w:r w:rsidR="005E1985" w:rsidRPr="00213EF3">
          <w:rPr>
            <w:webHidden/>
          </w:rPr>
        </w:r>
        <w:r w:rsidR="005E1985" w:rsidRPr="00213EF3">
          <w:rPr>
            <w:webHidden/>
          </w:rPr>
          <w:fldChar w:fldCharType="separate"/>
        </w:r>
        <w:r w:rsidR="0053081E">
          <w:rPr>
            <w:webHidden/>
          </w:rPr>
          <w:t>xi</w:t>
        </w:r>
        <w:r w:rsidR="005E1985" w:rsidRPr="00213EF3">
          <w:rPr>
            <w:webHidden/>
          </w:rPr>
          <w:fldChar w:fldCharType="end"/>
        </w:r>
      </w:hyperlink>
    </w:p>
    <w:p w:rsidR="005E1985" w:rsidRPr="00213EF3" w:rsidRDefault="00DC0565" w:rsidP="00213EF3">
      <w:pPr>
        <w:pStyle w:val="TOC1"/>
        <w:rPr>
          <w:sz w:val="22"/>
          <w:szCs w:val="22"/>
        </w:rPr>
      </w:pPr>
      <w:hyperlink w:anchor="_Toc12874298" w:history="1">
        <w:r w:rsidR="005E1985" w:rsidRPr="00213EF3">
          <w:rPr>
            <w:rStyle w:val="Hyperlink"/>
          </w:rPr>
          <w:t>MỞ ĐẦU</w:t>
        </w:r>
        <w:r w:rsidR="005E1985" w:rsidRPr="00213EF3">
          <w:rPr>
            <w:webHidden/>
          </w:rPr>
          <w:tab/>
        </w:r>
        <w:r w:rsidR="005E1985" w:rsidRPr="00213EF3">
          <w:rPr>
            <w:webHidden/>
          </w:rPr>
          <w:fldChar w:fldCharType="begin"/>
        </w:r>
        <w:r w:rsidR="005E1985" w:rsidRPr="00213EF3">
          <w:rPr>
            <w:webHidden/>
          </w:rPr>
          <w:instrText xml:space="preserve"> PAGEREF _Toc12874298 \h </w:instrText>
        </w:r>
        <w:r w:rsidR="005E1985" w:rsidRPr="00213EF3">
          <w:rPr>
            <w:webHidden/>
          </w:rPr>
        </w:r>
        <w:r w:rsidR="005E1985" w:rsidRPr="00213EF3">
          <w:rPr>
            <w:webHidden/>
          </w:rPr>
          <w:fldChar w:fldCharType="separate"/>
        </w:r>
        <w:r w:rsidR="0053081E">
          <w:rPr>
            <w:webHidden/>
          </w:rPr>
          <w:t>1</w:t>
        </w:r>
        <w:r w:rsidR="005E1985" w:rsidRPr="00213EF3">
          <w:rPr>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299" w:history="1">
        <w:r w:rsidR="005E1985" w:rsidRPr="00213EF3">
          <w:rPr>
            <w:rStyle w:val="Hyperlink"/>
            <w:noProof/>
          </w:rPr>
          <w:t>1. Lý do chọn đề tài</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299 \h </w:instrText>
        </w:r>
        <w:r w:rsidR="005E1985" w:rsidRPr="00213EF3">
          <w:rPr>
            <w:noProof/>
            <w:webHidden/>
          </w:rPr>
        </w:r>
        <w:r w:rsidR="005E1985" w:rsidRPr="00213EF3">
          <w:rPr>
            <w:noProof/>
            <w:webHidden/>
          </w:rPr>
          <w:fldChar w:fldCharType="separate"/>
        </w:r>
        <w:r w:rsidR="0053081E">
          <w:rPr>
            <w:noProof/>
            <w:webHidden/>
          </w:rPr>
          <w:t>1</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0" w:history="1">
        <w:r w:rsidR="005E1985" w:rsidRPr="00213EF3">
          <w:rPr>
            <w:rStyle w:val="Hyperlink"/>
            <w:noProof/>
          </w:rPr>
          <w:t>2. Mục tiêu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0 \h </w:instrText>
        </w:r>
        <w:r w:rsidR="005E1985" w:rsidRPr="00213EF3">
          <w:rPr>
            <w:noProof/>
            <w:webHidden/>
          </w:rPr>
        </w:r>
        <w:r w:rsidR="005E1985" w:rsidRPr="00213EF3">
          <w:rPr>
            <w:noProof/>
            <w:webHidden/>
          </w:rPr>
          <w:fldChar w:fldCharType="separate"/>
        </w:r>
        <w:r w:rsidR="0053081E">
          <w:rPr>
            <w:noProof/>
            <w:webHidden/>
          </w:rPr>
          <w:t>2</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1" w:history="1">
        <w:r w:rsidR="005E1985" w:rsidRPr="00213EF3">
          <w:rPr>
            <w:rStyle w:val="Hyperlink"/>
            <w:noProof/>
          </w:rPr>
          <w:t>3. Phạm vi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1 \h </w:instrText>
        </w:r>
        <w:r w:rsidR="005E1985" w:rsidRPr="00213EF3">
          <w:rPr>
            <w:noProof/>
            <w:webHidden/>
          </w:rPr>
        </w:r>
        <w:r w:rsidR="005E1985" w:rsidRPr="00213EF3">
          <w:rPr>
            <w:noProof/>
            <w:webHidden/>
          </w:rPr>
          <w:fldChar w:fldCharType="separate"/>
        </w:r>
        <w:r w:rsidR="0053081E">
          <w:rPr>
            <w:noProof/>
            <w:webHidden/>
          </w:rPr>
          <w:t>2</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2" w:history="1">
        <w:r w:rsidR="005E1985" w:rsidRPr="00213EF3">
          <w:rPr>
            <w:rStyle w:val="Hyperlink"/>
            <w:noProof/>
          </w:rPr>
          <w:t>4. Ý nghĩa khoa học và thực tiễn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2 \h </w:instrText>
        </w:r>
        <w:r w:rsidR="005E1985" w:rsidRPr="00213EF3">
          <w:rPr>
            <w:noProof/>
            <w:webHidden/>
          </w:rPr>
        </w:r>
        <w:r w:rsidR="005E1985" w:rsidRPr="00213EF3">
          <w:rPr>
            <w:noProof/>
            <w:webHidden/>
          </w:rPr>
          <w:fldChar w:fldCharType="separate"/>
        </w:r>
        <w:r w:rsidR="0053081E">
          <w:rPr>
            <w:noProof/>
            <w:webHidden/>
          </w:rPr>
          <w:t>2</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3" w:history="1">
        <w:r w:rsidR="005E1985" w:rsidRPr="00213EF3">
          <w:rPr>
            <w:rStyle w:val="Hyperlink"/>
            <w:noProof/>
          </w:rPr>
          <w:t>5. Bố cục luận văn</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3 \h </w:instrText>
        </w:r>
        <w:r w:rsidR="005E1985" w:rsidRPr="00213EF3">
          <w:rPr>
            <w:noProof/>
            <w:webHidden/>
          </w:rPr>
        </w:r>
        <w:r w:rsidR="005E1985" w:rsidRPr="00213EF3">
          <w:rPr>
            <w:noProof/>
            <w:webHidden/>
          </w:rPr>
          <w:fldChar w:fldCharType="separate"/>
        </w:r>
        <w:r w:rsidR="0053081E">
          <w:rPr>
            <w:noProof/>
            <w:webHidden/>
          </w:rPr>
          <w:t>3</w:t>
        </w:r>
        <w:r w:rsidR="005E1985" w:rsidRPr="00213EF3">
          <w:rPr>
            <w:noProof/>
            <w:webHidden/>
          </w:rPr>
          <w:fldChar w:fldCharType="end"/>
        </w:r>
      </w:hyperlink>
    </w:p>
    <w:p w:rsidR="005E1985" w:rsidRPr="00213EF3" w:rsidRDefault="00DC0565" w:rsidP="00213EF3">
      <w:pPr>
        <w:pStyle w:val="TOC1"/>
        <w:rPr>
          <w:sz w:val="22"/>
          <w:szCs w:val="22"/>
        </w:rPr>
      </w:pPr>
      <w:hyperlink w:anchor="_Toc12874304" w:history="1">
        <w:r w:rsidR="005E1985" w:rsidRPr="00213EF3">
          <w:rPr>
            <w:rStyle w:val="Hyperlink"/>
          </w:rPr>
          <w:t>CHƯƠNG 1: TỔNG QUAN ĐỀ TÀI</w:t>
        </w:r>
        <w:r w:rsidR="005E1985" w:rsidRPr="00213EF3">
          <w:rPr>
            <w:webHidden/>
          </w:rPr>
          <w:tab/>
        </w:r>
        <w:r w:rsidR="005E1985" w:rsidRPr="00213EF3">
          <w:rPr>
            <w:webHidden/>
          </w:rPr>
          <w:fldChar w:fldCharType="begin"/>
        </w:r>
        <w:r w:rsidR="005E1985" w:rsidRPr="00213EF3">
          <w:rPr>
            <w:webHidden/>
          </w:rPr>
          <w:instrText xml:space="preserve"> PAGEREF _Toc12874304 \h </w:instrText>
        </w:r>
        <w:r w:rsidR="005E1985" w:rsidRPr="00213EF3">
          <w:rPr>
            <w:webHidden/>
          </w:rPr>
        </w:r>
        <w:r w:rsidR="005E1985" w:rsidRPr="00213EF3">
          <w:rPr>
            <w:webHidden/>
          </w:rPr>
          <w:fldChar w:fldCharType="separate"/>
        </w:r>
        <w:r w:rsidR="0053081E">
          <w:rPr>
            <w:webHidden/>
          </w:rPr>
          <w:t>4</w:t>
        </w:r>
        <w:r w:rsidR="005E1985" w:rsidRPr="00213EF3">
          <w:rPr>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5" w:history="1">
        <w:r w:rsidR="005E1985" w:rsidRPr="00213EF3">
          <w:rPr>
            <w:rStyle w:val="Hyperlink"/>
            <w:noProof/>
          </w:rPr>
          <w:t>1.1 Tổng quan tài liệ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5 \h </w:instrText>
        </w:r>
        <w:r w:rsidR="005E1985" w:rsidRPr="00213EF3">
          <w:rPr>
            <w:noProof/>
            <w:webHidden/>
          </w:rPr>
        </w:r>
        <w:r w:rsidR="005E1985" w:rsidRPr="00213EF3">
          <w:rPr>
            <w:noProof/>
            <w:webHidden/>
          </w:rPr>
          <w:fldChar w:fldCharType="separate"/>
        </w:r>
        <w:r w:rsidR="0053081E">
          <w:rPr>
            <w:noProof/>
            <w:webHidden/>
          </w:rPr>
          <w:t>4</w:t>
        </w:r>
        <w:r w:rsidR="005E1985" w:rsidRPr="00213EF3">
          <w:rPr>
            <w:noProof/>
            <w:webHidden/>
          </w:rPr>
          <w:fldChar w:fldCharType="end"/>
        </w:r>
      </w:hyperlink>
    </w:p>
    <w:p w:rsidR="005E1985" w:rsidRPr="00213EF3" w:rsidRDefault="00DC0565" w:rsidP="00213EF3">
      <w:pPr>
        <w:pStyle w:val="TOC3"/>
        <w:tabs>
          <w:tab w:val="right" w:leader="dot" w:pos="9344"/>
        </w:tabs>
        <w:spacing w:line="360" w:lineRule="auto"/>
        <w:rPr>
          <w:noProof/>
          <w:sz w:val="22"/>
          <w:szCs w:val="22"/>
        </w:rPr>
      </w:pPr>
      <w:hyperlink w:anchor="_Toc12874306" w:history="1">
        <w:r w:rsidR="005E1985" w:rsidRPr="00213EF3">
          <w:rPr>
            <w:rStyle w:val="Hyperlink"/>
            <w:noProof/>
          </w:rPr>
          <w:t>1.1.1 Nghiên cứu trong nước</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6 \h </w:instrText>
        </w:r>
        <w:r w:rsidR="005E1985" w:rsidRPr="00213EF3">
          <w:rPr>
            <w:noProof/>
            <w:webHidden/>
          </w:rPr>
        </w:r>
        <w:r w:rsidR="005E1985" w:rsidRPr="00213EF3">
          <w:rPr>
            <w:noProof/>
            <w:webHidden/>
          </w:rPr>
          <w:fldChar w:fldCharType="separate"/>
        </w:r>
        <w:r w:rsidR="0053081E">
          <w:rPr>
            <w:noProof/>
            <w:webHidden/>
          </w:rPr>
          <w:t>4</w:t>
        </w:r>
        <w:r w:rsidR="005E1985" w:rsidRPr="00213EF3">
          <w:rPr>
            <w:noProof/>
            <w:webHidden/>
          </w:rPr>
          <w:fldChar w:fldCharType="end"/>
        </w:r>
      </w:hyperlink>
    </w:p>
    <w:p w:rsidR="005E1985" w:rsidRPr="00213EF3" w:rsidRDefault="00DC0565" w:rsidP="00213EF3">
      <w:pPr>
        <w:pStyle w:val="TOC3"/>
        <w:tabs>
          <w:tab w:val="right" w:leader="dot" w:pos="9344"/>
        </w:tabs>
        <w:spacing w:line="360" w:lineRule="auto"/>
        <w:rPr>
          <w:noProof/>
          <w:sz w:val="22"/>
          <w:szCs w:val="22"/>
        </w:rPr>
      </w:pPr>
      <w:hyperlink w:anchor="_Toc12874307" w:history="1">
        <w:r w:rsidR="005E1985" w:rsidRPr="00213EF3">
          <w:rPr>
            <w:rStyle w:val="Hyperlink"/>
            <w:noProof/>
          </w:rPr>
          <w:t>1.1.2 Nghiên cứu ngoài nước</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7 \h </w:instrText>
        </w:r>
        <w:r w:rsidR="005E1985" w:rsidRPr="00213EF3">
          <w:rPr>
            <w:noProof/>
            <w:webHidden/>
          </w:rPr>
        </w:r>
        <w:r w:rsidR="005E1985" w:rsidRPr="00213EF3">
          <w:rPr>
            <w:noProof/>
            <w:webHidden/>
          </w:rPr>
          <w:fldChar w:fldCharType="separate"/>
        </w:r>
        <w:r w:rsidR="0053081E">
          <w:rPr>
            <w:noProof/>
            <w:webHidden/>
          </w:rPr>
          <w:t>4</w:t>
        </w:r>
        <w:r w:rsidR="005E1985" w:rsidRPr="00213EF3">
          <w:rPr>
            <w:noProof/>
            <w:webHidden/>
          </w:rPr>
          <w:fldChar w:fldCharType="end"/>
        </w:r>
      </w:hyperlink>
    </w:p>
    <w:p w:rsidR="005E1985" w:rsidRPr="00213EF3" w:rsidRDefault="00DC0565" w:rsidP="00213EF3">
      <w:pPr>
        <w:pStyle w:val="TOC3"/>
        <w:tabs>
          <w:tab w:val="right" w:leader="dot" w:pos="9344"/>
        </w:tabs>
        <w:spacing w:line="360" w:lineRule="auto"/>
        <w:rPr>
          <w:noProof/>
          <w:sz w:val="22"/>
          <w:szCs w:val="22"/>
        </w:rPr>
      </w:pPr>
      <w:hyperlink w:anchor="_Toc12874308" w:history="1">
        <w:r w:rsidR="005E1985" w:rsidRPr="00213EF3">
          <w:rPr>
            <w:rStyle w:val="Hyperlink"/>
            <w:noProof/>
          </w:rPr>
          <w:t>1.1.3 Mô hình tổng quan</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8 \h </w:instrText>
        </w:r>
        <w:r w:rsidR="005E1985" w:rsidRPr="00213EF3">
          <w:rPr>
            <w:noProof/>
            <w:webHidden/>
          </w:rPr>
        </w:r>
        <w:r w:rsidR="005E1985" w:rsidRPr="00213EF3">
          <w:rPr>
            <w:noProof/>
            <w:webHidden/>
          </w:rPr>
          <w:fldChar w:fldCharType="separate"/>
        </w:r>
        <w:r w:rsidR="0053081E">
          <w:rPr>
            <w:noProof/>
            <w:webHidden/>
          </w:rPr>
          <w:t>4</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09" w:history="1">
        <w:r w:rsidR="005E1985" w:rsidRPr="00213EF3">
          <w:rPr>
            <w:rStyle w:val="Hyperlink"/>
            <w:noProof/>
          </w:rPr>
          <w:t>1.2 Đối tượng và phương pháp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09 \h </w:instrText>
        </w:r>
        <w:r w:rsidR="005E1985" w:rsidRPr="00213EF3">
          <w:rPr>
            <w:noProof/>
            <w:webHidden/>
          </w:rPr>
        </w:r>
        <w:r w:rsidR="005E1985" w:rsidRPr="00213EF3">
          <w:rPr>
            <w:noProof/>
            <w:webHidden/>
          </w:rPr>
          <w:fldChar w:fldCharType="separate"/>
        </w:r>
        <w:r w:rsidR="0053081E">
          <w:rPr>
            <w:noProof/>
            <w:webHidden/>
          </w:rPr>
          <w:t>6</w:t>
        </w:r>
        <w:r w:rsidR="005E1985" w:rsidRPr="00213EF3">
          <w:rPr>
            <w:noProof/>
            <w:webHidden/>
          </w:rPr>
          <w:fldChar w:fldCharType="end"/>
        </w:r>
      </w:hyperlink>
    </w:p>
    <w:p w:rsidR="005E1985" w:rsidRPr="00213EF3" w:rsidRDefault="00DC0565" w:rsidP="00213EF3">
      <w:pPr>
        <w:pStyle w:val="TOC3"/>
        <w:tabs>
          <w:tab w:val="right" w:leader="dot" w:pos="9344"/>
        </w:tabs>
        <w:spacing w:line="360" w:lineRule="auto"/>
        <w:rPr>
          <w:noProof/>
          <w:sz w:val="22"/>
          <w:szCs w:val="22"/>
        </w:rPr>
      </w:pPr>
      <w:hyperlink w:anchor="_Toc12874310" w:history="1">
        <w:r w:rsidR="005E1985" w:rsidRPr="00213EF3">
          <w:rPr>
            <w:rStyle w:val="Hyperlink"/>
            <w:noProof/>
          </w:rPr>
          <w:t>1.2.1 Đối tượng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0 \h </w:instrText>
        </w:r>
        <w:r w:rsidR="005E1985" w:rsidRPr="00213EF3">
          <w:rPr>
            <w:noProof/>
            <w:webHidden/>
          </w:rPr>
        </w:r>
        <w:r w:rsidR="005E1985" w:rsidRPr="00213EF3">
          <w:rPr>
            <w:noProof/>
            <w:webHidden/>
          </w:rPr>
          <w:fldChar w:fldCharType="separate"/>
        </w:r>
        <w:r w:rsidR="0053081E">
          <w:rPr>
            <w:noProof/>
            <w:webHidden/>
          </w:rPr>
          <w:t>6</w:t>
        </w:r>
        <w:r w:rsidR="005E1985" w:rsidRPr="00213EF3">
          <w:rPr>
            <w:noProof/>
            <w:webHidden/>
          </w:rPr>
          <w:fldChar w:fldCharType="end"/>
        </w:r>
      </w:hyperlink>
    </w:p>
    <w:p w:rsidR="005E1985" w:rsidRPr="00213EF3" w:rsidRDefault="00DC0565" w:rsidP="00213EF3">
      <w:pPr>
        <w:pStyle w:val="TOC3"/>
        <w:tabs>
          <w:tab w:val="right" w:leader="dot" w:pos="9344"/>
        </w:tabs>
        <w:spacing w:line="360" w:lineRule="auto"/>
        <w:rPr>
          <w:noProof/>
          <w:sz w:val="22"/>
          <w:szCs w:val="22"/>
        </w:rPr>
      </w:pPr>
      <w:hyperlink w:anchor="_Toc12874311" w:history="1">
        <w:r w:rsidR="005E1985" w:rsidRPr="00213EF3">
          <w:rPr>
            <w:rStyle w:val="Hyperlink"/>
            <w:noProof/>
          </w:rPr>
          <w:t>1.2.2 Phương pháp nghiên cứ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1 \h </w:instrText>
        </w:r>
        <w:r w:rsidR="005E1985" w:rsidRPr="00213EF3">
          <w:rPr>
            <w:noProof/>
            <w:webHidden/>
          </w:rPr>
        </w:r>
        <w:r w:rsidR="005E1985" w:rsidRPr="00213EF3">
          <w:rPr>
            <w:noProof/>
            <w:webHidden/>
          </w:rPr>
          <w:fldChar w:fldCharType="separate"/>
        </w:r>
        <w:r w:rsidR="0053081E">
          <w:rPr>
            <w:noProof/>
            <w:webHidden/>
          </w:rPr>
          <w:t>6</w:t>
        </w:r>
        <w:r w:rsidR="005E1985" w:rsidRPr="00213EF3">
          <w:rPr>
            <w:noProof/>
            <w:webHidden/>
          </w:rPr>
          <w:fldChar w:fldCharType="end"/>
        </w:r>
      </w:hyperlink>
    </w:p>
    <w:p w:rsidR="005E1985" w:rsidRPr="00213EF3" w:rsidRDefault="00DC0565" w:rsidP="00213EF3">
      <w:pPr>
        <w:pStyle w:val="TOC1"/>
        <w:rPr>
          <w:sz w:val="22"/>
          <w:szCs w:val="22"/>
        </w:rPr>
      </w:pPr>
      <w:hyperlink w:anchor="_Toc12874312" w:history="1">
        <w:r w:rsidR="005E1985" w:rsidRPr="00213EF3">
          <w:rPr>
            <w:rStyle w:val="Hyperlink"/>
          </w:rPr>
          <w:t>CHƯƠNG 2: CƠ SỞ LÝ THUYẾT</w:t>
        </w:r>
        <w:r w:rsidR="005E1985" w:rsidRPr="00213EF3">
          <w:rPr>
            <w:webHidden/>
          </w:rPr>
          <w:tab/>
        </w:r>
        <w:r w:rsidR="005E1985" w:rsidRPr="00213EF3">
          <w:rPr>
            <w:webHidden/>
          </w:rPr>
          <w:fldChar w:fldCharType="begin"/>
        </w:r>
        <w:r w:rsidR="005E1985" w:rsidRPr="00213EF3">
          <w:rPr>
            <w:webHidden/>
          </w:rPr>
          <w:instrText xml:space="preserve"> PAGEREF _Toc12874312 \h </w:instrText>
        </w:r>
        <w:r w:rsidR="005E1985" w:rsidRPr="00213EF3">
          <w:rPr>
            <w:webHidden/>
          </w:rPr>
        </w:r>
        <w:r w:rsidR="005E1985" w:rsidRPr="00213EF3">
          <w:rPr>
            <w:webHidden/>
          </w:rPr>
          <w:fldChar w:fldCharType="separate"/>
        </w:r>
        <w:r w:rsidR="0053081E">
          <w:rPr>
            <w:webHidden/>
          </w:rPr>
          <w:t>7</w:t>
        </w:r>
        <w:r w:rsidR="005E1985" w:rsidRPr="00213EF3">
          <w:rPr>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3" w:history="1">
        <w:r w:rsidR="005E1985" w:rsidRPr="00213EF3">
          <w:rPr>
            <w:rStyle w:val="Hyperlink"/>
            <w:noProof/>
          </w:rPr>
          <w:t>2.1 Khai phá dữ liệ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3 \h </w:instrText>
        </w:r>
        <w:r w:rsidR="005E1985" w:rsidRPr="00213EF3">
          <w:rPr>
            <w:noProof/>
            <w:webHidden/>
          </w:rPr>
        </w:r>
        <w:r w:rsidR="005E1985" w:rsidRPr="00213EF3">
          <w:rPr>
            <w:noProof/>
            <w:webHidden/>
          </w:rPr>
          <w:fldChar w:fldCharType="separate"/>
        </w:r>
        <w:r w:rsidR="0053081E">
          <w:rPr>
            <w:noProof/>
            <w:webHidden/>
          </w:rPr>
          <w:t>7</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4" w:history="1">
        <w:r w:rsidR="005E1985" w:rsidRPr="00213EF3">
          <w:rPr>
            <w:rStyle w:val="Hyperlink"/>
            <w:noProof/>
          </w:rPr>
          <w:t>2.2 Luật kết hợp trong khai phá dữ liệ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4 \h </w:instrText>
        </w:r>
        <w:r w:rsidR="005E1985" w:rsidRPr="00213EF3">
          <w:rPr>
            <w:noProof/>
            <w:webHidden/>
          </w:rPr>
        </w:r>
        <w:r w:rsidR="005E1985" w:rsidRPr="00213EF3">
          <w:rPr>
            <w:noProof/>
            <w:webHidden/>
          </w:rPr>
          <w:fldChar w:fldCharType="separate"/>
        </w:r>
        <w:r w:rsidR="0053081E">
          <w:rPr>
            <w:noProof/>
            <w:webHidden/>
          </w:rPr>
          <w:t>8</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5" w:history="1">
        <w:r w:rsidR="005E1985" w:rsidRPr="00213EF3">
          <w:rPr>
            <w:rStyle w:val="Hyperlink"/>
            <w:noProof/>
          </w:rPr>
          <w:t>2.3 Công cụ thực hiện</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5 \h </w:instrText>
        </w:r>
        <w:r w:rsidR="005E1985" w:rsidRPr="00213EF3">
          <w:rPr>
            <w:noProof/>
            <w:webHidden/>
          </w:rPr>
        </w:r>
        <w:r w:rsidR="005E1985" w:rsidRPr="00213EF3">
          <w:rPr>
            <w:noProof/>
            <w:webHidden/>
          </w:rPr>
          <w:fldChar w:fldCharType="separate"/>
        </w:r>
        <w:r w:rsidR="0053081E">
          <w:rPr>
            <w:noProof/>
            <w:webHidden/>
          </w:rPr>
          <w:t>10</w:t>
        </w:r>
        <w:r w:rsidR="005E1985" w:rsidRPr="00213EF3">
          <w:rPr>
            <w:noProof/>
            <w:webHidden/>
          </w:rPr>
          <w:fldChar w:fldCharType="end"/>
        </w:r>
      </w:hyperlink>
    </w:p>
    <w:p w:rsidR="005E1985" w:rsidRPr="00213EF3" w:rsidRDefault="00DC0565" w:rsidP="00213EF3">
      <w:pPr>
        <w:pStyle w:val="TOC1"/>
        <w:rPr>
          <w:sz w:val="22"/>
          <w:szCs w:val="22"/>
        </w:rPr>
      </w:pPr>
      <w:hyperlink w:anchor="_Toc12874316" w:history="1">
        <w:r w:rsidR="005E1985" w:rsidRPr="00213EF3">
          <w:rPr>
            <w:rStyle w:val="Hyperlink"/>
          </w:rPr>
          <w:t>CHƯƠNG 3: PHÂN TÍCH – THIẾT KẾ HỆ THỐNG</w:t>
        </w:r>
        <w:r w:rsidR="005E1985" w:rsidRPr="00213EF3">
          <w:rPr>
            <w:webHidden/>
          </w:rPr>
          <w:tab/>
        </w:r>
        <w:r w:rsidR="005E1985" w:rsidRPr="00213EF3">
          <w:rPr>
            <w:webHidden/>
          </w:rPr>
          <w:fldChar w:fldCharType="begin"/>
        </w:r>
        <w:r w:rsidR="005E1985" w:rsidRPr="00213EF3">
          <w:rPr>
            <w:webHidden/>
          </w:rPr>
          <w:instrText xml:space="preserve"> PAGEREF _Toc12874316 \h </w:instrText>
        </w:r>
        <w:r w:rsidR="005E1985" w:rsidRPr="00213EF3">
          <w:rPr>
            <w:webHidden/>
          </w:rPr>
        </w:r>
        <w:r w:rsidR="005E1985" w:rsidRPr="00213EF3">
          <w:rPr>
            <w:webHidden/>
          </w:rPr>
          <w:fldChar w:fldCharType="separate"/>
        </w:r>
        <w:r w:rsidR="0053081E">
          <w:rPr>
            <w:webHidden/>
          </w:rPr>
          <w:t>17</w:t>
        </w:r>
        <w:r w:rsidR="005E1985" w:rsidRPr="00213EF3">
          <w:rPr>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7" w:history="1">
        <w:r w:rsidR="005E1985" w:rsidRPr="00213EF3">
          <w:rPr>
            <w:rStyle w:val="Hyperlink"/>
            <w:noProof/>
          </w:rPr>
          <w:t>3.</w:t>
        </w:r>
        <w:r w:rsidR="005E1985" w:rsidRPr="00213EF3">
          <w:rPr>
            <w:rStyle w:val="Hyperlink"/>
            <w:noProof/>
            <w:lang w:val="vi-VN"/>
          </w:rPr>
          <w:t xml:space="preserve">1 </w:t>
        </w:r>
        <w:r w:rsidR="005E1985" w:rsidRPr="00213EF3">
          <w:rPr>
            <w:rStyle w:val="Hyperlink"/>
            <w:noProof/>
          </w:rPr>
          <w:t>Đặc tả hệ thống</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7 \h </w:instrText>
        </w:r>
        <w:r w:rsidR="005E1985" w:rsidRPr="00213EF3">
          <w:rPr>
            <w:noProof/>
            <w:webHidden/>
          </w:rPr>
        </w:r>
        <w:r w:rsidR="005E1985" w:rsidRPr="00213EF3">
          <w:rPr>
            <w:noProof/>
            <w:webHidden/>
          </w:rPr>
          <w:fldChar w:fldCharType="separate"/>
        </w:r>
        <w:r w:rsidR="0053081E">
          <w:rPr>
            <w:noProof/>
            <w:webHidden/>
          </w:rPr>
          <w:t>17</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8" w:history="1">
        <w:r w:rsidR="005E1985" w:rsidRPr="00213EF3">
          <w:rPr>
            <w:rStyle w:val="Hyperlink"/>
            <w:noProof/>
          </w:rPr>
          <w:t>3.2 Xác định các chức năng sử dụng của hệ thống</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8 \h </w:instrText>
        </w:r>
        <w:r w:rsidR="005E1985" w:rsidRPr="00213EF3">
          <w:rPr>
            <w:noProof/>
            <w:webHidden/>
          </w:rPr>
        </w:r>
        <w:r w:rsidR="005E1985" w:rsidRPr="00213EF3">
          <w:rPr>
            <w:noProof/>
            <w:webHidden/>
          </w:rPr>
          <w:fldChar w:fldCharType="separate"/>
        </w:r>
        <w:r w:rsidR="0053081E">
          <w:rPr>
            <w:noProof/>
            <w:webHidden/>
          </w:rPr>
          <w:t>17</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19" w:history="1">
        <w:r w:rsidR="005E1985" w:rsidRPr="00213EF3">
          <w:rPr>
            <w:rStyle w:val="Hyperlink"/>
            <w:noProof/>
          </w:rPr>
          <w:t>3.3 Thiết kế cơ sở dữ liệu</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19 \h </w:instrText>
        </w:r>
        <w:r w:rsidR="005E1985" w:rsidRPr="00213EF3">
          <w:rPr>
            <w:noProof/>
            <w:webHidden/>
          </w:rPr>
        </w:r>
        <w:r w:rsidR="005E1985" w:rsidRPr="00213EF3">
          <w:rPr>
            <w:noProof/>
            <w:webHidden/>
          </w:rPr>
          <w:fldChar w:fldCharType="separate"/>
        </w:r>
        <w:r w:rsidR="0053081E">
          <w:rPr>
            <w:noProof/>
            <w:webHidden/>
          </w:rPr>
          <w:t>44</w:t>
        </w:r>
        <w:r w:rsidR="005E1985" w:rsidRPr="00213EF3">
          <w:rPr>
            <w:noProof/>
            <w:webHidden/>
          </w:rPr>
          <w:fldChar w:fldCharType="end"/>
        </w:r>
      </w:hyperlink>
    </w:p>
    <w:p w:rsidR="005E1985" w:rsidRPr="00213EF3" w:rsidRDefault="00DC0565" w:rsidP="00213EF3">
      <w:pPr>
        <w:pStyle w:val="TOC1"/>
        <w:rPr>
          <w:sz w:val="22"/>
          <w:szCs w:val="22"/>
        </w:rPr>
      </w:pPr>
      <w:hyperlink w:anchor="_Toc12874320" w:history="1">
        <w:r w:rsidR="005E1985" w:rsidRPr="00213EF3">
          <w:rPr>
            <w:rStyle w:val="Hyperlink"/>
          </w:rPr>
          <w:t>CHƯƠNG 4: XÂY DỰNG HỆ THỐNG</w:t>
        </w:r>
        <w:r w:rsidR="005E1985" w:rsidRPr="00213EF3">
          <w:rPr>
            <w:webHidden/>
          </w:rPr>
          <w:tab/>
        </w:r>
        <w:r w:rsidR="005E1985" w:rsidRPr="00213EF3">
          <w:rPr>
            <w:webHidden/>
          </w:rPr>
          <w:fldChar w:fldCharType="begin"/>
        </w:r>
        <w:r w:rsidR="005E1985" w:rsidRPr="00213EF3">
          <w:rPr>
            <w:webHidden/>
          </w:rPr>
          <w:instrText xml:space="preserve"> PAGEREF _Toc12874320 \h </w:instrText>
        </w:r>
        <w:r w:rsidR="005E1985" w:rsidRPr="00213EF3">
          <w:rPr>
            <w:webHidden/>
          </w:rPr>
        </w:r>
        <w:r w:rsidR="005E1985" w:rsidRPr="00213EF3">
          <w:rPr>
            <w:webHidden/>
          </w:rPr>
          <w:fldChar w:fldCharType="separate"/>
        </w:r>
        <w:r w:rsidR="0053081E">
          <w:rPr>
            <w:webHidden/>
          </w:rPr>
          <w:t>54</w:t>
        </w:r>
        <w:r w:rsidR="005E1985" w:rsidRPr="00213EF3">
          <w:rPr>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21" w:history="1">
        <w:r w:rsidR="005E1985" w:rsidRPr="00213EF3">
          <w:rPr>
            <w:rStyle w:val="Hyperlink"/>
            <w:noProof/>
          </w:rPr>
          <w:t>4.1 Giải Thuật</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21 \h </w:instrText>
        </w:r>
        <w:r w:rsidR="005E1985" w:rsidRPr="00213EF3">
          <w:rPr>
            <w:noProof/>
            <w:webHidden/>
          </w:rPr>
        </w:r>
        <w:r w:rsidR="005E1985" w:rsidRPr="00213EF3">
          <w:rPr>
            <w:noProof/>
            <w:webHidden/>
          </w:rPr>
          <w:fldChar w:fldCharType="separate"/>
        </w:r>
        <w:r w:rsidR="0053081E">
          <w:rPr>
            <w:noProof/>
            <w:webHidden/>
          </w:rPr>
          <w:t>54</w:t>
        </w:r>
        <w:r w:rsidR="005E1985" w:rsidRPr="00213EF3">
          <w:rPr>
            <w:noProof/>
            <w:webHidden/>
          </w:rPr>
          <w:fldChar w:fldCharType="end"/>
        </w:r>
      </w:hyperlink>
    </w:p>
    <w:p w:rsidR="005E1985" w:rsidRPr="00213EF3" w:rsidRDefault="00DC0565" w:rsidP="00213EF3">
      <w:pPr>
        <w:pStyle w:val="TOC2"/>
        <w:tabs>
          <w:tab w:val="right" w:leader="dot" w:pos="9344"/>
        </w:tabs>
        <w:spacing w:line="360" w:lineRule="auto"/>
        <w:rPr>
          <w:noProof/>
          <w:sz w:val="22"/>
          <w:szCs w:val="22"/>
        </w:rPr>
      </w:pPr>
      <w:hyperlink w:anchor="_Toc12874322" w:history="1">
        <w:r w:rsidR="005E1985" w:rsidRPr="00213EF3">
          <w:rPr>
            <w:rStyle w:val="Hyperlink"/>
            <w:noProof/>
          </w:rPr>
          <w:t>4.2 Xây dựng hệ thống</w:t>
        </w:r>
        <w:r w:rsidR="005E1985" w:rsidRPr="00213EF3">
          <w:rPr>
            <w:noProof/>
            <w:webHidden/>
          </w:rPr>
          <w:tab/>
        </w:r>
        <w:r w:rsidR="005E1985" w:rsidRPr="00213EF3">
          <w:rPr>
            <w:noProof/>
            <w:webHidden/>
          </w:rPr>
          <w:fldChar w:fldCharType="begin"/>
        </w:r>
        <w:r w:rsidR="005E1985" w:rsidRPr="00213EF3">
          <w:rPr>
            <w:noProof/>
            <w:webHidden/>
          </w:rPr>
          <w:instrText xml:space="preserve"> PAGEREF _Toc12874322 \h </w:instrText>
        </w:r>
        <w:r w:rsidR="005E1985" w:rsidRPr="00213EF3">
          <w:rPr>
            <w:noProof/>
            <w:webHidden/>
          </w:rPr>
        </w:r>
        <w:r w:rsidR="005E1985" w:rsidRPr="00213EF3">
          <w:rPr>
            <w:noProof/>
            <w:webHidden/>
          </w:rPr>
          <w:fldChar w:fldCharType="separate"/>
        </w:r>
        <w:r w:rsidR="0053081E">
          <w:rPr>
            <w:noProof/>
            <w:webHidden/>
          </w:rPr>
          <w:t>57</w:t>
        </w:r>
        <w:r w:rsidR="005E1985" w:rsidRPr="00213EF3">
          <w:rPr>
            <w:noProof/>
            <w:webHidden/>
          </w:rPr>
          <w:fldChar w:fldCharType="end"/>
        </w:r>
      </w:hyperlink>
    </w:p>
    <w:p w:rsidR="005E1985" w:rsidRPr="00213EF3" w:rsidRDefault="00DC0565" w:rsidP="00213EF3">
      <w:pPr>
        <w:pStyle w:val="TOC1"/>
        <w:rPr>
          <w:sz w:val="22"/>
          <w:szCs w:val="22"/>
        </w:rPr>
      </w:pPr>
      <w:hyperlink w:anchor="_Toc12874323" w:history="1">
        <w:r w:rsidR="005E1985" w:rsidRPr="00213EF3">
          <w:rPr>
            <w:rStyle w:val="Hyperlink"/>
          </w:rPr>
          <w:t>CHƯƠNG 5: ĐÁNH GIÁ KẾT QUẢ</w:t>
        </w:r>
        <w:r w:rsidR="005E1985" w:rsidRPr="00213EF3">
          <w:rPr>
            <w:webHidden/>
          </w:rPr>
          <w:tab/>
        </w:r>
        <w:r w:rsidR="005E1985" w:rsidRPr="00213EF3">
          <w:rPr>
            <w:webHidden/>
          </w:rPr>
          <w:fldChar w:fldCharType="begin"/>
        </w:r>
        <w:r w:rsidR="005E1985" w:rsidRPr="00213EF3">
          <w:rPr>
            <w:webHidden/>
          </w:rPr>
          <w:instrText xml:space="preserve"> PAGEREF _Toc12874323 \h </w:instrText>
        </w:r>
        <w:r w:rsidR="005E1985" w:rsidRPr="00213EF3">
          <w:rPr>
            <w:webHidden/>
          </w:rPr>
        </w:r>
        <w:r w:rsidR="005E1985" w:rsidRPr="00213EF3">
          <w:rPr>
            <w:webHidden/>
          </w:rPr>
          <w:fldChar w:fldCharType="separate"/>
        </w:r>
        <w:r w:rsidR="0053081E">
          <w:rPr>
            <w:webHidden/>
          </w:rPr>
          <w:t>87</w:t>
        </w:r>
        <w:r w:rsidR="005E1985" w:rsidRPr="00213EF3">
          <w:rPr>
            <w:webHidden/>
          </w:rPr>
          <w:fldChar w:fldCharType="end"/>
        </w:r>
      </w:hyperlink>
    </w:p>
    <w:p w:rsidR="005E1985" w:rsidRPr="00213EF3" w:rsidRDefault="00DC0565" w:rsidP="00213EF3">
      <w:pPr>
        <w:pStyle w:val="TOC1"/>
        <w:rPr>
          <w:sz w:val="22"/>
          <w:szCs w:val="22"/>
        </w:rPr>
      </w:pPr>
      <w:hyperlink w:anchor="_Toc12874324" w:history="1">
        <w:r w:rsidR="005E1985" w:rsidRPr="00213EF3">
          <w:rPr>
            <w:rStyle w:val="Hyperlink"/>
          </w:rPr>
          <w:t>KẾT LUẬN</w:t>
        </w:r>
        <w:r w:rsidR="005E1985" w:rsidRPr="00213EF3">
          <w:rPr>
            <w:webHidden/>
          </w:rPr>
          <w:tab/>
        </w:r>
        <w:r w:rsidR="005E1985" w:rsidRPr="00213EF3">
          <w:rPr>
            <w:webHidden/>
          </w:rPr>
          <w:fldChar w:fldCharType="begin"/>
        </w:r>
        <w:r w:rsidR="005E1985" w:rsidRPr="00213EF3">
          <w:rPr>
            <w:webHidden/>
          </w:rPr>
          <w:instrText xml:space="preserve"> PAGEREF _Toc12874324 \h </w:instrText>
        </w:r>
        <w:r w:rsidR="005E1985" w:rsidRPr="00213EF3">
          <w:rPr>
            <w:webHidden/>
          </w:rPr>
        </w:r>
        <w:r w:rsidR="005E1985" w:rsidRPr="00213EF3">
          <w:rPr>
            <w:webHidden/>
          </w:rPr>
          <w:fldChar w:fldCharType="separate"/>
        </w:r>
        <w:r w:rsidR="0053081E">
          <w:rPr>
            <w:webHidden/>
          </w:rPr>
          <w:t>88</w:t>
        </w:r>
        <w:r w:rsidR="005E1985" w:rsidRPr="00213EF3">
          <w:rPr>
            <w:webHidden/>
          </w:rPr>
          <w:fldChar w:fldCharType="end"/>
        </w:r>
      </w:hyperlink>
    </w:p>
    <w:p w:rsidR="005E1985" w:rsidRPr="00213EF3" w:rsidRDefault="00DC0565" w:rsidP="00213EF3">
      <w:pPr>
        <w:pStyle w:val="TOC1"/>
        <w:rPr>
          <w:sz w:val="22"/>
          <w:szCs w:val="22"/>
        </w:rPr>
      </w:pPr>
      <w:hyperlink w:anchor="_Toc12874325" w:history="1">
        <w:r w:rsidR="005E1985" w:rsidRPr="00213EF3">
          <w:rPr>
            <w:rStyle w:val="Hyperlink"/>
          </w:rPr>
          <w:t>TÀI LIỆU THAM KHẢO</w:t>
        </w:r>
        <w:r w:rsidR="005E1985" w:rsidRPr="00213EF3">
          <w:rPr>
            <w:webHidden/>
          </w:rPr>
          <w:tab/>
        </w:r>
        <w:r w:rsidR="005E1985" w:rsidRPr="00213EF3">
          <w:rPr>
            <w:webHidden/>
          </w:rPr>
          <w:fldChar w:fldCharType="begin"/>
        </w:r>
        <w:r w:rsidR="005E1985" w:rsidRPr="00213EF3">
          <w:rPr>
            <w:webHidden/>
          </w:rPr>
          <w:instrText xml:space="preserve"> PAGEREF _Toc12874325 \h </w:instrText>
        </w:r>
        <w:r w:rsidR="005E1985" w:rsidRPr="00213EF3">
          <w:rPr>
            <w:webHidden/>
          </w:rPr>
        </w:r>
        <w:r w:rsidR="005E1985" w:rsidRPr="00213EF3">
          <w:rPr>
            <w:webHidden/>
          </w:rPr>
          <w:fldChar w:fldCharType="separate"/>
        </w:r>
        <w:r w:rsidR="0053081E">
          <w:rPr>
            <w:webHidden/>
          </w:rPr>
          <w:t>89</w:t>
        </w:r>
        <w:r w:rsidR="005E1985" w:rsidRPr="00213EF3">
          <w:rPr>
            <w:webHidden/>
          </w:rPr>
          <w:fldChar w:fldCharType="end"/>
        </w:r>
      </w:hyperlink>
    </w:p>
    <w:p w:rsidR="00675345" w:rsidRPr="00213EF3" w:rsidRDefault="00675345" w:rsidP="00213EF3">
      <w:pPr>
        <w:spacing w:line="360" w:lineRule="auto"/>
      </w:pPr>
      <w:r w:rsidRPr="00213EF3">
        <w:fldChar w:fldCharType="end"/>
      </w:r>
    </w:p>
    <w:p w:rsidR="00675345" w:rsidRPr="00213EF3" w:rsidRDefault="00675345" w:rsidP="00213EF3">
      <w:pPr>
        <w:spacing w:line="360" w:lineRule="auto"/>
        <w:rPr>
          <w:rFonts w:eastAsiaTheme="majorEastAsia"/>
          <w:b/>
        </w:rPr>
      </w:pPr>
      <w:r w:rsidRPr="00213EF3">
        <w:rPr>
          <w:b/>
        </w:rPr>
        <w:br w:type="page"/>
      </w:r>
    </w:p>
    <w:p w:rsidR="00E212EE" w:rsidRPr="00213EF3" w:rsidRDefault="00413862" w:rsidP="00213EF3">
      <w:pPr>
        <w:pStyle w:val="Heading1"/>
        <w:spacing w:before="120" w:after="120" w:line="360" w:lineRule="auto"/>
        <w:jc w:val="center"/>
        <w:rPr>
          <w:rFonts w:ascii="Times New Roman" w:hAnsi="Times New Roman" w:cs="Times New Roman"/>
          <w:noProof/>
        </w:rPr>
      </w:pPr>
      <w:bookmarkStart w:id="4" w:name="_Toc12874296"/>
      <w:r w:rsidRPr="00213EF3">
        <w:rPr>
          <w:rFonts w:ascii="Times New Roman" w:hAnsi="Times New Roman" w:cs="Times New Roman"/>
          <w:sz w:val="32"/>
          <w:szCs w:val="32"/>
        </w:rPr>
        <w:lastRenderedPageBreak/>
        <w:t>DANH MỤC HÌNH</w:t>
      </w:r>
      <w:bookmarkEnd w:id="4"/>
      <w:r w:rsidR="007270D7" w:rsidRPr="00213EF3">
        <w:rPr>
          <w:rFonts w:ascii="Times New Roman" w:hAnsi="Times New Roman" w:cs="Times New Roman"/>
          <w:bCs w:val="0"/>
          <w:sz w:val="26"/>
          <w:szCs w:val="26"/>
        </w:rPr>
        <w:fldChar w:fldCharType="begin"/>
      </w:r>
      <w:r w:rsidR="007270D7" w:rsidRPr="00213EF3">
        <w:rPr>
          <w:rFonts w:ascii="Times New Roman" w:hAnsi="Times New Roman" w:cs="Times New Roman"/>
          <w:caps w:val="0"/>
          <w:sz w:val="26"/>
          <w:szCs w:val="26"/>
        </w:rPr>
        <w:instrText xml:space="preserve"> TOC \h \z \c "Hình 1." </w:instrText>
      </w:r>
      <w:r w:rsidR="007270D7" w:rsidRPr="00213EF3">
        <w:rPr>
          <w:rFonts w:ascii="Times New Roman" w:hAnsi="Times New Roman" w:cs="Times New Roman"/>
          <w:bCs w:val="0"/>
          <w:sz w:val="26"/>
          <w:szCs w:val="26"/>
        </w:rPr>
        <w:fldChar w:fldCharType="separate"/>
      </w:r>
    </w:p>
    <w:p w:rsidR="00E212EE" w:rsidRPr="00213EF3" w:rsidRDefault="00DC0565" w:rsidP="00213EF3">
      <w:pPr>
        <w:pStyle w:val="TableofFigures"/>
        <w:tabs>
          <w:tab w:val="right" w:leader="dot" w:pos="9354"/>
        </w:tabs>
        <w:spacing w:line="360" w:lineRule="auto"/>
        <w:rPr>
          <w:noProof/>
          <w:sz w:val="22"/>
          <w:szCs w:val="22"/>
        </w:rPr>
      </w:pPr>
      <w:hyperlink w:anchor="_Toc12776135" w:history="1">
        <w:r w:rsidR="00E212EE" w:rsidRPr="00213EF3">
          <w:rPr>
            <w:rStyle w:val="Hyperlink"/>
            <w:noProof/>
          </w:rPr>
          <w:t>Hình 1.1: Sơ đồ tổng quan hệ thống khám chữa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35 \h </w:instrText>
        </w:r>
        <w:r w:rsidR="00E212EE" w:rsidRPr="00213EF3">
          <w:rPr>
            <w:noProof/>
            <w:webHidden/>
          </w:rPr>
        </w:r>
        <w:r w:rsidR="00E212EE" w:rsidRPr="00213EF3">
          <w:rPr>
            <w:noProof/>
            <w:webHidden/>
          </w:rPr>
          <w:fldChar w:fldCharType="separate"/>
        </w:r>
        <w:r w:rsidR="0053081E">
          <w:rPr>
            <w:noProof/>
            <w:webHidden/>
          </w:rPr>
          <w:t>5</w:t>
        </w:r>
        <w:r w:rsidR="00E212EE" w:rsidRPr="00213EF3">
          <w:rPr>
            <w:noProof/>
            <w:webHidden/>
          </w:rPr>
          <w:fldChar w:fldCharType="end"/>
        </w:r>
      </w:hyperlink>
    </w:p>
    <w:p w:rsidR="00E212EE" w:rsidRPr="00213EF3" w:rsidRDefault="007270D7" w:rsidP="00213EF3">
      <w:pPr>
        <w:pStyle w:val="TableofFigures"/>
        <w:tabs>
          <w:tab w:val="right" w:leader="dot" w:pos="9354"/>
        </w:tabs>
        <w:spacing w:line="360" w:lineRule="auto"/>
        <w:rPr>
          <w:noProof/>
          <w:sz w:val="22"/>
          <w:szCs w:val="22"/>
        </w:rPr>
      </w:pPr>
      <w:r w:rsidRPr="00213EF3">
        <w:rPr>
          <w:rFonts w:eastAsiaTheme="majorEastAsia"/>
        </w:rPr>
        <w:fldChar w:fldCharType="end"/>
      </w:r>
      <w:r w:rsidRPr="00213EF3">
        <w:rPr>
          <w:rFonts w:eastAsiaTheme="majorEastAsia"/>
        </w:rPr>
        <w:fldChar w:fldCharType="begin"/>
      </w:r>
      <w:r w:rsidRPr="00213EF3">
        <w:rPr>
          <w:rFonts w:eastAsiaTheme="majorEastAsia"/>
        </w:rPr>
        <w:instrText xml:space="preserve"> TOC \h \z \c "Hình 2." </w:instrText>
      </w:r>
      <w:r w:rsidRPr="00213EF3">
        <w:rPr>
          <w:rFonts w:eastAsiaTheme="majorEastAsia"/>
        </w:rPr>
        <w:fldChar w:fldCharType="separate"/>
      </w:r>
      <w:hyperlink w:anchor="_Toc12776144" w:history="1">
        <w:r w:rsidR="00E212EE" w:rsidRPr="00213EF3">
          <w:rPr>
            <w:rStyle w:val="Hyperlink"/>
            <w:noProof/>
          </w:rPr>
          <w:t>Hình 2.1: Sơ đồ hoạt động của PH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44 \h </w:instrText>
        </w:r>
        <w:r w:rsidR="00E212EE" w:rsidRPr="00213EF3">
          <w:rPr>
            <w:noProof/>
            <w:webHidden/>
          </w:rPr>
        </w:r>
        <w:r w:rsidR="00E212EE" w:rsidRPr="00213EF3">
          <w:rPr>
            <w:noProof/>
            <w:webHidden/>
          </w:rPr>
          <w:fldChar w:fldCharType="separate"/>
        </w:r>
        <w:r w:rsidR="0053081E">
          <w:rPr>
            <w:noProof/>
            <w:webHidden/>
          </w:rPr>
          <w:t>14</w:t>
        </w:r>
        <w:r w:rsidR="00E212EE" w:rsidRPr="00213EF3">
          <w:rPr>
            <w:noProof/>
            <w:webHidden/>
          </w:rPr>
          <w:fldChar w:fldCharType="end"/>
        </w:r>
      </w:hyperlink>
    </w:p>
    <w:p w:rsidR="00E212EE" w:rsidRPr="00213EF3" w:rsidRDefault="007270D7" w:rsidP="00213EF3">
      <w:pPr>
        <w:pStyle w:val="TableofFigures"/>
        <w:tabs>
          <w:tab w:val="right" w:leader="dot" w:pos="9354"/>
        </w:tabs>
        <w:spacing w:line="360" w:lineRule="auto"/>
        <w:rPr>
          <w:noProof/>
          <w:sz w:val="22"/>
          <w:szCs w:val="22"/>
        </w:rPr>
      </w:pPr>
      <w:r w:rsidRPr="00213EF3">
        <w:rPr>
          <w:rFonts w:eastAsiaTheme="majorEastAsia"/>
        </w:rPr>
        <w:fldChar w:fldCharType="end"/>
      </w:r>
      <w:r w:rsidRPr="00213EF3">
        <w:rPr>
          <w:rFonts w:eastAsiaTheme="majorEastAsia"/>
        </w:rPr>
        <w:fldChar w:fldCharType="begin"/>
      </w:r>
      <w:r w:rsidRPr="00213EF3">
        <w:rPr>
          <w:rFonts w:eastAsiaTheme="majorEastAsia"/>
        </w:rPr>
        <w:instrText xml:space="preserve"> TOC \h \z \c "Hình 3." </w:instrText>
      </w:r>
      <w:r w:rsidRPr="00213EF3">
        <w:rPr>
          <w:rFonts w:eastAsiaTheme="majorEastAsia"/>
        </w:rPr>
        <w:fldChar w:fldCharType="separate"/>
      </w:r>
      <w:hyperlink r:id="rId9" w:anchor="_Toc12776153" w:history="1">
        <w:r w:rsidR="00E212EE" w:rsidRPr="00213EF3">
          <w:rPr>
            <w:rStyle w:val="Hyperlink"/>
            <w:noProof/>
          </w:rPr>
          <w:t>Hình 3.1 Use case tổng quát</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3 \h </w:instrText>
        </w:r>
        <w:r w:rsidR="00E212EE" w:rsidRPr="00213EF3">
          <w:rPr>
            <w:noProof/>
            <w:webHidden/>
          </w:rPr>
        </w:r>
        <w:r w:rsidR="00E212EE" w:rsidRPr="00213EF3">
          <w:rPr>
            <w:noProof/>
            <w:webHidden/>
          </w:rPr>
          <w:fldChar w:fldCharType="separate"/>
        </w:r>
        <w:r w:rsidR="0053081E">
          <w:rPr>
            <w:noProof/>
            <w:webHidden/>
          </w:rPr>
          <w:t>19</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4" w:history="1">
        <w:r w:rsidR="00E212EE" w:rsidRPr="00213EF3">
          <w:rPr>
            <w:rStyle w:val="Hyperlink"/>
            <w:noProof/>
          </w:rPr>
          <w:t>Hình 3.2: Use case quản lí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4 \h </w:instrText>
        </w:r>
        <w:r w:rsidR="00E212EE" w:rsidRPr="00213EF3">
          <w:rPr>
            <w:noProof/>
            <w:webHidden/>
          </w:rPr>
        </w:r>
        <w:r w:rsidR="00E212EE" w:rsidRPr="00213EF3">
          <w:rPr>
            <w:noProof/>
            <w:webHidden/>
          </w:rPr>
          <w:fldChar w:fldCharType="separate"/>
        </w:r>
        <w:r w:rsidR="0053081E">
          <w:rPr>
            <w:noProof/>
            <w:webHidden/>
          </w:rPr>
          <w:t>20</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5" w:history="1">
        <w:r w:rsidR="00E212EE" w:rsidRPr="00213EF3">
          <w:rPr>
            <w:rStyle w:val="Hyperlink"/>
            <w:noProof/>
          </w:rPr>
          <w:t>Hình 3.3: Use case quản lí tiền sử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5 \h </w:instrText>
        </w:r>
        <w:r w:rsidR="00E212EE" w:rsidRPr="00213EF3">
          <w:rPr>
            <w:noProof/>
            <w:webHidden/>
          </w:rPr>
        </w:r>
        <w:r w:rsidR="00E212EE" w:rsidRPr="00213EF3">
          <w:rPr>
            <w:noProof/>
            <w:webHidden/>
          </w:rPr>
          <w:fldChar w:fldCharType="separate"/>
        </w:r>
        <w:r w:rsidR="0053081E">
          <w:rPr>
            <w:noProof/>
            <w:webHidden/>
          </w:rPr>
          <w:t>20</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6" w:history="1">
        <w:r w:rsidR="00E212EE" w:rsidRPr="00213EF3">
          <w:rPr>
            <w:rStyle w:val="Hyperlink"/>
            <w:noProof/>
          </w:rPr>
          <w:t>Hình 3.4: Use case quản lí bằng cấ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6 \h </w:instrText>
        </w:r>
        <w:r w:rsidR="00E212EE" w:rsidRPr="00213EF3">
          <w:rPr>
            <w:noProof/>
            <w:webHidden/>
          </w:rPr>
        </w:r>
        <w:r w:rsidR="00E212EE" w:rsidRPr="00213EF3">
          <w:rPr>
            <w:noProof/>
            <w:webHidden/>
          </w:rPr>
          <w:fldChar w:fldCharType="separate"/>
        </w:r>
        <w:r w:rsidR="0053081E">
          <w:rPr>
            <w:noProof/>
            <w:webHidden/>
          </w:rPr>
          <w:t>21</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7" w:history="1">
        <w:r w:rsidR="00E212EE" w:rsidRPr="00213EF3">
          <w:rPr>
            <w:rStyle w:val="Hyperlink"/>
            <w:noProof/>
          </w:rPr>
          <w:t>Hình 3.5: Use case quản lí  khoa</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7 \h </w:instrText>
        </w:r>
        <w:r w:rsidR="00E212EE" w:rsidRPr="00213EF3">
          <w:rPr>
            <w:noProof/>
            <w:webHidden/>
          </w:rPr>
        </w:r>
        <w:r w:rsidR="00E212EE" w:rsidRPr="00213EF3">
          <w:rPr>
            <w:noProof/>
            <w:webHidden/>
          </w:rPr>
          <w:fldChar w:fldCharType="separate"/>
        </w:r>
        <w:r w:rsidR="0053081E">
          <w:rPr>
            <w:noProof/>
            <w:webHidden/>
          </w:rPr>
          <w:t>21</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8" w:history="1">
        <w:r w:rsidR="00E212EE" w:rsidRPr="00213EF3">
          <w:rPr>
            <w:rStyle w:val="Hyperlink"/>
            <w:noProof/>
          </w:rPr>
          <w:t>Hình 3.6: Use case quản lí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8 \h </w:instrText>
        </w:r>
        <w:r w:rsidR="00E212EE" w:rsidRPr="00213EF3">
          <w:rPr>
            <w:noProof/>
            <w:webHidden/>
          </w:rPr>
        </w:r>
        <w:r w:rsidR="00E212EE" w:rsidRPr="00213EF3">
          <w:rPr>
            <w:noProof/>
            <w:webHidden/>
          </w:rPr>
          <w:fldChar w:fldCharType="separate"/>
        </w:r>
        <w:r w:rsidR="0053081E">
          <w:rPr>
            <w:noProof/>
            <w:webHidden/>
          </w:rPr>
          <w:t>22</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59" w:history="1">
        <w:r w:rsidR="00E212EE" w:rsidRPr="00213EF3">
          <w:rPr>
            <w:rStyle w:val="Hyperlink"/>
            <w:noProof/>
          </w:rPr>
          <w:t>Hình 3.7: Use case quản lí  triệu chứ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59 \h </w:instrText>
        </w:r>
        <w:r w:rsidR="00E212EE" w:rsidRPr="00213EF3">
          <w:rPr>
            <w:noProof/>
            <w:webHidden/>
          </w:rPr>
        </w:r>
        <w:r w:rsidR="00E212EE" w:rsidRPr="00213EF3">
          <w:rPr>
            <w:noProof/>
            <w:webHidden/>
          </w:rPr>
          <w:fldChar w:fldCharType="separate"/>
        </w:r>
        <w:r w:rsidR="0053081E">
          <w:rPr>
            <w:noProof/>
            <w:webHidden/>
          </w:rPr>
          <w:t>22</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60" w:history="1">
        <w:r w:rsidR="00E212EE" w:rsidRPr="00213EF3">
          <w:rPr>
            <w:rStyle w:val="Hyperlink"/>
            <w:noProof/>
          </w:rPr>
          <w:t>Hình 3.8: Use case quản lí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60 \h </w:instrText>
        </w:r>
        <w:r w:rsidR="00E212EE" w:rsidRPr="00213EF3">
          <w:rPr>
            <w:noProof/>
            <w:webHidden/>
          </w:rPr>
        </w:r>
        <w:r w:rsidR="00E212EE" w:rsidRPr="00213EF3">
          <w:rPr>
            <w:noProof/>
            <w:webHidden/>
          </w:rPr>
          <w:fldChar w:fldCharType="separate"/>
        </w:r>
        <w:r w:rsidR="0053081E">
          <w:rPr>
            <w:noProof/>
            <w:webHidden/>
          </w:rPr>
          <w:t>23</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61" w:history="1">
        <w:r w:rsidR="00E212EE" w:rsidRPr="00213EF3">
          <w:rPr>
            <w:rStyle w:val="Hyperlink"/>
            <w:noProof/>
          </w:rPr>
          <w:t>Hình 3.9: Use case quản lí bác sĩ</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61 \h </w:instrText>
        </w:r>
        <w:r w:rsidR="00E212EE" w:rsidRPr="00213EF3">
          <w:rPr>
            <w:noProof/>
            <w:webHidden/>
          </w:rPr>
        </w:r>
        <w:r w:rsidR="00E212EE" w:rsidRPr="00213EF3">
          <w:rPr>
            <w:noProof/>
            <w:webHidden/>
          </w:rPr>
          <w:fldChar w:fldCharType="separate"/>
        </w:r>
        <w:r w:rsidR="0053081E">
          <w:rPr>
            <w:noProof/>
            <w:webHidden/>
          </w:rPr>
          <w:t>23</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62" w:history="1">
        <w:r w:rsidR="00E212EE" w:rsidRPr="00213EF3">
          <w:rPr>
            <w:rStyle w:val="Hyperlink"/>
            <w:noProof/>
          </w:rPr>
          <w:t>Hình 3.10: Use case quản lí  hồ sơ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62 \h </w:instrText>
        </w:r>
        <w:r w:rsidR="00E212EE" w:rsidRPr="00213EF3">
          <w:rPr>
            <w:noProof/>
            <w:webHidden/>
          </w:rPr>
        </w:r>
        <w:r w:rsidR="00E212EE" w:rsidRPr="00213EF3">
          <w:rPr>
            <w:noProof/>
            <w:webHidden/>
          </w:rPr>
          <w:fldChar w:fldCharType="separate"/>
        </w:r>
        <w:r w:rsidR="0053081E">
          <w:rPr>
            <w:noProof/>
            <w:webHidden/>
          </w:rPr>
          <w:t>24</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63" w:history="1">
        <w:r w:rsidR="00E212EE" w:rsidRPr="00213EF3">
          <w:rPr>
            <w:rStyle w:val="Hyperlink"/>
            <w:noProof/>
          </w:rPr>
          <w:t>Hình 3.11: Use case khám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63 \h </w:instrText>
        </w:r>
        <w:r w:rsidR="00E212EE" w:rsidRPr="00213EF3">
          <w:rPr>
            <w:noProof/>
            <w:webHidden/>
          </w:rPr>
        </w:r>
        <w:r w:rsidR="00E212EE" w:rsidRPr="00213EF3">
          <w:rPr>
            <w:noProof/>
            <w:webHidden/>
          </w:rPr>
          <w:fldChar w:fldCharType="separate"/>
        </w:r>
        <w:r w:rsidR="0053081E">
          <w:rPr>
            <w:noProof/>
            <w:webHidden/>
          </w:rPr>
          <w:t>24</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164" w:history="1">
        <w:r w:rsidR="00E212EE" w:rsidRPr="00213EF3">
          <w:rPr>
            <w:rStyle w:val="Hyperlink"/>
            <w:noProof/>
          </w:rPr>
          <w:t>Hình 3.12: Sơ đồ lớ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164 \h </w:instrText>
        </w:r>
        <w:r w:rsidR="00E212EE" w:rsidRPr="00213EF3">
          <w:rPr>
            <w:noProof/>
            <w:webHidden/>
          </w:rPr>
        </w:r>
        <w:r w:rsidR="00E212EE" w:rsidRPr="00213EF3">
          <w:rPr>
            <w:noProof/>
            <w:webHidden/>
          </w:rPr>
          <w:fldChar w:fldCharType="separate"/>
        </w:r>
        <w:r w:rsidR="0053081E">
          <w:rPr>
            <w:noProof/>
            <w:webHidden/>
          </w:rPr>
          <w:t>43</w:t>
        </w:r>
        <w:r w:rsidR="00E212EE" w:rsidRPr="00213EF3">
          <w:rPr>
            <w:noProof/>
            <w:webHidden/>
          </w:rPr>
          <w:fldChar w:fldCharType="end"/>
        </w:r>
      </w:hyperlink>
    </w:p>
    <w:p w:rsidR="00E212EE" w:rsidRPr="00213EF3" w:rsidRDefault="007270D7" w:rsidP="00213EF3">
      <w:pPr>
        <w:pStyle w:val="TableofFigures"/>
        <w:tabs>
          <w:tab w:val="right" w:leader="dot" w:pos="9354"/>
        </w:tabs>
        <w:spacing w:line="360" w:lineRule="auto"/>
        <w:rPr>
          <w:noProof/>
          <w:sz w:val="22"/>
          <w:szCs w:val="22"/>
        </w:rPr>
      </w:pPr>
      <w:r w:rsidRPr="00213EF3">
        <w:rPr>
          <w:rFonts w:eastAsiaTheme="majorEastAsia"/>
        </w:rPr>
        <w:fldChar w:fldCharType="end"/>
      </w:r>
      <w:r w:rsidRPr="00213EF3">
        <w:rPr>
          <w:rFonts w:eastAsiaTheme="majorEastAsia"/>
        </w:rPr>
        <w:fldChar w:fldCharType="begin"/>
      </w:r>
      <w:r w:rsidRPr="00213EF3">
        <w:rPr>
          <w:rFonts w:eastAsiaTheme="majorEastAsia"/>
        </w:rPr>
        <w:instrText xml:space="preserve"> TOC \h \z \c "Hình 4." </w:instrText>
      </w:r>
      <w:r w:rsidRPr="00213EF3">
        <w:rPr>
          <w:rFonts w:eastAsiaTheme="majorEastAsia"/>
        </w:rPr>
        <w:fldChar w:fldCharType="separate"/>
      </w:r>
      <w:hyperlink w:anchor="_Toc12776212" w:history="1">
        <w:r w:rsidR="006A6307">
          <w:rPr>
            <w:rStyle w:val="Hyperlink"/>
            <w:noProof/>
          </w:rPr>
          <w:t>Hình 4.</w:t>
        </w:r>
        <w:r w:rsidR="00E212EE" w:rsidRPr="00213EF3">
          <w:rPr>
            <w:rStyle w:val="Hyperlink"/>
            <w:noProof/>
          </w:rPr>
          <w:t>1: Ký hiệu lưu đồ</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2 \h </w:instrText>
        </w:r>
        <w:r w:rsidR="00E212EE" w:rsidRPr="00213EF3">
          <w:rPr>
            <w:noProof/>
            <w:webHidden/>
          </w:rPr>
        </w:r>
        <w:r w:rsidR="00E212EE" w:rsidRPr="00213EF3">
          <w:rPr>
            <w:noProof/>
            <w:webHidden/>
          </w:rPr>
          <w:fldChar w:fldCharType="separate"/>
        </w:r>
        <w:r w:rsidR="0053081E">
          <w:rPr>
            <w:noProof/>
            <w:webHidden/>
          </w:rPr>
          <w:t>54</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3" w:history="1">
        <w:r w:rsidR="00E212EE" w:rsidRPr="00213EF3">
          <w:rPr>
            <w:rStyle w:val="Hyperlink"/>
            <w:noProof/>
          </w:rPr>
          <w:t>Hình 4.2: Giải thuật thêm luật</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3 \h </w:instrText>
        </w:r>
        <w:r w:rsidR="00E212EE" w:rsidRPr="00213EF3">
          <w:rPr>
            <w:noProof/>
            <w:webHidden/>
          </w:rPr>
        </w:r>
        <w:r w:rsidR="00E212EE" w:rsidRPr="00213EF3">
          <w:rPr>
            <w:noProof/>
            <w:webHidden/>
          </w:rPr>
          <w:fldChar w:fldCharType="separate"/>
        </w:r>
        <w:r w:rsidR="0053081E">
          <w:rPr>
            <w:noProof/>
            <w:webHidden/>
          </w:rPr>
          <w:t>55</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4" w:history="1">
        <w:r w:rsidR="00E212EE" w:rsidRPr="00213EF3">
          <w:rPr>
            <w:rStyle w:val="Hyperlink"/>
            <w:noProof/>
          </w:rPr>
          <w:t>Hình 4.3: Giao diện đăng nhậ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4 \h </w:instrText>
        </w:r>
        <w:r w:rsidR="00E212EE" w:rsidRPr="00213EF3">
          <w:rPr>
            <w:noProof/>
            <w:webHidden/>
          </w:rPr>
        </w:r>
        <w:r w:rsidR="00E212EE" w:rsidRPr="00213EF3">
          <w:rPr>
            <w:noProof/>
            <w:webHidden/>
          </w:rPr>
          <w:fldChar w:fldCharType="separate"/>
        </w:r>
        <w:r w:rsidR="0053081E">
          <w:rPr>
            <w:noProof/>
            <w:webHidden/>
          </w:rPr>
          <w:t>58</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5" w:history="1">
        <w:r w:rsidR="00E212EE" w:rsidRPr="00213EF3">
          <w:rPr>
            <w:rStyle w:val="Hyperlink"/>
            <w:noProof/>
          </w:rPr>
          <w:t>Hình 4.4: Đổi mật khẩu</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5 \h </w:instrText>
        </w:r>
        <w:r w:rsidR="00E212EE" w:rsidRPr="00213EF3">
          <w:rPr>
            <w:noProof/>
            <w:webHidden/>
          </w:rPr>
        </w:r>
        <w:r w:rsidR="00E212EE" w:rsidRPr="00213EF3">
          <w:rPr>
            <w:noProof/>
            <w:webHidden/>
          </w:rPr>
          <w:fldChar w:fldCharType="separate"/>
        </w:r>
        <w:r w:rsidR="0053081E">
          <w:rPr>
            <w:noProof/>
            <w:webHidden/>
          </w:rPr>
          <w:t>58</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6" w:history="1">
        <w:r w:rsidR="00E212EE" w:rsidRPr="00213EF3">
          <w:rPr>
            <w:rStyle w:val="Hyperlink"/>
            <w:noProof/>
          </w:rPr>
          <w:t>Hình 4.5: Đăng kí tài khoả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6 \h </w:instrText>
        </w:r>
        <w:r w:rsidR="00E212EE" w:rsidRPr="00213EF3">
          <w:rPr>
            <w:noProof/>
            <w:webHidden/>
          </w:rPr>
        </w:r>
        <w:r w:rsidR="00E212EE" w:rsidRPr="00213EF3">
          <w:rPr>
            <w:noProof/>
            <w:webHidden/>
          </w:rPr>
          <w:fldChar w:fldCharType="separate"/>
        </w:r>
        <w:r w:rsidR="0053081E">
          <w:rPr>
            <w:noProof/>
            <w:webHidden/>
          </w:rPr>
          <w:t>59</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7" w:history="1">
        <w:r w:rsidR="00E212EE" w:rsidRPr="00213EF3">
          <w:rPr>
            <w:rStyle w:val="Hyperlink"/>
            <w:noProof/>
          </w:rPr>
          <w:t>Hình 4.6: Quản lí người dù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7 \h </w:instrText>
        </w:r>
        <w:r w:rsidR="00E212EE" w:rsidRPr="00213EF3">
          <w:rPr>
            <w:noProof/>
            <w:webHidden/>
          </w:rPr>
        </w:r>
        <w:r w:rsidR="00E212EE" w:rsidRPr="00213EF3">
          <w:rPr>
            <w:noProof/>
            <w:webHidden/>
          </w:rPr>
          <w:fldChar w:fldCharType="separate"/>
        </w:r>
        <w:r w:rsidR="0053081E">
          <w:rPr>
            <w:noProof/>
            <w:webHidden/>
          </w:rPr>
          <w:t>60</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8" w:history="1">
        <w:r w:rsidR="00E212EE" w:rsidRPr="00213EF3">
          <w:rPr>
            <w:rStyle w:val="Hyperlink"/>
            <w:noProof/>
          </w:rPr>
          <w:t>Hình 4.7: Thêm mới người dù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8 \h </w:instrText>
        </w:r>
        <w:r w:rsidR="00E212EE" w:rsidRPr="00213EF3">
          <w:rPr>
            <w:noProof/>
            <w:webHidden/>
          </w:rPr>
        </w:r>
        <w:r w:rsidR="00E212EE" w:rsidRPr="00213EF3">
          <w:rPr>
            <w:noProof/>
            <w:webHidden/>
          </w:rPr>
          <w:fldChar w:fldCharType="separate"/>
        </w:r>
        <w:r w:rsidR="0053081E">
          <w:rPr>
            <w:noProof/>
            <w:webHidden/>
          </w:rPr>
          <w:t>60</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19" w:history="1">
        <w:r w:rsidR="00E212EE" w:rsidRPr="00213EF3">
          <w:rPr>
            <w:rStyle w:val="Hyperlink"/>
            <w:noProof/>
          </w:rPr>
          <w:t>Hình 4.8: Chỉnh sửa thông tin người dù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19 \h </w:instrText>
        </w:r>
        <w:r w:rsidR="00E212EE" w:rsidRPr="00213EF3">
          <w:rPr>
            <w:noProof/>
            <w:webHidden/>
          </w:rPr>
        </w:r>
        <w:r w:rsidR="00E212EE" w:rsidRPr="00213EF3">
          <w:rPr>
            <w:noProof/>
            <w:webHidden/>
          </w:rPr>
          <w:fldChar w:fldCharType="separate"/>
        </w:r>
        <w:r w:rsidR="0053081E">
          <w:rPr>
            <w:noProof/>
            <w:webHidden/>
          </w:rPr>
          <w:t>61</w:t>
        </w:r>
        <w:r w:rsidR="00E212EE" w:rsidRPr="00213EF3">
          <w:rPr>
            <w:noProof/>
            <w:webHidden/>
          </w:rPr>
          <w:fldChar w:fldCharType="end"/>
        </w:r>
      </w:hyperlink>
    </w:p>
    <w:p w:rsidR="00E212EE" w:rsidRPr="00213EF3" w:rsidRDefault="00DC0565" w:rsidP="00213EF3">
      <w:pPr>
        <w:pStyle w:val="TableofFigures"/>
        <w:tabs>
          <w:tab w:val="right" w:leader="dot" w:pos="9354"/>
        </w:tabs>
        <w:spacing w:line="360" w:lineRule="auto"/>
        <w:rPr>
          <w:noProof/>
          <w:sz w:val="22"/>
          <w:szCs w:val="22"/>
        </w:rPr>
      </w:pPr>
      <w:hyperlink w:anchor="_Toc12776220" w:history="1">
        <w:r w:rsidR="00E212EE" w:rsidRPr="00213EF3">
          <w:rPr>
            <w:rStyle w:val="Hyperlink"/>
            <w:noProof/>
          </w:rPr>
          <w:t>Hình 4.9: Xóa thông tin người dù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0 \h </w:instrText>
        </w:r>
        <w:r w:rsidR="00E212EE" w:rsidRPr="00213EF3">
          <w:rPr>
            <w:noProof/>
            <w:webHidden/>
          </w:rPr>
        </w:r>
        <w:r w:rsidR="00E212EE" w:rsidRPr="00213EF3">
          <w:rPr>
            <w:noProof/>
            <w:webHidden/>
          </w:rPr>
          <w:fldChar w:fldCharType="separate"/>
        </w:r>
        <w:r w:rsidR="0053081E">
          <w:rPr>
            <w:noProof/>
            <w:webHidden/>
          </w:rPr>
          <w:t>61</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1" w:history="1">
        <w:r w:rsidR="00E212EE" w:rsidRPr="00213EF3">
          <w:rPr>
            <w:rStyle w:val="Hyperlink"/>
            <w:noProof/>
          </w:rPr>
          <w:t>Hình 4.10: Chi tiết thông tin người dù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1 \h </w:instrText>
        </w:r>
        <w:r w:rsidR="00E212EE" w:rsidRPr="00213EF3">
          <w:rPr>
            <w:noProof/>
            <w:webHidden/>
          </w:rPr>
        </w:r>
        <w:r w:rsidR="00E212EE" w:rsidRPr="00213EF3">
          <w:rPr>
            <w:noProof/>
            <w:webHidden/>
          </w:rPr>
          <w:fldChar w:fldCharType="separate"/>
        </w:r>
        <w:r w:rsidR="0053081E">
          <w:rPr>
            <w:noProof/>
            <w:webHidden/>
          </w:rPr>
          <w:t>6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2" w:history="1">
        <w:r w:rsidR="00E212EE" w:rsidRPr="00213EF3">
          <w:rPr>
            <w:rStyle w:val="Hyperlink"/>
            <w:noProof/>
          </w:rPr>
          <w:t>Hình 4.11: Quản lí khoa</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2 \h </w:instrText>
        </w:r>
        <w:r w:rsidR="00E212EE" w:rsidRPr="00213EF3">
          <w:rPr>
            <w:noProof/>
            <w:webHidden/>
          </w:rPr>
        </w:r>
        <w:r w:rsidR="00E212EE" w:rsidRPr="00213EF3">
          <w:rPr>
            <w:noProof/>
            <w:webHidden/>
          </w:rPr>
          <w:fldChar w:fldCharType="separate"/>
        </w:r>
        <w:r w:rsidR="0053081E">
          <w:rPr>
            <w:noProof/>
            <w:webHidden/>
          </w:rPr>
          <w:t>6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3" w:history="1">
        <w:r w:rsidR="00E212EE" w:rsidRPr="00213EF3">
          <w:rPr>
            <w:rStyle w:val="Hyperlink"/>
            <w:noProof/>
          </w:rPr>
          <w:t>Hình 4.12: Thêm Khoa</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3 \h </w:instrText>
        </w:r>
        <w:r w:rsidR="00E212EE" w:rsidRPr="00213EF3">
          <w:rPr>
            <w:noProof/>
            <w:webHidden/>
          </w:rPr>
        </w:r>
        <w:r w:rsidR="00E212EE" w:rsidRPr="00213EF3">
          <w:rPr>
            <w:noProof/>
            <w:webHidden/>
          </w:rPr>
          <w:fldChar w:fldCharType="separate"/>
        </w:r>
        <w:r w:rsidR="0053081E">
          <w:rPr>
            <w:noProof/>
            <w:webHidden/>
          </w:rPr>
          <w:t>63</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4" w:history="1">
        <w:r w:rsidR="00E212EE" w:rsidRPr="00213EF3">
          <w:rPr>
            <w:rStyle w:val="Hyperlink"/>
            <w:noProof/>
          </w:rPr>
          <w:t>Hình 4.13: Chỉnh sửa thông tin khoa</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4 \h </w:instrText>
        </w:r>
        <w:r w:rsidR="00E212EE" w:rsidRPr="00213EF3">
          <w:rPr>
            <w:noProof/>
            <w:webHidden/>
          </w:rPr>
        </w:r>
        <w:r w:rsidR="00E212EE" w:rsidRPr="00213EF3">
          <w:rPr>
            <w:noProof/>
            <w:webHidden/>
          </w:rPr>
          <w:fldChar w:fldCharType="separate"/>
        </w:r>
        <w:r w:rsidR="0053081E">
          <w:rPr>
            <w:noProof/>
            <w:webHidden/>
          </w:rPr>
          <w:t>64</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5" w:history="1">
        <w:r w:rsidR="00E212EE" w:rsidRPr="00213EF3">
          <w:rPr>
            <w:rStyle w:val="Hyperlink"/>
            <w:noProof/>
          </w:rPr>
          <w:t>Hình 4.14: Xóa khoa</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5 \h </w:instrText>
        </w:r>
        <w:r w:rsidR="00E212EE" w:rsidRPr="00213EF3">
          <w:rPr>
            <w:noProof/>
            <w:webHidden/>
          </w:rPr>
        </w:r>
        <w:r w:rsidR="00E212EE" w:rsidRPr="00213EF3">
          <w:rPr>
            <w:noProof/>
            <w:webHidden/>
          </w:rPr>
          <w:fldChar w:fldCharType="separate"/>
        </w:r>
        <w:r w:rsidR="0053081E">
          <w:rPr>
            <w:noProof/>
            <w:webHidden/>
          </w:rPr>
          <w:t>64</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6" w:history="1">
        <w:r w:rsidR="00E212EE" w:rsidRPr="00213EF3">
          <w:rPr>
            <w:rStyle w:val="Hyperlink"/>
            <w:noProof/>
          </w:rPr>
          <w:t>Hình 4.15: Quản lí bằng cấ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6 \h </w:instrText>
        </w:r>
        <w:r w:rsidR="00E212EE" w:rsidRPr="00213EF3">
          <w:rPr>
            <w:noProof/>
            <w:webHidden/>
          </w:rPr>
        </w:r>
        <w:r w:rsidR="00E212EE" w:rsidRPr="00213EF3">
          <w:rPr>
            <w:noProof/>
            <w:webHidden/>
          </w:rPr>
          <w:fldChar w:fldCharType="separate"/>
        </w:r>
        <w:r w:rsidR="0053081E">
          <w:rPr>
            <w:noProof/>
            <w:webHidden/>
          </w:rPr>
          <w:t>65</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7" w:history="1">
        <w:r w:rsidR="00E212EE" w:rsidRPr="00213EF3">
          <w:rPr>
            <w:rStyle w:val="Hyperlink"/>
            <w:noProof/>
          </w:rPr>
          <w:t>Hình 4.16: Thêm bằng cấ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7 \h </w:instrText>
        </w:r>
        <w:r w:rsidR="00E212EE" w:rsidRPr="00213EF3">
          <w:rPr>
            <w:noProof/>
            <w:webHidden/>
          </w:rPr>
        </w:r>
        <w:r w:rsidR="00E212EE" w:rsidRPr="00213EF3">
          <w:rPr>
            <w:noProof/>
            <w:webHidden/>
          </w:rPr>
          <w:fldChar w:fldCharType="separate"/>
        </w:r>
        <w:r w:rsidR="0053081E">
          <w:rPr>
            <w:noProof/>
            <w:webHidden/>
          </w:rPr>
          <w:t>65</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8" w:history="1">
        <w:r w:rsidR="00E212EE" w:rsidRPr="00213EF3">
          <w:rPr>
            <w:rStyle w:val="Hyperlink"/>
            <w:noProof/>
          </w:rPr>
          <w:t>Hình 4.17: Chỉnh sửa bằng cấ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8 \h </w:instrText>
        </w:r>
        <w:r w:rsidR="00E212EE" w:rsidRPr="00213EF3">
          <w:rPr>
            <w:noProof/>
            <w:webHidden/>
          </w:rPr>
        </w:r>
        <w:r w:rsidR="00E212EE" w:rsidRPr="00213EF3">
          <w:rPr>
            <w:noProof/>
            <w:webHidden/>
          </w:rPr>
          <w:fldChar w:fldCharType="separate"/>
        </w:r>
        <w:r w:rsidR="0053081E">
          <w:rPr>
            <w:noProof/>
            <w:webHidden/>
          </w:rPr>
          <w:t>66</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29" w:history="1">
        <w:r w:rsidR="00E212EE" w:rsidRPr="00213EF3">
          <w:rPr>
            <w:rStyle w:val="Hyperlink"/>
            <w:noProof/>
          </w:rPr>
          <w:t>Hình 4.18: Xóa bằng cấ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29 \h </w:instrText>
        </w:r>
        <w:r w:rsidR="00E212EE" w:rsidRPr="00213EF3">
          <w:rPr>
            <w:noProof/>
            <w:webHidden/>
          </w:rPr>
        </w:r>
        <w:r w:rsidR="00E212EE" w:rsidRPr="00213EF3">
          <w:rPr>
            <w:noProof/>
            <w:webHidden/>
          </w:rPr>
          <w:fldChar w:fldCharType="separate"/>
        </w:r>
        <w:r w:rsidR="0053081E">
          <w:rPr>
            <w:noProof/>
            <w:webHidden/>
          </w:rPr>
          <w:t>67</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0" w:history="1">
        <w:r w:rsidR="00E212EE" w:rsidRPr="00213EF3">
          <w:rPr>
            <w:rStyle w:val="Hyperlink"/>
            <w:noProof/>
          </w:rPr>
          <w:t>Hình 4.19: Quản lí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0 \h </w:instrText>
        </w:r>
        <w:r w:rsidR="00E212EE" w:rsidRPr="00213EF3">
          <w:rPr>
            <w:noProof/>
            <w:webHidden/>
          </w:rPr>
        </w:r>
        <w:r w:rsidR="00E212EE" w:rsidRPr="00213EF3">
          <w:rPr>
            <w:noProof/>
            <w:webHidden/>
          </w:rPr>
          <w:fldChar w:fldCharType="separate"/>
        </w:r>
        <w:r w:rsidR="0053081E">
          <w:rPr>
            <w:noProof/>
            <w:webHidden/>
          </w:rPr>
          <w:t>67</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1" w:history="1">
        <w:r w:rsidR="00E212EE" w:rsidRPr="00213EF3">
          <w:rPr>
            <w:rStyle w:val="Hyperlink"/>
            <w:noProof/>
          </w:rPr>
          <w:t>Hình 4.20: Thêm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1 \h </w:instrText>
        </w:r>
        <w:r w:rsidR="00E212EE" w:rsidRPr="00213EF3">
          <w:rPr>
            <w:noProof/>
            <w:webHidden/>
          </w:rPr>
        </w:r>
        <w:r w:rsidR="00E212EE" w:rsidRPr="00213EF3">
          <w:rPr>
            <w:noProof/>
            <w:webHidden/>
          </w:rPr>
          <w:fldChar w:fldCharType="separate"/>
        </w:r>
        <w:r w:rsidR="0053081E">
          <w:rPr>
            <w:noProof/>
            <w:webHidden/>
          </w:rPr>
          <w:t>68</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2" w:history="1">
        <w:r w:rsidR="00E212EE" w:rsidRPr="00213EF3">
          <w:rPr>
            <w:rStyle w:val="Hyperlink"/>
            <w:noProof/>
          </w:rPr>
          <w:t>Hình 4.21: Chỉnh sửa thông tin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2 \h </w:instrText>
        </w:r>
        <w:r w:rsidR="00E212EE" w:rsidRPr="00213EF3">
          <w:rPr>
            <w:noProof/>
            <w:webHidden/>
          </w:rPr>
        </w:r>
        <w:r w:rsidR="00E212EE" w:rsidRPr="00213EF3">
          <w:rPr>
            <w:noProof/>
            <w:webHidden/>
          </w:rPr>
          <w:fldChar w:fldCharType="separate"/>
        </w:r>
        <w:r w:rsidR="0053081E">
          <w:rPr>
            <w:noProof/>
            <w:webHidden/>
          </w:rPr>
          <w:t>69</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3" w:history="1">
        <w:r w:rsidR="00E212EE" w:rsidRPr="00213EF3">
          <w:rPr>
            <w:rStyle w:val="Hyperlink"/>
            <w:noProof/>
          </w:rPr>
          <w:t>Hình 4.22: Xóa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3 \h </w:instrText>
        </w:r>
        <w:r w:rsidR="00E212EE" w:rsidRPr="00213EF3">
          <w:rPr>
            <w:noProof/>
            <w:webHidden/>
          </w:rPr>
        </w:r>
        <w:r w:rsidR="00E212EE" w:rsidRPr="00213EF3">
          <w:rPr>
            <w:noProof/>
            <w:webHidden/>
          </w:rPr>
          <w:fldChar w:fldCharType="separate"/>
        </w:r>
        <w:r w:rsidR="0053081E">
          <w:rPr>
            <w:noProof/>
            <w:webHidden/>
          </w:rPr>
          <w:t>69</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4" w:history="1">
        <w:r w:rsidR="00E212EE" w:rsidRPr="00213EF3">
          <w:rPr>
            <w:rStyle w:val="Hyperlink"/>
            <w:noProof/>
          </w:rPr>
          <w:t>Hình 4.23: Quản lí triệu chứng</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4 \h </w:instrText>
        </w:r>
        <w:r w:rsidR="00E212EE" w:rsidRPr="00213EF3">
          <w:rPr>
            <w:noProof/>
            <w:webHidden/>
          </w:rPr>
        </w:r>
        <w:r w:rsidR="00E212EE" w:rsidRPr="00213EF3">
          <w:rPr>
            <w:noProof/>
            <w:webHidden/>
          </w:rPr>
          <w:fldChar w:fldCharType="separate"/>
        </w:r>
        <w:r w:rsidR="0053081E">
          <w:rPr>
            <w:noProof/>
            <w:webHidden/>
          </w:rPr>
          <w:t>70</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5" w:history="1">
        <w:r w:rsidR="00E212EE" w:rsidRPr="00213EF3">
          <w:rPr>
            <w:rStyle w:val="Hyperlink"/>
            <w:noProof/>
          </w:rPr>
          <w:t>Hình 4.24: Thêm triệu chứng và xét nghiệm</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5 \h </w:instrText>
        </w:r>
        <w:r w:rsidR="00E212EE" w:rsidRPr="00213EF3">
          <w:rPr>
            <w:noProof/>
            <w:webHidden/>
          </w:rPr>
        </w:r>
        <w:r w:rsidR="00E212EE" w:rsidRPr="00213EF3">
          <w:rPr>
            <w:noProof/>
            <w:webHidden/>
          </w:rPr>
          <w:fldChar w:fldCharType="separate"/>
        </w:r>
        <w:r w:rsidR="0053081E">
          <w:rPr>
            <w:noProof/>
            <w:webHidden/>
          </w:rPr>
          <w:t>70</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6" w:history="1">
        <w:r w:rsidR="00E212EE" w:rsidRPr="00213EF3">
          <w:rPr>
            <w:rStyle w:val="Hyperlink"/>
            <w:noProof/>
          </w:rPr>
          <w:t>Hình 4.25: Chỉnh sửa triệu chứng và xét nghiệm</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6 \h </w:instrText>
        </w:r>
        <w:r w:rsidR="00E212EE" w:rsidRPr="00213EF3">
          <w:rPr>
            <w:noProof/>
            <w:webHidden/>
          </w:rPr>
        </w:r>
        <w:r w:rsidR="00E212EE" w:rsidRPr="00213EF3">
          <w:rPr>
            <w:noProof/>
            <w:webHidden/>
          </w:rPr>
          <w:fldChar w:fldCharType="separate"/>
        </w:r>
        <w:r w:rsidR="0053081E">
          <w:rPr>
            <w:noProof/>
            <w:webHidden/>
          </w:rPr>
          <w:t>71</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7" w:history="1">
        <w:r w:rsidR="00E212EE" w:rsidRPr="00213EF3">
          <w:rPr>
            <w:rStyle w:val="Hyperlink"/>
            <w:noProof/>
          </w:rPr>
          <w:t>Hình 4.26: Xóa triệu chứng và xét nghiệm</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7 \h </w:instrText>
        </w:r>
        <w:r w:rsidR="00E212EE" w:rsidRPr="00213EF3">
          <w:rPr>
            <w:noProof/>
            <w:webHidden/>
          </w:rPr>
        </w:r>
        <w:r w:rsidR="00E212EE" w:rsidRPr="00213EF3">
          <w:rPr>
            <w:noProof/>
            <w:webHidden/>
          </w:rPr>
          <w:fldChar w:fldCharType="separate"/>
        </w:r>
        <w:r w:rsidR="0053081E">
          <w:rPr>
            <w:noProof/>
            <w:webHidden/>
          </w:rPr>
          <w:t>7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8" w:history="1">
        <w:r w:rsidR="00E212EE" w:rsidRPr="00213EF3">
          <w:rPr>
            <w:rStyle w:val="Hyperlink"/>
            <w:noProof/>
          </w:rPr>
          <w:t>Hình 4.27: Quản lí loại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8 \h </w:instrText>
        </w:r>
        <w:r w:rsidR="00E212EE" w:rsidRPr="00213EF3">
          <w:rPr>
            <w:noProof/>
            <w:webHidden/>
          </w:rPr>
        </w:r>
        <w:r w:rsidR="00E212EE" w:rsidRPr="00213EF3">
          <w:rPr>
            <w:noProof/>
            <w:webHidden/>
          </w:rPr>
          <w:fldChar w:fldCharType="separate"/>
        </w:r>
        <w:r w:rsidR="0053081E">
          <w:rPr>
            <w:noProof/>
            <w:webHidden/>
          </w:rPr>
          <w:t>7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39" w:history="1">
        <w:r w:rsidR="00E212EE" w:rsidRPr="00213EF3">
          <w:rPr>
            <w:rStyle w:val="Hyperlink"/>
            <w:noProof/>
          </w:rPr>
          <w:t>Hình 4.28: Thêm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39 \h </w:instrText>
        </w:r>
        <w:r w:rsidR="00E212EE" w:rsidRPr="00213EF3">
          <w:rPr>
            <w:noProof/>
            <w:webHidden/>
          </w:rPr>
        </w:r>
        <w:r w:rsidR="00E212EE" w:rsidRPr="00213EF3">
          <w:rPr>
            <w:noProof/>
            <w:webHidden/>
          </w:rPr>
          <w:fldChar w:fldCharType="separate"/>
        </w:r>
        <w:r w:rsidR="0053081E">
          <w:rPr>
            <w:noProof/>
            <w:webHidden/>
          </w:rPr>
          <w:t>73</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0" w:history="1">
        <w:r w:rsidR="00E212EE" w:rsidRPr="00213EF3">
          <w:rPr>
            <w:rStyle w:val="Hyperlink"/>
            <w:noProof/>
          </w:rPr>
          <w:t>Hình 4.29: Chỉnh sửa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0 \h </w:instrText>
        </w:r>
        <w:r w:rsidR="00E212EE" w:rsidRPr="00213EF3">
          <w:rPr>
            <w:noProof/>
            <w:webHidden/>
          </w:rPr>
        </w:r>
        <w:r w:rsidR="00E212EE" w:rsidRPr="00213EF3">
          <w:rPr>
            <w:noProof/>
            <w:webHidden/>
          </w:rPr>
          <w:fldChar w:fldCharType="separate"/>
        </w:r>
        <w:r w:rsidR="0053081E">
          <w:rPr>
            <w:noProof/>
            <w:webHidden/>
          </w:rPr>
          <w:t>74</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1" w:history="1">
        <w:r w:rsidR="00E212EE" w:rsidRPr="00213EF3">
          <w:rPr>
            <w:rStyle w:val="Hyperlink"/>
            <w:noProof/>
          </w:rPr>
          <w:t>Hình 4.30: Xóa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1 \h </w:instrText>
        </w:r>
        <w:r w:rsidR="00E212EE" w:rsidRPr="00213EF3">
          <w:rPr>
            <w:noProof/>
            <w:webHidden/>
          </w:rPr>
        </w:r>
        <w:r w:rsidR="00E212EE" w:rsidRPr="00213EF3">
          <w:rPr>
            <w:noProof/>
            <w:webHidden/>
          </w:rPr>
          <w:fldChar w:fldCharType="separate"/>
        </w:r>
        <w:r w:rsidR="0053081E">
          <w:rPr>
            <w:noProof/>
            <w:webHidden/>
          </w:rPr>
          <w:t>74</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2" w:history="1">
        <w:r w:rsidR="00E212EE" w:rsidRPr="00213EF3">
          <w:rPr>
            <w:rStyle w:val="Hyperlink"/>
            <w:noProof/>
          </w:rPr>
          <w:t>Hình 4.31: Quản lí tiền sử</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2 \h </w:instrText>
        </w:r>
        <w:r w:rsidR="00E212EE" w:rsidRPr="00213EF3">
          <w:rPr>
            <w:noProof/>
            <w:webHidden/>
          </w:rPr>
        </w:r>
        <w:r w:rsidR="00E212EE" w:rsidRPr="00213EF3">
          <w:rPr>
            <w:noProof/>
            <w:webHidden/>
          </w:rPr>
          <w:fldChar w:fldCharType="separate"/>
        </w:r>
        <w:r w:rsidR="0053081E">
          <w:rPr>
            <w:noProof/>
            <w:webHidden/>
          </w:rPr>
          <w:t>75</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3" w:history="1">
        <w:r w:rsidR="006A6307">
          <w:rPr>
            <w:rStyle w:val="Hyperlink"/>
            <w:noProof/>
          </w:rPr>
          <w:t>Hình 4.</w:t>
        </w:r>
        <w:r w:rsidR="00E212EE" w:rsidRPr="00213EF3">
          <w:rPr>
            <w:rStyle w:val="Hyperlink"/>
            <w:noProof/>
          </w:rPr>
          <w:t>32: Chỉnh sửa tiền sử</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3 \h </w:instrText>
        </w:r>
        <w:r w:rsidR="00E212EE" w:rsidRPr="00213EF3">
          <w:rPr>
            <w:noProof/>
            <w:webHidden/>
          </w:rPr>
        </w:r>
        <w:r w:rsidR="00E212EE" w:rsidRPr="00213EF3">
          <w:rPr>
            <w:noProof/>
            <w:webHidden/>
          </w:rPr>
          <w:fldChar w:fldCharType="separate"/>
        </w:r>
        <w:r w:rsidR="0053081E">
          <w:rPr>
            <w:noProof/>
            <w:webHidden/>
          </w:rPr>
          <w:t>76</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4" w:history="1">
        <w:r w:rsidR="00E212EE" w:rsidRPr="00213EF3">
          <w:rPr>
            <w:rStyle w:val="Hyperlink"/>
            <w:noProof/>
          </w:rPr>
          <w:t>Hình 4.33: Xóa tiền sử</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4 \h </w:instrText>
        </w:r>
        <w:r w:rsidR="00E212EE" w:rsidRPr="00213EF3">
          <w:rPr>
            <w:noProof/>
            <w:webHidden/>
          </w:rPr>
        </w:r>
        <w:r w:rsidR="00E212EE" w:rsidRPr="00213EF3">
          <w:rPr>
            <w:noProof/>
            <w:webHidden/>
          </w:rPr>
          <w:fldChar w:fldCharType="separate"/>
        </w:r>
        <w:r w:rsidR="0053081E">
          <w:rPr>
            <w:noProof/>
            <w:webHidden/>
          </w:rPr>
          <w:t>76</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5" w:history="1">
        <w:r w:rsidR="00E212EE" w:rsidRPr="00213EF3">
          <w:rPr>
            <w:rStyle w:val="Hyperlink"/>
            <w:noProof/>
          </w:rPr>
          <w:t>Hình 4.34: Quản lí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5 \h </w:instrText>
        </w:r>
        <w:r w:rsidR="00E212EE" w:rsidRPr="00213EF3">
          <w:rPr>
            <w:noProof/>
            <w:webHidden/>
          </w:rPr>
        </w:r>
        <w:r w:rsidR="00E212EE" w:rsidRPr="00213EF3">
          <w:rPr>
            <w:noProof/>
            <w:webHidden/>
          </w:rPr>
          <w:fldChar w:fldCharType="separate"/>
        </w:r>
        <w:r w:rsidR="0053081E">
          <w:rPr>
            <w:noProof/>
            <w:webHidden/>
          </w:rPr>
          <w:t>77</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6" w:history="1">
        <w:r w:rsidR="00E212EE" w:rsidRPr="00213EF3">
          <w:rPr>
            <w:rStyle w:val="Hyperlink"/>
            <w:noProof/>
          </w:rPr>
          <w:t>Hình 4.35: Thêm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6 \h </w:instrText>
        </w:r>
        <w:r w:rsidR="00E212EE" w:rsidRPr="00213EF3">
          <w:rPr>
            <w:noProof/>
            <w:webHidden/>
          </w:rPr>
        </w:r>
        <w:r w:rsidR="00E212EE" w:rsidRPr="00213EF3">
          <w:rPr>
            <w:noProof/>
            <w:webHidden/>
          </w:rPr>
          <w:fldChar w:fldCharType="separate"/>
        </w:r>
        <w:r w:rsidR="0053081E">
          <w:rPr>
            <w:noProof/>
            <w:webHidden/>
          </w:rPr>
          <w:t>78</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7" w:history="1">
        <w:r w:rsidR="00E212EE" w:rsidRPr="00213EF3">
          <w:rPr>
            <w:rStyle w:val="Hyperlink"/>
            <w:noProof/>
          </w:rPr>
          <w:t>Hình 4.36: Chỉnh sửa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7 \h </w:instrText>
        </w:r>
        <w:r w:rsidR="00E212EE" w:rsidRPr="00213EF3">
          <w:rPr>
            <w:noProof/>
            <w:webHidden/>
          </w:rPr>
        </w:r>
        <w:r w:rsidR="00E212EE" w:rsidRPr="00213EF3">
          <w:rPr>
            <w:noProof/>
            <w:webHidden/>
          </w:rPr>
          <w:fldChar w:fldCharType="separate"/>
        </w:r>
        <w:r w:rsidR="0053081E">
          <w:rPr>
            <w:noProof/>
            <w:webHidden/>
          </w:rPr>
          <w:t>79</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8" w:history="1">
        <w:r w:rsidR="00E212EE" w:rsidRPr="00213EF3">
          <w:rPr>
            <w:rStyle w:val="Hyperlink"/>
            <w:noProof/>
          </w:rPr>
          <w:t>Hình 4.37: Xóa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8 \h </w:instrText>
        </w:r>
        <w:r w:rsidR="00E212EE" w:rsidRPr="00213EF3">
          <w:rPr>
            <w:noProof/>
            <w:webHidden/>
          </w:rPr>
        </w:r>
        <w:r w:rsidR="00E212EE" w:rsidRPr="00213EF3">
          <w:rPr>
            <w:noProof/>
            <w:webHidden/>
          </w:rPr>
          <w:fldChar w:fldCharType="separate"/>
        </w:r>
        <w:r w:rsidR="0053081E">
          <w:rPr>
            <w:noProof/>
            <w:webHidden/>
          </w:rPr>
          <w:t>79</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49" w:history="1">
        <w:r w:rsidR="00E212EE" w:rsidRPr="00213EF3">
          <w:rPr>
            <w:rStyle w:val="Hyperlink"/>
            <w:noProof/>
          </w:rPr>
          <w:t>Hình 4.38: Xem chi tiết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49 \h </w:instrText>
        </w:r>
        <w:r w:rsidR="00E212EE" w:rsidRPr="00213EF3">
          <w:rPr>
            <w:noProof/>
            <w:webHidden/>
          </w:rPr>
        </w:r>
        <w:r w:rsidR="00E212EE" w:rsidRPr="00213EF3">
          <w:rPr>
            <w:noProof/>
            <w:webHidden/>
          </w:rPr>
          <w:fldChar w:fldCharType="separate"/>
        </w:r>
        <w:r w:rsidR="0053081E">
          <w:rPr>
            <w:noProof/>
            <w:webHidden/>
          </w:rPr>
          <w:t>80</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0" w:history="1">
        <w:r w:rsidR="00E212EE" w:rsidRPr="00213EF3">
          <w:rPr>
            <w:rStyle w:val="Hyperlink"/>
            <w:noProof/>
          </w:rPr>
          <w:t>Hình 4.39: Toa thuốc</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0 \h </w:instrText>
        </w:r>
        <w:r w:rsidR="00E212EE" w:rsidRPr="00213EF3">
          <w:rPr>
            <w:noProof/>
            <w:webHidden/>
          </w:rPr>
        </w:r>
        <w:r w:rsidR="00E212EE" w:rsidRPr="00213EF3">
          <w:rPr>
            <w:noProof/>
            <w:webHidden/>
          </w:rPr>
          <w:fldChar w:fldCharType="separate"/>
        </w:r>
        <w:r w:rsidR="0053081E">
          <w:rPr>
            <w:noProof/>
            <w:webHidden/>
          </w:rPr>
          <w:t>80</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1" w:history="1">
        <w:r w:rsidR="00E212EE" w:rsidRPr="00213EF3">
          <w:rPr>
            <w:rStyle w:val="Hyperlink"/>
            <w:noProof/>
          </w:rPr>
          <w:t>Hình 4.40: Quản lí hồ sơ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1 \h </w:instrText>
        </w:r>
        <w:r w:rsidR="00E212EE" w:rsidRPr="00213EF3">
          <w:rPr>
            <w:noProof/>
            <w:webHidden/>
          </w:rPr>
        </w:r>
        <w:r w:rsidR="00E212EE" w:rsidRPr="00213EF3">
          <w:rPr>
            <w:noProof/>
            <w:webHidden/>
          </w:rPr>
          <w:fldChar w:fldCharType="separate"/>
        </w:r>
        <w:r w:rsidR="0053081E">
          <w:rPr>
            <w:noProof/>
            <w:webHidden/>
          </w:rPr>
          <w:t>81</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2" w:history="1">
        <w:r w:rsidR="00E212EE" w:rsidRPr="00213EF3">
          <w:rPr>
            <w:rStyle w:val="Hyperlink"/>
            <w:noProof/>
          </w:rPr>
          <w:t>Hình 4.41: Chỉnh sửa hồ sơ bê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2 \h </w:instrText>
        </w:r>
        <w:r w:rsidR="00E212EE" w:rsidRPr="00213EF3">
          <w:rPr>
            <w:noProof/>
            <w:webHidden/>
          </w:rPr>
        </w:r>
        <w:r w:rsidR="00E212EE" w:rsidRPr="00213EF3">
          <w:rPr>
            <w:noProof/>
            <w:webHidden/>
          </w:rPr>
          <w:fldChar w:fldCharType="separate"/>
        </w:r>
        <w:r w:rsidR="0053081E">
          <w:rPr>
            <w:noProof/>
            <w:webHidden/>
          </w:rPr>
          <w:t>8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3" w:history="1">
        <w:r w:rsidR="00E212EE" w:rsidRPr="00213EF3">
          <w:rPr>
            <w:rStyle w:val="Hyperlink"/>
            <w:noProof/>
          </w:rPr>
          <w:t>Hình 4.42: Xóa hồ sơ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3 \h </w:instrText>
        </w:r>
        <w:r w:rsidR="00E212EE" w:rsidRPr="00213EF3">
          <w:rPr>
            <w:noProof/>
            <w:webHidden/>
          </w:rPr>
        </w:r>
        <w:r w:rsidR="00E212EE" w:rsidRPr="00213EF3">
          <w:rPr>
            <w:noProof/>
            <w:webHidden/>
          </w:rPr>
          <w:fldChar w:fldCharType="separate"/>
        </w:r>
        <w:r w:rsidR="0053081E">
          <w:rPr>
            <w:noProof/>
            <w:webHidden/>
          </w:rPr>
          <w:t>82</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4" w:history="1">
        <w:r w:rsidR="00E212EE" w:rsidRPr="00213EF3">
          <w:rPr>
            <w:rStyle w:val="Hyperlink"/>
            <w:noProof/>
          </w:rPr>
          <w:t>Hình 4.43: Xem chi tiết hồ sơ bệnh nhân</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4 \h </w:instrText>
        </w:r>
        <w:r w:rsidR="00E212EE" w:rsidRPr="00213EF3">
          <w:rPr>
            <w:noProof/>
            <w:webHidden/>
          </w:rPr>
        </w:r>
        <w:r w:rsidR="00E212EE" w:rsidRPr="00213EF3">
          <w:rPr>
            <w:noProof/>
            <w:webHidden/>
          </w:rPr>
          <w:fldChar w:fldCharType="separate"/>
        </w:r>
        <w:r w:rsidR="0053081E">
          <w:rPr>
            <w:noProof/>
            <w:webHidden/>
          </w:rPr>
          <w:t>83</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5" w:history="1">
        <w:r w:rsidR="006A6307">
          <w:rPr>
            <w:rStyle w:val="Hyperlink"/>
            <w:noProof/>
          </w:rPr>
          <w:t>Hình 4.</w:t>
        </w:r>
        <w:r w:rsidR="00E212EE" w:rsidRPr="00213EF3">
          <w:rPr>
            <w:rStyle w:val="Hyperlink"/>
            <w:noProof/>
          </w:rPr>
          <w:t>44: Quản lí luật</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5 \h </w:instrText>
        </w:r>
        <w:r w:rsidR="00E212EE" w:rsidRPr="00213EF3">
          <w:rPr>
            <w:noProof/>
            <w:webHidden/>
          </w:rPr>
        </w:r>
        <w:r w:rsidR="00E212EE" w:rsidRPr="00213EF3">
          <w:rPr>
            <w:noProof/>
            <w:webHidden/>
          </w:rPr>
          <w:fldChar w:fldCharType="separate"/>
        </w:r>
        <w:r w:rsidR="0053081E">
          <w:rPr>
            <w:noProof/>
            <w:webHidden/>
          </w:rPr>
          <w:t>83</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6" w:history="1">
        <w:r w:rsidR="00E212EE" w:rsidRPr="00213EF3">
          <w:rPr>
            <w:rStyle w:val="Hyperlink"/>
            <w:noProof/>
          </w:rPr>
          <w:t>Hình 4.45: Thêm luật</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6 \h </w:instrText>
        </w:r>
        <w:r w:rsidR="00E212EE" w:rsidRPr="00213EF3">
          <w:rPr>
            <w:noProof/>
            <w:webHidden/>
          </w:rPr>
        </w:r>
        <w:r w:rsidR="00E212EE" w:rsidRPr="00213EF3">
          <w:rPr>
            <w:noProof/>
            <w:webHidden/>
          </w:rPr>
          <w:fldChar w:fldCharType="separate"/>
        </w:r>
        <w:r w:rsidR="0053081E">
          <w:rPr>
            <w:noProof/>
            <w:webHidden/>
          </w:rPr>
          <w:t>84</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7" w:history="1">
        <w:r w:rsidR="00E212EE" w:rsidRPr="00213EF3">
          <w:rPr>
            <w:rStyle w:val="Hyperlink"/>
            <w:noProof/>
          </w:rPr>
          <w:t>Hình 4.46: Xóa luật</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7 \h </w:instrText>
        </w:r>
        <w:r w:rsidR="00E212EE" w:rsidRPr="00213EF3">
          <w:rPr>
            <w:noProof/>
            <w:webHidden/>
          </w:rPr>
        </w:r>
        <w:r w:rsidR="00E212EE" w:rsidRPr="00213EF3">
          <w:rPr>
            <w:noProof/>
            <w:webHidden/>
          </w:rPr>
          <w:fldChar w:fldCharType="separate"/>
        </w:r>
        <w:r w:rsidR="0053081E">
          <w:rPr>
            <w:noProof/>
            <w:webHidden/>
          </w:rPr>
          <w:t>85</w:t>
        </w:r>
        <w:r w:rsidR="00E212EE" w:rsidRPr="00213EF3">
          <w:rPr>
            <w:noProof/>
            <w:webHidden/>
          </w:rPr>
          <w:fldChar w:fldCharType="end"/>
        </w:r>
      </w:hyperlink>
    </w:p>
    <w:p w:rsidR="00E212EE" w:rsidRPr="00213EF3" w:rsidRDefault="00DC0565" w:rsidP="00213EF3">
      <w:pPr>
        <w:pStyle w:val="TableofFigures"/>
        <w:tabs>
          <w:tab w:val="right" w:leader="dot" w:pos="8777"/>
        </w:tabs>
        <w:spacing w:line="360" w:lineRule="auto"/>
        <w:rPr>
          <w:noProof/>
          <w:sz w:val="22"/>
          <w:szCs w:val="22"/>
        </w:rPr>
      </w:pPr>
      <w:hyperlink w:anchor="_Toc12776258" w:history="1">
        <w:r w:rsidR="00E212EE" w:rsidRPr="00213EF3">
          <w:rPr>
            <w:rStyle w:val="Hyperlink"/>
            <w:noProof/>
          </w:rPr>
          <w:t>Hình 4.47: Khám bệnh</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58 \h </w:instrText>
        </w:r>
        <w:r w:rsidR="00E212EE" w:rsidRPr="00213EF3">
          <w:rPr>
            <w:noProof/>
            <w:webHidden/>
          </w:rPr>
        </w:r>
        <w:r w:rsidR="00E212EE" w:rsidRPr="00213EF3">
          <w:rPr>
            <w:noProof/>
            <w:webHidden/>
          </w:rPr>
          <w:fldChar w:fldCharType="separate"/>
        </w:r>
        <w:r w:rsidR="0053081E">
          <w:rPr>
            <w:noProof/>
            <w:webHidden/>
          </w:rPr>
          <w:t>86</w:t>
        </w:r>
        <w:r w:rsidR="00E212EE" w:rsidRPr="00213EF3">
          <w:rPr>
            <w:noProof/>
            <w:webHidden/>
          </w:rPr>
          <w:fldChar w:fldCharType="end"/>
        </w:r>
      </w:hyperlink>
    </w:p>
    <w:p w:rsidR="007270D7" w:rsidRPr="00213EF3" w:rsidRDefault="007270D7" w:rsidP="00213EF3">
      <w:pPr>
        <w:spacing w:before="120" w:after="120" w:line="360" w:lineRule="auto"/>
        <w:rPr>
          <w:b/>
        </w:rPr>
      </w:pPr>
      <w:r w:rsidRPr="00213EF3">
        <w:rPr>
          <w:rFonts w:eastAsiaTheme="majorEastAsia"/>
        </w:rPr>
        <w:fldChar w:fldCharType="end"/>
      </w:r>
    </w:p>
    <w:p w:rsidR="00675345" w:rsidRPr="00213EF3" w:rsidRDefault="00675345" w:rsidP="00213EF3">
      <w:pPr>
        <w:spacing w:before="120" w:after="120" w:line="360" w:lineRule="auto"/>
        <w:rPr>
          <w:rFonts w:eastAsiaTheme="majorEastAsia"/>
        </w:rPr>
      </w:pPr>
    </w:p>
    <w:p w:rsidR="00B12FB8" w:rsidRPr="00213EF3" w:rsidRDefault="00B12FB8" w:rsidP="00213EF3">
      <w:pPr>
        <w:spacing w:line="360" w:lineRule="auto"/>
        <w:rPr>
          <w:rFonts w:eastAsiaTheme="majorEastAsia"/>
          <w:b/>
          <w:bCs/>
          <w:caps/>
          <w:spacing w:val="4"/>
          <w:sz w:val="32"/>
          <w:szCs w:val="32"/>
        </w:rPr>
      </w:pPr>
      <w:r w:rsidRPr="00213EF3">
        <w:rPr>
          <w:sz w:val="32"/>
          <w:szCs w:val="32"/>
        </w:rPr>
        <w:br w:type="page"/>
      </w:r>
    </w:p>
    <w:p w:rsidR="00374C81" w:rsidRPr="00213EF3" w:rsidRDefault="00413862" w:rsidP="00213EF3">
      <w:pPr>
        <w:pStyle w:val="Heading1"/>
        <w:spacing w:before="120" w:after="120" w:line="360" w:lineRule="auto"/>
        <w:jc w:val="center"/>
        <w:rPr>
          <w:rFonts w:ascii="Times New Roman" w:hAnsi="Times New Roman" w:cs="Times New Roman"/>
          <w:sz w:val="32"/>
          <w:szCs w:val="32"/>
        </w:rPr>
      </w:pPr>
      <w:bookmarkStart w:id="5" w:name="_Toc12874297"/>
      <w:r w:rsidRPr="00213EF3">
        <w:rPr>
          <w:rFonts w:ascii="Times New Roman" w:hAnsi="Times New Roman" w:cs="Times New Roman"/>
          <w:sz w:val="32"/>
          <w:szCs w:val="32"/>
        </w:rPr>
        <w:lastRenderedPageBreak/>
        <w:t xml:space="preserve">DANH MỤC </w:t>
      </w:r>
      <w:r w:rsidR="00436068" w:rsidRPr="00213EF3">
        <w:rPr>
          <w:rFonts w:ascii="Times New Roman" w:hAnsi="Times New Roman" w:cs="Times New Roman"/>
          <w:sz w:val="32"/>
          <w:szCs w:val="32"/>
        </w:rPr>
        <w:t>BẢNG</w:t>
      </w:r>
      <w:bookmarkEnd w:id="5"/>
    </w:p>
    <w:p w:rsidR="00E212EE" w:rsidRPr="00213EF3" w:rsidRDefault="00B12FB8" w:rsidP="006A6307">
      <w:pPr>
        <w:pStyle w:val="TableofFigures"/>
        <w:tabs>
          <w:tab w:val="right" w:leader="dot" w:pos="8777"/>
        </w:tabs>
        <w:spacing w:line="360" w:lineRule="auto"/>
        <w:rPr>
          <w:noProof/>
          <w:sz w:val="22"/>
          <w:szCs w:val="22"/>
        </w:rPr>
      </w:pPr>
      <w:r w:rsidRPr="00213EF3">
        <w:rPr>
          <w:rStyle w:val="Hyperlink"/>
          <w:noProof/>
        </w:rPr>
        <w:fldChar w:fldCharType="begin"/>
      </w:r>
      <w:r w:rsidRPr="00213EF3">
        <w:rPr>
          <w:rStyle w:val="Hyperlink"/>
          <w:noProof/>
        </w:rPr>
        <w:instrText xml:space="preserve"> TOC \h \z \c "Bảng 2." </w:instrText>
      </w:r>
      <w:r w:rsidRPr="00213EF3">
        <w:rPr>
          <w:rStyle w:val="Hyperlink"/>
          <w:noProof/>
        </w:rPr>
        <w:fldChar w:fldCharType="separate"/>
      </w:r>
      <w:hyperlink w:anchor="_Toc12776263" w:history="1">
        <w:r w:rsidR="00E212EE" w:rsidRPr="00213EF3">
          <w:rPr>
            <w:rStyle w:val="Hyperlink"/>
            <w:noProof/>
          </w:rPr>
          <w:t>Bảng 2.1: Cách tạo biểu đồ lớp</w:t>
        </w:r>
        <w:r w:rsidR="00E212EE" w:rsidRPr="00213EF3">
          <w:rPr>
            <w:noProof/>
            <w:webHidden/>
          </w:rPr>
          <w:tab/>
        </w:r>
        <w:r w:rsidR="00E212EE" w:rsidRPr="00213EF3">
          <w:rPr>
            <w:noProof/>
            <w:webHidden/>
          </w:rPr>
          <w:fldChar w:fldCharType="begin"/>
        </w:r>
        <w:r w:rsidR="00E212EE" w:rsidRPr="00213EF3">
          <w:rPr>
            <w:noProof/>
            <w:webHidden/>
          </w:rPr>
          <w:instrText xml:space="preserve"> PAGEREF _Toc12776263 \h </w:instrText>
        </w:r>
        <w:r w:rsidR="00E212EE" w:rsidRPr="00213EF3">
          <w:rPr>
            <w:noProof/>
            <w:webHidden/>
          </w:rPr>
        </w:r>
        <w:r w:rsidR="00E212EE" w:rsidRPr="00213EF3">
          <w:rPr>
            <w:noProof/>
            <w:webHidden/>
          </w:rPr>
          <w:fldChar w:fldCharType="separate"/>
        </w:r>
        <w:r w:rsidR="0053081E">
          <w:rPr>
            <w:noProof/>
            <w:webHidden/>
          </w:rPr>
          <w:t>12</w:t>
        </w:r>
        <w:r w:rsidR="00E212EE" w:rsidRPr="00213EF3">
          <w:rPr>
            <w:noProof/>
            <w:webHidden/>
          </w:rPr>
          <w:fldChar w:fldCharType="end"/>
        </w:r>
      </w:hyperlink>
    </w:p>
    <w:p w:rsidR="006A6307" w:rsidRPr="006A6307" w:rsidRDefault="00B12FB8" w:rsidP="006A6307">
      <w:pPr>
        <w:pStyle w:val="TableofFigures"/>
        <w:tabs>
          <w:tab w:val="right" w:leader="dot" w:pos="8777"/>
        </w:tabs>
        <w:spacing w:line="360" w:lineRule="auto"/>
        <w:rPr>
          <w:noProof/>
        </w:rPr>
      </w:pPr>
      <w:r w:rsidRPr="00213EF3">
        <w:rPr>
          <w:rStyle w:val="Hyperlink"/>
          <w:noProof/>
        </w:rPr>
        <w:fldChar w:fldCharType="end"/>
      </w:r>
      <w:r w:rsidRPr="00213EF3">
        <w:rPr>
          <w:rStyle w:val="Hyperlink"/>
          <w:noProof/>
        </w:rPr>
        <w:fldChar w:fldCharType="begin"/>
      </w:r>
      <w:r w:rsidRPr="00213EF3">
        <w:rPr>
          <w:rStyle w:val="Hyperlink"/>
          <w:noProof/>
        </w:rPr>
        <w:instrText xml:space="preserve"> TOC \h \z \c "Bảng 3." </w:instrText>
      </w:r>
      <w:r w:rsidRPr="00213EF3">
        <w:rPr>
          <w:rStyle w:val="Hyperlink"/>
          <w:noProof/>
        </w:rPr>
        <w:fldChar w:fldCharType="separate"/>
      </w:r>
      <w:hyperlink w:anchor="_Toc13487077" w:history="1">
        <w:r w:rsidR="006A6307" w:rsidRPr="00B1295E">
          <w:rPr>
            <w:rStyle w:val="Hyperlink"/>
            <w:noProof/>
          </w:rPr>
          <w:t>Bảng 3.1: Use case quản lí bệnh</w:t>
        </w:r>
        <w:r w:rsidR="006A6307">
          <w:rPr>
            <w:noProof/>
            <w:webHidden/>
          </w:rPr>
          <w:tab/>
        </w:r>
        <w:r w:rsidR="006A6307">
          <w:rPr>
            <w:noProof/>
            <w:webHidden/>
          </w:rPr>
          <w:fldChar w:fldCharType="begin"/>
        </w:r>
        <w:r w:rsidR="006A6307">
          <w:rPr>
            <w:noProof/>
            <w:webHidden/>
          </w:rPr>
          <w:instrText xml:space="preserve"> PAGEREF _Toc13487077 \h </w:instrText>
        </w:r>
        <w:r w:rsidR="006A6307">
          <w:rPr>
            <w:noProof/>
            <w:webHidden/>
          </w:rPr>
        </w:r>
        <w:r w:rsidR="006A6307">
          <w:rPr>
            <w:noProof/>
            <w:webHidden/>
          </w:rPr>
          <w:fldChar w:fldCharType="separate"/>
        </w:r>
        <w:r w:rsidR="0053081E">
          <w:rPr>
            <w:noProof/>
            <w:webHidden/>
          </w:rPr>
          <w:t>25</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78" w:history="1">
        <w:r w:rsidR="006A6307" w:rsidRPr="00B1295E">
          <w:rPr>
            <w:rStyle w:val="Hyperlink"/>
            <w:noProof/>
          </w:rPr>
          <w:t>Bảng 3.2: Use case quản lí tiền sử bệnh</w:t>
        </w:r>
        <w:r w:rsidR="006A6307">
          <w:rPr>
            <w:noProof/>
            <w:webHidden/>
          </w:rPr>
          <w:tab/>
        </w:r>
        <w:r w:rsidR="006A6307">
          <w:rPr>
            <w:noProof/>
            <w:webHidden/>
          </w:rPr>
          <w:fldChar w:fldCharType="begin"/>
        </w:r>
        <w:r w:rsidR="006A6307">
          <w:rPr>
            <w:noProof/>
            <w:webHidden/>
          </w:rPr>
          <w:instrText xml:space="preserve"> PAGEREF _Toc13487078 \h </w:instrText>
        </w:r>
        <w:r w:rsidR="006A6307">
          <w:rPr>
            <w:noProof/>
            <w:webHidden/>
          </w:rPr>
        </w:r>
        <w:r w:rsidR="006A6307">
          <w:rPr>
            <w:noProof/>
            <w:webHidden/>
          </w:rPr>
          <w:fldChar w:fldCharType="separate"/>
        </w:r>
        <w:r w:rsidR="0053081E">
          <w:rPr>
            <w:noProof/>
            <w:webHidden/>
          </w:rPr>
          <w:t>26</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79" w:history="1">
        <w:r w:rsidR="006A6307" w:rsidRPr="00B1295E">
          <w:rPr>
            <w:rStyle w:val="Hyperlink"/>
            <w:noProof/>
          </w:rPr>
          <w:t>Bảng 3.3: Use case quản lí bằng cấp</w:t>
        </w:r>
        <w:r w:rsidR="006A6307">
          <w:rPr>
            <w:noProof/>
            <w:webHidden/>
          </w:rPr>
          <w:tab/>
        </w:r>
        <w:r w:rsidR="006A6307">
          <w:rPr>
            <w:noProof/>
            <w:webHidden/>
          </w:rPr>
          <w:fldChar w:fldCharType="begin"/>
        </w:r>
        <w:r w:rsidR="006A6307">
          <w:rPr>
            <w:noProof/>
            <w:webHidden/>
          </w:rPr>
          <w:instrText xml:space="preserve"> PAGEREF _Toc13487079 \h </w:instrText>
        </w:r>
        <w:r w:rsidR="006A6307">
          <w:rPr>
            <w:noProof/>
            <w:webHidden/>
          </w:rPr>
        </w:r>
        <w:r w:rsidR="006A6307">
          <w:rPr>
            <w:noProof/>
            <w:webHidden/>
          </w:rPr>
          <w:fldChar w:fldCharType="separate"/>
        </w:r>
        <w:r w:rsidR="0053081E">
          <w:rPr>
            <w:noProof/>
            <w:webHidden/>
          </w:rPr>
          <w:t>28</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0" w:history="1">
        <w:r w:rsidR="006A6307" w:rsidRPr="00B1295E">
          <w:rPr>
            <w:rStyle w:val="Hyperlink"/>
            <w:noProof/>
          </w:rPr>
          <w:t>Bảng 3.4: Use case quản lí khoa</w:t>
        </w:r>
        <w:r w:rsidR="006A6307">
          <w:rPr>
            <w:noProof/>
            <w:webHidden/>
          </w:rPr>
          <w:tab/>
        </w:r>
        <w:r w:rsidR="006A6307">
          <w:rPr>
            <w:noProof/>
            <w:webHidden/>
          </w:rPr>
          <w:fldChar w:fldCharType="begin"/>
        </w:r>
        <w:r w:rsidR="006A6307">
          <w:rPr>
            <w:noProof/>
            <w:webHidden/>
          </w:rPr>
          <w:instrText xml:space="preserve"> PAGEREF _Toc13487080 \h </w:instrText>
        </w:r>
        <w:r w:rsidR="006A6307">
          <w:rPr>
            <w:noProof/>
            <w:webHidden/>
          </w:rPr>
        </w:r>
        <w:r w:rsidR="006A6307">
          <w:rPr>
            <w:noProof/>
            <w:webHidden/>
          </w:rPr>
          <w:fldChar w:fldCharType="separate"/>
        </w:r>
        <w:r w:rsidR="0053081E">
          <w:rPr>
            <w:noProof/>
            <w:webHidden/>
          </w:rPr>
          <w:t>30</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1" w:history="1">
        <w:r w:rsidR="006A6307" w:rsidRPr="00B1295E">
          <w:rPr>
            <w:rStyle w:val="Hyperlink"/>
            <w:noProof/>
          </w:rPr>
          <w:t>Bảng 3.5: Use case quản lí thuốc</w:t>
        </w:r>
        <w:r w:rsidR="006A6307">
          <w:rPr>
            <w:noProof/>
            <w:webHidden/>
          </w:rPr>
          <w:tab/>
        </w:r>
        <w:r w:rsidR="006A6307">
          <w:rPr>
            <w:noProof/>
            <w:webHidden/>
          </w:rPr>
          <w:fldChar w:fldCharType="begin"/>
        </w:r>
        <w:r w:rsidR="006A6307">
          <w:rPr>
            <w:noProof/>
            <w:webHidden/>
          </w:rPr>
          <w:instrText xml:space="preserve"> PAGEREF _Toc13487081 \h </w:instrText>
        </w:r>
        <w:r w:rsidR="006A6307">
          <w:rPr>
            <w:noProof/>
            <w:webHidden/>
          </w:rPr>
        </w:r>
        <w:r w:rsidR="006A6307">
          <w:rPr>
            <w:noProof/>
            <w:webHidden/>
          </w:rPr>
          <w:fldChar w:fldCharType="separate"/>
        </w:r>
        <w:r w:rsidR="0053081E">
          <w:rPr>
            <w:noProof/>
            <w:webHidden/>
          </w:rPr>
          <w:t>31</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2" w:history="1">
        <w:r w:rsidR="006A6307" w:rsidRPr="00B1295E">
          <w:rPr>
            <w:rStyle w:val="Hyperlink"/>
            <w:noProof/>
          </w:rPr>
          <w:t>Bảng 3.6: Use case quản lí triệu chứng</w:t>
        </w:r>
        <w:r w:rsidR="006A6307">
          <w:rPr>
            <w:noProof/>
            <w:webHidden/>
          </w:rPr>
          <w:tab/>
        </w:r>
        <w:r w:rsidR="006A6307">
          <w:rPr>
            <w:noProof/>
            <w:webHidden/>
          </w:rPr>
          <w:fldChar w:fldCharType="begin"/>
        </w:r>
        <w:r w:rsidR="006A6307">
          <w:rPr>
            <w:noProof/>
            <w:webHidden/>
          </w:rPr>
          <w:instrText xml:space="preserve"> PAGEREF _Toc13487082 \h </w:instrText>
        </w:r>
        <w:r w:rsidR="006A6307">
          <w:rPr>
            <w:noProof/>
            <w:webHidden/>
          </w:rPr>
        </w:r>
        <w:r w:rsidR="006A6307">
          <w:rPr>
            <w:noProof/>
            <w:webHidden/>
          </w:rPr>
          <w:fldChar w:fldCharType="separate"/>
        </w:r>
        <w:r w:rsidR="0053081E">
          <w:rPr>
            <w:noProof/>
            <w:webHidden/>
          </w:rPr>
          <w:t>33</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3" w:history="1">
        <w:r w:rsidR="006A6307" w:rsidRPr="00B1295E">
          <w:rPr>
            <w:rStyle w:val="Hyperlink"/>
            <w:noProof/>
          </w:rPr>
          <w:t>Bảng 3.7: Use case quản lí bệnh nhân</w:t>
        </w:r>
        <w:r w:rsidR="006A6307">
          <w:rPr>
            <w:noProof/>
            <w:webHidden/>
          </w:rPr>
          <w:tab/>
        </w:r>
        <w:r w:rsidR="006A6307">
          <w:rPr>
            <w:noProof/>
            <w:webHidden/>
          </w:rPr>
          <w:fldChar w:fldCharType="begin"/>
        </w:r>
        <w:r w:rsidR="006A6307">
          <w:rPr>
            <w:noProof/>
            <w:webHidden/>
          </w:rPr>
          <w:instrText xml:space="preserve"> PAGEREF _Toc13487083 \h </w:instrText>
        </w:r>
        <w:r w:rsidR="006A6307">
          <w:rPr>
            <w:noProof/>
            <w:webHidden/>
          </w:rPr>
        </w:r>
        <w:r w:rsidR="006A6307">
          <w:rPr>
            <w:noProof/>
            <w:webHidden/>
          </w:rPr>
          <w:fldChar w:fldCharType="separate"/>
        </w:r>
        <w:r w:rsidR="0053081E">
          <w:rPr>
            <w:noProof/>
            <w:webHidden/>
          </w:rPr>
          <w:t>35</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4" w:history="1">
        <w:r w:rsidR="006A6307" w:rsidRPr="00B1295E">
          <w:rPr>
            <w:rStyle w:val="Hyperlink"/>
            <w:noProof/>
          </w:rPr>
          <w:t>Bảng 3.8: Use case quản lí bác sĩ, y tá</w:t>
        </w:r>
        <w:r w:rsidR="006A6307">
          <w:rPr>
            <w:noProof/>
            <w:webHidden/>
          </w:rPr>
          <w:tab/>
        </w:r>
        <w:r w:rsidR="006A6307">
          <w:rPr>
            <w:noProof/>
            <w:webHidden/>
          </w:rPr>
          <w:fldChar w:fldCharType="begin"/>
        </w:r>
        <w:r w:rsidR="006A6307">
          <w:rPr>
            <w:noProof/>
            <w:webHidden/>
          </w:rPr>
          <w:instrText xml:space="preserve"> PAGEREF _Toc13487084 \h </w:instrText>
        </w:r>
        <w:r w:rsidR="006A6307">
          <w:rPr>
            <w:noProof/>
            <w:webHidden/>
          </w:rPr>
        </w:r>
        <w:r w:rsidR="006A6307">
          <w:rPr>
            <w:noProof/>
            <w:webHidden/>
          </w:rPr>
          <w:fldChar w:fldCharType="separate"/>
        </w:r>
        <w:r w:rsidR="0053081E">
          <w:rPr>
            <w:noProof/>
            <w:webHidden/>
          </w:rPr>
          <w:t>36</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5" w:history="1">
        <w:r w:rsidR="006A6307" w:rsidRPr="00B1295E">
          <w:rPr>
            <w:rStyle w:val="Hyperlink"/>
            <w:noProof/>
          </w:rPr>
          <w:t>Bảng 3.9: Use case quản lí hồ sơ hồ sơ bệnh nhân</w:t>
        </w:r>
        <w:r w:rsidR="006A6307">
          <w:rPr>
            <w:noProof/>
            <w:webHidden/>
          </w:rPr>
          <w:tab/>
        </w:r>
        <w:r w:rsidR="006A6307">
          <w:rPr>
            <w:noProof/>
            <w:webHidden/>
          </w:rPr>
          <w:fldChar w:fldCharType="begin"/>
        </w:r>
        <w:r w:rsidR="006A6307">
          <w:rPr>
            <w:noProof/>
            <w:webHidden/>
          </w:rPr>
          <w:instrText xml:space="preserve"> PAGEREF _Toc13487085 \h </w:instrText>
        </w:r>
        <w:r w:rsidR="006A6307">
          <w:rPr>
            <w:noProof/>
            <w:webHidden/>
          </w:rPr>
        </w:r>
        <w:r w:rsidR="006A6307">
          <w:rPr>
            <w:noProof/>
            <w:webHidden/>
          </w:rPr>
          <w:fldChar w:fldCharType="separate"/>
        </w:r>
        <w:r w:rsidR="0053081E">
          <w:rPr>
            <w:noProof/>
            <w:webHidden/>
          </w:rPr>
          <w:t>38</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6" w:history="1">
        <w:r w:rsidR="006A6307" w:rsidRPr="00B1295E">
          <w:rPr>
            <w:rStyle w:val="Hyperlink"/>
            <w:noProof/>
          </w:rPr>
          <w:t>Bảng 3.10: Use case chẩn đoán bệnh</w:t>
        </w:r>
        <w:r w:rsidR="006A6307">
          <w:rPr>
            <w:noProof/>
            <w:webHidden/>
          </w:rPr>
          <w:tab/>
        </w:r>
        <w:r w:rsidR="006A6307">
          <w:rPr>
            <w:noProof/>
            <w:webHidden/>
          </w:rPr>
          <w:fldChar w:fldCharType="begin"/>
        </w:r>
        <w:r w:rsidR="006A6307">
          <w:rPr>
            <w:noProof/>
            <w:webHidden/>
          </w:rPr>
          <w:instrText xml:space="preserve"> PAGEREF _Toc13487086 \h </w:instrText>
        </w:r>
        <w:r w:rsidR="006A6307">
          <w:rPr>
            <w:noProof/>
            <w:webHidden/>
          </w:rPr>
        </w:r>
        <w:r w:rsidR="006A6307">
          <w:rPr>
            <w:noProof/>
            <w:webHidden/>
          </w:rPr>
          <w:fldChar w:fldCharType="separate"/>
        </w:r>
        <w:r w:rsidR="0053081E">
          <w:rPr>
            <w:noProof/>
            <w:webHidden/>
          </w:rPr>
          <w:t>40</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7" w:history="1">
        <w:r w:rsidR="006A6307" w:rsidRPr="00B1295E">
          <w:rPr>
            <w:rStyle w:val="Hyperlink"/>
            <w:noProof/>
          </w:rPr>
          <w:t>Bảng 3.11: Use case đăng nhập</w:t>
        </w:r>
        <w:r w:rsidR="006A6307">
          <w:rPr>
            <w:noProof/>
            <w:webHidden/>
          </w:rPr>
          <w:tab/>
        </w:r>
        <w:r w:rsidR="006A6307">
          <w:rPr>
            <w:noProof/>
            <w:webHidden/>
          </w:rPr>
          <w:fldChar w:fldCharType="begin"/>
        </w:r>
        <w:r w:rsidR="006A6307">
          <w:rPr>
            <w:noProof/>
            <w:webHidden/>
          </w:rPr>
          <w:instrText xml:space="preserve"> PAGEREF _Toc13487087 \h </w:instrText>
        </w:r>
        <w:r w:rsidR="006A6307">
          <w:rPr>
            <w:noProof/>
            <w:webHidden/>
          </w:rPr>
        </w:r>
        <w:r w:rsidR="006A6307">
          <w:rPr>
            <w:noProof/>
            <w:webHidden/>
          </w:rPr>
          <w:fldChar w:fldCharType="separate"/>
        </w:r>
        <w:r w:rsidR="0053081E">
          <w:rPr>
            <w:noProof/>
            <w:webHidden/>
          </w:rPr>
          <w:t>41</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8" w:history="1">
        <w:r w:rsidR="006A6307" w:rsidRPr="00B1295E">
          <w:rPr>
            <w:rStyle w:val="Hyperlink"/>
            <w:noProof/>
          </w:rPr>
          <w:t>Bảng 3.12: TTBENHNHAN</w:t>
        </w:r>
        <w:r w:rsidR="006A6307">
          <w:rPr>
            <w:noProof/>
            <w:webHidden/>
          </w:rPr>
          <w:tab/>
        </w:r>
        <w:r w:rsidR="006A6307">
          <w:rPr>
            <w:noProof/>
            <w:webHidden/>
          </w:rPr>
          <w:fldChar w:fldCharType="begin"/>
        </w:r>
        <w:r w:rsidR="006A6307">
          <w:rPr>
            <w:noProof/>
            <w:webHidden/>
          </w:rPr>
          <w:instrText xml:space="preserve"> PAGEREF _Toc13487088 \h </w:instrText>
        </w:r>
        <w:r w:rsidR="006A6307">
          <w:rPr>
            <w:noProof/>
            <w:webHidden/>
          </w:rPr>
        </w:r>
        <w:r w:rsidR="006A6307">
          <w:rPr>
            <w:noProof/>
            <w:webHidden/>
          </w:rPr>
          <w:fldChar w:fldCharType="separate"/>
        </w:r>
        <w:r w:rsidR="0053081E">
          <w:rPr>
            <w:noProof/>
            <w:webHidden/>
          </w:rPr>
          <w:t>44</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89" w:history="1">
        <w:r w:rsidR="006A6307" w:rsidRPr="00B1295E">
          <w:rPr>
            <w:rStyle w:val="Hyperlink"/>
            <w:noProof/>
          </w:rPr>
          <w:t>Bảng 3.13: TTBACSI</w:t>
        </w:r>
        <w:r w:rsidR="006A6307">
          <w:rPr>
            <w:noProof/>
            <w:webHidden/>
          </w:rPr>
          <w:tab/>
        </w:r>
        <w:r w:rsidR="006A6307">
          <w:rPr>
            <w:noProof/>
            <w:webHidden/>
          </w:rPr>
          <w:fldChar w:fldCharType="begin"/>
        </w:r>
        <w:r w:rsidR="006A6307">
          <w:rPr>
            <w:noProof/>
            <w:webHidden/>
          </w:rPr>
          <w:instrText xml:space="preserve"> PAGEREF _Toc13487089 \h </w:instrText>
        </w:r>
        <w:r w:rsidR="006A6307">
          <w:rPr>
            <w:noProof/>
            <w:webHidden/>
          </w:rPr>
        </w:r>
        <w:r w:rsidR="006A6307">
          <w:rPr>
            <w:noProof/>
            <w:webHidden/>
          </w:rPr>
          <w:fldChar w:fldCharType="separate"/>
        </w:r>
        <w:r w:rsidR="0053081E">
          <w:rPr>
            <w:noProof/>
            <w:webHidden/>
          </w:rPr>
          <w:t>45</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0" w:history="1">
        <w:r w:rsidR="006A6307" w:rsidRPr="00B1295E">
          <w:rPr>
            <w:rStyle w:val="Hyperlink"/>
            <w:noProof/>
          </w:rPr>
          <w:t>Bảng 3.14: TRIEUCHUNG</w:t>
        </w:r>
        <w:r w:rsidR="006A6307">
          <w:rPr>
            <w:noProof/>
            <w:webHidden/>
          </w:rPr>
          <w:tab/>
        </w:r>
        <w:r w:rsidR="006A6307">
          <w:rPr>
            <w:noProof/>
            <w:webHidden/>
          </w:rPr>
          <w:fldChar w:fldCharType="begin"/>
        </w:r>
        <w:r w:rsidR="006A6307">
          <w:rPr>
            <w:noProof/>
            <w:webHidden/>
          </w:rPr>
          <w:instrText xml:space="preserve"> PAGEREF _Toc13487090 \h </w:instrText>
        </w:r>
        <w:r w:rsidR="006A6307">
          <w:rPr>
            <w:noProof/>
            <w:webHidden/>
          </w:rPr>
        </w:r>
        <w:r w:rsidR="006A6307">
          <w:rPr>
            <w:noProof/>
            <w:webHidden/>
          </w:rPr>
          <w:fldChar w:fldCharType="separate"/>
        </w:r>
        <w:r w:rsidR="0053081E">
          <w:rPr>
            <w:noProof/>
            <w:webHidden/>
          </w:rPr>
          <w:t>46</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1" w:history="1">
        <w:r w:rsidR="006A6307" w:rsidRPr="00B1295E">
          <w:rPr>
            <w:rStyle w:val="Hyperlink"/>
            <w:noProof/>
          </w:rPr>
          <w:t>Bảng 3.15: TOATHUOC</w:t>
        </w:r>
        <w:r w:rsidR="006A6307">
          <w:rPr>
            <w:noProof/>
            <w:webHidden/>
          </w:rPr>
          <w:tab/>
        </w:r>
        <w:r w:rsidR="006A6307">
          <w:rPr>
            <w:noProof/>
            <w:webHidden/>
          </w:rPr>
          <w:fldChar w:fldCharType="begin"/>
        </w:r>
        <w:r w:rsidR="006A6307">
          <w:rPr>
            <w:noProof/>
            <w:webHidden/>
          </w:rPr>
          <w:instrText xml:space="preserve"> PAGEREF _Toc13487091 \h </w:instrText>
        </w:r>
        <w:r w:rsidR="006A6307">
          <w:rPr>
            <w:noProof/>
            <w:webHidden/>
          </w:rPr>
        </w:r>
        <w:r w:rsidR="006A6307">
          <w:rPr>
            <w:noProof/>
            <w:webHidden/>
          </w:rPr>
          <w:fldChar w:fldCharType="separate"/>
        </w:r>
        <w:r w:rsidR="0053081E">
          <w:rPr>
            <w:noProof/>
            <w:webHidden/>
          </w:rPr>
          <w:t>46</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2" w:history="1">
        <w:r w:rsidR="006A6307" w:rsidRPr="00B1295E">
          <w:rPr>
            <w:rStyle w:val="Hyperlink"/>
            <w:noProof/>
          </w:rPr>
          <w:t>Bảng 3.16: TIENSU</w:t>
        </w:r>
        <w:r w:rsidR="006A6307">
          <w:rPr>
            <w:noProof/>
            <w:webHidden/>
          </w:rPr>
          <w:tab/>
        </w:r>
        <w:r w:rsidR="006A6307">
          <w:rPr>
            <w:noProof/>
            <w:webHidden/>
          </w:rPr>
          <w:fldChar w:fldCharType="begin"/>
        </w:r>
        <w:r w:rsidR="006A6307">
          <w:rPr>
            <w:noProof/>
            <w:webHidden/>
          </w:rPr>
          <w:instrText xml:space="preserve"> PAGEREF _Toc13487092 \h </w:instrText>
        </w:r>
        <w:r w:rsidR="006A6307">
          <w:rPr>
            <w:noProof/>
            <w:webHidden/>
          </w:rPr>
        </w:r>
        <w:r w:rsidR="006A6307">
          <w:rPr>
            <w:noProof/>
            <w:webHidden/>
          </w:rPr>
          <w:fldChar w:fldCharType="separate"/>
        </w:r>
        <w:r w:rsidR="0053081E">
          <w:rPr>
            <w:noProof/>
            <w:webHidden/>
          </w:rPr>
          <w:t>47</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3" w:history="1">
        <w:r w:rsidR="006A6307" w:rsidRPr="00B1295E">
          <w:rPr>
            <w:rStyle w:val="Hyperlink"/>
            <w:noProof/>
          </w:rPr>
          <w:t>Bảng 3.17: THUOC</w:t>
        </w:r>
        <w:r w:rsidR="006A6307">
          <w:rPr>
            <w:noProof/>
            <w:webHidden/>
          </w:rPr>
          <w:tab/>
        </w:r>
        <w:r w:rsidR="006A6307">
          <w:rPr>
            <w:noProof/>
            <w:webHidden/>
          </w:rPr>
          <w:fldChar w:fldCharType="begin"/>
        </w:r>
        <w:r w:rsidR="006A6307">
          <w:rPr>
            <w:noProof/>
            <w:webHidden/>
          </w:rPr>
          <w:instrText xml:space="preserve"> PAGEREF _Toc13487093 \h </w:instrText>
        </w:r>
        <w:r w:rsidR="006A6307">
          <w:rPr>
            <w:noProof/>
            <w:webHidden/>
          </w:rPr>
        </w:r>
        <w:r w:rsidR="006A6307">
          <w:rPr>
            <w:noProof/>
            <w:webHidden/>
          </w:rPr>
          <w:fldChar w:fldCharType="separate"/>
        </w:r>
        <w:r w:rsidR="0053081E">
          <w:rPr>
            <w:noProof/>
            <w:webHidden/>
          </w:rPr>
          <w:t>48</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4" w:history="1">
        <w:r w:rsidR="006A6307" w:rsidRPr="00B1295E">
          <w:rPr>
            <w:rStyle w:val="Hyperlink"/>
            <w:noProof/>
          </w:rPr>
          <w:t>Bảng 3.18: KHOA</w:t>
        </w:r>
        <w:r w:rsidR="006A6307">
          <w:rPr>
            <w:noProof/>
            <w:webHidden/>
          </w:rPr>
          <w:tab/>
        </w:r>
        <w:r w:rsidR="006A6307">
          <w:rPr>
            <w:noProof/>
            <w:webHidden/>
          </w:rPr>
          <w:fldChar w:fldCharType="begin"/>
        </w:r>
        <w:r w:rsidR="006A6307">
          <w:rPr>
            <w:noProof/>
            <w:webHidden/>
          </w:rPr>
          <w:instrText xml:space="preserve"> PAGEREF _Toc13487094 \h </w:instrText>
        </w:r>
        <w:r w:rsidR="006A6307">
          <w:rPr>
            <w:noProof/>
            <w:webHidden/>
          </w:rPr>
        </w:r>
        <w:r w:rsidR="006A6307">
          <w:rPr>
            <w:noProof/>
            <w:webHidden/>
          </w:rPr>
          <w:fldChar w:fldCharType="separate"/>
        </w:r>
        <w:r w:rsidR="0053081E">
          <w:rPr>
            <w:noProof/>
            <w:webHidden/>
          </w:rPr>
          <w:t>48</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5" w:history="1">
        <w:r w:rsidR="006A6307" w:rsidRPr="00B1295E">
          <w:rPr>
            <w:rStyle w:val="Hyperlink"/>
            <w:noProof/>
          </w:rPr>
          <w:t>Bảng 3.19: HOSOBENHNHAN</w:t>
        </w:r>
        <w:r w:rsidR="006A6307">
          <w:rPr>
            <w:noProof/>
            <w:webHidden/>
          </w:rPr>
          <w:tab/>
        </w:r>
        <w:r w:rsidR="006A6307">
          <w:rPr>
            <w:noProof/>
            <w:webHidden/>
          </w:rPr>
          <w:fldChar w:fldCharType="begin"/>
        </w:r>
        <w:r w:rsidR="006A6307">
          <w:rPr>
            <w:noProof/>
            <w:webHidden/>
          </w:rPr>
          <w:instrText xml:space="preserve"> PAGEREF _Toc13487095 \h </w:instrText>
        </w:r>
        <w:r w:rsidR="006A6307">
          <w:rPr>
            <w:noProof/>
            <w:webHidden/>
          </w:rPr>
        </w:r>
        <w:r w:rsidR="006A6307">
          <w:rPr>
            <w:noProof/>
            <w:webHidden/>
          </w:rPr>
          <w:fldChar w:fldCharType="separate"/>
        </w:r>
        <w:r w:rsidR="0053081E">
          <w:rPr>
            <w:noProof/>
            <w:webHidden/>
          </w:rPr>
          <w:t>49</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6" w:history="1">
        <w:r w:rsidR="006A6307" w:rsidRPr="00B1295E">
          <w:rPr>
            <w:rStyle w:val="Hyperlink"/>
            <w:noProof/>
          </w:rPr>
          <w:t>Bảng 3.20: CHITIETTHUOC</w:t>
        </w:r>
        <w:r w:rsidR="006A6307">
          <w:rPr>
            <w:noProof/>
            <w:webHidden/>
          </w:rPr>
          <w:tab/>
        </w:r>
        <w:r w:rsidR="006A6307">
          <w:rPr>
            <w:noProof/>
            <w:webHidden/>
          </w:rPr>
          <w:fldChar w:fldCharType="begin"/>
        </w:r>
        <w:r w:rsidR="006A6307">
          <w:rPr>
            <w:noProof/>
            <w:webHidden/>
          </w:rPr>
          <w:instrText xml:space="preserve"> PAGEREF _Toc13487096 \h </w:instrText>
        </w:r>
        <w:r w:rsidR="006A6307">
          <w:rPr>
            <w:noProof/>
            <w:webHidden/>
          </w:rPr>
        </w:r>
        <w:r w:rsidR="006A6307">
          <w:rPr>
            <w:noProof/>
            <w:webHidden/>
          </w:rPr>
          <w:fldChar w:fldCharType="separate"/>
        </w:r>
        <w:r w:rsidR="0053081E">
          <w:rPr>
            <w:noProof/>
            <w:webHidden/>
          </w:rPr>
          <w:t>50</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7" w:history="1">
        <w:r w:rsidR="006A6307" w:rsidRPr="00B1295E">
          <w:rPr>
            <w:rStyle w:val="Hyperlink"/>
            <w:noProof/>
          </w:rPr>
          <w:t>Bảng 3.21: BENH</w:t>
        </w:r>
        <w:r w:rsidR="006A6307">
          <w:rPr>
            <w:noProof/>
            <w:webHidden/>
          </w:rPr>
          <w:tab/>
        </w:r>
        <w:r w:rsidR="006A6307">
          <w:rPr>
            <w:noProof/>
            <w:webHidden/>
          </w:rPr>
          <w:fldChar w:fldCharType="begin"/>
        </w:r>
        <w:r w:rsidR="006A6307">
          <w:rPr>
            <w:noProof/>
            <w:webHidden/>
          </w:rPr>
          <w:instrText xml:space="preserve"> PAGEREF _Toc13487097 \h </w:instrText>
        </w:r>
        <w:r w:rsidR="006A6307">
          <w:rPr>
            <w:noProof/>
            <w:webHidden/>
          </w:rPr>
        </w:r>
        <w:r w:rsidR="006A6307">
          <w:rPr>
            <w:noProof/>
            <w:webHidden/>
          </w:rPr>
          <w:fldChar w:fldCharType="separate"/>
        </w:r>
        <w:r w:rsidR="0053081E">
          <w:rPr>
            <w:noProof/>
            <w:webHidden/>
          </w:rPr>
          <w:t>50</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8" w:history="1">
        <w:r w:rsidR="006A6307" w:rsidRPr="00B1295E">
          <w:rPr>
            <w:rStyle w:val="Hyperlink"/>
            <w:noProof/>
          </w:rPr>
          <w:t>Bảng 3.22: KHAMBENH</w:t>
        </w:r>
        <w:r w:rsidR="006A6307">
          <w:rPr>
            <w:noProof/>
            <w:webHidden/>
          </w:rPr>
          <w:tab/>
        </w:r>
        <w:r w:rsidR="006A6307">
          <w:rPr>
            <w:noProof/>
            <w:webHidden/>
          </w:rPr>
          <w:fldChar w:fldCharType="begin"/>
        </w:r>
        <w:r w:rsidR="006A6307">
          <w:rPr>
            <w:noProof/>
            <w:webHidden/>
          </w:rPr>
          <w:instrText xml:space="preserve"> PAGEREF _Toc13487098 \h </w:instrText>
        </w:r>
        <w:r w:rsidR="006A6307">
          <w:rPr>
            <w:noProof/>
            <w:webHidden/>
          </w:rPr>
        </w:r>
        <w:r w:rsidR="006A6307">
          <w:rPr>
            <w:noProof/>
            <w:webHidden/>
          </w:rPr>
          <w:fldChar w:fldCharType="separate"/>
        </w:r>
        <w:r w:rsidR="0053081E">
          <w:rPr>
            <w:noProof/>
            <w:webHidden/>
          </w:rPr>
          <w:t>51</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099" w:history="1">
        <w:r w:rsidR="006A6307" w:rsidRPr="00B1295E">
          <w:rPr>
            <w:rStyle w:val="Hyperlink"/>
            <w:noProof/>
          </w:rPr>
          <w:t>Bảng 3.23: BANGCAP</w:t>
        </w:r>
        <w:r w:rsidR="006A6307">
          <w:rPr>
            <w:noProof/>
            <w:webHidden/>
          </w:rPr>
          <w:tab/>
        </w:r>
        <w:r w:rsidR="006A6307">
          <w:rPr>
            <w:noProof/>
            <w:webHidden/>
          </w:rPr>
          <w:fldChar w:fldCharType="begin"/>
        </w:r>
        <w:r w:rsidR="006A6307">
          <w:rPr>
            <w:noProof/>
            <w:webHidden/>
          </w:rPr>
          <w:instrText xml:space="preserve"> PAGEREF _Toc13487099 \h </w:instrText>
        </w:r>
        <w:r w:rsidR="006A6307">
          <w:rPr>
            <w:noProof/>
            <w:webHidden/>
          </w:rPr>
        </w:r>
        <w:r w:rsidR="006A6307">
          <w:rPr>
            <w:noProof/>
            <w:webHidden/>
          </w:rPr>
          <w:fldChar w:fldCharType="separate"/>
        </w:r>
        <w:r w:rsidR="0053081E">
          <w:rPr>
            <w:noProof/>
            <w:webHidden/>
          </w:rPr>
          <w:t>52</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100" w:history="1">
        <w:r w:rsidR="006A6307" w:rsidRPr="00B1295E">
          <w:rPr>
            <w:rStyle w:val="Hyperlink"/>
            <w:noProof/>
          </w:rPr>
          <w:t>Bảng 3.24: DANGNHAP</w:t>
        </w:r>
        <w:r w:rsidR="006A6307">
          <w:rPr>
            <w:noProof/>
            <w:webHidden/>
          </w:rPr>
          <w:tab/>
        </w:r>
        <w:r w:rsidR="006A6307">
          <w:rPr>
            <w:noProof/>
            <w:webHidden/>
          </w:rPr>
          <w:fldChar w:fldCharType="begin"/>
        </w:r>
        <w:r w:rsidR="006A6307">
          <w:rPr>
            <w:noProof/>
            <w:webHidden/>
          </w:rPr>
          <w:instrText xml:space="preserve"> PAGEREF _Toc13487100 \h </w:instrText>
        </w:r>
        <w:r w:rsidR="006A6307">
          <w:rPr>
            <w:noProof/>
            <w:webHidden/>
          </w:rPr>
        </w:r>
        <w:r w:rsidR="006A6307">
          <w:rPr>
            <w:noProof/>
            <w:webHidden/>
          </w:rPr>
          <w:fldChar w:fldCharType="separate"/>
        </w:r>
        <w:r w:rsidR="0053081E">
          <w:rPr>
            <w:noProof/>
            <w:webHidden/>
          </w:rPr>
          <w:t>52</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101" w:history="1">
        <w:r w:rsidR="006A6307" w:rsidRPr="00B1295E">
          <w:rPr>
            <w:rStyle w:val="Hyperlink"/>
            <w:noProof/>
          </w:rPr>
          <w:t>Bả</w:t>
        </w:r>
        <w:r w:rsidR="00956989">
          <w:rPr>
            <w:rStyle w:val="Hyperlink"/>
            <w:noProof/>
          </w:rPr>
          <w:t>ng 3.</w:t>
        </w:r>
        <w:r w:rsidR="006A6307" w:rsidRPr="00B1295E">
          <w:rPr>
            <w:rStyle w:val="Hyperlink"/>
            <w:noProof/>
          </w:rPr>
          <w:t>25: TRIEUCHUNGKHAMBENH</w:t>
        </w:r>
        <w:r w:rsidR="006A6307">
          <w:rPr>
            <w:noProof/>
            <w:webHidden/>
          </w:rPr>
          <w:tab/>
        </w:r>
        <w:r w:rsidR="006A6307">
          <w:rPr>
            <w:noProof/>
            <w:webHidden/>
          </w:rPr>
          <w:fldChar w:fldCharType="begin"/>
        </w:r>
        <w:r w:rsidR="006A6307">
          <w:rPr>
            <w:noProof/>
            <w:webHidden/>
          </w:rPr>
          <w:instrText xml:space="preserve"> PAGEREF _Toc13487101 \h </w:instrText>
        </w:r>
        <w:r w:rsidR="006A6307">
          <w:rPr>
            <w:noProof/>
            <w:webHidden/>
          </w:rPr>
        </w:r>
        <w:r w:rsidR="006A6307">
          <w:rPr>
            <w:noProof/>
            <w:webHidden/>
          </w:rPr>
          <w:fldChar w:fldCharType="separate"/>
        </w:r>
        <w:r w:rsidR="0053081E">
          <w:rPr>
            <w:noProof/>
            <w:webHidden/>
          </w:rPr>
          <w:t>53</w:t>
        </w:r>
        <w:r w:rsidR="006A6307">
          <w:rPr>
            <w:noProof/>
            <w:webHidden/>
          </w:rPr>
          <w:fldChar w:fldCharType="end"/>
        </w:r>
      </w:hyperlink>
    </w:p>
    <w:p w:rsidR="006A6307" w:rsidRDefault="00DC0565" w:rsidP="006A6307">
      <w:pPr>
        <w:pStyle w:val="TableofFigures"/>
        <w:tabs>
          <w:tab w:val="right" w:leader="dot" w:pos="8777"/>
        </w:tabs>
        <w:spacing w:line="360" w:lineRule="auto"/>
        <w:rPr>
          <w:rFonts w:asciiTheme="minorHAnsi" w:hAnsiTheme="minorHAnsi" w:cstheme="minorBidi"/>
          <w:noProof/>
          <w:sz w:val="22"/>
          <w:szCs w:val="22"/>
        </w:rPr>
      </w:pPr>
      <w:hyperlink w:anchor="_Toc13487102" w:history="1">
        <w:r w:rsidR="006A6307" w:rsidRPr="00B1295E">
          <w:rPr>
            <w:rStyle w:val="Hyperlink"/>
            <w:noProof/>
          </w:rPr>
          <w:t>Bả</w:t>
        </w:r>
        <w:r w:rsidR="00956989">
          <w:rPr>
            <w:rStyle w:val="Hyperlink"/>
            <w:noProof/>
          </w:rPr>
          <w:t>ng 3.</w:t>
        </w:r>
        <w:r w:rsidR="006A6307" w:rsidRPr="00B1295E">
          <w:rPr>
            <w:rStyle w:val="Hyperlink"/>
            <w:noProof/>
          </w:rPr>
          <w:t>26: LUAT</w:t>
        </w:r>
        <w:r w:rsidR="006A6307">
          <w:rPr>
            <w:noProof/>
            <w:webHidden/>
          </w:rPr>
          <w:tab/>
        </w:r>
        <w:r w:rsidR="006A6307">
          <w:rPr>
            <w:noProof/>
            <w:webHidden/>
          </w:rPr>
          <w:fldChar w:fldCharType="begin"/>
        </w:r>
        <w:r w:rsidR="006A6307">
          <w:rPr>
            <w:noProof/>
            <w:webHidden/>
          </w:rPr>
          <w:instrText xml:space="preserve"> PAGEREF _Toc13487102 \h </w:instrText>
        </w:r>
        <w:r w:rsidR="006A6307">
          <w:rPr>
            <w:noProof/>
            <w:webHidden/>
          </w:rPr>
        </w:r>
        <w:r w:rsidR="006A6307">
          <w:rPr>
            <w:noProof/>
            <w:webHidden/>
          </w:rPr>
          <w:fldChar w:fldCharType="separate"/>
        </w:r>
        <w:r w:rsidR="0053081E">
          <w:rPr>
            <w:noProof/>
            <w:webHidden/>
          </w:rPr>
          <w:t>53</w:t>
        </w:r>
        <w:r w:rsidR="006A6307">
          <w:rPr>
            <w:noProof/>
            <w:webHidden/>
          </w:rPr>
          <w:fldChar w:fldCharType="end"/>
        </w:r>
      </w:hyperlink>
    </w:p>
    <w:p w:rsidR="00B12FB8" w:rsidRPr="00213EF3" w:rsidRDefault="00B12FB8" w:rsidP="006A6307">
      <w:pPr>
        <w:pStyle w:val="TableofFigures"/>
        <w:tabs>
          <w:tab w:val="right" w:leader="dot" w:pos="9111"/>
        </w:tabs>
        <w:spacing w:line="360" w:lineRule="auto"/>
        <w:rPr>
          <w:rFonts w:eastAsiaTheme="majorEastAsia"/>
          <w:b/>
        </w:rPr>
        <w:sectPr w:rsidR="00B12FB8" w:rsidRPr="00213EF3" w:rsidSect="00DC0565">
          <w:footerReference w:type="default" r:id="rId10"/>
          <w:pgSz w:w="11906" w:h="16838" w:code="9"/>
          <w:pgMar w:top="1701" w:right="1134" w:bottom="1701" w:left="1985" w:header="709" w:footer="709" w:gutter="0"/>
          <w:pgNumType w:fmt="lowerRoman" w:start="1"/>
          <w:cols w:space="708"/>
          <w:docGrid w:linePitch="360"/>
        </w:sectPr>
      </w:pPr>
      <w:r w:rsidRPr="00213EF3">
        <w:rPr>
          <w:rStyle w:val="Hyperlink"/>
          <w:noProof/>
        </w:rPr>
        <w:fldChar w:fldCharType="end"/>
      </w:r>
    </w:p>
    <w:p w:rsidR="00E353FA" w:rsidRPr="00213EF3" w:rsidRDefault="00D4639D" w:rsidP="003E39E8">
      <w:pPr>
        <w:pStyle w:val="Heading1"/>
        <w:spacing w:before="120" w:after="120" w:line="360" w:lineRule="auto"/>
        <w:jc w:val="center"/>
        <w:rPr>
          <w:rFonts w:ascii="Times New Roman" w:hAnsi="Times New Roman" w:cs="Times New Roman"/>
          <w:sz w:val="32"/>
          <w:szCs w:val="32"/>
        </w:rPr>
      </w:pPr>
      <w:bookmarkStart w:id="6" w:name="_Toc12874298"/>
      <w:r w:rsidRPr="00213EF3">
        <w:rPr>
          <w:rFonts w:ascii="Times New Roman" w:hAnsi="Times New Roman" w:cs="Times New Roman"/>
          <w:sz w:val="32"/>
          <w:szCs w:val="32"/>
        </w:rPr>
        <w:lastRenderedPageBreak/>
        <w:t>MỞ ĐẦU</w:t>
      </w:r>
      <w:bookmarkEnd w:id="6"/>
    </w:p>
    <w:p w:rsidR="003E1862" w:rsidRPr="00213EF3" w:rsidRDefault="00CF1031" w:rsidP="00213EF3">
      <w:pPr>
        <w:pStyle w:val="Heading2"/>
        <w:spacing w:after="120" w:line="360" w:lineRule="auto"/>
        <w:rPr>
          <w:rFonts w:ascii="Times New Roman" w:hAnsi="Times New Roman" w:cs="Times New Roman"/>
          <w:color w:val="000000" w:themeColor="text1"/>
          <w:sz w:val="26"/>
          <w:szCs w:val="26"/>
        </w:rPr>
      </w:pPr>
      <w:bookmarkStart w:id="7" w:name="_Toc12874299"/>
      <w:r w:rsidRPr="00213EF3">
        <w:rPr>
          <w:rFonts w:ascii="Times New Roman" w:hAnsi="Times New Roman" w:cs="Times New Roman"/>
          <w:color w:val="000000" w:themeColor="text1"/>
          <w:sz w:val="26"/>
          <w:szCs w:val="26"/>
        </w:rPr>
        <w:t xml:space="preserve">1. </w:t>
      </w:r>
      <w:r w:rsidR="00A43DC3" w:rsidRPr="00213EF3">
        <w:rPr>
          <w:rFonts w:ascii="Times New Roman" w:hAnsi="Times New Roman" w:cs="Times New Roman"/>
          <w:color w:val="000000" w:themeColor="text1"/>
          <w:sz w:val="26"/>
          <w:szCs w:val="26"/>
        </w:rPr>
        <w:t>Lý do chọn đề tài</w:t>
      </w:r>
      <w:bookmarkEnd w:id="7"/>
    </w:p>
    <w:p w:rsidR="005542F8" w:rsidRPr="00213EF3" w:rsidRDefault="008052FA" w:rsidP="00213EF3">
      <w:pPr>
        <w:spacing w:line="360" w:lineRule="auto"/>
      </w:pPr>
      <w:r w:rsidRPr="00213EF3">
        <w:tab/>
      </w:r>
      <w:r w:rsidR="005542F8" w:rsidRPr="00213EF3">
        <w:t>Nhiều đề án, chương trình và giải pháp cho vấn đề quá tải bệnh viện đã được nghiên cứu, triển khai trong những năm qua. Nhưng ở các bệnh việ</w:t>
      </w:r>
      <w:r w:rsidR="00B12FB8" w:rsidRPr="00213EF3">
        <w:t>n</w:t>
      </w:r>
      <w:r w:rsidR="005542F8" w:rsidRPr="00213EF3">
        <w:t xml:space="preserve"> tuyến trung ương, tại Hà Nội và TP Hồ Chí Minh và một số</w:t>
      </w:r>
      <w:r w:rsidR="00146795" w:rsidRPr="00213EF3">
        <w:t xml:space="preserve"> bệnh viện</w:t>
      </w:r>
      <w:r w:rsidR="005542F8" w:rsidRPr="00213EF3">
        <w:t xml:space="preserve"> các tỉnh và thành phố khác, tình trạng quá tải vẫn diễn ra với mức độ ngày càng nặng nề. </w:t>
      </w:r>
      <w:r w:rsidR="005542F8" w:rsidRPr="00213EF3">
        <w:rPr>
          <w:color w:val="000000"/>
          <w:shd w:val="clear" w:color="auto" w:fill="FFFFFF"/>
        </w:rPr>
        <w:t>Chủ trương củ</w:t>
      </w:r>
      <w:r w:rsidR="0028745C">
        <w:rPr>
          <w:color w:val="000000"/>
          <w:shd w:val="clear" w:color="auto" w:fill="FFFFFF"/>
        </w:rPr>
        <w:t>a b</w:t>
      </w:r>
      <w:r w:rsidR="005542F8" w:rsidRPr="00213EF3">
        <w:rPr>
          <w:color w:val="000000"/>
          <w:shd w:val="clear" w:color="auto" w:fill="FFFFFF"/>
        </w:rPr>
        <w:t>ộ</w:t>
      </w:r>
      <w:r w:rsidR="0028745C">
        <w:rPr>
          <w:color w:val="000000"/>
          <w:shd w:val="clear" w:color="auto" w:fill="FFFFFF"/>
        </w:rPr>
        <w:t xml:space="preserve"> y</w:t>
      </w:r>
      <w:r w:rsidR="005542F8" w:rsidRPr="00213EF3">
        <w:rPr>
          <w:color w:val="000000"/>
          <w:shd w:val="clear" w:color="auto" w:fill="FFFFFF"/>
        </w:rPr>
        <w:t xml:space="preserve"> tế mỗi bàn khám lý tưởng nhất chỉ nên 30-35 bệnh nhân/ngày nhưng ở</w:t>
      </w:r>
      <w:r w:rsidR="00B12FB8" w:rsidRPr="00213EF3">
        <w:rPr>
          <w:color w:val="000000"/>
          <w:shd w:val="clear" w:color="auto" w:fill="FFFFFF"/>
        </w:rPr>
        <w:t xml:space="preserve"> bệnh viện</w:t>
      </w:r>
      <w:r w:rsidR="0028745C">
        <w:rPr>
          <w:color w:val="000000"/>
          <w:shd w:val="clear" w:color="auto" w:fill="FFFFFF"/>
        </w:rPr>
        <w:t xml:space="preserve"> </w:t>
      </w:r>
      <w:r w:rsidR="005542F8" w:rsidRPr="00213EF3">
        <w:rPr>
          <w:color w:val="000000"/>
          <w:shd w:val="clear" w:color="auto" w:fill="FFFFFF"/>
        </w:rPr>
        <w:t>Từ Dũ, mỗi bác sĩ khám phụ khoa trung bình khoảng 45-50 bệnh nhân, thậm chí ngày đầu tuần con số này có thể lên đến 55-60.</w:t>
      </w:r>
      <w:r w:rsidR="005542F8" w:rsidRPr="00213EF3">
        <w:t xml:space="preserve"> Dẫn theo đó, tình trạng sai sót trong quá trình chẩn đoán bệnh cũng tăng cao, khiến tâm lí bệnh nhân bất ổn.</w:t>
      </w:r>
      <w:r w:rsidR="006B79E2" w:rsidRPr="00213EF3">
        <w:t xml:space="preserve"> </w:t>
      </w:r>
      <w:r w:rsidR="006B79E2" w:rsidRPr="00213EF3">
        <w:rPr>
          <w:color w:val="000000"/>
          <w:shd w:val="clear" w:color="auto" w:fill="FFFFFF"/>
        </w:rPr>
        <w:t>Theo các nghiên cứu ở các nước phát triển tỷ lệ sai sót, sự cố y khoa dao động từ 3,8% đến 16,7%, trong số này có khoảng 50% có thể phòng ngừa được. Xét điều kiện thực tế hiện tại, có thể nói rằng tỷ lệ sai sót, sự cố y khoa của nước ta không thấp hơn con số trên</w:t>
      </w:r>
      <w:r w:rsidR="00B50C98" w:rsidRPr="00213EF3">
        <w:rPr>
          <w:color w:val="000000"/>
          <w:shd w:val="clear" w:color="auto" w:fill="FFFFFF"/>
        </w:rPr>
        <w:fldChar w:fldCharType="begin" w:fldLock="1"/>
      </w:r>
      <w:r w:rsidR="00B50C98" w:rsidRPr="00213EF3">
        <w:rPr>
          <w:color w:val="000000"/>
          <w:shd w:val="clear" w:color="auto" w:fill="FFFFFF"/>
        </w:rPr>
        <w:instrText>ADDIN CSL_CITATION {"citationItems":[{"id":"ITEM-1","itemData":{"author":[{"dropping-particle":"","family":"Hoàng Lan(2018)","given":"","non-dropping-particle":"","parse-names":false,"suffix":""}],"container-title":"dantri.com.vn","id":"ITEM-1","issued":{"date-parts":[["0"]]},"title":"Quá tải bệnh viện và nghịch lý của ngành y","type":"article-journal"},"uris":["http://www.mendeley.com/documents/?uuid=a6393aea-6a26-439f-976b-b4b510a0075b"]}],"mendeley":{"formattedCitation":"[1]","plainTextFormattedCitation":"[1]","previouslyFormattedCitation":"[1]"},"properties":{"noteIndex":0},"schema":"https://github.com/citation-style-language/schema/raw/master/csl-citation.json"}</w:instrText>
      </w:r>
      <w:r w:rsidR="00B50C98" w:rsidRPr="00213EF3">
        <w:rPr>
          <w:color w:val="000000"/>
          <w:shd w:val="clear" w:color="auto" w:fill="FFFFFF"/>
        </w:rPr>
        <w:fldChar w:fldCharType="separate"/>
      </w:r>
      <w:r w:rsidR="00B50C98" w:rsidRPr="00213EF3">
        <w:rPr>
          <w:noProof/>
          <w:color w:val="000000"/>
          <w:shd w:val="clear" w:color="auto" w:fill="FFFFFF"/>
        </w:rPr>
        <w:t>[1]</w:t>
      </w:r>
      <w:r w:rsidR="00B50C98" w:rsidRPr="00213EF3">
        <w:rPr>
          <w:color w:val="000000"/>
          <w:shd w:val="clear" w:color="auto" w:fill="FFFFFF"/>
        </w:rPr>
        <w:fldChar w:fldCharType="end"/>
      </w:r>
      <w:r w:rsidR="006B79E2" w:rsidRPr="00213EF3">
        <w:rPr>
          <w:color w:val="000000"/>
          <w:shd w:val="clear" w:color="auto" w:fill="FFFFFF"/>
        </w:rPr>
        <w:t xml:space="preserve">. </w:t>
      </w:r>
      <w:r w:rsidR="005542F8" w:rsidRPr="00213EF3">
        <w:t>Dường như, ngành y tế vẫn chưa tìm được liều thuốc hữu hiệu trong việc chữa "căn bệnh quá tả</w:t>
      </w:r>
      <w:r w:rsidR="006B79E2" w:rsidRPr="00213EF3">
        <w:t>i".</w:t>
      </w:r>
    </w:p>
    <w:p w:rsidR="005542F8" w:rsidRPr="00213EF3" w:rsidRDefault="005542F8" w:rsidP="00213EF3">
      <w:pPr>
        <w:spacing w:before="120" w:after="120" w:line="360" w:lineRule="auto"/>
        <w:ind w:firstLine="720"/>
      </w:pPr>
      <w:r w:rsidRPr="00213EF3">
        <w:t>Để hỗ trợ vấn đề</w:t>
      </w:r>
      <w:r w:rsidR="0028745C">
        <w:t xml:space="preserve"> này, chúng ta hãy nghĩ ngay đến </w:t>
      </w:r>
      <w:r w:rsidRPr="00213EF3">
        <w:t>ngành công nghệ thông tin. Áp dụng công nghệ thông tin vào lĩnh vực y khoa sẽ giúp tự động hóa các phương tiện chuẩn đoán và điều trị, giảm tải thời gian khám chữa bệnh, tránh tình trạng sai s</w:t>
      </w:r>
      <w:r w:rsidR="0028745C">
        <w:t>ót</w:t>
      </w:r>
      <w:r w:rsidRPr="00213EF3">
        <w:t xml:space="preserve"> khi bác sĩ khám chữa bệnh. Bên cạnh đó, số lượng các y bác sĩ có kinh nghiệm, có kiến thức chuyên môn còn hạn chế. Nhu cầu khám chữa bệnh ngày một tăng cao, số lượng hồ sơ bệnh án rất lớ</w:t>
      </w:r>
      <w:r w:rsidR="00A07A2A" w:rsidRPr="00213EF3">
        <w:t>n, tiền</w:t>
      </w:r>
      <w:r w:rsidRPr="00213EF3">
        <w:t xml:space="preserve"> sử bệnh nhân không kiểm soát. Một bệnh nhân có nhiều bệnh hoặc bệnh nhân d</w:t>
      </w:r>
      <w:r w:rsidR="008E5366" w:rsidRPr="00213EF3">
        <w:t>ị</w:t>
      </w:r>
      <w:r w:rsidRPr="00213EF3">
        <w:t xml:space="preserve"> ứng với các thành phần thuốc. Với tình hình thực tại thì rất có thể các bác sĩ sẽ dễ gặp phải các sai sót không đáng có. Xuất phát từ yêu cầu đó, bằng việc sử dụng kỹ thuật khai phá dữ liệ</w:t>
      </w:r>
      <w:r w:rsidR="00A07A2A" w:rsidRPr="00213EF3">
        <w:t xml:space="preserve">u, </w:t>
      </w:r>
      <w:r w:rsidRPr="00213EF3">
        <w:t>luật kết hợp để xây dựng một hệ hỗ trợ có đầy đủ kiến thức chuyên môn và có khả năng hỗ trợ khám chữa bệnh dựa trên các xét nghiệm và tiền sử bệnh của bệnh nhân là hoàn toàn cần thiết.</w:t>
      </w:r>
    </w:p>
    <w:p w:rsidR="00D36059" w:rsidRPr="00213EF3" w:rsidRDefault="00D36059" w:rsidP="00213EF3">
      <w:pPr>
        <w:spacing w:before="120" w:after="120" w:line="360" w:lineRule="auto"/>
        <w:ind w:firstLine="720"/>
      </w:pPr>
    </w:p>
    <w:p w:rsidR="005542F8" w:rsidRPr="00213EF3" w:rsidRDefault="005542F8" w:rsidP="00213EF3">
      <w:pPr>
        <w:spacing w:before="120" w:after="120" w:line="360" w:lineRule="auto"/>
        <w:ind w:firstLine="720"/>
      </w:pPr>
      <w:r w:rsidRPr="00213EF3">
        <w:lastRenderedPageBreak/>
        <w:t>Vì vậy, tôi chọn đề tài “</w:t>
      </w:r>
      <w:r w:rsidRPr="00213EF3">
        <w:rPr>
          <w:b/>
        </w:rPr>
        <w:t>Xây dựng hệ hỗ trợ chẩn đoán y khoa dựa trên các xét nghiệm và tiền sử bệnh của bệnh nhân</w:t>
      </w:r>
      <w:r w:rsidRPr="00213EF3">
        <w:t>”, đề tài sẽ là một trong các giải pháp hỗ trợ các bác sĩ trong quá trình chuẩn đoán bệnh bằng cách nhắc nhở, cảnh báo khi có những xung đột.</w:t>
      </w:r>
    </w:p>
    <w:p w:rsidR="003C6C0F" w:rsidRPr="00213EF3" w:rsidRDefault="00D4639D" w:rsidP="00213EF3">
      <w:pPr>
        <w:pStyle w:val="Heading2"/>
        <w:spacing w:after="120" w:line="360" w:lineRule="auto"/>
        <w:rPr>
          <w:rFonts w:ascii="Times New Roman" w:hAnsi="Times New Roman" w:cs="Times New Roman"/>
          <w:color w:val="000000" w:themeColor="text1"/>
          <w:sz w:val="26"/>
          <w:szCs w:val="26"/>
        </w:rPr>
      </w:pPr>
      <w:bookmarkStart w:id="8" w:name="_Toc12874300"/>
      <w:r w:rsidRPr="00213EF3">
        <w:rPr>
          <w:rFonts w:ascii="Times New Roman" w:hAnsi="Times New Roman" w:cs="Times New Roman"/>
          <w:color w:val="000000" w:themeColor="text1"/>
          <w:sz w:val="26"/>
          <w:szCs w:val="26"/>
        </w:rPr>
        <w:t>2</w:t>
      </w:r>
      <w:r w:rsidR="00F56043" w:rsidRPr="00213EF3">
        <w:rPr>
          <w:rFonts w:ascii="Times New Roman" w:hAnsi="Times New Roman" w:cs="Times New Roman"/>
          <w:color w:val="000000" w:themeColor="text1"/>
          <w:sz w:val="26"/>
          <w:szCs w:val="26"/>
        </w:rPr>
        <w:t>.</w:t>
      </w:r>
      <w:r w:rsidR="00CF1031" w:rsidRPr="00213EF3">
        <w:rPr>
          <w:rFonts w:ascii="Times New Roman" w:hAnsi="Times New Roman" w:cs="Times New Roman"/>
          <w:color w:val="000000" w:themeColor="text1"/>
          <w:sz w:val="26"/>
          <w:szCs w:val="26"/>
        </w:rPr>
        <w:t xml:space="preserve"> </w:t>
      </w:r>
      <w:r w:rsidR="003C6C0F" w:rsidRPr="00213EF3">
        <w:rPr>
          <w:rFonts w:ascii="Times New Roman" w:hAnsi="Times New Roman" w:cs="Times New Roman"/>
          <w:color w:val="000000" w:themeColor="text1"/>
          <w:sz w:val="26"/>
          <w:szCs w:val="26"/>
        </w:rPr>
        <w:t>Mục tiêu nghiên cứu</w:t>
      </w:r>
      <w:bookmarkEnd w:id="8"/>
    </w:p>
    <w:p w:rsidR="004E03AD" w:rsidRPr="00213EF3" w:rsidRDefault="004E03AD" w:rsidP="00213EF3">
      <w:pPr>
        <w:spacing w:before="120" w:after="120" w:line="360" w:lineRule="auto"/>
        <w:ind w:firstLine="720"/>
      </w:pPr>
      <w:r w:rsidRPr="00213EF3">
        <w:t>Mục tiêu chính của luận văn là đề xuất một giải pháp hỗ trợ các bác sĩ trong quá trình chẩn đoán bệnh. Để thực hiện được mục tiêu này, luận văn phải đạt được các mục tiêu cụ thể sau:</w:t>
      </w:r>
    </w:p>
    <w:p w:rsidR="004E03AD" w:rsidRPr="00213EF3" w:rsidRDefault="00110EDC" w:rsidP="00213EF3">
      <w:pPr>
        <w:pStyle w:val="ListParagraph"/>
        <w:numPr>
          <w:ilvl w:val="0"/>
          <w:numId w:val="37"/>
        </w:numPr>
        <w:spacing w:before="120" w:after="120" w:line="360" w:lineRule="auto"/>
        <w:ind w:left="1134"/>
      </w:pPr>
      <w:r w:rsidRPr="00213EF3">
        <w:t>Phân tích được quy trình khám chữa bệnh của một phòng khám tại bệnh viện.</w:t>
      </w:r>
    </w:p>
    <w:p w:rsidR="00110EDC" w:rsidRPr="00213EF3" w:rsidRDefault="00110EDC" w:rsidP="00213EF3">
      <w:pPr>
        <w:pStyle w:val="ListParagraph"/>
        <w:numPr>
          <w:ilvl w:val="0"/>
          <w:numId w:val="37"/>
        </w:numPr>
        <w:spacing w:before="120" w:after="120" w:line="360" w:lineRule="auto"/>
        <w:ind w:left="1134"/>
      </w:pPr>
      <w:r w:rsidRPr="00213EF3">
        <w:t>Đề xuất giải pháp xây dựng hệ hỗ trợ chẩn đoán bệnh dựa trên các thông tin thu thập được.</w:t>
      </w:r>
    </w:p>
    <w:p w:rsidR="00110EDC" w:rsidRPr="00213EF3" w:rsidRDefault="00110EDC" w:rsidP="00213EF3">
      <w:pPr>
        <w:pStyle w:val="ListParagraph"/>
        <w:numPr>
          <w:ilvl w:val="0"/>
          <w:numId w:val="37"/>
        </w:numPr>
        <w:spacing w:before="120" w:after="120" w:line="360" w:lineRule="auto"/>
        <w:ind w:left="1134"/>
      </w:pPr>
      <w:r w:rsidRPr="00213EF3">
        <w:t>Thiết kế hệ thống, giải thuật và hiện thực được một phiên bản mẫu để minh họa cho đề xuất trên: một hệ thống khám chữa bệnh có hỗ trợ chẩn đoán khám chữa bệnh dành cho bác sĩ.</w:t>
      </w:r>
    </w:p>
    <w:p w:rsidR="00EC448B" w:rsidRPr="00213EF3" w:rsidRDefault="00D4639D" w:rsidP="00213EF3">
      <w:pPr>
        <w:pStyle w:val="Heading2"/>
        <w:spacing w:after="120" w:line="360" w:lineRule="auto"/>
        <w:rPr>
          <w:rFonts w:ascii="Times New Roman" w:hAnsi="Times New Roman" w:cs="Times New Roman"/>
          <w:color w:val="000000" w:themeColor="text1"/>
          <w:sz w:val="26"/>
          <w:szCs w:val="26"/>
        </w:rPr>
      </w:pPr>
      <w:bookmarkStart w:id="9" w:name="_Toc12874301"/>
      <w:r w:rsidRPr="00213EF3">
        <w:rPr>
          <w:rFonts w:ascii="Times New Roman" w:hAnsi="Times New Roman" w:cs="Times New Roman"/>
          <w:color w:val="000000" w:themeColor="text1"/>
          <w:sz w:val="26"/>
          <w:szCs w:val="26"/>
        </w:rPr>
        <w:t>3</w:t>
      </w:r>
      <w:r w:rsidR="00F56043" w:rsidRPr="00213EF3">
        <w:rPr>
          <w:rFonts w:ascii="Times New Roman" w:hAnsi="Times New Roman" w:cs="Times New Roman"/>
          <w:color w:val="000000" w:themeColor="text1"/>
          <w:sz w:val="26"/>
          <w:szCs w:val="26"/>
        </w:rPr>
        <w:t>.</w:t>
      </w:r>
      <w:r w:rsidR="00CF1031" w:rsidRPr="00213EF3">
        <w:rPr>
          <w:rFonts w:ascii="Times New Roman" w:hAnsi="Times New Roman" w:cs="Times New Roman"/>
          <w:color w:val="000000" w:themeColor="text1"/>
          <w:sz w:val="26"/>
          <w:szCs w:val="26"/>
        </w:rPr>
        <w:t xml:space="preserve"> </w:t>
      </w:r>
      <w:r w:rsidR="00EC448B" w:rsidRPr="00213EF3">
        <w:rPr>
          <w:rFonts w:ascii="Times New Roman" w:hAnsi="Times New Roman" w:cs="Times New Roman"/>
          <w:color w:val="000000" w:themeColor="text1"/>
          <w:sz w:val="26"/>
          <w:szCs w:val="26"/>
        </w:rPr>
        <w:t>Phạm vi nghiên cứu</w:t>
      </w:r>
      <w:bookmarkEnd w:id="9"/>
    </w:p>
    <w:p w:rsidR="003F403B" w:rsidRPr="00213EF3" w:rsidRDefault="003F403B" w:rsidP="00213EF3">
      <w:pPr>
        <w:spacing w:before="120" w:after="120" w:line="360" w:lineRule="auto"/>
        <w:ind w:firstLine="720"/>
      </w:pPr>
      <w:r w:rsidRPr="00213EF3">
        <w:t>Hệ thống</w:t>
      </w:r>
      <w:r w:rsidR="00EF773D" w:rsidRPr="00213EF3">
        <w:t xml:space="preserve"> hỗ trợ</w:t>
      </w:r>
      <w:r w:rsidRPr="00213EF3">
        <w:t xml:space="preserve"> khám chữa bệnh sẽ nghiên cứu quy trình chuẩn đoán bệnh của bác sĩ ở một bệnh viện tại thành phố Cần Thơ.</w:t>
      </w:r>
      <w:r w:rsidR="00AA52FA" w:rsidRPr="00213EF3">
        <w:t xml:space="preserve"> Đề tài sẽ </w:t>
      </w:r>
      <w:r w:rsidRPr="00213EF3">
        <w:t>sử dụng các kỹ thuật khai phá dữ liệu để hỗ trợ việc chuẩn đoán và điều trị bệnh nhân của bác sĩ được tốt hơn.</w:t>
      </w:r>
    </w:p>
    <w:p w:rsidR="00BE7C7C" w:rsidRPr="00213EF3" w:rsidRDefault="00D4639D" w:rsidP="00213EF3">
      <w:pPr>
        <w:pStyle w:val="Heading2"/>
        <w:spacing w:after="120" w:line="360" w:lineRule="auto"/>
        <w:rPr>
          <w:rFonts w:ascii="Times New Roman" w:hAnsi="Times New Roman" w:cs="Times New Roman"/>
          <w:color w:val="000000" w:themeColor="text1"/>
          <w:sz w:val="26"/>
          <w:szCs w:val="26"/>
        </w:rPr>
      </w:pPr>
      <w:bookmarkStart w:id="10" w:name="_Toc12874302"/>
      <w:r w:rsidRPr="00213EF3">
        <w:rPr>
          <w:rFonts w:ascii="Times New Roman" w:hAnsi="Times New Roman" w:cs="Times New Roman"/>
          <w:color w:val="000000" w:themeColor="text1"/>
          <w:sz w:val="26"/>
          <w:szCs w:val="26"/>
        </w:rPr>
        <w:t>4.</w:t>
      </w:r>
      <w:r w:rsidR="00CF1031" w:rsidRPr="00213EF3">
        <w:rPr>
          <w:rFonts w:ascii="Times New Roman" w:hAnsi="Times New Roman" w:cs="Times New Roman"/>
          <w:color w:val="000000" w:themeColor="text1"/>
          <w:sz w:val="26"/>
          <w:szCs w:val="26"/>
        </w:rPr>
        <w:t xml:space="preserve"> </w:t>
      </w:r>
      <w:r w:rsidRPr="00213EF3">
        <w:rPr>
          <w:rFonts w:ascii="Times New Roman" w:hAnsi="Times New Roman" w:cs="Times New Roman"/>
          <w:color w:val="000000" w:themeColor="text1"/>
          <w:sz w:val="26"/>
          <w:szCs w:val="26"/>
        </w:rPr>
        <w:t>Ý nghĩa khoa học và thực tiễn nghiên cứu</w:t>
      </w:r>
      <w:bookmarkEnd w:id="10"/>
    </w:p>
    <w:p w:rsidR="005563EB" w:rsidRPr="00213EF3" w:rsidRDefault="00802031" w:rsidP="00213EF3">
      <w:pPr>
        <w:spacing w:line="360" w:lineRule="auto"/>
      </w:pPr>
      <w:r w:rsidRPr="00213EF3">
        <w:rPr>
          <w:b/>
          <w:u w:val="single"/>
        </w:rPr>
        <w:t>Ý nghĩa khoa học:</w:t>
      </w:r>
      <w:r w:rsidRPr="00213EF3">
        <w:t xml:space="preserve"> </w:t>
      </w:r>
    </w:p>
    <w:p w:rsidR="005563EB" w:rsidRPr="00213EF3" w:rsidRDefault="00802031" w:rsidP="00213EF3">
      <w:pPr>
        <w:spacing w:line="360" w:lineRule="auto"/>
        <w:ind w:firstLine="720"/>
        <w:rPr>
          <w:color w:val="111111"/>
          <w:shd w:val="clear" w:color="auto" w:fill="FFFFFF"/>
        </w:rPr>
      </w:pPr>
      <w:r w:rsidRPr="00213EF3">
        <w:t xml:space="preserve">Đề xuất được giải pháp khả thi nhằm hỗ trợ bác sĩ trong chẩn đoán bệnh. Một ý nghĩa khác </w:t>
      </w:r>
      <w:r w:rsidRPr="00213EF3">
        <w:rPr>
          <w:color w:val="111111"/>
          <w:shd w:val="clear" w:color="auto" w:fill="FFFFFF"/>
        </w:rPr>
        <w:t xml:space="preserve">trong thực hành y khoa, đề tài góp phần vào việc chứng minh ứng dụng công nghệ thông tin mang nhiều lợi ích trong y khoa. </w:t>
      </w:r>
    </w:p>
    <w:p w:rsidR="003E39E8" w:rsidRDefault="005563EB" w:rsidP="003E39E8">
      <w:pPr>
        <w:spacing w:line="360" w:lineRule="auto"/>
        <w:ind w:firstLine="720"/>
      </w:pPr>
      <w:r w:rsidRPr="00213EF3">
        <w:rPr>
          <w:color w:val="111111"/>
          <w:shd w:val="clear" w:color="auto" w:fill="FFFFFF"/>
        </w:rPr>
        <w:t>Ngoài ra</w:t>
      </w:r>
      <w:r w:rsidR="00802031" w:rsidRPr="00213EF3">
        <w:rPr>
          <w:color w:val="111111"/>
          <w:shd w:val="clear" w:color="auto" w:fill="FFFFFF"/>
        </w:rPr>
        <w:t>, lợi ích nổi bật nhất là giúp lưu trữ và phân tích số liệu cho nghiên cứu khoa học; hỗ trợ y tế; giúp bác sĩ quyết định lâm sàng nhanh chóng và chính xác; giảm thiểu sai lầm y khoa...</w:t>
      </w:r>
    </w:p>
    <w:p w:rsidR="005563EB" w:rsidRPr="003E39E8" w:rsidRDefault="00802031" w:rsidP="003E39E8">
      <w:pPr>
        <w:spacing w:line="360" w:lineRule="auto"/>
      </w:pPr>
      <w:r w:rsidRPr="00213EF3">
        <w:rPr>
          <w:b/>
          <w:u w:val="single"/>
        </w:rPr>
        <w:lastRenderedPageBreak/>
        <w:t>Ý nghĩa thực tiễn:</w:t>
      </w:r>
      <w:r w:rsidR="005563EB" w:rsidRPr="00213EF3">
        <w:rPr>
          <w:b/>
          <w:u w:val="single"/>
        </w:rPr>
        <w:t xml:space="preserve"> </w:t>
      </w:r>
    </w:p>
    <w:p w:rsidR="00DB057E" w:rsidRPr="00213EF3" w:rsidRDefault="004B6717" w:rsidP="00213EF3">
      <w:pPr>
        <w:spacing w:line="360" w:lineRule="auto"/>
        <w:ind w:firstLine="720"/>
        <w:rPr>
          <w:b/>
          <w:u w:val="single"/>
        </w:rPr>
      </w:pPr>
      <w:r w:rsidRPr="00213EF3">
        <w:t>Tận dụng kiến thức đã học để giải quyết một bài toán thực tiễn trong y khoa</w:t>
      </w:r>
      <w:r w:rsidR="00DB057E" w:rsidRPr="00213EF3">
        <w:t>, góp phần tăng sự chính xác</w:t>
      </w:r>
      <w:r w:rsidRPr="00213EF3">
        <w:t xml:space="preserve"> trong quá trình khám chữa bệnh cho bệnh nhân</w:t>
      </w:r>
      <w:r w:rsidR="00DB057E" w:rsidRPr="00213EF3">
        <w:t>. Mang tính nhân văn, xã hội</w:t>
      </w:r>
      <w:r w:rsidR="00BE7C7C" w:rsidRPr="00213EF3">
        <w:t xml:space="preserve"> cao</w:t>
      </w:r>
      <w:r w:rsidR="00DB057E" w:rsidRPr="00213EF3">
        <w:t>.</w:t>
      </w:r>
    </w:p>
    <w:p w:rsidR="00BE7C7C" w:rsidRPr="00213EF3" w:rsidRDefault="004B6717" w:rsidP="00213EF3">
      <w:pPr>
        <w:spacing w:before="120" w:after="120" w:line="360" w:lineRule="auto"/>
        <w:ind w:firstLine="720"/>
      </w:pPr>
      <w:r w:rsidRPr="00213EF3">
        <w:t xml:space="preserve">Đề xuất giải pháp, thiết kế và xây dựng được một hệ thống có khả năng áp dụng trong thực tế. </w:t>
      </w:r>
    </w:p>
    <w:p w:rsidR="0056369B" w:rsidRPr="00213EF3" w:rsidRDefault="00D4639D" w:rsidP="00213EF3">
      <w:pPr>
        <w:pStyle w:val="Heading2"/>
        <w:spacing w:after="120" w:line="360" w:lineRule="auto"/>
        <w:rPr>
          <w:rFonts w:ascii="Times New Roman" w:hAnsi="Times New Roman" w:cs="Times New Roman"/>
          <w:color w:val="000000" w:themeColor="text1"/>
          <w:sz w:val="26"/>
          <w:szCs w:val="26"/>
        </w:rPr>
      </w:pPr>
      <w:bookmarkStart w:id="11" w:name="_Toc12874303"/>
      <w:r w:rsidRPr="00213EF3">
        <w:rPr>
          <w:rFonts w:ascii="Times New Roman" w:hAnsi="Times New Roman" w:cs="Times New Roman"/>
          <w:color w:val="000000" w:themeColor="text1"/>
          <w:sz w:val="26"/>
          <w:szCs w:val="26"/>
        </w:rPr>
        <w:t>5. Bố cục luận văn</w:t>
      </w:r>
      <w:bookmarkEnd w:id="11"/>
    </w:p>
    <w:p w:rsidR="00664F66" w:rsidRPr="00213EF3" w:rsidRDefault="00664F66" w:rsidP="00213EF3">
      <w:pPr>
        <w:spacing w:before="120" w:after="120" w:line="360" w:lineRule="auto"/>
        <w:ind w:firstLine="648"/>
      </w:pPr>
      <w:r w:rsidRPr="00213EF3">
        <w:t>Luận văn được trình bày</w:t>
      </w:r>
      <w:r w:rsidR="004B6717" w:rsidRPr="00213EF3">
        <w:t>, rõ ràng ngắn gọn trong năm chương</w:t>
      </w:r>
      <w:r w:rsidRPr="00213EF3">
        <w:t xml:space="preserve">. </w:t>
      </w:r>
      <w:r w:rsidR="004B6717" w:rsidRPr="00213EF3">
        <w:t>Đặc biệt</w:t>
      </w:r>
      <w:r w:rsidRPr="00213EF3">
        <w:t xml:space="preserve"> phần </w:t>
      </w:r>
      <w:r w:rsidRPr="00213EF3">
        <w:rPr>
          <w:b/>
        </w:rPr>
        <w:t>Mở đầu</w:t>
      </w:r>
      <w:r w:rsidRPr="00213EF3">
        <w:t xml:space="preserve"> được trình bày riêng </w:t>
      </w:r>
      <w:r w:rsidR="004B6717" w:rsidRPr="00213EF3">
        <w:t xml:space="preserve">để </w:t>
      </w:r>
      <w:r w:rsidRPr="00213EF3">
        <w:t>nêu bật lý do lựa chọn đề tài</w:t>
      </w:r>
      <w:r w:rsidR="004B6717" w:rsidRPr="00213EF3">
        <w:t xml:space="preserve"> và xác định các mục tiêu, phạm vi nghiên cứu nhằm</w:t>
      </w:r>
      <w:r w:rsidR="009D607E" w:rsidRPr="00213EF3">
        <w:t xml:space="preserve"> định hướng</w:t>
      </w:r>
      <w:r w:rsidR="004B6717" w:rsidRPr="00213EF3">
        <w:t>, phương pháp thực hiện trong đề tài</w:t>
      </w:r>
      <w:r w:rsidRPr="00213EF3">
        <w:t xml:space="preserve">. </w:t>
      </w:r>
      <w:r w:rsidR="008B791E" w:rsidRPr="00213EF3">
        <w:t>Bên cạnh đó, trong nội dung này đã đưa ra các</w:t>
      </w:r>
      <w:r w:rsidRPr="00213EF3">
        <w:t xml:space="preserve"> đánh giá v</w:t>
      </w:r>
      <w:r w:rsidR="008B791E" w:rsidRPr="00213EF3">
        <w:t>ề ý nghĩa khoa học,</w:t>
      </w:r>
      <w:r w:rsidRPr="00213EF3">
        <w:t xml:space="preserve"> ý nghĩa thực tiễn mà đề tài mang lại làm.</w:t>
      </w:r>
      <w:r w:rsidR="008B791E" w:rsidRPr="00213EF3">
        <w:t xml:space="preserve"> </w:t>
      </w:r>
      <w:r w:rsidRPr="00213EF3">
        <w:t>Các chương khác của luận văn về bố cục được trình bày theo một cấu trúc khoa học như sau:</w:t>
      </w:r>
    </w:p>
    <w:p w:rsidR="006174DB" w:rsidRPr="00213EF3" w:rsidRDefault="00AB1A27" w:rsidP="00213EF3">
      <w:pPr>
        <w:pStyle w:val="ListParagraph"/>
        <w:numPr>
          <w:ilvl w:val="0"/>
          <w:numId w:val="37"/>
        </w:numPr>
        <w:spacing w:before="120" w:after="120" w:line="360" w:lineRule="auto"/>
        <w:ind w:left="1134"/>
      </w:pPr>
      <w:r w:rsidRPr="00213EF3">
        <w:rPr>
          <w:b/>
        </w:rPr>
        <w:t>CHƯƠNG 1. TỔNG QUAN ĐỀ TÀI</w:t>
      </w:r>
      <w:r w:rsidR="00664F66" w:rsidRPr="00213EF3">
        <w:rPr>
          <w:b/>
        </w:rPr>
        <w:t>:</w:t>
      </w:r>
      <w:r w:rsidR="00664F66" w:rsidRPr="00213EF3">
        <w:t xml:space="preserve"> </w:t>
      </w:r>
      <w:r w:rsidR="00720802" w:rsidRPr="00213EF3">
        <w:t xml:space="preserve">Tìm hiểu các nghiên cứu trong và ngoài nước, đối tượng và phương pháp nghiên cứu. </w:t>
      </w:r>
      <w:r w:rsidR="008B791E" w:rsidRPr="00213EF3">
        <w:t>Dựa trên việc tìm hiểu các nghiên cứu này sẽ làm tiền đề cho việc đề xuất và phát triển hệ thống được trình bày trong các chương kế tiếp</w:t>
      </w:r>
      <w:r w:rsidR="00AF7B26" w:rsidRPr="00213EF3">
        <w:t>.</w:t>
      </w:r>
    </w:p>
    <w:p w:rsidR="006174DB" w:rsidRPr="00213EF3" w:rsidRDefault="00A713BD" w:rsidP="00213EF3">
      <w:pPr>
        <w:pStyle w:val="ListParagraph"/>
        <w:numPr>
          <w:ilvl w:val="0"/>
          <w:numId w:val="37"/>
        </w:numPr>
        <w:spacing w:before="120" w:after="120" w:line="360" w:lineRule="auto"/>
        <w:ind w:left="1134"/>
      </w:pPr>
      <w:r w:rsidRPr="00213EF3">
        <w:rPr>
          <w:b/>
        </w:rPr>
        <w:t xml:space="preserve">CHƯƠNG 2. </w:t>
      </w:r>
      <w:r w:rsidR="00AB1A27" w:rsidRPr="00213EF3">
        <w:rPr>
          <w:b/>
        </w:rPr>
        <w:t>CƠ SỞ LÝ THUYẾT</w:t>
      </w:r>
      <w:r w:rsidR="00664F66" w:rsidRPr="00213EF3">
        <w:rPr>
          <w:b/>
        </w:rPr>
        <w:t>:</w:t>
      </w:r>
      <w:r w:rsidR="00664F66" w:rsidRPr="00213EF3">
        <w:t xml:space="preserve"> </w:t>
      </w:r>
      <w:r w:rsidR="00720802" w:rsidRPr="00213EF3">
        <w:t>Cơ sở lý thuyết đã tìm hiểu, công cụ, ngôn ngữ hỗ trợ giải quyết vấn đề.</w:t>
      </w:r>
    </w:p>
    <w:p w:rsidR="006174DB" w:rsidRPr="00213EF3" w:rsidRDefault="00A713BD" w:rsidP="00213EF3">
      <w:pPr>
        <w:pStyle w:val="ListParagraph"/>
        <w:numPr>
          <w:ilvl w:val="0"/>
          <w:numId w:val="37"/>
        </w:numPr>
        <w:spacing w:before="120" w:after="120" w:line="360" w:lineRule="auto"/>
        <w:ind w:left="1134"/>
      </w:pPr>
      <w:r w:rsidRPr="00213EF3">
        <w:rPr>
          <w:b/>
        </w:rPr>
        <w:t xml:space="preserve">CHƯƠNG 3. </w:t>
      </w:r>
      <w:r w:rsidR="00AB1A27" w:rsidRPr="00213EF3">
        <w:rPr>
          <w:b/>
        </w:rPr>
        <w:t>PHÂN TÍCH VÀ THIẾT KẾ HỆ THỐNG</w:t>
      </w:r>
      <w:r w:rsidR="00664F66" w:rsidRPr="00213EF3">
        <w:rPr>
          <w:b/>
        </w:rPr>
        <w:t>:</w:t>
      </w:r>
      <w:r w:rsidR="00664F66" w:rsidRPr="00213EF3">
        <w:t xml:space="preserve"> </w:t>
      </w:r>
      <w:r w:rsidR="00720802" w:rsidRPr="00213EF3">
        <w:t>Đặc tả các yêu cầu, từng bước phân tích, thiết kế hệ thống.</w:t>
      </w:r>
    </w:p>
    <w:p w:rsidR="00ED60B9" w:rsidRPr="00213EF3" w:rsidRDefault="00A713BD" w:rsidP="00213EF3">
      <w:pPr>
        <w:pStyle w:val="ListParagraph"/>
        <w:numPr>
          <w:ilvl w:val="0"/>
          <w:numId w:val="37"/>
        </w:numPr>
        <w:spacing w:before="120" w:after="120" w:line="360" w:lineRule="auto"/>
        <w:ind w:left="1134"/>
      </w:pPr>
      <w:r w:rsidRPr="00213EF3">
        <w:rPr>
          <w:b/>
        </w:rPr>
        <w:t xml:space="preserve">CHƯƠNG 4. </w:t>
      </w:r>
      <w:r w:rsidR="00AB1A27" w:rsidRPr="00213EF3">
        <w:rPr>
          <w:b/>
        </w:rPr>
        <w:t>XÂY DỰNG HỆ THỐNG</w:t>
      </w:r>
      <w:r w:rsidR="00664F66" w:rsidRPr="00213EF3">
        <w:rPr>
          <w:b/>
        </w:rPr>
        <w:t>:</w:t>
      </w:r>
      <w:r w:rsidR="00664F66" w:rsidRPr="00213EF3">
        <w:t xml:space="preserve"> </w:t>
      </w:r>
      <w:r w:rsidR="00720802" w:rsidRPr="00213EF3">
        <w:t>Xây dựng hệ thống khám chữa bệnh, giải thích các hình ảnh minh họa của ứng dụng</w:t>
      </w:r>
    </w:p>
    <w:p w:rsidR="00374C81" w:rsidRPr="00213EF3" w:rsidRDefault="00A713BD" w:rsidP="00213EF3">
      <w:pPr>
        <w:pStyle w:val="ListParagraph"/>
        <w:numPr>
          <w:ilvl w:val="0"/>
          <w:numId w:val="37"/>
        </w:numPr>
        <w:spacing w:before="120" w:after="120" w:line="360" w:lineRule="auto"/>
        <w:ind w:left="1134"/>
        <w:sectPr w:rsidR="00374C81" w:rsidRPr="00213EF3" w:rsidSect="00DC0565">
          <w:headerReference w:type="default" r:id="rId11"/>
          <w:footerReference w:type="default" r:id="rId12"/>
          <w:pgSz w:w="11906" w:h="16838" w:code="9"/>
          <w:pgMar w:top="1701" w:right="1134" w:bottom="1701" w:left="1985" w:header="709" w:footer="709" w:gutter="0"/>
          <w:pgNumType w:start="1"/>
          <w:cols w:space="708"/>
          <w:docGrid w:linePitch="360"/>
        </w:sectPr>
      </w:pPr>
      <w:r w:rsidRPr="00213EF3">
        <w:rPr>
          <w:b/>
        </w:rPr>
        <w:t xml:space="preserve">CHƯƠNG 5. </w:t>
      </w:r>
      <w:r w:rsidR="00AB1A27" w:rsidRPr="00213EF3">
        <w:rPr>
          <w:b/>
        </w:rPr>
        <w:t>ĐÁNH GIÁ KẾT QUẢ</w:t>
      </w:r>
      <w:r w:rsidR="00664F66" w:rsidRPr="00213EF3">
        <w:rPr>
          <w:b/>
        </w:rPr>
        <w:t xml:space="preserve">: </w:t>
      </w:r>
      <w:r w:rsidR="00664F66" w:rsidRPr="00213EF3">
        <w:t xml:space="preserve">Chương này sẽ đánh giá những kết quả nói chúng và kết quả từ dữ liệu thực nghiệm đã đạt được. </w:t>
      </w:r>
    </w:p>
    <w:p w:rsidR="008C0A18" w:rsidRPr="00213EF3" w:rsidRDefault="00AB5420" w:rsidP="00213EF3">
      <w:pPr>
        <w:pStyle w:val="Heading1"/>
        <w:spacing w:before="120" w:after="120" w:line="360" w:lineRule="auto"/>
        <w:jc w:val="center"/>
        <w:rPr>
          <w:rFonts w:ascii="Times New Roman" w:hAnsi="Times New Roman" w:cs="Times New Roman"/>
          <w:sz w:val="32"/>
          <w:szCs w:val="32"/>
        </w:rPr>
      </w:pPr>
      <w:bookmarkStart w:id="12" w:name="_Toc12874304"/>
      <w:r w:rsidRPr="00213EF3">
        <w:rPr>
          <w:rFonts w:ascii="Times New Roman" w:hAnsi="Times New Roman" w:cs="Times New Roman"/>
          <w:sz w:val="32"/>
          <w:szCs w:val="32"/>
        </w:rPr>
        <w:lastRenderedPageBreak/>
        <w:t>CHƯƠNG 1</w:t>
      </w:r>
      <w:r w:rsidR="0028493D" w:rsidRPr="00213EF3">
        <w:rPr>
          <w:rFonts w:ascii="Times New Roman" w:hAnsi="Times New Roman" w:cs="Times New Roman"/>
          <w:sz w:val="32"/>
          <w:szCs w:val="32"/>
        </w:rPr>
        <w:t xml:space="preserve">: </w:t>
      </w:r>
      <w:r w:rsidR="00D4639D" w:rsidRPr="00213EF3">
        <w:rPr>
          <w:rFonts w:ascii="Times New Roman" w:hAnsi="Times New Roman" w:cs="Times New Roman"/>
          <w:sz w:val="32"/>
          <w:szCs w:val="32"/>
        </w:rPr>
        <w:t>TỔNG QUAN ĐỀ TÀI</w:t>
      </w:r>
      <w:bookmarkEnd w:id="12"/>
    </w:p>
    <w:p w:rsidR="00D4639D" w:rsidRPr="00213EF3" w:rsidRDefault="002E124B" w:rsidP="00213EF3">
      <w:pPr>
        <w:spacing w:before="120" w:after="120" w:line="360" w:lineRule="auto"/>
        <w:outlineLvl w:val="1"/>
        <w:rPr>
          <w:b/>
        </w:rPr>
      </w:pPr>
      <w:bookmarkStart w:id="13" w:name="_Toc12874305"/>
      <w:r w:rsidRPr="00213EF3">
        <w:rPr>
          <w:b/>
        </w:rPr>
        <w:t xml:space="preserve">1.1 </w:t>
      </w:r>
      <w:r w:rsidR="00D4639D" w:rsidRPr="00213EF3">
        <w:rPr>
          <w:b/>
        </w:rPr>
        <w:t>Tổng quan tài liệu</w:t>
      </w:r>
      <w:bookmarkEnd w:id="13"/>
    </w:p>
    <w:p w:rsidR="00D4639D" w:rsidRPr="00213EF3" w:rsidRDefault="00352C60" w:rsidP="00213EF3">
      <w:pPr>
        <w:tabs>
          <w:tab w:val="center" w:pos="4560"/>
        </w:tabs>
        <w:spacing w:before="120" w:after="120" w:line="360" w:lineRule="auto"/>
        <w:outlineLvl w:val="2"/>
        <w:rPr>
          <w:b/>
        </w:rPr>
      </w:pPr>
      <w:bookmarkStart w:id="14" w:name="_Toc12874306"/>
      <w:r w:rsidRPr="00213EF3">
        <w:rPr>
          <w:b/>
        </w:rPr>
        <w:t xml:space="preserve">1.1.1 </w:t>
      </w:r>
      <w:r w:rsidR="00D4639D" w:rsidRPr="00213EF3">
        <w:rPr>
          <w:b/>
        </w:rPr>
        <w:t>Nghiên cứu trong nước</w:t>
      </w:r>
      <w:bookmarkEnd w:id="14"/>
      <w:r w:rsidR="00230E7B" w:rsidRPr="00213EF3">
        <w:rPr>
          <w:b/>
        </w:rPr>
        <w:tab/>
      </w:r>
    </w:p>
    <w:p w:rsidR="004905F3" w:rsidRPr="00213EF3" w:rsidRDefault="0068318E" w:rsidP="00213EF3">
      <w:pPr>
        <w:pStyle w:val="ListParagraph"/>
        <w:spacing w:before="120" w:after="120" w:line="360" w:lineRule="auto"/>
        <w:ind w:left="0" w:firstLine="720"/>
      </w:pPr>
      <w:r w:rsidRPr="00213EF3">
        <w:t xml:space="preserve">Ở </w:t>
      </w:r>
      <w:r w:rsidR="004905F3" w:rsidRPr="00213EF3">
        <w:t>Việt Nam</w:t>
      </w:r>
      <w:r w:rsidRPr="00213EF3">
        <w:t xml:space="preserve"> tình hình phát triển ứng dụng công nghệ thông tin đang sôi nổi, cũng đà phát triểu đó. Lĩnh vực y khoa cũng </w:t>
      </w:r>
      <w:r w:rsidR="004905F3" w:rsidRPr="00213EF3">
        <w:t>đã có một số nghiên cứu về hệ thống chẩn đoán bệnh như: hệ thống dự đoán bệnh tự kỷ ở trẻ em</w:t>
      </w:r>
      <w:r w:rsidR="00895333" w:rsidRPr="00213EF3">
        <w:t>, sử dụng kỹ thuật phân nhóm</w:t>
      </w:r>
      <w:r w:rsidR="002E124B" w:rsidRPr="00213EF3">
        <w:fldChar w:fldCharType="begin" w:fldLock="1"/>
      </w:r>
      <w:r w:rsidR="007619EB" w:rsidRPr="00213EF3">
        <w:instrText>ADDIN CSL_CITATION {"citationItems":[{"id":"ITEM-1","itemData":{"author":[{"dropping-particle":"","family":"Nguyễn Thị Thương(2017)","given":"","non-dropping-particle":"","parse-names":false,"suffix":""}],"container-title":"Trung tâm Thông tin - Học liệu, Đại học Đà Nẵng","id":"ITEM-1","issued":{"date-parts":[["0"]]},"title":"Nghiên cứu và ứng dụng kỹ thuật phân nhóm xây dựng hệ thống dự đoán bệnh tự kỷ ở trẻ em","type":"article-journal"},"uris":["http://www.mendeley.com/documents/?uuid=301cc443-fcfa-4d12-90c1-a4f1412340f0"]}],"mendeley":{"formattedCitation":"[2]","plainTextFormattedCitation":"[2]","previouslyFormattedCitation":"[2]"},"properties":{"noteIndex":0},"schema":"https://github.com/citation-style-language/schema/raw/master/csl-citation.json"}</w:instrText>
      </w:r>
      <w:r w:rsidR="002E124B" w:rsidRPr="00213EF3">
        <w:fldChar w:fldCharType="separate"/>
      </w:r>
      <w:r w:rsidR="003B2EF5" w:rsidRPr="00213EF3">
        <w:rPr>
          <w:noProof/>
        </w:rPr>
        <w:t>[2]</w:t>
      </w:r>
      <w:r w:rsidR="002E124B" w:rsidRPr="00213EF3">
        <w:fldChar w:fldCharType="end"/>
      </w:r>
      <w:r w:rsidR="00895333" w:rsidRPr="00213EF3">
        <w:t>; hệ thống trợ giúp chẩn đoán bệnh thần kinh- tâm thần sử dụng logic mờ để xây dự</w:t>
      </w:r>
      <w:r w:rsidR="007D2497" w:rsidRPr="00213EF3">
        <w:t xml:space="preserve">ng hay </w:t>
      </w:r>
      <w:r w:rsidRPr="00213EF3">
        <w:t>đề tài châm cứu và chẩn trị đông y</w:t>
      </w:r>
      <w:r w:rsidR="002E124B" w:rsidRPr="00213EF3">
        <w:fldChar w:fldCharType="begin" w:fldLock="1"/>
      </w:r>
      <w:r w:rsidR="007619EB" w:rsidRPr="00213EF3">
        <w:instrText>ADDIN CSL_CITATION {"citationItems":[{"id":"ITEM-1","itemData":{"author":[{"dropping-particle":"","family":"Nguyễn Thanh Thủy(1996)","given":"","non-dropping-particle":"","parse-names":false,"suffix":""}],"container-title":"Tạp chí tin học và điều khiển học,Viện Công nghệ thông tin","id":"ITEM-1","issued":{"date-parts":[["0"]]},"page":"10-18","title":"Hệ thống trợ giúp và kiểm tra đơn thuốc chữa bệnh tăng huyết áp ES-TENSION","type":"article-journal"},"uris":["http://www.mendeley.com/documents/?uuid=0191efeb-b56f-42a2-9a2d-850fe134417e"]}],"mendeley":{"formattedCitation":"[3]","plainTextFormattedCitation":"[3]","previouslyFormattedCitation":"[3]"},"properties":{"noteIndex":0},"schema":"https://github.com/citation-style-language/schema/raw/master/csl-citation.json"}</w:instrText>
      </w:r>
      <w:r w:rsidR="002E124B" w:rsidRPr="00213EF3">
        <w:fldChar w:fldCharType="separate"/>
      </w:r>
      <w:r w:rsidR="003B2EF5" w:rsidRPr="00213EF3">
        <w:rPr>
          <w:noProof/>
        </w:rPr>
        <w:t>[3]</w:t>
      </w:r>
      <w:r w:rsidR="002E124B" w:rsidRPr="00213EF3">
        <w:fldChar w:fldCharType="end"/>
      </w:r>
      <w:r w:rsidRPr="00213EF3">
        <w:t>. Tuy nhiên nhìn chung những nghiên cứu này vẫn còn rất hạn chế so với tình hình công nghệ hóa của đất nước.</w:t>
      </w:r>
    </w:p>
    <w:p w:rsidR="00D4639D" w:rsidRPr="00213EF3" w:rsidRDefault="00352C60" w:rsidP="00213EF3">
      <w:pPr>
        <w:spacing w:before="120" w:after="120" w:line="360" w:lineRule="auto"/>
        <w:outlineLvl w:val="2"/>
        <w:rPr>
          <w:b/>
        </w:rPr>
      </w:pPr>
      <w:bookmarkStart w:id="15" w:name="_Toc12874307"/>
      <w:r w:rsidRPr="00213EF3">
        <w:rPr>
          <w:b/>
        </w:rPr>
        <w:t xml:space="preserve">1.1.2 </w:t>
      </w:r>
      <w:r w:rsidR="00D4639D" w:rsidRPr="00213EF3">
        <w:rPr>
          <w:b/>
        </w:rPr>
        <w:t>Nghiên cứu ngoài nước</w:t>
      </w:r>
      <w:bookmarkEnd w:id="15"/>
    </w:p>
    <w:p w:rsidR="0068318E" w:rsidRPr="00213EF3" w:rsidRDefault="0068318E" w:rsidP="00213EF3">
      <w:pPr>
        <w:spacing w:before="120" w:after="120" w:line="360" w:lineRule="auto"/>
        <w:ind w:firstLine="720"/>
      </w:pPr>
      <w:r w:rsidRPr="00213EF3">
        <w:t>Trên thế giới đã cho ra nhiều ứng dụng từ hệ hỗ trợ để chẩn đoán nhanh và điều trị bệnh tố</w:t>
      </w:r>
      <w:r w:rsidR="00726CA7" w:rsidRPr="00213EF3">
        <w:t>t hơn như h</w:t>
      </w:r>
      <w:r w:rsidRPr="00213EF3">
        <w:t>ệ thống chẩn đoán y</w:t>
      </w:r>
      <w:r w:rsidR="00097B88" w:rsidRPr="00213EF3">
        <w:t xml:space="preserve"> tế Caduceus của Harry Pope</w:t>
      </w:r>
      <w:r w:rsidR="007619EB" w:rsidRPr="00213EF3">
        <w:rPr>
          <w:vertAlign w:val="superscript"/>
        </w:rPr>
        <w:t xml:space="preserve">1 </w:t>
      </w:r>
      <w:r w:rsidRPr="00213EF3">
        <w:t>; Hệ thống c</w:t>
      </w:r>
      <w:r w:rsidR="00AF7B26" w:rsidRPr="00213EF3">
        <w:t>huyên gia y tế DiagnosisPro</w:t>
      </w:r>
      <w:r w:rsidR="007619EB" w:rsidRPr="00213EF3">
        <w:rPr>
          <w:vertAlign w:val="superscript"/>
        </w:rPr>
        <w:t xml:space="preserve">2 </w:t>
      </w:r>
      <w:r w:rsidRPr="00213EF3">
        <w:t>; MYCIN (1973) hệ hỗ trợ ch</w:t>
      </w:r>
      <w:r w:rsidR="00AF7B26" w:rsidRPr="00213EF3">
        <w:t>ẩn đoán bệnh nhiễm trùng máu</w:t>
      </w:r>
      <w:r w:rsidR="00692211" w:rsidRPr="00213EF3">
        <w:fldChar w:fldCharType="begin" w:fldLock="1"/>
      </w:r>
      <w:r w:rsidR="007619EB" w:rsidRPr="00213EF3">
        <w:instrText>ADDIN CSL_CITATION {"citationItems":[{"id":"ITEM-1","itemData":{"author":[{"dropping-particle":"","family":"Buchanan B.G.(1984)","given":"","non-dropping-particle":"","parse-names":false,"suffix":""}],"id":"ITEM-1","issued":{"date-parts":[["0"]]},"number-of-pages":"pp. 209-232","publisher":"Addison-Wesley","title":"Rule Based Expert Systems: The MYCIN Experiments of the Stanford Heuristic Programming Project","type":"book"},"uris":["http://www.mendeley.com/documents/?uuid=8ed19c53-92d2-45fe-ae97-05e514f8f71a"]}],"mendeley":{"formattedCitation":"[4]","plainTextFormattedCitation":"[4]","previouslyFormattedCitation":"[6]"},"properties":{"noteIndex":0},"schema":"https://github.com/citation-style-language/schema/raw/master/csl-citation.json"}</w:instrText>
      </w:r>
      <w:r w:rsidR="00692211" w:rsidRPr="00213EF3">
        <w:fldChar w:fldCharType="separate"/>
      </w:r>
      <w:r w:rsidR="007619EB" w:rsidRPr="00213EF3">
        <w:rPr>
          <w:noProof/>
        </w:rPr>
        <w:t>[4]</w:t>
      </w:r>
      <w:r w:rsidR="00692211" w:rsidRPr="00213EF3">
        <w:fldChar w:fldCharType="end"/>
      </w:r>
      <w:r w:rsidRPr="00213EF3">
        <w:t>; PUFF (1982) dùng để phân tích kết q</w:t>
      </w:r>
      <w:r w:rsidR="00AF7B26" w:rsidRPr="00213EF3">
        <w:t>uả xét nghiệm chức năng phổi</w:t>
      </w:r>
      <w:r w:rsidR="000379DA" w:rsidRPr="00213EF3">
        <w:fldChar w:fldCharType="begin" w:fldLock="1"/>
      </w:r>
      <w:r w:rsidR="007619EB" w:rsidRPr="00213EF3">
        <w:instrText>ADDIN CSL_CITATION {"citationItems":[{"id":"ITEM-1","itemData":{"DOI":"10.1007/978-3-662-58042-4_1","ISBN":"9783662580417","author":[{"dropping-particle":"","family":"Aikins J. S.","given":"Kunz J. C (2008)","non-dropping-particle":"","parse-names":false,"suffix":""}],"container-title":"Comput Biomed 1","id":"ITEM-1","issued":{"date-parts":[["0"]]},"number-of-pages":"pp. 199-208","title":"\"PUFF: An Expert System for Interpretation of Pulmonary Function Dat\"","type":"book"},"uris":["http://www.mendeley.com/documents/?uuid=b2643ede-221b-428d-8b29-2dcee5a692b9"]}],"mendeley":{"formattedCitation":"[5]","plainTextFormattedCitation":"[5]","previouslyFormattedCitation":"[7]"},"properties":{"noteIndex":0},"schema":"https://github.com/citation-style-language/schema/raw/master/csl-citation.json"}</w:instrText>
      </w:r>
      <w:r w:rsidR="000379DA" w:rsidRPr="00213EF3">
        <w:fldChar w:fldCharType="separate"/>
      </w:r>
      <w:r w:rsidR="007619EB" w:rsidRPr="00213EF3">
        <w:rPr>
          <w:noProof/>
        </w:rPr>
        <w:t>[5]</w:t>
      </w:r>
      <w:r w:rsidR="000379DA" w:rsidRPr="00213EF3">
        <w:fldChar w:fldCharType="end"/>
      </w:r>
      <w:r w:rsidRPr="00213EF3">
        <w:t>; PSG-Expert (</w:t>
      </w:r>
      <w:r w:rsidR="00AF7B26" w:rsidRPr="00213EF3">
        <w:t>2000) chẩn đoán bệnh mất ngủ</w:t>
      </w:r>
      <w:r w:rsidR="000379DA" w:rsidRPr="00213EF3">
        <w:fldChar w:fldCharType="begin" w:fldLock="1"/>
      </w:r>
      <w:r w:rsidR="007619EB" w:rsidRPr="00213EF3">
        <w:instrText>ADDIN CSL_CITATION {"citationItems":[{"id":"ITEM-1","itemData":{"DOI":"10.3233/978-1-60750-922-6-127","ISBN":"9781607509226","ISSN":"18798365","abstract":"This paper describes PSG-EXPERT, an expert system in the domain of sleep disorders exploring polysomnographic data. The developed software tool is addressed from two points of view: (1)- as an integrated environment for the development of diagnosis-oriented expert systems; (2)- as an auxiliary diagnosis tool in the particular domain of sleep disorders. Developed over a Windows platform, this software tool extends one of the most popular shells-CLIPS (C Language Integrated Production System) with the following features: backward chaining engine; graph-based explanation facilities; knowledge editor including a fuzzy fact editor and a rules editor, with facts-rules integrity checking; belief revision mechanism; built-in case generator and validation module. It therefore provides graphical support for knowledge acquisition, edition, explanation and validation. From an application domain point of view, PSG-Expert is an auxiliary diagnosis system for sleep disorders based on polysomnographic data, that aims at assisting the medical expert in his diagnosis task by providing automatic analysis of polysomnographic data, summarising the results of this analysis in terms of a report of major findings and possible diagnosis consistent with the polysomnographic data. Sleep disorders classification follows the International Classification of Sleep Disorders. Major features of the system include: browsing on patients data records; structured navigation on Sleep Disorders descriptions according to ASDA definitions; internet links to related pages; diagnosis consistent with polysomnographic data; graphical user-interface including graph-based explanatory facilities; uncertainty modelling and belief revision; production of reports; connection to remote databases.","author":[{"dropping-particle":"","family":"Fred A., Filipe J., Partinen M.","given":"Paiva T. (2000)","non-dropping-particle":"","parse-names":false,"suffix":""}],"container-title":"Studies in Health Technology and Informatics","id":"ITEM-1","issued":{"date-parts":[["0"]]},"page":"127-147","title":"PSG-Expert: An Expert System for the Diagnosis of Sleep Disorders","type":"article-journal"},"uris":["http://www.mendeley.com/documents/?uuid=b3c4ffe5-4323-4a31-be17-38acb3bbaa81"]}],"mendeley":{"formattedCitation":"[6]","plainTextFormattedCitation":"[6]","previouslyFormattedCitation":"[8]"},"properties":{"noteIndex":0},"schema":"https://github.com/citation-style-language/schema/raw/master/csl-citation.json"}</w:instrText>
      </w:r>
      <w:r w:rsidR="000379DA" w:rsidRPr="00213EF3">
        <w:fldChar w:fldCharType="separate"/>
      </w:r>
      <w:r w:rsidR="007619EB" w:rsidRPr="00213EF3">
        <w:rPr>
          <w:noProof/>
        </w:rPr>
        <w:t>[6]</w:t>
      </w:r>
      <w:r w:rsidR="000379DA" w:rsidRPr="00213EF3">
        <w:fldChar w:fldCharType="end"/>
      </w:r>
      <w:r w:rsidRPr="00213EF3">
        <w:t>; BI-RAD</w:t>
      </w:r>
      <w:r w:rsidR="00AF7B26" w:rsidRPr="00213EF3">
        <w:t>S(2007) chẩn đoán ung thư vú</w:t>
      </w:r>
      <w:r w:rsidR="00587295" w:rsidRPr="00213EF3">
        <w:fldChar w:fldCharType="begin" w:fldLock="1"/>
      </w:r>
      <w:r w:rsidR="007619EB" w:rsidRPr="00213EF3">
        <w:instrText>ADDIN CSL_CITATION {"citationItems":[{"id":"ITEM-1","itemData":{"abstract":"American Journal of. Applied Sciences 4 (11)","author":[{"dropping-particle":"","family":"Ngah U. K.","given":"Aziz S. A. (2007)","non-dropping-particle":"","parse-names":false,"suffix":""}],"id":"ITEM-1","issued":{"date-parts":[["0"]]},"number-of-pages":"865-873","title":"\"A BI-RADS Based Expert Systems for the Diagnoses of Breast Diseases\"","type":"book"},"uris":["http://www.mendeley.com/documents/?uuid=eac330eb-a05e-4c4c-b29c-672575c95073"]}],"mendeley":{"formattedCitation":"[7]","plainTextFormattedCitation":"[7]","previouslyFormattedCitation":"[9]"},"properties":{"noteIndex":0},"schema":"https://github.com/citation-style-language/schema/raw/master/csl-citation.json"}</w:instrText>
      </w:r>
      <w:r w:rsidR="00587295" w:rsidRPr="00213EF3">
        <w:fldChar w:fldCharType="separate"/>
      </w:r>
      <w:r w:rsidR="007619EB" w:rsidRPr="00213EF3">
        <w:rPr>
          <w:noProof/>
        </w:rPr>
        <w:t>[7]</w:t>
      </w:r>
      <w:r w:rsidR="00587295" w:rsidRPr="00213EF3">
        <w:fldChar w:fldCharType="end"/>
      </w:r>
      <w:r w:rsidRPr="00213EF3">
        <w:t xml:space="preserve">; Naser xây dựng một hệ </w:t>
      </w:r>
      <w:r w:rsidR="00AF7B26" w:rsidRPr="00213EF3">
        <w:t>chẩn đoán bệnh về da (2008)</w:t>
      </w:r>
      <w:r w:rsidR="00E4238D" w:rsidRPr="00213EF3">
        <w:fldChar w:fldCharType="begin" w:fldLock="1"/>
      </w:r>
      <w:r w:rsidR="007619EB" w:rsidRPr="00213EF3">
        <w:instrText>ADDIN CSL_CITATION {"citationItems":[{"id":"ITEM-1","itemData":{"abstract":"There are many skin diseases having similar symptoms, therefore, the most important objective-in order to prescribe the appropriate treatment-is the right diagnosis of the disease. In this paper the design of the proposed Expert System which was produced to help dermatologists in diagnosing some of the skin diseases (Psoriasis, Eczema, Ichthyosis, Acne, Meningitis, Measles, Scarlet Fever, Warts, Insect Bites and Stings) are presented, an overview about the skin diseases are displayed, the cause of diseases are outlined and the treatment of disease whenever is possible is given. CLIPS language for designing the proposed expert system is used.","author":[{"dropping-particle":"","family":"Naser S.S.A","given":"Akkila A.N. (2008)","non-dropping-particle":"","parse-names":false,"suffix":""}],"container-title":"Journal of Applied Sciences Research","id":"ITEM-1","issued":{"date-parts":[["0"]]},"page":"1682-1693","title":"\"A Proposed Expert System for Skin Diseases Diagnosis\"","type":"article-journal"},"uris":["http://www.mendeley.com/documents/?uuid=938f8639-832e-4d0b-9de6-db4c02a69588"]}],"mendeley":{"formattedCitation":"[8]","plainTextFormattedCitation":"[8]","previouslyFormattedCitation":"[10]"},"properties":{"noteIndex":0},"schema":"https://github.com/citation-style-language/schema/raw/master/csl-citation.json"}</w:instrText>
      </w:r>
      <w:r w:rsidR="00E4238D" w:rsidRPr="00213EF3">
        <w:fldChar w:fldCharType="separate"/>
      </w:r>
      <w:r w:rsidR="007619EB" w:rsidRPr="00213EF3">
        <w:rPr>
          <w:noProof/>
        </w:rPr>
        <w:t>[8]</w:t>
      </w:r>
      <w:r w:rsidR="00E4238D" w:rsidRPr="00213EF3">
        <w:fldChar w:fldCharType="end"/>
      </w:r>
      <w:r w:rsidRPr="00213EF3">
        <w:t>; Compete quản lý bệnh nhân tăng huyết áp, tiểu đường, bệnh mãn tính</w:t>
      </w:r>
      <w:r w:rsidR="00AC50C3" w:rsidRPr="00213EF3">
        <w:t>.</w:t>
      </w:r>
    </w:p>
    <w:p w:rsidR="00D4639D" w:rsidRPr="00213EF3" w:rsidRDefault="008C0A18" w:rsidP="00213EF3">
      <w:pPr>
        <w:spacing w:before="120" w:after="120" w:line="360" w:lineRule="auto"/>
        <w:outlineLvl w:val="2"/>
        <w:rPr>
          <w:b/>
        </w:rPr>
      </w:pPr>
      <w:bookmarkStart w:id="16" w:name="_Toc12874308"/>
      <w:r w:rsidRPr="00213EF3">
        <w:rPr>
          <w:b/>
        </w:rPr>
        <w:t xml:space="preserve">1.1.3 </w:t>
      </w:r>
      <w:r w:rsidR="00D4639D" w:rsidRPr="00213EF3">
        <w:rPr>
          <w:b/>
        </w:rPr>
        <w:t>Mô hình tổng quan</w:t>
      </w:r>
      <w:bookmarkEnd w:id="16"/>
    </w:p>
    <w:p w:rsidR="00374ECD" w:rsidRPr="00213EF3" w:rsidRDefault="00D4639D" w:rsidP="00213EF3">
      <w:pPr>
        <w:pStyle w:val="ListParagraph"/>
        <w:spacing w:before="120" w:after="120" w:line="360" w:lineRule="auto"/>
        <w:ind w:left="0" w:firstLine="720"/>
        <w:sectPr w:rsidR="00374ECD" w:rsidRPr="00213EF3" w:rsidSect="00DC0565">
          <w:headerReference w:type="default" r:id="rId13"/>
          <w:footerReference w:type="default" r:id="rId14"/>
          <w:pgSz w:w="11906" w:h="16838" w:code="9"/>
          <w:pgMar w:top="1701" w:right="1134" w:bottom="1701" w:left="1985" w:header="709" w:footer="709" w:gutter="0"/>
          <w:cols w:space="708"/>
          <w:docGrid w:linePitch="360"/>
        </w:sectPr>
      </w:pPr>
      <w:r w:rsidRPr="00213EF3">
        <w:t>Từ</w:t>
      </w:r>
      <w:r w:rsidR="00647893" w:rsidRPr="00213EF3">
        <w:t xml:space="preserve"> tình hình nghiên cứu trong và ngoài nước đối với đề tài xây dựng hệ thống chẩn đoán, khám chữa bệnh, </w:t>
      </w:r>
      <w:r w:rsidRPr="00213EF3">
        <w:t>tôi đã định hình được hướng đi của đề tài này. Các vấn đề cần giải quyết được thể hiện trong mô hình tổ</w:t>
      </w:r>
      <w:r w:rsidR="00C57E41" w:rsidRPr="00213EF3">
        <w:t xml:space="preserve">ng quan Hình </w:t>
      </w:r>
      <w:r w:rsidR="00B43D38" w:rsidRPr="00213EF3">
        <w:t>1</w:t>
      </w:r>
      <w:r w:rsidR="00CC5B97" w:rsidRPr="00213EF3">
        <w:t>.</w:t>
      </w:r>
    </w:p>
    <w:p w:rsidR="00CF1031" w:rsidRPr="00213EF3" w:rsidRDefault="00B43D38" w:rsidP="00213EF3">
      <w:pPr>
        <w:spacing w:before="120" w:after="120" w:line="360" w:lineRule="auto"/>
        <w:rPr>
          <w:b/>
        </w:rPr>
      </w:pPr>
      <w:r w:rsidRPr="00213EF3">
        <w:rPr>
          <w:noProof/>
        </w:rPr>
        <w:lastRenderedPageBreak/>
        <w:drawing>
          <wp:inline distT="0" distB="0" distL="0" distR="0" wp14:anchorId="47951CD8" wp14:editId="3E8052ED">
            <wp:extent cx="5762625" cy="4810125"/>
            <wp:effectExtent l="0" t="0" r="9525" b="9525"/>
            <wp:docPr id="2" name="Picture 2" descr="https://documents.lucidchart.com/documents/1359857c-9faf-42ce-9ae2-6adf9f47e1c8/pages/SKsdW_QUSwvS?a=7968&amp;x=-233&amp;y=-297&amp;w=2952&amp;h=2007&amp;store=1&amp;accept=image%2F*&amp;auth=LCA%209e7f851384604c28a5769d9d60788a65361ceaad-ts%3D1561777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chart.com/documents/1359857c-9faf-42ce-9ae2-6adf9f47e1c8/pages/SKsdW_QUSwvS?a=7968&amp;x=-233&amp;y=-297&amp;w=2952&amp;h=2007&amp;store=1&amp;accept=image%2F*&amp;auth=LCA%209e7f851384604c28a5769d9d60788a65361ceaad-ts%3D156177702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268" t="5776" r="4394" b="4555"/>
                    <a:stretch/>
                  </pic:blipFill>
                  <pic:spPr bwMode="auto">
                    <a:xfrm>
                      <a:off x="0" y="0"/>
                      <a:ext cx="5764823" cy="4811960"/>
                    </a:xfrm>
                    <a:prstGeom prst="rect">
                      <a:avLst/>
                    </a:prstGeom>
                    <a:noFill/>
                    <a:ln>
                      <a:noFill/>
                    </a:ln>
                    <a:extLst>
                      <a:ext uri="{53640926-AAD7-44D8-BBD7-CCE9431645EC}">
                        <a14:shadowObscured xmlns:a14="http://schemas.microsoft.com/office/drawing/2010/main"/>
                      </a:ext>
                    </a:extLst>
                  </pic:spPr>
                </pic:pic>
              </a:graphicData>
            </a:graphic>
          </wp:inline>
        </w:drawing>
      </w:r>
    </w:p>
    <w:p w:rsidR="003C6D47" w:rsidRPr="00213EF3" w:rsidRDefault="003C6D47" w:rsidP="00213EF3">
      <w:pPr>
        <w:pStyle w:val="Caption"/>
        <w:spacing w:line="360" w:lineRule="auto"/>
        <w:jc w:val="center"/>
        <w:rPr>
          <w:b w:val="0"/>
          <w:sz w:val="26"/>
          <w:szCs w:val="26"/>
        </w:rPr>
      </w:pPr>
      <w:bookmarkStart w:id="17" w:name="_Toc9082702"/>
      <w:bookmarkStart w:id="18" w:name="_Toc9340019"/>
      <w:bookmarkStart w:id="19" w:name="_Toc12776135"/>
      <w:r w:rsidRPr="00213EF3">
        <w:rPr>
          <w:b w:val="0"/>
          <w:sz w:val="26"/>
          <w:szCs w:val="26"/>
        </w:rPr>
        <w:t>Hình 1.</w:t>
      </w:r>
      <w:r w:rsidRPr="00213EF3">
        <w:rPr>
          <w:b w:val="0"/>
          <w:sz w:val="26"/>
          <w:szCs w:val="26"/>
        </w:rPr>
        <w:fldChar w:fldCharType="begin"/>
      </w:r>
      <w:r w:rsidRPr="00213EF3">
        <w:rPr>
          <w:b w:val="0"/>
          <w:sz w:val="26"/>
          <w:szCs w:val="26"/>
        </w:rPr>
        <w:instrText xml:space="preserve"> SEQ Hình_1. \* ARABIC </w:instrText>
      </w:r>
      <w:r w:rsidRPr="00213EF3">
        <w:rPr>
          <w:b w:val="0"/>
          <w:sz w:val="26"/>
          <w:szCs w:val="26"/>
        </w:rPr>
        <w:fldChar w:fldCharType="separate"/>
      </w:r>
      <w:r w:rsidR="0053081E">
        <w:rPr>
          <w:b w:val="0"/>
          <w:noProof/>
          <w:sz w:val="26"/>
          <w:szCs w:val="26"/>
        </w:rPr>
        <w:t>1</w:t>
      </w:r>
      <w:r w:rsidRPr="00213EF3">
        <w:rPr>
          <w:b w:val="0"/>
          <w:sz w:val="26"/>
          <w:szCs w:val="26"/>
        </w:rPr>
        <w:fldChar w:fldCharType="end"/>
      </w:r>
      <w:r w:rsidRPr="00213EF3">
        <w:rPr>
          <w:b w:val="0"/>
          <w:sz w:val="26"/>
          <w:szCs w:val="26"/>
        </w:rPr>
        <w:t>:</w:t>
      </w:r>
      <w:r w:rsidR="00FE434D" w:rsidRPr="00213EF3">
        <w:rPr>
          <w:b w:val="0"/>
          <w:sz w:val="26"/>
          <w:szCs w:val="26"/>
        </w:rPr>
        <w:t xml:space="preserve"> </w:t>
      </w:r>
      <w:r w:rsidRPr="00213EF3">
        <w:rPr>
          <w:b w:val="0"/>
          <w:sz w:val="26"/>
          <w:szCs w:val="26"/>
        </w:rPr>
        <w:t>Sơ đồ tổng quan hệ thống khám chữa bệnh</w:t>
      </w:r>
      <w:bookmarkEnd w:id="17"/>
      <w:bookmarkEnd w:id="18"/>
      <w:bookmarkEnd w:id="19"/>
    </w:p>
    <w:p w:rsidR="00D4639D" w:rsidRPr="00213EF3" w:rsidRDefault="00D4639D" w:rsidP="00213EF3">
      <w:pPr>
        <w:spacing w:before="120" w:after="120" w:line="360" w:lineRule="auto"/>
        <w:jc w:val="left"/>
      </w:pPr>
      <w:r w:rsidRPr="00213EF3">
        <w:t>Trong mô hình tổn</w:t>
      </w:r>
      <w:r w:rsidR="00647893" w:rsidRPr="00213EF3">
        <w:t>g quan, quá trình hệ thống vận hành</w:t>
      </w:r>
      <w:r w:rsidRPr="00213EF3">
        <w:t xml:space="preserve"> sẽ được thực hiện như sau:</w:t>
      </w:r>
    </w:p>
    <w:p w:rsidR="00042C29" w:rsidRPr="00213EF3" w:rsidRDefault="00FC73E5" w:rsidP="00213EF3">
      <w:pPr>
        <w:spacing w:before="120" w:after="120" w:line="360" w:lineRule="auto"/>
        <w:ind w:firstLine="720"/>
      </w:pPr>
      <w:r w:rsidRPr="00213EF3">
        <w:t xml:space="preserve">Hệ thống hỗ trợ khám chữa bệnh </w:t>
      </w:r>
      <w:r w:rsidR="00647893" w:rsidRPr="00213EF3">
        <w:t>bao gồm</w:t>
      </w:r>
      <w:r w:rsidRPr="00213EF3">
        <w:t xml:space="preserve"> các tác nhân</w:t>
      </w:r>
      <w:r w:rsidR="00647893" w:rsidRPr="00213EF3">
        <w:t xml:space="preserve"> quản trị, y tá, bác sĩ</w:t>
      </w:r>
      <w:r w:rsidR="00102E56" w:rsidRPr="00213EF3">
        <w:t xml:space="preserve"> và </w:t>
      </w:r>
      <w:r w:rsidRPr="00213EF3">
        <w:t>khách h</w:t>
      </w:r>
      <w:r w:rsidR="00715159" w:rsidRPr="00213EF3">
        <w:t xml:space="preserve">àng(các </w:t>
      </w:r>
      <w:r w:rsidRPr="00213EF3">
        <w:t xml:space="preserve">bệnh nhân) </w:t>
      </w:r>
      <w:r w:rsidR="00D4639D" w:rsidRPr="00213EF3">
        <w:t xml:space="preserve">đến với hệ thống </w:t>
      </w:r>
      <w:r w:rsidR="00647893" w:rsidRPr="00213EF3">
        <w:t xml:space="preserve">thông qua </w:t>
      </w:r>
      <w:r w:rsidR="00715159" w:rsidRPr="00213EF3">
        <w:t xml:space="preserve">mạng </w:t>
      </w:r>
      <w:r w:rsidR="00647893" w:rsidRPr="00213EF3">
        <w:t>inter</w:t>
      </w:r>
      <w:r w:rsidR="00751623" w:rsidRPr="00213EF3">
        <w:t>net và giao diện</w:t>
      </w:r>
      <w:r w:rsidR="00F9285F" w:rsidRPr="00213EF3">
        <w:t xml:space="preserve"> </w:t>
      </w:r>
      <w:r w:rsidR="00751623" w:rsidRPr="00213EF3">
        <w:t>website(</w:t>
      </w:r>
      <w:hyperlink r:id="rId16" w:history="1">
        <w:r w:rsidR="00751623" w:rsidRPr="00213EF3">
          <w:rPr>
            <w:rStyle w:val="Hyperlink"/>
          </w:rPr>
          <w:t>https://angularhang.000webhostapp.com/</w:t>
        </w:r>
      </w:hyperlink>
      <w:r w:rsidR="00751623" w:rsidRPr="00213EF3">
        <w:t>)</w:t>
      </w:r>
      <w:r w:rsidR="00C8522F" w:rsidRPr="00213EF3">
        <w:t>, tất cả các công việc điều phải lấy dữ liệu từ database và thông qua hệ thống xữ lí.</w:t>
      </w:r>
      <w:r w:rsidR="00751623" w:rsidRPr="00213EF3">
        <w:t xml:space="preserve"> Bác sĩ sẽ tương tác với hệ thống bằng công</w:t>
      </w:r>
      <w:r w:rsidR="00042C29" w:rsidRPr="00213EF3">
        <w:t xml:space="preserve"> việc khám bệnh</w:t>
      </w:r>
      <w:r w:rsidR="00751623" w:rsidRPr="00213EF3">
        <w:t xml:space="preserve">, khi đó hệ thống sử dụng luật kết hợp bằng cách </w:t>
      </w:r>
      <w:r w:rsidR="00042C29" w:rsidRPr="00213EF3">
        <w:t xml:space="preserve">dựa trên các triệu chứng </w:t>
      </w:r>
      <w:r w:rsidR="00BD72CD" w:rsidRPr="00213EF3">
        <w:t>và xét nghiệm</w:t>
      </w:r>
      <w:r w:rsidR="00042C29" w:rsidRPr="00213EF3">
        <w:t xml:space="preserve"> để đưa ra module </w:t>
      </w:r>
      <w:r w:rsidR="00751623" w:rsidRPr="00213EF3">
        <w:t>dự đoán bệnh cho bệ</w:t>
      </w:r>
      <w:r w:rsidR="00BD72CD" w:rsidRPr="00213EF3">
        <w:t xml:space="preserve">nh nhân </w:t>
      </w:r>
      <w:r w:rsidR="00042C29" w:rsidRPr="00213EF3">
        <w:t>(1). Y tá làm việc với hệ thống bằng công vi</w:t>
      </w:r>
      <w:r w:rsidR="00C8522F" w:rsidRPr="00213EF3">
        <w:t>ệc quản lí thông tin bệnh nhận, chịu trách nhiệm tiếp nhận thông tin bệnh nhân khi đến khám bệnh(2). Quản trị viên là người nhập các luật kết hợp vào hệ thống để đưa ra các dự đoán</w:t>
      </w:r>
      <w:r w:rsidR="00AF6E9B" w:rsidRPr="00213EF3">
        <w:t xml:space="preserve">. </w:t>
      </w:r>
      <w:r w:rsidR="007446F4" w:rsidRPr="00213EF3">
        <w:t xml:space="preserve">Đồng thời, cũng là người </w:t>
      </w:r>
      <w:r w:rsidR="00715159" w:rsidRPr="00213EF3">
        <w:t xml:space="preserve">toàn quyền </w:t>
      </w:r>
      <w:r w:rsidR="00AF6E9B" w:rsidRPr="00213EF3">
        <w:lastRenderedPageBreak/>
        <w:t xml:space="preserve">quản lí </w:t>
      </w:r>
      <w:r w:rsidR="00BD72CD" w:rsidRPr="00213EF3">
        <w:t xml:space="preserve"> hệ thống</w:t>
      </w:r>
      <w:r w:rsidR="00AF6E9B" w:rsidRPr="00213EF3">
        <w:t>(3)</w:t>
      </w:r>
      <w:r w:rsidR="00C8522F" w:rsidRPr="00213EF3">
        <w:t>.</w:t>
      </w:r>
      <w:r w:rsidR="00FA1DDE" w:rsidRPr="00213EF3">
        <w:t xml:space="preserve"> Tại hệ thống, các khách hàng có thể xem được thông tin bệnh của ch</w:t>
      </w:r>
      <w:r w:rsidR="00AF6E9B" w:rsidRPr="00213EF3">
        <w:t>í</w:t>
      </w:r>
      <w:r w:rsidR="00FA1DDE" w:rsidRPr="00213EF3">
        <w:t>nh bả</w:t>
      </w:r>
      <w:r w:rsidR="00B43D38" w:rsidRPr="00213EF3">
        <w:t>n thân(4</w:t>
      </w:r>
      <w:r w:rsidR="00FA1DDE" w:rsidRPr="00213EF3">
        <w:t>).</w:t>
      </w:r>
    </w:p>
    <w:p w:rsidR="00D4639D" w:rsidRPr="00213EF3" w:rsidRDefault="00D4639D" w:rsidP="00213EF3">
      <w:pPr>
        <w:spacing w:before="120" w:after="120" w:line="360" w:lineRule="auto"/>
      </w:pPr>
      <w:r w:rsidRPr="00213EF3">
        <w:tab/>
        <w:t>Từ mô hình tổng quan như trên, công việc chính của tôi trong đề tài này bao gồm: Xây dựng một hệ thống quản lí khám chữa bệnh và chẩn đoán. Dữ liệu của hệ thống phụ thuộc vào việc thu thập thông tin từ bệnh viện và bác sĩ. Nhiệm vụ của hệ thống là thực hiện các chức năng quản lí và chẩn đoán để hỗ trợ bác sĩ tối đa trong việc đưa ra kết luận.</w:t>
      </w:r>
    </w:p>
    <w:p w:rsidR="00E445D4" w:rsidRPr="00213EF3" w:rsidRDefault="003C6D47" w:rsidP="00213EF3">
      <w:pPr>
        <w:spacing w:before="120" w:after="120" w:line="360" w:lineRule="auto"/>
        <w:outlineLvl w:val="1"/>
        <w:rPr>
          <w:b/>
        </w:rPr>
      </w:pPr>
      <w:bookmarkStart w:id="20" w:name="_Toc12874309"/>
      <w:r w:rsidRPr="00213EF3">
        <w:rPr>
          <w:b/>
        </w:rPr>
        <w:t>1.2</w:t>
      </w:r>
      <w:r w:rsidR="008C0A18" w:rsidRPr="00213EF3">
        <w:rPr>
          <w:b/>
        </w:rPr>
        <w:t xml:space="preserve"> </w:t>
      </w:r>
      <w:r w:rsidR="00E445D4" w:rsidRPr="00213EF3">
        <w:rPr>
          <w:b/>
        </w:rPr>
        <w:t>Đối tượng và phương pháp nghiên cứu</w:t>
      </w:r>
      <w:bookmarkEnd w:id="20"/>
    </w:p>
    <w:p w:rsidR="00A00368" w:rsidRPr="00213EF3" w:rsidRDefault="008C0A18" w:rsidP="00213EF3">
      <w:pPr>
        <w:spacing w:before="120" w:after="120" w:line="360" w:lineRule="auto"/>
        <w:outlineLvl w:val="2"/>
        <w:rPr>
          <w:b/>
        </w:rPr>
      </w:pPr>
      <w:bookmarkStart w:id="21" w:name="_Toc12874310"/>
      <w:r w:rsidRPr="00213EF3">
        <w:rPr>
          <w:b/>
        </w:rPr>
        <w:t xml:space="preserve">1.2.1 </w:t>
      </w:r>
      <w:r w:rsidR="006174DB" w:rsidRPr="00213EF3">
        <w:rPr>
          <w:b/>
        </w:rPr>
        <w:t>Đối tượng nghiên cứu</w:t>
      </w:r>
      <w:bookmarkEnd w:id="21"/>
    </w:p>
    <w:p w:rsidR="006174DB" w:rsidRPr="00213EF3" w:rsidRDefault="00A00368" w:rsidP="00213EF3">
      <w:pPr>
        <w:spacing w:before="120" w:after="120" w:line="360" w:lineRule="auto"/>
        <w:ind w:firstLine="720"/>
        <w:rPr>
          <w:b/>
        </w:rPr>
      </w:pPr>
      <w:r w:rsidRPr="00213EF3">
        <w:t xml:space="preserve">Đối tượng nghiên cứu chính là </w:t>
      </w:r>
      <w:r w:rsidR="006174DB" w:rsidRPr="00213EF3">
        <w:t>luật kết hợp</w:t>
      </w:r>
      <w:r w:rsidRPr="00213EF3">
        <w:rPr>
          <w:b/>
        </w:rPr>
        <w:t xml:space="preserve">. </w:t>
      </w:r>
      <w:r w:rsidRPr="00213EF3">
        <w:t>Tìm hiểu quy trình cũng như nhu cầu khám chữa bệ</w:t>
      </w:r>
      <w:r w:rsidR="00BD72CD" w:rsidRPr="00213EF3">
        <w:t xml:space="preserve">nh </w:t>
      </w:r>
      <w:r w:rsidRPr="00213EF3">
        <w:t xml:space="preserve">của các bác sĩ ở </w:t>
      </w:r>
      <w:r w:rsidR="008B791E" w:rsidRPr="00213EF3">
        <w:t>thành phố C</w:t>
      </w:r>
      <w:r w:rsidR="006174DB" w:rsidRPr="00213EF3">
        <w:t>ần thơ</w:t>
      </w:r>
      <w:r w:rsidR="00C37F18" w:rsidRPr="00213EF3">
        <w:t>,</w:t>
      </w:r>
      <w:r w:rsidRPr="00213EF3">
        <w:rPr>
          <w:b/>
        </w:rPr>
        <w:t xml:space="preserve"> </w:t>
      </w:r>
      <w:r w:rsidRPr="00213EF3">
        <w:t>bên cạnh đó các kiến thức về</w:t>
      </w:r>
      <w:r w:rsidRPr="00213EF3">
        <w:rPr>
          <w:b/>
        </w:rPr>
        <w:t xml:space="preserve"> </w:t>
      </w:r>
      <w:r w:rsidRPr="00213EF3">
        <w:t>c</w:t>
      </w:r>
      <w:r w:rsidR="006174DB" w:rsidRPr="00213EF3">
        <w:t>ác loạ</w:t>
      </w:r>
      <w:r w:rsidR="00BD72CD" w:rsidRPr="00213EF3">
        <w:t>i bệnh</w:t>
      </w:r>
      <w:r w:rsidRPr="00213EF3">
        <w:t>, triệu chứng bệnh cũng là một phần quan trong trong quá trình nghiên cứu.</w:t>
      </w:r>
    </w:p>
    <w:p w:rsidR="006174DB" w:rsidRPr="00213EF3" w:rsidRDefault="008C0A18" w:rsidP="00213EF3">
      <w:pPr>
        <w:spacing w:before="120" w:after="120" w:line="360" w:lineRule="auto"/>
        <w:outlineLvl w:val="2"/>
        <w:rPr>
          <w:b/>
        </w:rPr>
      </w:pPr>
      <w:bookmarkStart w:id="22" w:name="_Toc12874311"/>
      <w:r w:rsidRPr="00213EF3">
        <w:rPr>
          <w:b/>
        </w:rPr>
        <w:t xml:space="preserve">1.2.2 </w:t>
      </w:r>
      <w:r w:rsidR="006174DB" w:rsidRPr="00213EF3">
        <w:rPr>
          <w:b/>
        </w:rPr>
        <w:t>Phương pháp nghiên cứu</w:t>
      </w:r>
      <w:bookmarkEnd w:id="22"/>
    </w:p>
    <w:p w:rsidR="00D85422" w:rsidRPr="00213EF3" w:rsidRDefault="00AA52FA" w:rsidP="00213EF3">
      <w:pPr>
        <w:spacing w:before="120" w:after="120" w:line="360" w:lineRule="auto"/>
        <w:ind w:firstLine="720"/>
      </w:pPr>
      <w:r w:rsidRPr="00213EF3">
        <w:t>Đề tài áp dụng cả ba phương pháp nghiên cứu đó là: nghiên cứu lý thuyết, xây dựng các luật kết hợ</w:t>
      </w:r>
      <w:r w:rsidR="00D85422" w:rsidRPr="00213EF3">
        <w:t>p và xây dựng hệ thống khám chữa</w:t>
      </w:r>
      <w:r w:rsidRPr="00213EF3">
        <w:t xml:space="preserve"> bệnh tích hợ</w:t>
      </w:r>
      <w:r w:rsidR="00BD72CD" w:rsidRPr="00213EF3">
        <w:t>p dự</w:t>
      </w:r>
      <w:r w:rsidRPr="00213EF3">
        <w:t xml:space="preserve"> đoán </w:t>
      </w:r>
      <w:r w:rsidR="00D85422" w:rsidRPr="00213EF3">
        <w:t>bệnh cho các bác sĩ.</w:t>
      </w:r>
    </w:p>
    <w:p w:rsidR="0097270F" w:rsidRPr="00213EF3" w:rsidRDefault="00D85422" w:rsidP="00213EF3">
      <w:pPr>
        <w:spacing w:before="120" w:after="120" w:line="360" w:lineRule="auto"/>
        <w:ind w:firstLine="720"/>
      </w:pPr>
      <w:r w:rsidRPr="00213EF3">
        <w:t xml:space="preserve">Nghiên cứu lý thuyết để tìm hiểu các thông tin liên quan đến </w:t>
      </w:r>
      <w:r w:rsidR="001B33E4" w:rsidRPr="00213EF3">
        <w:t xml:space="preserve">vấn đề cần giải quyết. </w:t>
      </w:r>
      <w:r w:rsidRPr="00213EF3">
        <w:t xml:space="preserve">Bên </w:t>
      </w:r>
      <w:r w:rsidR="001B33E4" w:rsidRPr="00213EF3">
        <w:t xml:space="preserve">cạnh đó, </w:t>
      </w:r>
      <w:r w:rsidRPr="00213EF3">
        <w:t>t</w:t>
      </w:r>
      <w:r w:rsidR="006174DB" w:rsidRPr="00213EF3">
        <w:t xml:space="preserve">ìm hiểu các kiến thức về y học, các loại bệnh thường gặp, các triệu chứng, bệnh lý, </w:t>
      </w:r>
      <w:r w:rsidRPr="00213EF3">
        <w:t>c</w:t>
      </w:r>
      <w:r w:rsidR="001B33E4" w:rsidRPr="00213EF3">
        <w:t>ách chữa trị và các loại thuốc, t</w:t>
      </w:r>
      <w:r w:rsidR="006174DB" w:rsidRPr="00213EF3">
        <w:t>ìm hiểu ngôn ngữ lập trình PHP, hệ quản tr</w:t>
      </w:r>
      <w:r w:rsidRPr="00213EF3">
        <w:t>ị cơ sở dữ liệ</w:t>
      </w:r>
      <w:r w:rsidR="002F3CED" w:rsidRPr="00213EF3">
        <w:t>u MySQL</w:t>
      </w:r>
      <w:r w:rsidR="00CC5B97" w:rsidRPr="00213EF3">
        <w:t>.</w:t>
      </w:r>
    </w:p>
    <w:p w:rsidR="0097270F" w:rsidRPr="00213EF3" w:rsidRDefault="0097270F" w:rsidP="00213EF3">
      <w:pPr>
        <w:spacing w:line="360" w:lineRule="auto"/>
      </w:pPr>
    </w:p>
    <w:p w:rsidR="0097270F" w:rsidRPr="00213EF3" w:rsidRDefault="0097270F" w:rsidP="00213EF3">
      <w:pPr>
        <w:spacing w:line="360" w:lineRule="auto"/>
      </w:pPr>
    </w:p>
    <w:p w:rsidR="0097270F" w:rsidRPr="00213EF3" w:rsidRDefault="0097270F" w:rsidP="00213EF3">
      <w:pPr>
        <w:spacing w:line="360" w:lineRule="auto"/>
      </w:pPr>
    </w:p>
    <w:p w:rsidR="0097270F" w:rsidRPr="00213EF3" w:rsidRDefault="0097270F" w:rsidP="00213EF3">
      <w:pPr>
        <w:spacing w:line="360" w:lineRule="auto"/>
      </w:pPr>
    </w:p>
    <w:p w:rsidR="0097270F" w:rsidRPr="00213EF3" w:rsidRDefault="0097270F" w:rsidP="00213EF3">
      <w:pPr>
        <w:spacing w:line="360" w:lineRule="auto"/>
      </w:pPr>
    </w:p>
    <w:p w:rsidR="00374C81" w:rsidRPr="00213EF3" w:rsidRDefault="00374C81" w:rsidP="00213EF3">
      <w:pPr>
        <w:tabs>
          <w:tab w:val="center" w:pos="4560"/>
        </w:tabs>
        <w:spacing w:line="360" w:lineRule="auto"/>
        <w:sectPr w:rsidR="00374C81" w:rsidRPr="00213EF3" w:rsidSect="00DC0565">
          <w:footerReference w:type="default" r:id="rId17"/>
          <w:pgSz w:w="11906" w:h="16838" w:code="9"/>
          <w:pgMar w:top="1701" w:right="1134" w:bottom="1701" w:left="1985" w:header="709" w:footer="709" w:gutter="0"/>
          <w:cols w:space="708"/>
          <w:docGrid w:linePitch="360"/>
        </w:sectPr>
      </w:pPr>
    </w:p>
    <w:p w:rsidR="00483BAE" w:rsidRPr="00213EF3" w:rsidRDefault="00AB5420" w:rsidP="00213EF3">
      <w:pPr>
        <w:pStyle w:val="Heading1"/>
        <w:spacing w:before="120" w:after="120" w:line="360" w:lineRule="auto"/>
        <w:jc w:val="center"/>
        <w:rPr>
          <w:rFonts w:ascii="Times New Roman" w:hAnsi="Times New Roman" w:cs="Times New Roman"/>
          <w:sz w:val="32"/>
          <w:szCs w:val="32"/>
        </w:rPr>
      </w:pPr>
      <w:bookmarkStart w:id="23" w:name="_Toc12874312"/>
      <w:r w:rsidRPr="00213EF3">
        <w:rPr>
          <w:rFonts w:ascii="Times New Roman" w:hAnsi="Times New Roman" w:cs="Times New Roman"/>
          <w:sz w:val="32"/>
          <w:szCs w:val="32"/>
        </w:rPr>
        <w:lastRenderedPageBreak/>
        <w:t>CHƯƠNG 2</w:t>
      </w:r>
      <w:r w:rsidR="00AC0454" w:rsidRPr="00213EF3">
        <w:rPr>
          <w:rFonts w:ascii="Times New Roman" w:hAnsi="Times New Roman" w:cs="Times New Roman"/>
          <w:sz w:val="32"/>
          <w:szCs w:val="32"/>
        </w:rPr>
        <w:t>: CƠ S</w:t>
      </w:r>
      <w:r w:rsidR="00431895" w:rsidRPr="00213EF3">
        <w:rPr>
          <w:rFonts w:ascii="Times New Roman" w:hAnsi="Times New Roman" w:cs="Times New Roman"/>
          <w:sz w:val="32"/>
          <w:szCs w:val="32"/>
        </w:rPr>
        <w:t>Ở</w:t>
      </w:r>
      <w:r w:rsidR="001C5532" w:rsidRPr="00213EF3">
        <w:rPr>
          <w:rFonts w:ascii="Times New Roman" w:hAnsi="Times New Roman" w:cs="Times New Roman"/>
          <w:sz w:val="32"/>
          <w:szCs w:val="32"/>
        </w:rPr>
        <w:t xml:space="preserve"> LÝ THUYẾT</w:t>
      </w:r>
      <w:bookmarkEnd w:id="23"/>
    </w:p>
    <w:p w:rsidR="000F2C86" w:rsidRPr="00213EF3" w:rsidRDefault="008C0A18" w:rsidP="00213EF3">
      <w:pPr>
        <w:pStyle w:val="Heading2"/>
        <w:spacing w:after="120" w:line="360" w:lineRule="auto"/>
        <w:rPr>
          <w:rFonts w:ascii="Times New Roman" w:hAnsi="Times New Roman" w:cs="Times New Roman"/>
          <w:bCs w:val="0"/>
          <w:color w:val="000000" w:themeColor="text1"/>
          <w:sz w:val="26"/>
          <w:szCs w:val="26"/>
        </w:rPr>
      </w:pPr>
      <w:bookmarkStart w:id="24" w:name="_Toc12874313"/>
      <w:r w:rsidRPr="00213EF3">
        <w:rPr>
          <w:rFonts w:ascii="Times New Roman" w:hAnsi="Times New Roman" w:cs="Times New Roman"/>
          <w:color w:val="000000" w:themeColor="text1"/>
          <w:sz w:val="26"/>
          <w:szCs w:val="26"/>
        </w:rPr>
        <w:t>2</w:t>
      </w:r>
      <w:r w:rsidR="00F56043" w:rsidRPr="00213EF3">
        <w:rPr>
          <w:rFonts w:ascii="Times New Roman" w:hAnsi="Times New Roman" w:cs="Times New Roman"/>
          <w:color w:val="000000" w:themeColor="text1"/>
          <w:sz w:val="26"/>
          <w:szCs w:val="26"/>
        </w:rPr>
        <w:t>.</w:t>
      </w:r>
      <w:r w:rsidRPr="00213EF3">
        <w:rPr>
          <w:rFonts w:ascii="Times New Roman" w:hAnsi="Times New Roman" w:cs="Times New Roman"/>
          <w:color w:val="000000" w:themeColor="text1"/>
          <w:sz w:val="26"/>
          <w:szCs w:val="26"/>
        </w:rPr>
        <w:t>1</w:t>
      </w:r>
      <w:r w:rsidR="00F56043" w:rsidRPr="00213EF3">
        <w:rPr>
          <w:rFonts w:ascii="Times New Roman" w:hAnsi="Times New Roman" w:cs="Times New Roman"/>
          <w:color w:val="000000" w:themeColor="text1"/>
          <w:sz w:val="26"/>
          <w:szCs w:val="26"/>
        </w:rPr>
        <w:t xml:space="preserve"> </w:t>
      </w:r>
      <w:r w:rsidR="000F2C86" w:rsidRPr="00213EF3">
        <w:rPr>
          <w:rFonts w:ascii="Times New Roman" w:hAnsi="Times New Roman" w:cs="Times New Roman"/>
          <w:color w:val="000000" w:themeColor="text1"/>
          <w:sz w:val="26"/>
          <w:szCs w:val="26"/>
        </w:rPr>
        <w:t>Khai phá dữ liệu</w:t>
      </w:r>
      <w:bookmarkEnd w:id="24"/>
    </w:p>
    <w:p w:rsidR="000F2C86" w:rsidRPr="00213EF3" w:rsidRDefault="008C0A18" w:rsidP="00213EF3">
      <w:pPr>
        <w:spacing w:line="360" w:lineRule="auto"/>
        <w:rPr>
          <w:b/>
          <w:bCs/>
          <w:color w:val="000000" w:themeColor="text1"/>
        </w:rPr>
      </w:pPr>
      <w:bookmarkStart w:id="25" w:name="_TOC_250025"/>
      <w:r w:rsidRPr="00213EF3">
        <w:rPr>
          <w:b/>
          <w:color w:val="000000" w:themeColor="text1"/>
        </w:rPr>
        <w:t>2.</w:t>
      </w:r>
      <w:r w:rsidR="000F2C86" w:rsidRPr="00213EF3">
        <w:rPr>
          <w:b/>
          <w:color w:val="000000" w:themeColor="text1"/>
        </w:rPr>
        <w:t>1.</w:t>
      </w:r>
      <w:r w:rsidRPr="00213EF3">
        <w:rPr>
          <w:b/>
          <w:color w:val="000000" w:themeColor="text1"/>
        </w:rPr>
        <w:t>1</w:t>
      </w:r>
      <w:r w:rsidR="000F2C86" w:rsidRPr="00213EF3">
        <w:rPr>
          <w:b/>
          <w:color w:val="000000" w:themeColor="text1"/>
        </w:rPr>
        <w:t xml:space="preserve"> Khái niệ</w:t>
      </w:r>
      <w:r w:rsidR="00D2036D" w:rsidRPr="00213EF3">
        <w:rPr>
          <w:b/>
          <w:color w:val="000000" w:themeColor="text1"/>
        </w:rPr>
        <w:t>m k</w:t>
      </w:r>
      <w:r w:rsidR="000F2C86" w:rsidRPr="00213EF3">
        <w:rPr>
          <w:b/>
          <w:color w:val="000000" w:themeColor="text1"/>
        </w:rPr>
        <w:t>hai phá dữ</w:t>
      </w:r>
      <w:r w:rsidR="000F2C86" w:rsidRPr="00213EF3">
        <w:rPr>
          <w:b/>
          <w:color w:val="000000" w:themeColor="text1"/>
          <w:spacing w:val="2"/>
        </w:rPr>
        <w:t xml:space="preserve"> </w:t>
      </w:r>
      <w:bookmarkEnd w:id="25"/>
      <w:r w:rsidR="000F2C86" w:rsidRPr="00213EF3">
        <w:rPr>
          <w:b/>
          <w:color w:val="000000" w:themeColor="text1"/>
        </w:rPr>
        <w:t>liệu</w:t>
      </w:r>
    </w:p>
    <w:p w:rsidR="000F2C86" w:rsidRPr="00213EF3" w:rsidRDefault="000F2C86" w:rsidP="00213EF3">
      <w:pPr>
        <w:spacing w:before="120" w:after="120" w:line="360" w:lineRule="auto"/>
        <w:ind w:firstLine="720"/>
      </w:pPr>
      <w:r w:rsidRPr="00213EF3">
        <w:t xml:space="preserve">Khai phá dữ liệu (Data Mining) là một khái niệm ra đời vào những năm cuối của thập kỷ 1980. Nó là quá trình khám phá thông tin ẩn được tìm thấy trong các cơ sở dữ liệu </w:t>
      </w:r>
      <w:r w:rsidRPr="00213EF3">
        <w:rPr>
          <w:spacing w:val="-3"/>
        </w:rPr>
        <w:t xml:space="preserve">và </w:t>
      </w:r>
      <w:r w:rsidRPr="00213EF3">
        <w:t xml:space="preserve">có thể xem như là một bước trong quá trình khám phá tri thức. Data Mining là giai đoạn quan trọng nhất trong tiến trình khai phá tri thức từ cơ sở dữ liệu, các tri thức này hỗ trợ trong việc ra quyết định trong khoa học </w:t>
      </w:r>
      <w:r w:rsidRPr="00213EF3">
        <w:rPr>
          <w:spacing w:val="-3"/>
        </w:rPr>
        <w:t xml:space="preserve">và </w:t>
      </w:r>
      <w:r w:rsidRPr="00213EF3">
        <w:t>kinh doanh,</w:t>
      </w:r>
      <w:r w:rsidRPr="00213EF3">
        <w:rPr>
          <w:spacing w:val="19"/>
        </w:rPr>
        <w:t xml:space="preserve"> </w:t>
      </w:r>
      <w:r w:rsidRPr="00213EF3">
        <w:t>…</w:t>
      </w:r>
    </w:p>
    <w:p w:rsidR="000F2C86" w:rsidRPr="00213EF3" w:rsidRDefault="003C6D47" w:rsidP="00213EF3">
      <w:pPr>
        <w:spacing w:before="120" w:after="120" w:line="360" w:lineRule="auto"/>
        <w:ind w:firstLine="720"/>
      </w:pPr>
      <w:r w:rsidRPr="00213EF3">
        <w:t>Giáo sư Tom Mitchell</w:t>
      </w:r>
      <w:r w:rsidRPr="00213EF3">
        <w:fldChar w:fldCharType="begin" w:fldLock="1"/>
      </w:r>
      <w:r w:rsidR="007619EB" w:rsidRPr="00213EF3">
        <w:instrText>ADDIN CSL_CITATION {"citationItems":[{"id":"ITEM-1","itemData":{"author":[{"dropping-particle":"","family":"Mitchell","given":"Tom M(1999)","non-dropping-particle":"","parse-names":false,"suffix":""}],"container-title":"Communicatio of The ACM","id":"ITEM-1","issued":{"date-parts":[["0"]]},"page":"30-36","title":"Machine Learning and Data Mining Over the past","type":"article-journal"},"uris":["http://www.mendeley.com/documents/?uuid=801ecc0a-dd2c-4dec-8792-bbd4f944cbee"]}],"mendeley":{"formattedCitation":"[9]","plainTextFormattedCitation":"[9]","previouslyFormattedCitation":"[11]"},"properties":{"noteIndex":0},"schema":"https://github.com/citation-style-language/schema/raw/master/csl-citation.json"}</w:instrText>
      </w:r>
      <w:r w:rsidRPr="00213EF3">
        <w:fldChar w:fldCharType="separate"/>
      </w:r>
      <w:r w:rsidR="007619EB" w:rsidRPr="00213EF3">
        <w:rPr>
          <w:noProof/>
        </w:rPr>
        <w:t>[9]</w:t>
      </w:r>
      <w:r w:rsidRPr="00213EF3">
        <w:fldChar w:fldCharType="end"/>
      </w:r>
      <w:r w:rsidRPr="00213EF3">
        <w:t xml:space="preserve"> </w:t>
      </w:r>
      <w:r w:rsidR="000F2C86" w:rsidRPr="00213EF3">
        <w:t xml:space="preserve">đã đưa ra định nghĩa của Khai phá dữ liệu như sau: “Khai phá dữ liệu là việc sử dụng dữ liệu lịch sử để khám phá những qui tắc </w:t>
      </w:r>
      <w:r w:rsidR="000F2C86" w:rsidRPr="00213EF3">
        <w:rPr>
          <w:spacing w:val="-3"/>
        </w:rPr>
        <w:t xml:space="preserve">và </w:t>
      </w:r>
      <w:r w:rsidR="000F2C86" w:rsidRPr="00213EF3">
        <w:t>cải thiện những quyết định trong tương lai.” Với một cách tiếp cận ứn</w:t>
      </w:r>
      <w:r w:rsidRPr="00213EF3">
        <w:t xml:space="preserve">g dụng hơn, Tiến sĩ Fayyad </w:t>
      </w:r>
      <w:r w:rsidR="000F2C86" w:rsidRPr="00213EF3">
        <w:t xml:space="preserve">đã phát biểu: “Khai phá dữ liệu, thường được xem là việc khám phá tri thức trong các cơ sở dữ liệu, là một quá trình trích xuất những thông tin ẩn, trước đây chưa biết </w:t>
      </w:r>
      <w:r w:rsidR="000F2C86" w:rsidRPr="00213EF3">
        <w:rPr>
          <w:spacing w:val="-3"/>
        </w:rPr>
        <w:t xml:space="preserve">và </w:t>
      </w:r>
      <w:r w:rsidR="000F2C86" w:rsidRPr="00213EF3">
        <w:t>có khả năng hữu ích, dưới dạng các qui luật, ràng buộc, qui tắc trong cơ  sở dữ liệu.” hay nói cách khác “Khai phá dữ liệu – Data Mining là tiến trình khám phá tri thức tiềm ẩn trong các cơ sở dữ liệu. Cụ thể hơn, đó là tiến trình trích lọc, sản sinh những tri thức hoặc các mẫu tiềm ẩn, chưa biết nhưng hữu ích từ cơ sở dữ liệu lớn”</w:t>
      </w:r>
      <w:r w:rsidR="00C960B0" w:rsidRPr="00213EF3">
        <w:fldChar w:fldCharType="begin" w:fldLock="1"/>
      </w:r>
      <w:r w:rsidR="007619EB" w:rsidRPr="00213EF3">
        <w:instrText>ADDIN CSL_CITATION {"citationItems":[{"id":"ITEM-1","itemData":{"author":[{"dropping-particle":"","family":"Đỗ Phúc(2006)","given":"","non-dropping-particle":"","parse-names":false,"suffix":""}],"container-title":"NXB Đại học Quốc gia TP Hồ Chí Minh","id":"ITEM-1","issued":{"date-parts":[["0"]]},"publisher":"NXB Đại học Quốc gia TP Hồ Chí Minh","title":"Giáo trình khai thác dữ liệu","type":"article-journal"},"uris":["http://www.mendeley.com/documents/?uuid=518cbcd1-541a-489b-9868-2929f9c50d84"]}],"mendeley":{"formattedCitation":"[11]","plainTextFormattedCitation":"[11]","previouslyFormattedCitation":"[13]"},"properties":{"noteIndex":0},"schema":"https://github.com/citation-style-language/schema/raw/master/csl-citation.json"}</w:instrText>
      </w:r>
      <w:r w:rsidR="00C960B0" w:rsidRPr="00213EF3">
        <w:fldChar w:fldCharType="separate"/>
      </w:r>
      <w:r w:rsidR="002A6418" w:rsidRPr="00213EF3">
        <w:rPr>
          <w:noProof/>
        </w:rPr>
        <w:t>[4</w:t>
      </w:r>
      <w:r w:rsidR="007619EB" w:rsidRPr="00213EF3">
        <w:rPr>
          <w:noProof/>
        </w:rPr>
        <w:t>]</w:t>
      </w:r>
      <w:r w:rsidR="00C960B0" w:rsidRPr="00213EF3">
        <w:fldChar w:fldCharType="end"/>
      </w:r>
      <w:r w:rsidR="000F2C86" w:rsidRPr="00213EF3">
        <w:t>.</w:t>
      </w:r>
    </w:p>
    <w:p w:rsidR="000F2C86" w:rsidRPr="00213EF3" w:rsidRDefault="000F2C86" w:rsidP="00213EF3">
      <w:pPr>
        <w:spacing w:before="120" w:after="120" w:line="360" w:lineRule="auto"/>
        <w:ind w:firstLine="720"/>
      </w:pPr>
      <w:r w:rsidRPr="00213EF3">
        <w:t>Nói tóm lại, Khai phá dữ liệu là một quá trình học tri thức mới từ những dữ liệ</w:t>
      </w:r>
      <w:r w:rsidR="00937936" w:rsidRPr="00213EF3">
        <w:t>u đã thu thập được</w:t>
      </w:r>
      <w:r w:rsidRPr="00213EF3">
        <w:t>.</w:t>
      </w:r>
      <w:r w:rsidR="00C960B0" w:rsidRPr="00213EF3">
        <w:t xml:space="preserve"> </w:t>
      </w:r>
      <w:r w:rsidRPr="00213EF3">
        <w:t xml:space="preserve">Khai phá dữ liệu là tiến trình khái quát các </w:t>
      </w:r>
      <w:r w:rsidRPr="00213EF3">
        <w:rPr>
          <w:spacing w:val="-3"/>
        </w:rPr>
        <w:t xml:space="preserve">sự </w:t>
      </w:r>
      <w:r w:rsidRPr="00213EF3">
        <w:t xml:space="preserve">kiện rời rạc trong dữ liệu thành các tri thức mang tính khái quát, tính quy luật hỗ trợ tích cực cho các tiến trình ra quyết định. Khai phá dữ liệu là việc trích rút tri thức một cách tự động và hiệu quả từ một khối dữ liệu rất lớn. Tri thức đó thường ở dạng các mẫu tin có tính chất không tầm thường, không tường minh (ẩn), chưa được biết đến </w:t>
      </w:r>
      <w:r w:rsidRPr="00213EF3">
        <w:rPr>
          <w:spacing w:val="-3"/>
        </w:rPr>
        <w:t xml:space="preserve">và </w:t>
      </w:r>
      <w:r w:rsidRPr="00213EF3">
        <w:t>có tiềm năng mang lại lợi</w:t>
      </w:r>
      <w:r w:rsidRPr="00213EF3">
        <w:rPr>
          <w:spacing w:val="-4"/>
        </w:rPr>
        <w:t xml:space="preserve"> </w:t>
      </w:r>
      <w:r w:rsidRPr="00213EF3">
        <w:t>ích.</w:t>
      </w:r>
    </w:p>
    <w:p w:rsidR="000F2C86" w:rsidRPr="00213EF3" w:rsidRDefault="000F2C86" w:rsidP="00213EF3">
      <w:pPr>
        <w:spacing w:before="120" w:after="120" w:line="360" w:lineRule="auto"/>
        <w:ind w:firstLine="720"/>
      </w:pPr>
      <w:r w:rsidRPr="00213EF3">
        <w:t xml:space="preserve">Để hình dung vấn đề này ta có thể sử dụng một </w:t>
      </w:r>
      <w:r w:rsidRPr="00213EF3">
        <w:rPr>
          <w:spacing w:val="-3"/>
        </w:rPr>
        <w:t xml:space="preserve">ví </w:t>
      </w:r>
      <w:r w:rsidRPr="00213EF3">
        <w:t xml:space="preserve">dụ đơn giản như sau: Khai phá dữ liệu được </w:t>
      </w:r>
      <w:r w:rsidRPr="00213EF3">
        <w:rPr>
          <w:spacing w:val="-3"/>
        </w:rPr>
        <w:t xml:space="preserve">ví </w:t>
      </w:r>
      <w:r w:rsidRPr="00213EF3">
        <w:t xml:space="preserve">như tìm một cây kim trong đống cỏ khô. Trong </w:t>
      </w:r>
      <w:r w:rsidRPr="00213EF3">
        <w:rPr>
          <w:spacing w:val="-3"/>
        </w:rPr>
        <w:t xml:space="preserve">ví </w:t>
      </w:r>
      <w:r w:rsidRPr="00213EF3">
        <w:t xml:space="preserve">dụ này, cây kim là một mảnh nhỏ tri thức hoặc một thông tin có giá trị </w:t>
      </w:r>
      <w:r w:rsidRPr="00213EF3">
        <w:rPr>
          <w:spacing w:val="-3"/>
        </w:rPr>
        <w:t xml:space="preserve">và </w:t>
      </w:r>
      <w:r w:rsidRPr="00213EF3">
        <w:t xml:space="preserve">đống cỏ khô là một kho </w:t>
      </w:r>
      <w:r w:rsidRPr="00213EF3">
        <w:lastRenderedPageBreak/>
        <w:t>cơ sở dữ liệu rộng lớn. Như vậy, những thông tin có giá trị tiềm ẩn trong kho cơ sở dữ liệ</w:t>
      </w:r>
      <w:r w:rsidR="00FF5CBE" w:rsidRPr="00213EF3">
        <w:t xml:space="preserve">u </w:t>
      </w:r>
      <w:r w:rsidRPr="00213EF3">
        <w:t xml:space="preserve">sẽ được chiết xuất ra </w:t>
      </w:r>
      <w:r w:rsidRPr="00213EF3">
        <w:rPr>
          <w:spacing w:val="-3"/>
        </w:rPr>
        <w:t xml:space="preserve">và </w:t>
      </w:r>
      <w:r w:rsidRPr="00213EF3">
        <w:t>sử dụng một cách hữu ích nhờ khai phá dữ</w:t>
      </w:r>
      <w:r w:rsidRPr="00213EF3">
        <w:rPr>
          <w:spacing w:val="18"/>
        </w:rPr>
        <w:t xml:space="preserve"> </w:t>
      </w:r>
      <w:r w:rsidRPr="00213EF3">
        <w:t>liệu.</w:t>
      </w:r>
    </w:p>
    <w:p w:rsidR="000F2C86" w:rsidRPr="00213EF3" w:rsidRDefault="000F2C86" w:rsidP="00213EF3">
      <w:pPr>
        <w:spacing w:before="120" w:after="120" w:line="360" w:lineRule="auto"/>
        <w:ind w:firstLine="720"/>
      </w:pPr>
      <w:r w:rsidRPr="00213EF3">
        <w:t xml:space="preserve">Chức năng khai phá dữ liệu gồm có gộp nhóm phân loại, dự báo, dự đoán và phân tích các liên kết. Năm 1989, Fayyad, Smyth và Piatestsky-Shapiro đã dùng khái niệm </w:t>
      </w:r>
      <w:r w:rsidRPr="00213EF3">
        <w:rPr>
          <w:i/>
        </w:rPr>
        <w:t xml:space="preserve">Phát hiện tri thức từ cơ sở dữ liệu </w:t>
      </w:r>
      <w:r w:rsidRPr="00213EF3">
        <w:t>(Knowledge Discovery in Database-KDD). Trong đó, khai phá dữ liệu là một giai đoạn rất đặc biệt trong toàn bộ quá trình, nó sử dụng các kỹ thuật để tìm ra các mẫu từ dữ liệu. Có thể coi khai phá dữ liệu là cốt lõi của quá trình phát hiện tri thức.</w:t>
      </w:r>
    </w:p>
    <w:p w:rsidR="00516DBC" w:rsidRPr="00213EF3" w:rsidRDefault="00516DBC" w:rsidP="00213EF3">
      <w:pPr>
        <w:pStyle w:val="Heading2"/>
        <w:spacing w:after="120" w:line="360" w:lineRule="auto"/>
        <w:rPr>
          <w:rFonts w:ascii="Times New Roman" w:hAnsi="Times New Roman" w:cs="Times New Roman"/>
          <w:sz w:val="26"/>
          <w:szCs w:val="26"/>
        </w:rPr>
      </w:pPr>
      <w:bookmarkStart w:id="26" w:name="_Toc12874314"/>
      <w:r w:rsidRPr="00213EF3">
        <w:rPr>
          <w:rFonts w:ascii="Times New Roman" w:hAnsi="Times New Roman" w:cs="Times New Roman"/>
          <w:color w:val="000000" w:themeColor="text1"/>
          <w:sz w:val="26"/>
          <w:szCs w:val="26"/>
        </w:rPr>
        <w:t>2.</w:t>
      </w:r>
      <w:r w:rsidR="008C0A18" w:rsidRPr="00213EF3">
        <w:rPr>
          <w:rFonts w:ascii="Times New Roman" w:hAnsi="Times New Roman" w:cs="Times New Roman"/>
          <w:color w:val="000000" w:themeColor="text1"/>
          <w:sz w:val="26"/>
          <w:szCs w:val="26"/>
        </w:rPr>
        <w:t>2</w:t>
      </w:r>
      <w:r w:rsidR="000F2C86" w:rsidRPr="00213EF3">
        <w:rPr>
          <w:rFonts w:ascii="Times New Roman" w:hAnsi="Times New Roman" w:cs="Times New Roman"/>
          <w:color w:val="000000" w:themeColor="text1"/>
          <w:sz w:val="26"/>
          <w:szCs w:val="26"/>
        </w:rPr>
        <w:t xml:space="preserve"> Luật kết hợp trong khai phá dữ liệu</w:t>
      </w:r>
      <w:bookmarkEnd w:id="26"/>
      <w:r w:rsidR="000F2C86" w:rsidRPr="00213EF3">
        <w:rPr>
          <w:rFonts w:ascii="Times New Roman" w:hAnsi="Times New Roman" w:cs="Times New Roman"/>
          <w:color w:val="000000" w:themeColor="text1"/>
          <w:sz w:val="26"/>
          <w:szCs w:val="26"/>
        </w:rPr>
        <w:t xml:space="preserve"> </w:t>
      </w:r>
    </w:p>
    <w:p w:rsidR="00EB4D7E" w:rsidRPr="00213EF3" w:rsidRDefault="00EB4D7E" w:rsidP="00213EF3">
      <w:pPr>
        <w:spacing w:line="360" w:lineRule="auto"/>
        <w:ind w:firstLine="720"/>
      </w:pPr>
      <w:bookmarkStart w:id="27" w:name="_Toc515463885"/>
      <w:bookmarkStart w:id="28" w:name="_Toc517011572"/>
      <w:bookmarkStart w:id="29" w:name="_Toc517013539"/>
      <w:bookmarkStart w:id="30" w:name="_Toc517014328"/>
      <w:bookmarkStart w:id="31" w:name="_Toc517014986"/>
      <w:r w:rsidRPr="00213EF3">
        <w:t>Phương pháp phát hiện các luật kết hợp (Association Rules) nhằm phát hiện ra các luật kết hợp giữa các thành phần dữ liệu trong cơ sở dữ liệu [4]. Các giải thuật Tìm luật liên kết tìm kiếm các mối liên kết giữa các phần tử dữ liệu, ví dụ như nhóm các món hàng thường được mua kèm với nhau trong siêu thị. Đầu ra của thuật toán là tập luật kết hợp tìm được. Cho trước một tập các giao tác, trong đó mỗi giao tác là một tập các mục, tìm sự tương quan giữa các mục như là một luật và kết quả của giải thuật khai phá dữ liệu là tập luật kết hợp tìm được. Luật kết hợp thường có dạ</w:t>
      </w:r>
      <w:r w:rsidR="00D900BC" w:rsidRPr="00213EF3">
        <w:t>ng X =&gt;</w:t>
      </w:r>
      <w:r w:rsidRPr="00213EF3">
        <w:t>Y. Trong đó: X là tiền đề, Y là hệ quả (X, Y là hai tập của mục). Ý nghĩa trực quan của luật là các giao tác của cơ sở dữ liệu mà trong đó nội dung X có khuynh hướng đến nội dung Y.</w:t>
      </w:r>
    </w:p>
    <w:p w:rsidR="00EB4D7E" w:rsidRPr="00213EF3" w:rsidRDefault="00EB4D7E" w:rsidP="00213EF3">
      <w:pPr>
        <w:spacing w:line="360" w:lineRule="auto"/>
        <w:ind w:firstLine="720"/>
      </w:pPr>
      <w:r w:rsidRPr="00213EF3">
        <w:t>Có hai thông số quan trọng của luật kết hợp là độ hỗ trợ (support) và độ tin cậy (confidence). Độ hỗ trợ và độ tin cậy là hai độ</w:t>
      </w:r>
      <w:r w:rsidR="000A5A0F" w:rsidRPr="00213EF3">
        <w:t xml:space="preserve"> đo đáng quan tâm trong </w:t>
      </w:r>
      <w:r w:rsidRPr="00213EF3">
        <w:t>luật. Chúng tương ứng</w:t>
      </w:r>
      <w:r w:rsidR="000A5A0F" w:rsidRPr="00213EF3">
        <w:t>,</w:t>
      </w:r>
      <w:r w:rsidRPr="00213EF3">
        <w:t xml:space="preserve"> phản ánh sự hữu ích và sự chắc chắn của luậ</w:t>
      </w:r>
      <w:r w:rsidR="000A5A0F" w:rsidRPr="00213EF3">
        <w:t>t khi khai</w:t>
      </w:r>
      <w:r w:rsidRPr="00213EF3">
        <w:t xml:space="preserve"> phá. Khai phá các luật kết hợp từ cơ sở dữ liệu là việc tìm các luật có độ hỗ trợ và độ tin cậy lớn hơn ngưỡng mà người dùng xác định trước.</w:t>
      </w:r>
    </w:p>
    <w:p w:rsidR="001F2418" w:rsidRPr="00213EF3" w:rsidRDefault="001F2418" w:rsidP="00213EF3">
      <w:pPr>
        <w:spacing w:line="360" w:lineRule="auto"/>
        <w:ind w:firstLine="720"/>
        <w:rPr>
          <w:bCs/>
        </w:rPr>
      </w:pPr>
      <w:r w:rsidRPr="00213EF3">
        <w:t>Độ hỗ trợ (Support) và độ tin cây (Confidence) là 2 tham số dùng để đo lường luật kết hợp.</w:t>
      </w:r>
    </w:p>
    <w:p w:rsidR="001F2418" w:rsidRPr="00213EF3" w:rsidRDefault="001F2418" w:rsidP="00213EF3">
      <w:pPr>
        <w:spacing w:line="360" w:lineRule="auto"/>
        <w:ind w:firstLine="720"/>
        <w:rPr>
          <w:bCs/>
        </w:rPr>
      </w:pPr>
      <w:r w:rsidRPr="00213EF3">
        <w:lastRenderedPageBreak/>
        <w:t>Độ hỗ trợ (Support) của luật kết hợp X =&gt;Y là tần suất của giao dịch chứa tất cả các items trong cả hai tập X và Y. Ví dụ, support của luật X =&gt;Y là 5% có nghĩa là  5% các giao dịch X và Y đượ</w:t>
      </w:r>
      <w:r w:rsidR="00773A7A" w:rsidRPr="00213EF3">
        <w:t>c mua cùng nhau.</w:t>
      </w:r>
    </w:p>
    <w:p w:rsidR="001F2418" w:rsidRPr="00213EF3" w:rsidRDefault="001F2418" w:rsidP="00213EF3">
      <w:pPr>
        <w:spacing w:line="360" w:lineRule="auto"/>
        <w:ind w:firstLine="720"/>
        <w:jc w:val="left"/>
        <w:rPr>
          <w:bCs/>
        </w:rPr>
      </w:pPr>
      <w:r w:rsidRPr="00213EF3">
        <w:t>Công thức</w:t>
      </w:r>
      <w:r w:rsidR="00F9285F" w:rsidRPr="00213EF3">
        <w:t>(2.1)</w:t>
      </w:r>
      <w:r w:rsidRPr="00213EF3">
        <w:t xml:space="preserve"> để tính support của luậ</w:t>
      </w:r>
      <w:r w:rsidR="00F9285F" w:rsidRPr="00213EF3">
        <w:t>t X =&gt;Y</w:t>
      </w:r>
      <w:r w:rsidRPr="00213EF3">
        <w:t>:</w:t>
      </w:r>
      <w:r w:rsidR="00773A7A" w:rsidRPr="00213EF3">
        <w:rPr>
          <w:noProof/>
        </w:rPr>
        <w:t xml:space="preserve"> </w:t>
      </w:r>
    </w:p>
    <w:p w:rsidR="001F2418" w:rsidRPr="00213EF3" w:rsidRDefault="00F9285F" w:rsidP="00213EF3">
      <w:pPr>
        <w:spacing w:line="360" w:lineRule="auto"/>
        <w:ind w:firstLine="720"/>
        <w:rPr>
          <w:bCs/>
        </w:rPr>
      </w:pPr>
      <w:r w:rsidRPr="00213EF3">
        <w:rPr>
          <w:bCs/>
          <w:noProof/>
        </w:rPr>
        <mc:AlternateContent>
          <mc:Choice Requires="wps">
            <w:drawing>
              <wp:anchor distT="0" distB="0" distL="114300" distR="114300" simplePos="0" relativeHeight="251699200" behindDoc="0" locked="0" layoutInCell="1" allowOverlap="1" wp14:anchorId="5BFA1A60" wp14:editId="24D2AB45">
                <wp:simplePos x="0" y="0"/>
                <wp:positionH relativeFrom="column">
                  <wp:posOffset>4578350</wp:posOffset>
                </wp:positionH>
                <wp:positionV relativeFrom="paragraph">
                  <wp:posOffset>6350</wp:posOffset>
                </wp:positionV>
                <wp:extent cx="914400" cy="35242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914400"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3C5A44" w:rsidRPr="00F9285F" w:rsidRDefault="003C5A44">
                            <w:r w:rsidRPr="00F9285F">
                              <w:t>(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BFA1A60" id="_x0000_t202" coordsize="21600,21600" o:spt="202" path="m,l,21600r21600,l21600,xe">
                <v:stroke joinstyle="miter"/>
                <v:path gradientshapeok="t" o:connecttype="rect"/>
              </v:shapetype>
              <v:shape id="Text Box 12" o:spid="_x0000_s1026" type="#_x0000_t202" style="position:absolute;left:0;text-align:left;margin-left:360.5pt;margin-top:.5pt;width:1in;height:27.7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" filled="f" stroked="f">
                <v:textbox>
                  <w:txbxContent>
                    <w:p w:rsidR="003C5A44" w:rsidRPr="00F9285F" w:rsidRDefault="003C5A44">
                      <w:r w:rsidRPr="00F9285F">
                        <w:t>(2.1)</w:t>
                      </w:r>
                    </w:p>
                  </w:txbxContent>
                </v:textbox>
              </v:shape>
            </w:pict>
          </mc:Fallback>
        </mc:AlternateContent>
      </w:r>
      <w:r w:rsidR="00AF6E9B" w:rsidRPr="00213EF3">
        <w:rPr>
          <w:noProof/>
        </w:rPr>
        <w:tab/>
      </w:r>
      <w:r w:rsidR="00AF6E9B" w:rsidRPr="00213EF3">
        <w:rPr>
          <w:noProof/>
        </w:rPr>
        <w:tab/>
      </w:r>
      <w:r w:rsidR="00AF6E9B" w:rsidRPr="00213EF3">
        <w:rPr>
          <w:bCs/>
          <w:noProof/>
        </w:rPr>
        <w:drawing>
          <wp:inline distT="0" distB="0" distL="0" distR="0" wp14:anchorId="41013A1A" wp14:editId="671ECE96">
            <wp:extent cx="2819400" cy="371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011.png"/>
                    <pic:cNvPicPr/>
                  </pic:nvPicPr>
                  <pic:blipFill>
                    <a:blip r:embed="rId18">
                      <a:extLst>
                        <a:ext uri="{28A0092B-C50C-407E-A947-70E740481C1C}">
                          <a14:useLocalDpi xmlns:a14="http://schemas.microsoft.com/office/drawing/2010/main" val="0"/>
                        </a:ext>
                      </a:extLst>
                    </a:blip>
                    <a:stretch>
                      <a:fillRect/>
                    </a:stretch>
                  </pic:blipFill>
                  <pic:spPr>
                    <a:xfrm>
                      <a:off x="0" y="0"/>
                      <a:ext cx="2819400" cy="371475"/>
                    </a:xfrm>
                    <a:prstGeom prst="rect">
                      <a:avLst/>
                    </a:prstGeom>
                  </pic:spPr>
                </pic:pic>
              </a:graphicData>
            </a:graphic>
          </wp:inline>
        </w:drawing>
      </w:r>
    </w:p>
    <w:p w:rsidR="00AF6E9B" w:rsidRPr="00213EF3" w:rsidRDefault="001F2418" w:rsidP="00213EF3">
      <w:pPr>
        <w:spacing w:line="360" w:lineRule="auto"/>
        <w:ind w:firstLine="720"/>
        <w:rPr>
          <w:bCs/>
        </w:rPr>
      </w:pPr>
      <w:r w:rsidRPr="00213EF3">
        <w:t>Trong đó: N là tổng số giao dịch.</w:t>
      </w:r>
    </w:p>
    <w:p w:rsidR="001F2418" w:rsidRPr="00213EF3" w:rsidRDefault="001F2418" w:rsidP="00213EF3">
      <w:pPr>
        <w:spacing w:line="360" w:lineRule="auto"/>
        <w:ind w:firstLine="720"/>
        <w:rPr>
          <w:bCs/>
        </w:rPr>
      </w:pPr>
      <w:r w:rsidRPr="00213EF3">
        <w:t>Độ tin cậy (Confidence) của luật kết hợp X =&gt;Y là xác suất xảy ra Y khi đã biết X. Ví dụ độ tin cậy của luật kết hợp {Apple} =&gt;Banana} là 80% có nghĩa là 80% khách hàng mua Apple cũng mua Banana.</w:t>
      </w:r>
    </w:p>
    <w:p w:rsidR="001F2418" w:rsidRPr="00213EF3" w:rsidRDefault="001F2418" w:rsidP="00213EF3">
      <w:pPr>
        <w:spacing w:line="360" w:lineRule="auto"/>
        <w:ind w:firstLine="720"/>
        <w:rPr>
          <w:bCs/>
        </w:rPr>
      </w:pPr>
      <w:r w:rsidRPr="00213EF3">
        <w:t>Công thức</w:t>
      </w:r>
      <w:r w:rsidR="00F9285F" w:rsidRPr="00213EF3">
        <w:t xml:space="preserve"> (2.2)</w:t>
      </w:r>
      <w:r w:rsidRPr="00213EF3">
        <w:t xml:space="preserve"> để tính độ tin cậy của luật kết hợp X =&gt;là xác suất có điều kiện Y khi đã biế</w:t>
      </w:r>
      <w:r w:rsidR="00F9285F" w:rsidRPr="00213EF3">
        <w:t xml:space="preserve">t X </w:t>
      </w:r>
      <w:r w:rsidRPr="00213EF3">
        <w:t>:</w:t>
      </w:r>
    </w:p>
    <w:p w:rsidR="00773A7A" w:rsidRPr="00213EF3" w:rsidRDefault="00F9285F" w:rsidP="00213EF3">
      <w:pPr>
        <w:spacing w:line="360" w:lineRule="auto"/>
        <w:ind w:firstLine="720"/>
        <w:rPr>
          <w:bCs/>
        </w:rPr>
      </w:pPr>
      <w:r w:rsidRPr="00213EF3">
        <w:rPr>
          <w:bCs/>
          <w:noProof/>
        </w:rPr>
        <mc:AlternateContent>
          <mc:Choice Requires="wps">
            <w:drawing>
              <wp:anchor distT="0" distB="0" distL="114300" distR="114300" simplePos="0" relativeHeight="251701248" behindDoc="0" locked="0" layoutInCell="1" allowOverlap="1" wp14:anchorId="23E833D9" wp14:editId="1E19E021">
                <wp:simplePos x="0" y="0"/>
                <wp:positionH relativeFrom="margin">
                  <wp:posOffset>4600575</wp:posOffset>
                </wp:positionH>
                <wp:positionV relativeFrom="paragraph">
                  <wp:posOffset>6350</wp:posOffset>
                </wp:positionV>
                <wp:extent cx="914400" cy="3429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3C5A44" w:rsidRPr="00F9285F" w:rsidRDefault="003C5A44" w:rsidP="00F9285F">
                            <w:r>
                              <w:t>(2.2</w:t>
                            </w:r>
                            <w:r w:rsidRPr="00F9285F">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E833D9" id="Text Box 29" o:spid="_x0000_s1027" type="#_x0000_t202" style="position:absolute;left:0;text-align:left;margin-left:362.25pt;margin-top:.5pt;width:1in;height:27pt;z-index:2517012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" filled="f" stroked="f">
                <v:textbox>
                  <w:txbxContent>
                    <w:p w:rsidR="003C5A44" w:rsidRPr="00F9285F" w:rsidRDefault="003C5A44" w:rsidP="00F9285F">
                      <w:r>
                        <w:t>(2.2</w:t>
                      </w:r>
                      <w:r w:rsidRPr="00F9285F">
                        <w:t>)</w:t>
                      </w:r>
                    </w:p>
                  </w:txbxContent>
                </v:textbox>
                <w10:wrap anchorx="margin"/>
              </v:shape>
            </w:pict>
          </mc:Fallback>
        </mc:AlternateContent>
      </w:r>
      <w:r w:rsidR="00AF6E9B" w:rsidRPr="00213EF3">
        <w:rPr>
          <w:noProof/>
        </w:rPr>
        <w:tab/>
      </w:r>
      <w:r w:rsidR="00AF6E9B" w:rsidRPr="00213EF3">
        <w:rPr>
          <w:noProof/>
        </w:rPr>
        <w:tab/>
      </w:r>
      <w:r w:rsidR="00AF6E9B" w:rsidRPr="00213EF3">
        <w:rPr>
          <w:bCs/>
          <w:noProof/>
        </w:rPr>
        <w:drawing>
          <wp:inline distT="0" distB="0" distL="0" distR="0" wp14:anchorId="61B812B9" wp14:editId="6DB34102">
            <wp:extent cx="2962275" cy="400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005.gif"/>
                    <pic:cNvPicPr/>
                  </pic:nvPicPr>
                  <pic:blipFill>
                    <a:blip r:embed="rId19">
                      <a:extLst>
                        <a:ext uri="{28A0092B-C50C-407E-A947-70E740481C1C}">
                          <a14:useLocalDpi xmlns:a14="http://schemas.microsoft.com/office/drawing/2010/main" val="0"/>
                        </a:ext>
                      </a:extLst>
                    </a:blip>
                    <a:stretch>
                      <a:fillRect/>
                    </a:stretch>
                  </pic:blipFill>
                  <pic:spPr>
                    <a:xfrm>
                      <a:off x="0" y="0"/>
                      <a:ext cx="2962275" cy="400050"/>
                    </a:xfrm>
                    <a:prstGeom prst="rect">
                      <a:avLst/>
                    </a:prstGeom>
                  </pic:spPr>
                </pic:pic>
              </a:graphicData>
            </a:graphic>
          </wp:inline>
        </w:drawing>
      </w:r>
    </w:p>
    <w:p w:rsidR="001F2418" w:rsidRPr="00213EF3" w:rsidRDefault="001F2418" w:rsidP="00213EF3">
      <w:pPr>
        <w:spacing w:line="360" w:lineRule="auto"/>
        <w:ind w:firstLine="720"/>
        <w:rPr>
          <w:bCs/>
        </w:rPr>
      </w:pPr>
      <w:r w:rsidRPr="00213EF3">
        <w:t>Trong đó: n(X) là số giao dịch chứa X</w:t>
      </w:r>
    </w:p>
    <w:p w:rsidR="00EB4D7E" w:rsidRPr="00213EF3" w:rsidRDefault="00EB4D7E" w:rsidP="00213EF3">
      <w:pPr>
        <w:spacing w:line="360" w:lineRule="auto"/>
        <w:ind w:firstLine="360"/>
      </w:pPr>
      <w:r w:rsidRPr="00213EF3">
        <w:t>Luật kết hợp mang lại những thông tin vô cùng quan trọng, nó hỗ trợ không nhỏ trong quá trình ra quyết định. Phương pháp này được sử dụng rất nhiều trong các lĩnh vực như marketing có chủ đích, phân tích thị trường, quản lý kinh doanh, ... Khai phá luật kết hợp được thực hiện qua hai bước:</w:t>
      </w:r>
    </w:p>
    <w:p w:rsidR="00EB4D7E" w:rsidRPr="00213EF3" w:rsidRDefault="00EB4D7E" w:rsidP="00213EF3">
      <w:pPr>
        <w:pStyle w:val="ListParagraph"/>
        <w:numPr>
          <w:ilvl w:val="0"/>
          <w:numId w:val="40"/>
        </w:numPr>
        <w:spacing w:line="360" w:lineRule="auto"/>
      </w:pPr>
      <w:r w:rsidRPr="00213EF3">
        <w:t>Bước 1: Tìm tất cả các tập mục phổ biến, một tập mục phổ biến được xác định thông qua việc tính độ hỗ trợ và thỏa mãn độ hỗ trợ cực tiểu.</w:t>
      </w:r>
    </w:p>
    <w:p w:rsidR="00EB4D7E" w:rsidRPr="00213EF3" w:rsidRDefault="00EB4D7E" w:rsidP="00213EF3">
      <w:pPr>
        <w:pStyle w:val="ListParagraph"/>
        <w:numPr>
          <w:ilvl w:val="0"/>
          <w:numId w:val="40"/>
        </w:numPr>
        <w:spacing w:line="360" w:lineRule="auto"/>
      </w:pPr>
      <w:r w:rsidRPr="00213EF3">
        <w:t>Bước 2: Sinh ra các luật kết hợp mạnh từ tập mục phổ biến, các luật này phải thỏa mãn độ hỗ trợ cực tiểu và độ tin cậy cực tiểu.</w:t>
      </w:r>
    </w:p>
    <w:p w:rsidR="00EB4D7E" w:rsidRPr="00213EF3" w:rsidRDefault="00EB4D7E" w:rsidP="00213EF3">
      <w:pPr>
        <w:spacing w:line="360" w:lineRule="auto"/>
        <w:ind w:firstLine="360"/>
      </w:pPr>
      <w:r w:rsidRPr="00213EF3">
        <w:t>Phương pháp này được sử dụng rất hiệu quả trong các lĩnh vực như marketing có chủ đích, phân tích quyết định, quản lí kinh doanh, phân tích thị trường, …</w:t>
      </w:r>
    </w:p>
    <w:p w:rsidR="0099179C" w:rsidRPr="00213EF3" w:rsidRDefault="008C0A18" w:rsidP="00213EF3">
      <w:pPr>
        <w:pStyle w:val="Heading2"/>
        <w:spacing w:after="120" w:line="360" w:lineRule="auto"/>
        <w:rPr>
          <w:rFonts w:ascii="Times New Roman" w:hAnsi="Times New Roman" w:cs="Times New Roman"/>
          <w:color w:val="000000" w:themeColor="text1"/>
          <w:sz w:val="26"/>
          <w:szCs w:val="26"/>
        </w:rPr>
      </w:pPr>
      <w:bookmarkStart w:id="32" w:name="_Toc12874315"/>
      <w:r w:rsidRPr="00213EF3">
        <w:rPr>
          <w:rFonts w:ascii="Times New Roman" w:hAnsi="Times New Roman" w:cs="Times New Roman"/>
          <w:color w:val="000000" w:themeColor="text1"/>
          <w:sz w:val="26"/>
          <w:szCs w:val="26"/>
        </w:rPr>
        <w:lastRenderedPageBreak/>
        <w:t xml:space="preserve">2.3 </w:t>
      </w:r>
      <w:r w:rsidR="0099179C" w:rsidRPr="00213EF3">
        <w:rPr>
          <w:rFonts w:ascii="Times New Roman" w:hAnsi="Times New Roman" w:cs="Times New Roman"/>
          <w:color w:val="000000" w:themeColor="text1"/>
          <w:sz w:val="26"/>
          <w:szCs w:val="26"/>
        </w:rPr>
        <w:t>Công cụ thực hiện</w:t>
      </w:r>
      <w:bookmarkEnd w:id="27"/>
      <w:bookmarkEnd w:id="28"/>
      <w:bookmarkEnd w:id="29"/>
      <w:bookmarkEnd w:id="30"/>
      <w:bookmarkEnd w:id="31"/>
      <w:bookmarkEnd w:id="32"/>
    </w:p>
    <w:p w:rsidR="0099179C" w:rsidRPr="00213EF3" w:rsidRDefault="008C0A18" w:rsidP="00213EF3">
      <w:pPr>
        <w:spacing w:before="120" w:after="120" w:line="360" w:lineRule="auto"/>
        <w:rPr>
          <w:b/>
        </w:rPr>
      </w:pPr>
      <w:bookmarkStart w:id="33" w:name="_Toc513211481"/>
      <w:bookmarkStart w:id="34" w:name="_Toc515463886"/>
      <w:bookmarkStart w:id="35" w:name="_Toc517011573"/>
      <w:bookmarkStart w:id="36" w:name="_Toc517013540"/>
      <w:bookmarkStart w:id="37" w:name="_Toc517014329"/>
      <w:bookmarkStart w:id="38" w:name="_Toc517014987"/>
      <w:r w:rsidRPr="00213EF3">
        <w:rPr>
          <w:b/>
        </w:rPr>
        <w:t>2.</w:t>
      </w:r>
      <w:r w:rsidR="00FE434D" w:rsidRPr="00213EF3">
        <w:rPr>
          <w:b/>
        </w:rPr>
        <w:t xml:space="preserve">3.1 </w:t>
      </w:r>
      <w:r w:rsidR="0099179C" w:rsidRPr="00213EF3">
        <w:rPr>
          <w:b/>
        </w:rPr>
        <w:t>Giới thiệu về UML</w:t>
      </w:r>
      <w:bookmarkEnd w:id="33"/>
      <w:bookmarkEnd w:id="34"/>
      <w:bookmarkEnd w:id="35"/>
      <w:bookmarkEnd w:id="36"/>
      <w:bookmarkEnd w:id="37"/>
      <w:bookmarkEnd w:id="38"/>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1.1 </w:t>
      </w:r>
      <w:r w:rsidR="0099179C" w:rsidRPr="00213EF3">
        <w:rPr>
          <w:b/>
        </w:rPr>
        <w:t>UML</w:t>
      </w:r>
    </w:p>
    <w:p w:rsidR="0099179C" w:rsidRPr="00213EF3" w:rsidRDefault="0099179C" w:rsidP="00213EF3">
      <w:pPr>
        <w:spacing w:before="120" w:after="120" w:line="360" w:lineRule="auto"/>
        <w:ind w:firstLine="720"/>
        <w:rPr>
          <w:b/>
        </w:rPr>
      </w:pPr>
      <w:r w:rsidRPr="00213EF3">
        <w:t>UML là viết tắt cho 3 chữ “Unified Modeling Language”</w:t>
      </w:r>
      <w:r w:rsidRPr="00213EF3">
        <w:rPr>
          <w:lang w:val="vi-VN"/>
        </w:rPr>
        <w:t>,</w:t>
      </w:r>
      <w:r w:rsidRPr="00213EF3">
        <w:t xml:space="preserve"> một ngôn ngữ “</w:t>
      </w:r>
      <w:r w:rsidRPr="00213EF3">
        <w:rPr>
          <w:i/>
        </w:rPr>
        <w:t>đồ hình</w:t>
      </w:r>
      <w:r w:rsidRPr="00213EF3">
        <w:t>” mà ở đó nó sử dụng một tập các ký hiệu đồ họa để mô hình và truyền đạt về hệ thống thông qua các sơ đồ (diagram) và các chữ ký tự. UML được sử dụng trong quá trình mô tả, phân tích và thiết kế các hệ thống phần mềm, đặc biệt là các hệ thống phần mềm xây dựng trên nền tảng công nghệ hướng đối tượng (Object - Oriented).</w:t>
      </w:r>
    </w:p>
    <w:p w:rsidR="0099179C" w:rsidRPr="00213EF3" w:rsidRDefault="0099179C" w:rsidP="00213EF3">
      <w:pPr>
        <w:spacing w:before="120" w:after="120" w:line="360" w:lineRule="auto"/>
        <w:ind w:firstLine="720"/>
      </w:pPr>
      <w:r w:rsidRPr="00213EF3">
        <w:t>UML gồm các phần có quan hệ mật thiết với nhau sau:</w:t>
      </w:r>
    </w:p>
    <w:p w:rsidR="0099179C" w:rsidRPr="00213EF3" w:rsidRDefault="0099179C" w:rsidP="00213EF3">
      <w:pPr>
        <w:spacing w:before="120" w:after="120" w:line="360" w:lineRule="auto"/>
        <w:jc w:val="left"/>
      </w:pPr>
      <w:r w:rsidRPr="00213EF3">
        <w:t>- Ký hiệu (Notation): là một tập các ký hiệu, biểu tượng được dùng trong mô hình.</w:t>
      </w:r>
    </w:p>
    <w:p w:rsidR="0099179C" w:rsidRPr="00213EF3" w:rsidRDefault="0099179C" w:rsidP="00213EF3">
      <w:pPr>
        <w:spacing w:before="120" w:after="120" w:line="360" w:lineRule="auto"/>
        <w:jc w:val="left"/>
      </w:pPr>
      <w:r w:rsidRPr="00213EF3">
        <w:t>- Ngữ nghĩa (Semantics): Cho biết ý nghĩa của mỗi biểu tượng, chúng được hiểu như thế nào khi nằm trong hoặc không nằm trong ngữ cảnh của biểu tượng khác.</w:t>
      </w:r>
    </w:p>
    <w:p w:rsidR="0099179C" w:rsidRPr="00213EF3" w:rsidRDefault="0099179C" w:rsidP="00213EF3">
      <w:pPr>
        <w:spacing w:before="120" w:after="120" w:line="360" w:lineRule="auto"/>
        <w:jc w:val="left"/>
      </w:pPr>
      <w:r w:rsidRPr="00213EF3">
        <w:t>- Cú pháp (Syntax): Cho biết hình dạng các biểu tượng và cách sử dụng chúng.</w:t>
      </w:r>
    </w:p>
    <w:p w:rsidR="0099179C" w:rsidRPr="00213EF3" w:rsidRDefault="0099179C" w:rsidP="00213EF3">
      <w:pPr>
        <w:spacing w:before="120" w:after="120" w:line="360" w:lineRule="auto"/>
        <w:jc w:val="left"/>
      </w:pPr>
      <w:r w:rsidRPr="00213EF3">
        <w:t>Văn phong thực tế (Pragmat-ic): Định ý nghĩa của biểu tượng để sao cho mục đích của mô hình được thể hiện và mọi người có thể hiểu được.</w:t>
      </w:r>
    </w:p>
    <w:p w:rsidR="0099179C" w:rsidRPr="00213EF3" w:rsidRDefault="008C0A18" w:rsidP="00213EF3">
      <w:pPr>
        <w:spacing w:before="120" w:after="120" w:line="360" w:lineRule="auto"/>
        <w:jc w:val="left"/>
        <w:rPr>
          <w:b/>
        </w:rPr>
      </w:pPr>
      <w:r w:rsidRPr="00213EF3">
        <w:rPr>
          <w:b/>
        </w:rPr>
        <w:t>2.</w:t>
      </w:r>
      <w:r w:rsidR="00516DBC" w:rsidRPr="00213EF3">
        <w:rPr>
          <w:b/>
          <w:lang w:val="vi-VN"/>
        </w:rPr>
        <w:t>3</w:t>
      </w:r>
      <w:r w:rsidR="00516DBC" w:rsidRPr="00213EF3">
        <w:rPr>
          <w:b/>
        </w:rPr>
        <w:t>.</w:t>
      </w:r>
      <w:r w:rsidR="0099179C" w:rsidRPr="00213EF3">
        <w:rPr>
          <w:b/>
          <w:lang w:val="vi-VN"/>
        </w:rPr>
        <w:t xml:space="preserve">1.2 </w:t>
      </w:r>
      <w:r w:rsidR="0099179C" w:rsidRPr="00213EF3">
        <w:rPr>
          <w:b/>
        </w:rPr>
        <w:t>Đối tượng</w:t>
      </w:r>
    </w:p>
    <w:p w:rsidR="00FF5CBE" w:rsidRPr="00213EF3" w:rsidRDefault="0099179C" w:rsidP="00213EF3">
      <w:pPr>
        <w:spacing w:before="120" w:after="120" w:line="360" w:lineRule="auto"/>
        <w:ind w:firstLine="720"/>
        <w:rPr>
          <w:b/>
          <w:i/>
        </w:rPr>
      </w:pPr>
      <w:r w:rsidRPr="00213EF3">
        <w:rPr>
          <w:noProof/>
        </w:rPr>
        <w:t>M</w:t>
      </w:r>
      <w:r w:rsidRPr="00213EF3">
        <w:rPr>
          <w:noProof/>
          <w:spacing w:val="-8"/>
        </w:rPr>
        <w:t>ộ</w:t>
      </w:r>
      <w:r w:rsidRPr="00213EF3">
        <w:rPr>
          <w:noProof/>
          <w:spacing w:val="-2"/>
        </w:rPr>
        <w:t>t</w:t>
      </w:r>
      <w:r w:rsidRPr="00213EF3">
        <w:rPr>
          <w:noProof/>
        </w:rPr>
        <w:t> </w:t>
      </w:r>
      <w:r w:rsidRPr="00213EF3">
        <w:rPr>
          <w:noProof/>
          <w:spacing w:val="-8"/>
        </w:rPr>
        <w:t>đố</w:t>
      </w:r>
      <w:r w:rsidRPr="00213EF3">
        <w:rPr>
          <w:noProof/>
        </w:rPr>
        <w:t>i </w:t>
      </w:r>
      <w:r w:rsidRPr="00213EF3">
        <w:rPr>
          <w:noProof/>
          <w:spacing w:val="-2"/>
        </w:rPr>
        <w:t>t</w:t>
      </w:r>
      <w:r w:rsidRPr="00213EF3">
        <w:rPr>
          <w:noProof/>
        </w:rPr>
        <w:t>ượ</w:t>
      </w:r>
      <w:r w:rsidRPr="00213EF3">
        <w:rPr>
          <w:noProof/>
          <w:spacing w:val="-8"/>
        </w:rPr>
        <w:t>ng</w:t>
      </w:r>
      <w:r w:rsidRPr="00213EF3">
        <w:rPr>
          <w:noProof/>
        </w:rPr>
        <w:t> biể</w:t>
      </w:r>
      <w:r w:rsidRPr="00213EF3">
        <w:rPr>
          <w:noProof/>
          <w:spacing w:val="-8"/>
        </w:rPr>
        <w:t>u</w:t>
      </w:r>
      <w:r w:rsidRPr="00213EF3">
        <w:rPr>
          <w:noProof/>
        </w:rPr>
        <w:t> diễ</w:t>
      </w:r>
      <w:r w:rsidRPr="00213EF3">
        <w:rPr>
          <w:noProof/>
          <w:spacing w:val="-8"/>
        </w:rPr>
        <w:t>n</w:t>
      </w:r>
      <w:r w:rsidRPr="00213EF3">
        <w:rPr>
          <w:noProof/>
        </w:rPr>
        <w:t> m</w:t>
      </w:r>
      <w:r w:rsidRPr="00213EF3">
        <w:rPr>
          <w:noProof/>
          <w:spacing w:val="-8"/>
        </w:rPr>
        <w:t>ộ</w:t>
      </w:r>
      <w:r w:rsidRPr="00213EF3">
        <w:rPr>
          <w:noProof/>
          <w:spacing w:val="-2"/>
        </w:rPr>
        <w:t>t</w:t>
      </w:r>
      <w:r w:rsidRPr="00213EF3">
        <w:rPr>
          <w:noProof/>
        </w:rPr>
        <w:t> </w:t>
      </w:r>
      <w:r w:rsidRPr="00213EF3">
        <w:rPr>
          <w:noProof/>
          <w:spacing w:val="-2"/>
        </w:rPr>
        <w:t>th</w:t>
      </w:r>
      <w:r w:rsidRPr="00213EF3">
        <w:rPr>
          <w:noProof/>
        </w:rPr>
        <w:t>ực </w:t>
      </w:r>
      <w:r w:rsidRPr="00213EF3">
        <w:rPr>
          <w:noProof/>
          <w:spacing w:val="-2"/>
        </w:rPr>
        <w:t>th</w:t>
      </w:r>
      <w:r w:rsidRPr="00213EF3">
        <w:rPr>
          <w:noProof/>
        </w:rPr>
        <w:t>ể </w:t>
      </w:r>
      <w:r w:rsidRPr="00213EF3">
        <w:rPr>
          <w:noProof/>
          <w:spacing w:val="-8"/>
        </w:rPr>
        <w:t>v</w:t>
      </w:r>
      <w:r w:rsidRPr="00213EF3">
        <w:rPr>
          <w:noProof/>
        </w:rPr>
        <w:t>ậ</w:t>
      </w:r>
      <w:r w:rsidRPr="00213EF3">
        <w:rPr>
          <w:noProof/>
          <w:spacing w:val="-2"/>
        </w:rPr>
        <w:t>t</w:t>
      </w:r>
      <w:r w:rsidRPr="00213EF3">
        <w:rPr>
          <w:noProof/>
        </w:rPr>
        <w:t> lí, m</w:t>
      </w:r>
      <w:r w:rsidRPr="00213EF3">
        <w:rPr>
          <w:noProof/>
          <w:spacing w:val="-8"/>
        </w:rPr>
        <w:t>ộ</w:t>
      </w:r>
      <w:r w:rsidRPr="00213EF3">
        <w:rPr>
          <w:noProof/>
          <w:spacing w:val="-2"/>
        </w:rPr>
        <w:t>t</w:t>
      </w:r>
      <w:r w:rsidRPr="00213EF3">
        <w:rPr>
          <w:noProof/>
        </w:rPr>
        <w:t> </w:t>
      </w:r>
      <w:r w:rsidRPr="00213EF3">
        <w:rPr>
          <w:noProof/>
          <w:spacing w:val="-2"/>
        </w:rPr>
        <w:t>th</w:t>
      </w:r>
      <w:r w:rsidRPr="00213EF3">
        <w:rPr>
          <w:noProof/>
        </w:rPr>
        <w:t>ực </w:t>
      </w:r>
      <w:r w:rsidRPr="00213EF3">
        <w:rPr>
          <w:noProof/>
          <w:spacing w:val="-2"/>
        </w:rPr>
        <w:t>th</w:t>
      </w:r>
      <w:r w:rsidRPr="00213EF3">
        <w:rPr>
          <w:noProof/>
        </w:rPr>
        <w:t xml:space="preserve">ể khái niệm </w:t>
      </w:r>
      <w:r w:rsidRPr="00213EF3">
        <w:rPr>
          <w:noProof/>
          <w:spacing w:val="-8"/>
        </w:rPr>
        <w:t>ho</w:t>
      </w:r>
      <w:r w:rsidRPr="00213EF3">
        <w:rPr>
          <w:noProof/>
        </w:rPr>
        <w:t>ặc m</w:t>
      </w:r>
      <w:r w:rsidRPr="00213EF3">
        <w:rPr>
          <w:noProof/>
          <w:spacing w:val="-8"/>
        </w:rPr>
        <w:t>ộ</w:t>
      </w:r>
      <w:r w:rsidRPr="00213EF3">
        <w:rPr>
          <w:noProof/>
          <w:spacing w:val="-2"/>
        </w:rPr>
        <w:t>t</w:t>
      </w:r>
      <w:r w:rsidRPr="00213EF3">
        <w:rPr>
          <w:noProof/>
        </w:rPr>
        <w:t xml:space="preserve"> </w:t>
      </w:r>
      <w:r w:rsidRPr="00213EF3">
        <w:rPr>
          <w:noProof/>
          <w:spacing w:val="-2"/>
        </w:rPr>
        <w:t>th</w:t>
      </w:r>
      <w:r w:rsidRPr="00213EF3">
        <w:rPr>
          <w:noProof/>
        </w:rPr>
        <w:t xml:space="preserve">ực </w:t>
      </w:r>
      <w:r w:rsidRPr="00213EF3">
        <w:rPr>
          <w:noProof/>
          <w:spacing w:val="-2"/>
        </w:rPr>
        <w:t>th</w:t>
      </w:r>
      <w:r w:rsidRPr="00213EF3">
        <w:rPr>
          <w:noProof/>
        </w:rPr>
        <w:t xml:space="preserve">ể </w:t>
      </w:r>
      <w:r w:rsidRPr="00213EF3">
        <w:rPr>
          <w:noProof/>
          <w:spacing w:val="-8"/>
        </w:rPr>
        <w:t>ph</w:t>
      </w:r>
      <w:r w:rsidRPr="00213EF3">
        <w:rPr>
          <w:noProof/>
        </w:rPr>
        <w:t>ầ</w:t>
      </w:r>
      <w:r w:rsidRPr="00213EF3">
        <w:rPr>
          <w:noProof/>
          <w:spacing w:val="-8"/>
        </w:rPr>
        <w:t>n</w:t>
      </w:r>
      <w:r w:rsidRPr="00213EF3">
        <w:rPr>
          <w:noProof/>
        </w:rPr>
        <w:t xml:space="preserve"> mềm. Có </w:t>
      </w:r>
      <w:r w:rsidRPr="00213EF3">
        <w:rPr>
          <w:noProof/>
          <w:spacing w:val="-2"/>
        </w:rPr>
        <w:t>th</w:t>
      </w:r>
      <w:r w:rsidRPr="00213EF3">
        <w:rPr>
          <w:noProof/>
        </w:rPr>
        <w:t>ể đị</w:t>
      </w:r>
      <w:r w:rsidRPr="00213EF3">
        <w:rPr>
          <w:noProof/>
          <w:spacing w:val="-8"/>
        </w:rPr>
        <w:t>nh</w:t>
      </w:r>
      <w:r w:rsidRPr="00213EF3">
        <w:rPr>
          <w:noProof/>
        </w:rPr>
        <w:t> </w:t>
      </w:r>
      <w:r w:rsidRPr="00213EF3">
        <w:rPr>
          <w:noProof/>
          <w:spacing w:val="-8"/>
        </w:rPr>
        <w:t>ngh</w:t>
      </w:r>
      <w:r w:rsidRPr="00213EF3">
        <w:rPr>
          <w:noProof/>
        </w:rPr>
        <w:t>ĩa m</w:t>
      </w:r>
      <w:r w:rsidRPr="00213EF3">
        <w:rPr>
          <w:noProof/>
          <w:spacing w:val="-8"/>
        </w:rPr>
        <w:t>ộ</w:t>
      </w:r>
      <w:r w:rsidRPr="00213EF3">
        <w:rPr>
          <w:noProof/>
          <w:spacing w:val="-2"/>
        </w:rPr>
        <w:t>t</w:t>
      </w:r>
      <w:r w:rsidRPr="00213EF3">
        <w:rPr>
          <w:noProof/>
        </w:rPr>
        <w:t> </w:t>
      </w:r>
      <w:r w:rsidRPr="00213EF3">
        <w:rPr>
          <w:noProof/>
          <w:spacing w:val="-8"/>
        </w:rPr>
        <w:t>đố</w:t>
      </w:r>
      <w:r w:rsidRPr="00213EF3">
        <w:rPr>
          <w:noProof/>
        </w:rPr>
        <w:t>i </w:t>
      </w:r>
      <w:r w:rsidRPr="00213EF3">
        <w:rPr>
          <w:noProof/>
          <w:spacing w:val="-2"/>
        </w:rPr>
        <w:t>t</w:t>
      </w:r>
      <w:r w:rsidRPr="00213EF3">
        <w:rPr>
          <w:noProof/>
        </w:rPr>
        <w:t>ượ</w:t>
      </w:r>
      <w:r w:rsidRPr="00213EF3">
        <w:rPr>
          <w:noProof/>
          <w:spacing w:val="-8"/>
        </w:rPr>
        <w:t>ng</w:t>
      </w:r>
      <w:r w:rsidRPr="00213EF3">
        <w:rPr>
          <w:noProof/>
        </w:rPr>
        <w:t> là m</w:t>
      </w:r>
      <w:r w:rsidRPr="00213EF3">
        <w:rPr>
          <w:noProof/>
          <w:spacing w:val="-8"/>
        </w:rPr>
        <w:t>ộ</w:t>
      </w:r>
      <w:r w:rsidRPr="00213EF3">
        <w:rPr>
          <w:noProof/>
          <w:spacing w:val="-2"/>
        </w:rPr>
        <w:t>t</w:t>
      </w:r>
      <w:r w:rsidRPr="00213EF3">
        <w:rPr>
          <w:noProof/>
        </w:rPr>
        <w:t xml:space="preserve"> khái niệm, </w:t>
      </w:r>
      <w:r w:rsidRPr="00213EF3">
        <w:rPr>
          <w:noProof/>
          <w:spacing w:val="-8"/>
        </w:rPr>
        <w:t>s</w:t>
      </w:r>
      <w:r w:rsidRPr="00213EF3">
        <w:rPr>
          <w:noProof/>
        </w:rPr>
        <w:t>ự trừ</w:t>
      </w:r>
      <w:r w:rsidRPr="00213EF3">
        <w:rPr>
          <w:noProof/>
          <w:spacing w:val="-8"/>
        </w:rPr>
        <w:t>u</w:t>
      </w:r>
      <w:r w:rsidRPr="00213EF3">
        <w:rPr>
          <w:noProof/>
        </w:rPr>
        <w:t xml:space="preserve"> </w:t>
      </w:r>
      <w:r w:rsidRPr="00213EF3">
        <w:rPr>
          <w:noProof/>
          <w:spacing w:val="-2"/>
        </w:rPr>
        <w:t>t</w:t>
      </w:r>
      <w:r w:rsidRPr="00213EF3">
        <w:rPr>
          <w:noProof/>
        </w:rPr>
        <w:t>ượ</w:t>
      </w:r>
      <w:r w:rsidRPr="00213EF3">
        <w:rPr>
          <w:noProof/>
          <w:spacing w:val="-8"/>
        </w:rPr>
        <w:t>ng</w:t>
      </w:r>
      <w:r w:rsidRPr="00213EF3">
        <w:rPr>
          <w:noProof/>
        </w:rPr>
        <w:t xml:space="preserve"> </w:t>
      </w:r>
      <w:r w:rsidRPr="00213EF3">
        <w:rPr>
          <w:noProof/>
          <w:spacing w:val="-8"/>
        </w:rPr>
        <w:t>ho</w:t>
      </w:r>
      <w:r w:rsidRPr="00213EF3">
        <w:rPr>
          <w:noProof/>
        </w:rPr>
        <w:t>ặc m</w:t>
      </w:r>
      <w:r w:rsidRPr="00213EF3">
        <w:rPr>
          <w:noProof/>
          <w:spacing w:val="-8"/>
        </w:rPr>
        <w:t>ộ</w:t>
      </w:r>
      <w:r w:rsidRPr="00213EF3">
        <w:rPr>
          <w:noProof/>
          <w:spacing w:val="-2"/>
        </w:rPr>
        <w:t xml:space="preserve">t </w:t>
      </w:r>
      <w:r w:rsidRPr="00213EF3">
        <w:rPr>
          <w:noProof/>
          <w:spacing w:val="-8"/>
        </w:rPr>
        <w:t>v</w:t>
      </w:r>
      <w:r w:rsidRPr="00213EF3">
        <w:rPr>
          <w:noProof/>
        </w:rPr>
        <w:t>ậ</w:t>
      </w:r>
      <w:r w:rsidRPr="00213EF3">
        <w:rPr>
          <w:noProof/>
          <w:spacing w:val="-2"/>
        </w:rPr>
        <w:t>t</w:t>
      </w:r>
      <w:r w:rsidRPr="00213EF3">
        <w:rPr>
          <w:noProof/>
        </w:rPr>
        <w:t xml:space="preserve"> </w:t>
      </w:r>
      <w:r w:rsidRPr="00213EF3">
        <w:rPr>
          <w:noProof/>
          <w:spacing w:val="-8"/>
        </w:rPr>
        <w:t>v</w:t>
      </w:r>
      <w:r w:rsidRPr="00213EF3">
        <w:rPr>
          <w:noProof/>
        </w:rPr>
        <w:t xml:space="preserve">ới giới </w:t>
      </w:r>
      <w:r w:rsidRPr="00213EF3">
        <w:rPr>
          <w:noProof/>
          <w:spacing w:val="-8"/>
        </w:rPr>
        <w:t>h</w:t>
      </w:r>
      <w:r w:rsidRPr="00213EF3">
        <w:rPr>
          <w:noProof/>
        </w:rPr>
        <w:t>ạ</w:t>
      </w:r>
      <w:r w:rsidRPr="00213EF3">
        <w:rPr>
          <w:noProof/>
          <w:spacing w:val="-8"/>
        </w:rPr>
        <w:t>n</w:t>
      </w:r>
      <w:r w:rsidRPr="00213EF3">
        <w:rPr>
          <w:noProof/>
        </w:rPr>
        <w:t xml:space="preserve"> rõ ràng </w:t>
      </w:r>
      <w:r w:rsidRPr="00213EF3">
        <w:rPr>
          <w:noProof/>
          <w:spacing w:val="-2"/>
        </w:rPr>
        <w:t>và</w:t>
      </w:r>
      <w:r w:rsidRPr="00213EF3">
        <w:rPr>
          <w:noProof/>
        </w:rPr>
        <w:t xml:space="preserve"> </w:t>
      </w:r>
      <w:r w:rsidRPr="00213EF3">
        <w:rPr>
          <w:noProof/>
          <w:spacing w:val="-2"/>
        </w:rPr>
        <w:t>có</w:t>
      </w:r>
      <w:r w:rsidRPr="00213EF3">
        <w:rPr>
          <w:noProof/>
        </w:rPr>
        <w:t xml:space="preserve"> </w:t>
      </w:r>
      <w:r w:rsidRPr="00213EF3">
        <w:rPr>
          <w:noProof/>
          <w:spacing w:val="-8"/>
        </w:rPr>
        <w:t>ý</w:t>
      </w:r>
      <w:r w:rsidRPr="00213EF3">
        <w:rPr>
          <w:noProof/>
        </w:rPr>
        <w:t xml:space="preserve"> </w:t>
      </w:r>
      <w:r w:rsidRPr="00213EF3">
        <w:rPr>
          <w:noProof/>
          <w:spacing w:val="-8"/>
        </w:rPr>
        <w:t>ngh</w:t>
      </w:r>
      <w:r w:rsidRPr="00213EF3">
        <w:rPr>
          <w:noProof/>
        </w:rPr>
        <w:t xml:space="preserve">ĩa </w:t>
      </w:r>
      <w:r w:rsidRPr="00213EF3">
        <w:rPr>
          <w:noProof/>
          <w:spacing w:val="-8"/>
        </w:rPr>
        <w:t>v</w:t>
      </w:r>
      <w:r w:rsidRPr="00213EF3">
        <w:rPr>
          <w:noProof/>
        </w:rPr>
        <w:t>ới m</w:t>
      </w:r>
      <w:r w:rsidRPr="00213EF3">
        <w:rPr>
          <w:noProof/>
          <w:spacing w:val="-8"/>
        </w:rPr>
        <w:t>ộ</w:t>
      </w:r>
      <w:r w:rsidRPr="00213EF3">
        <w:rPr>
          <w:noProof/>
          <w:spacing w:val="-2"/>
        </w:rPr>
        <w:t>t</w:t>
      </w:r>
      <w:r w:rsidRPr="00213EF3">
        <w:rPr>
          <w:noProof/>
        </w:rPr>
        <w:t xml:space="preserve"> ứ</w:t>
      </w:r>
      <w:r w:rsidRPr="00213EF3">
        <w:rPr>
          <w:noProof/>
          <w:spacing w:val="-8"/>
        </w:rPr>
        <w:t>ng</w:t>
      </w:r>
      <w:r w:rsidRPr="00213EF3">
        <w:rPr>
          <w:noProof/>
        </w:rPr>
        <w:t xml:space="preserve"> </w:t>
      </w:r>
      <w:r w:rsidRPr="00213EF3">
        <w:rPr>
          <w:noProof/>
          <w:spacing w:val="-8"/>
        </w:rPr>
        <w:t>dụng</w:t>
      </w:r>
      <w:r w:rsidRPr="00213EF3">
        <w:rPr>
          <w:noProof/>
        </w:rPr>
        <w:t> c</w:t>
      </w:r>
      <w:r w:rsidRPr="00213EF3">
        <w:rPr>
          <w:noProof/>
          <w:spacing w:val="-8"/>
        </w:rPr>
        <w:t>ụ</w:t>
      </w:r>
      <w:r w:rsidRPr="00213EF3">
        <w:rPr>
          <w:noProof/>
        </w:rPr>
        <w:t> </w:t>
      </w:r>
      <w:r w:rsidRPr="00213EF3">
        <w:rPr>
          <w:noProof/>
          <w:spacing w:val="-2"/>
        </w:rPr>
        <w:t>th</w:t>
      </w:r>
      <w:r w:rsidRPr="00213EF3">
        <w:rPr>
          <w:noProof/>
        </w:rPr>
        <w:t>ể.</w:t>
      </w:r>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1.3 </w:t>
      </w:r>
      <w:r w:rsidR="0099179C" w:rsidRPr="00213EF3">
        <w:rPr>
          <w:b/>
        </w:rPr>
        <w:t>Lớp</w:t>
      </w:r>
    </w:p>
    <w:p w:rsidR="0099179C" w:rsidRPr="00213EF3" w:rsidRDefault="0099179C" w:rsidP="00213EF3">
      <w:pPr>
        <w:spacing w:before="120" w:after="120" w:line="360" w:lineRule="auto"/>
        <w:ind w:firstLine="720"/>
      </w:pPr>
      <w:r w:rsidRPr="00213EF3">
        <w:rPr>
          <w:noProof/>
        </w:rPr>
        <w:t>Là </w:t>
      </w:r>
      <w:r w:rsidRPr="00213EF3">
        <w:rPr>
          <w:noProof/>
          <w:spacing w:val="-1"/>
        </w:rPr>
        <w:t>mô</w:t>
      </w:r>
      <w:r w:rsidRPr="00213EF3">
        <w:rPr>
          <w:noProof/>
        </w:rPr>
        <w:t> </w:t>
      </w:r>
      <w:r w:rsidRPr="00213EF3">
        <w:rPr>
          <w:noProof/>
          <w:spacing w:val="-2"/>
        </w:rPr>
        <w:t>t</w:t>
      </w:r>
      <w:r w:rsidRPr="00213EF3">
        <w:rPr>
          <w:noProof/>
          <w:spacing w:val="-1"/>
        </w:rPr>
        <w:t>ả</w:t>
      </w:r>
      <w:r w:rsidRPr="00213EF3">
        <w:rPr>
          <w:noProof/>
        </w:rPr>
        <w:t> </w:t>
      </w:r>
      <w:r w:rsidRPr="00213EF3">
        <w:rPr>
          <w:noProof/>
          <w:spacing w:val="-1"/>
        </w:rPr>
        <w:t>c</w:t>
      </w:r>
      <w:r w:rsidRPr="00213EF3">
        <w:rPr>
          <w:noProof/>
          <w:spacing w:val="-8"/>
        </w:rPr>
        <w:t>ủ</w:t>
      </w:r>
      <w:r w:rsidRPr="00213EF3">
        <w:rPr>
          <w:noProof/>
          <w:spacing w:val="-1"/>
        </w:rPr>
        <w:t>a</w:t>
      </w:r>
      <w:r w:rsidRPr="00213EF3">
        <w:rPr>
          <w:noProof/>
        </w:rPr>
        <w:t> </w:t>
      </w:r>
      <w:r w:rsidRPr="00213EF3">
        <w:rPr>
          <w:noProof/>
          <w:spacing w:val="-1"/>
        </w:rPr>
        <w:t>m</w:t>
      </w:r>
      <w:r w:rsidRPr="00213EF3">
        <w:rPr>
          <w:noProof/>
          <w:spacing w:val="-8"/>
        </w:rPr>
        <w:t>ộ</w:t>
      </w:r>
      <w:r w:rsidRPr="00213EF3">
        <w:rPr>
          <w:noProof/>
          <w:spacing w:val="-2"/>
        </w:rPr>
        <w:t>t</w:t>
      </w:r>
      <w:r w:rsidRPr="00213EF3">
        <w:rPr>
          <w:noProof/>
        </w:rPr>
        <w:t> nhóm </w:t>
      </w:r>
      <w:r w:rsidRPr="00213EF3">
        <w:rPr>
          <w:noProof/>
          <w:spacing w:val="-8"/>
        </w:rPr>
        <w:t>đố</w:t>
      </w:r>
      <w:r w:rsidRPr="00213EF3">
        <w:rPr>
          <w:noProof/>
          <w:spacing w:val="-1"/>
        </w:rPr>
        <w:t>i</w:t>
      </w:r>
      <w:r w:rsidRPr="00213EF3">
        <w:rPr>
          <w:noProof/>
        </w:rPr>
        <w:t> </w:t>
      </w:r>
      <w:r w:rsidRPr="00213EF3">
        <w:rPr>
          <w:noProof/>
          <w:spacing w:val="-2"/>
        </w:rPr>
        <w:t>t</w:t>
      </w:r>
      <w:r w:rsidRPr="00213EF3">
        <w:rPr>
          <w:noProof/>
        </w:rPr>
        <w:t>ượ</w:t>
      </w:r>
      <w:r w:rsidRPr="00213EF3">
        <w:rPr>
          <w:noProof/>
          <w:spacing w:val="-8"/>
        </w:rPr>
        <w:t>ng</w:t>
      </w:r>
      <w:r w:rsidRPr="00213EF3">
        <w:rPr>
          <w:noProof/>
        </w:rPr>
        <w:t> </w:t>
      </w:r>
      <w:r w:rsidRPr="00213EF3">
        <w:rPr>
          <w:noProof/>
          <w:spacing w:val="-2"/>
        </w:rPr>
        <w:t>có</w:t>
      </w:r>
      <w:r w:rsidRPr="00213EF3">
        <w:rPr>
          <w:noProof/>
        </w:rPr>
        <w:t> </w:t>
      </w:r>
      <w:r w:rsidRPr="00213EF3">
        <w:rPr>
          <w:noProof/>
          <w:spacing w:val="-2"/>
        </w:rPr>
        <w:t>chung</w:t>
      </w:r>
      <w:r w:rsidRPr="00213EF3">
        <w:rPr>
          <w:noProof/>
        </w:rPr>
        <w:t> </w:t>
      </w:r>
      <w:r w:rsidRPr="00213EF3">
        <w:rPr>
          <w:noProof/>
          <w:spacing w:val="-1"/>
        </w:rPr>
        <w:t>các</w:t>
      </w:r>
      <w:r w:rsidRPr="00213EF3">
        <w:rPr>
          <w:noProof/>
        </w:rPr>
        <w:t> </w:t>
      </w:r>
      <w:r w:rsidRPr="00213EF3">
        <w:rPr>
          <w:noProof/>
          <w:spacing w:val="-8"/>
        </w:rPr>
        <w:t>thuộ</w:t>
      </w:r>
      <w:r w:rsidRPr="00213EF3">
        <w:rPr>
          <w:noProof/>
          <w:spacing w:val="-1"/>
        </w:rPr>
        <w:t>c</w:t>
      </w:r>
      <w:r w:rsidRPr="00213EF3">
        <w:rPr>
          <w:noProof/>
        </w:rPr>
        <w:t> tính, </w:t>
      </w:r>
      <w:r w:rsidRPr="00213EF3">
        <w:rPr>
          <w:noProof/>
          <w:spacing w:val="-2"/>
        </w:rPr>
        <w:t>hành</w:t>
      </w:r>
      <w:r w:rsidRPr="00213EF3">
        <w:rPr>
          <w:noProof/>
          <w:spacing w:val="-2"/>
          <w:lang w:val="vi-VN"/>
        </w:rPr>
        <w:t xml:space="preserve"> </w:t>
      </w:r>
      <w:r w:rsidRPr="00213EF3">
        <w:rPr>
          <w:noProof/>
        </w:rPr>
        <w:t xml:space="preserve">vi </w:t>
      </w:r>
      <w:r w:rsidRPr="00213EF3">
        <w:rPr>
          <w:noProof/>
          <w:spacing w:val="-2"/>
        </w:rPr>
        <w:t>và</w:t>
      </w:r>
      <w:r w:rsidRPr="00213EF3">
        <w:rPr>
          <w:noProof/>
        </w:rPr>
        <w:t xml:space="preserve"> </w:t>
      </w:r>
      <w:r w:rsidRPr="00213EF3">
        <w:rPr>
          <w:noProof/>
          <w:spacing w:val="-1"/>
        </w:rPr>
        <w:t>các</w:t>
      </w:r>
      <w:r w:rsidRPr="00213EF3">
        <w:rPr>
          <w:noProof/>
        </w:rPr>
        <w:t xml:space="preserve"> </w:t>
      </w:r>
      <w:r w:rsidRPr="00213EF3">
        <w:rPr>
          <w:noProof/>
          <w:spacing w:val="-1"/>
        </w:rPr>
        <w:t>m</w:t>
      </w:r>
      <w:r w:rsidRPr="00213EF3">
        <w:rPr>
          <w:noProof/>
          <w:spacing w:val="-8"/>
        </w:rPr>
        <w:t>ố</w:t>
      </w:r>
      <w:r w:rsidRPr="00213EF3">
        <w:rPr>
          <w:noProof/>
          <w:spacing w:val="-1"/>
        </w:rPr>
        <w:t>i</w:t>
      </w:r>
      <w:r w:rsidRPr="00213EF3">
        <w:rPr>
          <w:noProof/>
        </w:rPr>
        <w:t xml:space="preserve"> </w:t>
      </w:r>
      <w:r w:rsidRPr="00213EF3">
        <w:rPr>
          <w:noProof/>
          <w:spacing w:val="-2"/>
        </w:rPr>
        <w:t>quan</w:t>
      </w:r>
      <w:r w:rsidRPr="00213EF3">
        <w:rPr>
          <w:noProof/>
        </w:rPr>
        <w:t xml:space="preserve"> </w:t>
      </w:r>
      <w:r w:rsidRPr="00213EF3">
        <w:rPr>
          <w:noProof/>
          <w:spacing w:val="-8"/>
        </w:rPr>
        <w:t>h</w:t>
      </w:r>
      <w:r w:rsidRPr="00213EF3">
        <w:rPr>
          <w:noProof/>
          <w:spacing w:val="-1"/>
        </w:rPr>
        <w:t>ệ.</w:t>
      </w:r>
      <w:r w:rsidRPr="00213EF3">
        <w:rPr>
          <w:noProof/>
        </w:rPr>
        <w:t> Như </w:t>
      </w:r>
      <w:r w:rsidRPr="00213EF3">
        <w:rPr>
          <w:noProof/>
          <w:spacing w:val="-8"/>
        </w:rPr>
        <w:t>v</w:t>
      </w:r>
      <w:r w:rsidRPr="00213EF3">
        <w:rPr>
          <w:noProof/>
          <w:spacing w:val="-1"/>
        </w:rPr>
        <w:t>ậ</w:t>
      </w:r>
      <w:r w:rsidRPr="00213EF3">
        <w:rPr>
          <w:noProof/>
        </w:rPr>
        <w:t>y, </w:t>
      </w:r>
      <w:r w:rsidRPr="00213EF3">
        <w:rPr>
          <w:noProof/>
          <w:spacing w:val="-1"/>
        </w:rPr>
        <w:t>m</w:t>
      </w:r>
      <w:r w:rsidRPr="00213EF3">
        <w:rPr>
          <w:noProof/>
          <w:spacing w:val="-8"/>
        </w:rPr>
        <w:t>ộ</w:t>
      </w:r>
      <w:r w:rsidRPr="00213EF3">
        <w:rPr>
          <w:noProof/>
          <w:spacing w:val="-2"/>
        </w:rPr>
        <w:t>t</w:t>
      </w:r>
      <w:r w:rsidRPr="00213EF3">
        <w:rPr>
          <w:noProof/>
        </w:rPr>
        <w:t> </w:t>
      </w:r>
      <w:r w:rsidRPr="00213EF3">
        <w:rPr>
          <w:noProof/>
          <w:spacing w:val="-8"/>
        </w:rPr>
        <w:t>đố</w:t>
      </w:r>
      <w:r w:rsidRPr="00213EF3">
        <w:rPr>
          <w:noProof/>
          <w:spacing w:val="-1"/>
        </w:rPr>
        <w:t>i</w:t>
      </w:r>
      <w:r w:rsidRPr="00213EF3">
        <w:rPr>
          <w:noProof/>
        </w:rPr>
        <w:t> </w:t>
      </w:r>
      <w:r w:rsidRPr="00213EF3">
        <w:rPr>
          <w:noProof/>
          <w:spacing w:val="-2"/>
        </w:rPr>
        <w:t>t</w:t>
      </w:r>
      <w:r w:rsidRPr="00213EF3">
        <w:rPr>
          <w:noProof/>
        </w:rPr>
        <w:t>ượ</w:t>
      </w:r>
      <w:r w:rsidRPr="00213EF3">
        <w:rPr>
          <w:noProof/>
          <w:spacing w:val="-8"/>
        </w:rPr>
        <w:t>ng</w:t>
      </w:r>
      <w:r w:rsidRPr="00213EF3">
        <w:rPr>
          <w:noProof/>
        </w:rPr>
        <w:t> </w:t>
      </w:r>
      <w:r w:rsidRPr="00213EF3">
        <w:rPr>
          <w:noProof/>
          <w:spacing w:val="-1"/>
        </w:rPr>
        <w:t>là</w:t>
      </w:r>
      <w:r w:rsidRPr="00213EF3">
        <w:rPr>
          <w:noProof/>
        </w:rPr>
        <w:t> </w:t>
      </w:r>
      <w:r w:rsidRPr="00213EF3">
        <w:rPr>
          <w:noProof/>
          <w:spacing w:val="-2"/>
        </w:rPr>
        <w:t>th</w:t>
      </w:r>
      <w:r w:rsidRPr="00213EF3">
        <w:rPr>
          <w:noProof/>
          <w:spacing w:val="-1"/>
        </w:rPr>
        <w:t>ể</w:t>
      </w:r>
      <w:r w:rsidRPr="00213EF3">
        <w:rPr>
          <w:noProof/>
        </w:rPr>
        <w:t> hi</w:t>
      </w:r>
      <w:r w:rsidRPr="00213EF3">
        <w:rPr>
          <w:noProof/>
          <w:spacing w:val="-1"/>
        </w:rPr>
        <w:t>ệ</w:t>
      </w:r>
      <w:r w:rsidRPr="00213EF3">
        <w:rPr>
          <w:noProof/>
          <w:spacing w:val="-8"/>
        </w:rPr>
        <w:t>n</w:t>
      </w:r>
      <w:r w:rsidRPr="00213EF3">
        <w:rPr>
          <w:noProof/>
        </w:rPr>
        <w:t> </w:t>
      </w:r>
      <w:r w:rsidRPr="00213EF3">
        <w:rPr>
          <w:noProof/>
          <w:spacing w:val="-1"/>
        </w:rPr>
        <w:t>c</w:t>
      </w:r>
      <w:r w:rsidRPr="00213EF3">
        <w:rPr>
          <w:noProof/>
          <w:spacing w:val="-8"/>
        </w:rPr>
        <w:t>ủ</w:t>
      </w:r>
      <w:r w:rsidRPr="00213EF3">
        <w:rPr>
          <w:noProof/>
          <w:spacing w:val="-1"/>
        </w:rPr>
        <w:t>a</w:t>
      </w:r>
      <w:r w:rsidRPr="00213EF3">
        <w:rPr>
          <w:noProof/>
        </w:rPr>
        <w:t> </w:t>
      </w:r>
      <w:r w:rsidRPr="00213EF3">
        <w:rPr>
          <w:noProof/>
          <w:spacing w:val="-1"/>
        </w:rPr>
        <w:t>m</w:t>
      </w:r>
      <w:r w:rsidRPr="00213EF3">
        <w:rPr>
          <w:noProof/>
          <w:spacing w:val="-8"/>
        </w:rPr>
        <w:t>ộ</w:t>
      </w:r>
      <w:r w:rsidRPr="00213EF3">
        <w:rPr>
          <w:noProof/>
          <w:spacing w:val="-2"/>
        </w:rPr>
        <w:t>t</w:t>
      </w:r>
      <w:r w:rsidRPr="00213EF3">
        <w:rPr>
          <w:noProof/>
        </w:rPr>
        <w:t> </w:t>
      </w:r>
      <w:r w:rsidRPr="00213EF3">
        <w:rPr>
          <w:noProof/>
          <w:spacing w:val="-1"/>
        </w:rPr>
        <w:t>l</w:t>
      </w:r>
      <w:r w:rsidRPr="00213EF3">
        <w:rPr>
          <w:noProof/>
        </w:rPr>
        <w:t>ớ</w:t>
      </w:r>
      <w:r w:rsidRPr="00213EF3">
        <w:rPr>
          <w:noProof/>
          <w:spacing w:val="-8"/>
        </w:rPr>
        <w:t>p</w:t>
      </w:r>
      <w:r w:rsidRPr="00213EF3">
        <w:rPr>
          <w:noProof/>
        </w:rPr>
        <w:t> </w:t>
      </w:r>
      <w:r w:rsidRPr="00213EF3">
        <w:rPr>
          <w:noProof/>
          <w:spacing w:val="-1"/>
        </w:rPr>
        <w:t>và</w:t>
      </w:r>
      <w:r w:rsidRPr="00213EF3">
        <w:rPr>
          <w:noProof/>
        </w:rPr>
        <w:t> </w:t>
      </w:r>
      <w:r w:rsidRPr="00213EF3">
        <w:rPr>
          <w:noProof/>
          <w:spacing w:val="-1"/>
        </w:rPr>
        <w:t>m</w:t>
      </w:r>
      <w:r w:rsidRPr="00213EF3">
        <w:rPr>
          <w:noProof/>
          <w:spacing w:val="-8"/>
        </w:rPr>
        <w:t>ộ</w:t>
      </w:r>
      <w:r w:rsidRPr="00213EF3">
        <w:rPr>
          <w:noProof/>
          <w:spacing w:val="-2"/>
        </w:rPr>
        <w:t xml:space="preserve">t </w:t>
      </w:r>
      <w:r w:rsidRPr="00213EF3">
        <w:rPr>
          <w:noProof/>
          <w:spacing w:val="-1"/>
        </w:rPr>
        <w:t>l</w:t>
      </w:r>
      <w:r w:rsidRPr="00213EF3">
        <w:rPr>
          <w:noProof/>
        </w:rPr>
        <w:t>ớ</w:t>
      </w:r>
      <w:r w:rsidRPr="00213EF3">
        <w:rPr>
          <w:noProof/>
          <w:spacing w:val="-8"/>
        </w:rPr>
        <w:t>p</w:t>
      </w:r>
      <w:r w:rsidR="00330915" w:rsidRPr="00213EF3">
        <w:rPr>
          <w:noProof/>
        </w:rPr>
        <w:t xml:space="preserve"> </w:t>
      </w:r>
      <w:r w:rsidRPr="00213EF3">
        <w:rPr>
          <w:noProof/>
          <w:spacing w:val="-1"/>
        </w:rPr>
        <w:t>là</w:t>
      </w:r>
      <w:r w:rsidRPr="00213EF3">
        <w:rPr>
          <w:noProof/>
        </w:rPr>
        <w:t xml:space="preserve"> </w:t>
      </w:r>
      <w:r w:rsidRPr="00213EF3">
        <w:rPr>
          <w:noProof/>
          <w:spacing w:val="-1"/>
        </w:rPr>
        <w:t>m</w:t>
      </w:r>
      <w:r w:rsidRPr="00213EF3">
        <w:rPr>
          <w:noProof/>
          <w:spacing w:val="-8"/>
        </w:rPr>
        <w:t>ộ</w:t>
      </w:r>
      <w:r w:rsidRPr="00213EF3">
        <w:rPr>
          <w:noProof/>
          <w:spacing w:val="-2"/>
        </w:rPr>
        <w:t>t</w:t>
      </w:r>
      <w:r w:rsidRPr="00213EF3">
        <w:rPr>
          <w:noProof/>
        </w:rPr>
        <w:t xml:space="preserve"> đị</w:t>
      </w:r>
      <w:r w:rsidRPr="00213EF3">
        <w:rPr>
          <w:noProof/>
          <w:spacing w:val="-8"/>
        </w:rPr>
        <w:t>nh</w:t>
      </w:r>
      <w:r w:rsidRPr="00213EF3">
        <w:rPr>
          <w:noProof/>
        </w:rPr>
        <w:t xml:space="preserve"> </w:t>
      </w:r>
      <w:r w:rsidRPr="00213EF3">
        <w:rPr>
          <w:noProof/>
          <w:spacing w:val="-8"/>
        </w:rPr>
        <w:t>ngh</w:t>
      </w:r>
      <w:r w:rsidRPr="00213EF3">
        <w:rPr>
          <w:noProof/>
          <w:spacing w:val="-1"/>
        </w:rPr>
        <w:t>ĩa</w:t>
      </w:r>
      <w:r w:rsidRPr="00213EF3">
        <w:rPr>
          <w:noProof/>
        </w:rPr>
        <w:t xml:space="preserve"> trừ</w:t>
      </w:r>
      <w:r w:rsidRPr="00213EF3">
        <w:rPr>
          <w:noProof/>
          <w:spacing w:val="-8"/>
        </w:rPr>
        <w:t>u</w:t>
      </w:r>
      <w:r w:rsidRPr="00213EF3">
        <w:rPr>
          <w:noProof/>
        </w:rPr>
        <w:t xml:space="preserve"> </w:t>
      </w:r>
      <w:r w:rsidRPr="00213EF3">
        <w:rPr>
          <w:noProof/>
          <w:spacing w:val="-2"/>
        </w:rPr>
        <w:t>t</w:t>
      </w:r>
      <w:r w:rsidRPr="00213EF3">
        <w:rPr>
          <w:noProof/>
        </w:rPr>
        <w:t>ượ</w:t>
      </w:r>
      <w:r w:rsidRPr="00213EF3">
        <w:rPr>
          <w:noProof/>
          <w:spacing w:val="-8"/>
        </w:rPr>
        <w:t>ng</w:t>
      </w:r>
      <w:r w:rsidRPr="00213EF3">
        <w:rPr>
          <w:noProof/>
        </w:rPr>
        <w:t xml:space="preserve"> </w:t>
      </w:r>
      <w:r w:rsidRPr="00213EF3">
        <w:rPr>
          <w:noProof/>
          <w:spacing w:val="-1"/>
        </w:rPr>
        <w:t>c</w:t>
      </w:r>
      <w:r w:rsidRPr="00213EF3">
        <w:rPr>
          <w:noProof/>
          <w:spacing w:val="-8"/>
        </w:rPr>
        <w:t>ủ</w:t>
      </w:r>
      <w:r w:rsidRPr="00213EF3">
        <w:rPr>
          <w:noProof/>
          <w:spacing w:val="-1"/>
        </w:rPr>
        <w:t>a</w:t>
      </w:r>
      <w:r w:rsidRPr="00213EF3">
        <w:rPr>
          <w:noProof/>
        </w:rPr>
        <w:t xml:space="preserve"> </w:t>
      </w:r>
      <w:r w:rsidRPr="00213EF3">
        <w:rPr>
          <w:noProof/>
          <w:spacing w:val="-8"/>
        </w:rPr>
        <w:t>đố</w:t>
      </w:r>
      <w:r w:rsidRPr="00213EF3">
        <w:rPr>
          <w:noProof/>
          <w:spacing w:val="-1"/>
        </w:rPr>
        <w:t>i</w:t>
      </w:r>
      <w:r w:rsidRPr="00213EF3">
        <w:rPr>
          <w:noProof/>
        </w:rPr>
        <w:t xml:space="preserve"> </w:t>
      </w:r>
      <w:r w:rsidRPr="00213EF3">
        <w:rPr>
          <w:noProof/>
          <w:spacing w:val="-2"/>
        </w:rPr>
        <w:t>t</w:t>
      </w:r>
      <w:r w:rsidRPr="00213EF3">
        <w:rPr>
          <w:noProof/>
        </w:rPr>
        <w:t>ượ</w:t>
      </w:r>
      <w:r w:rsidRPr="00213EF3">
        <w:rPr>
          <w:noProof/>
          <w:spacing w:val="-1"/>
        </w:rPr>
        <w:t>ng.</w:t>
      </w:r>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1.4 </w:t>
      </w:r>
      <w:r w:rsidR="0099179C" w:rsidRPr="00213EF3">
        <w:rPr>
          <w:b/>
        </w:rPr>
        <w:t>Thành phần</w:t>
      </w:r>
    </w:p>
    <w:p w:rsidR="0099179C" w:rsidRPr="00213EF3" w:rsidRDefault="0099179C" w:rsidP="00213EF3">
      <w:pPr>
        <w:spacing w:before="120" w:after="120" w:line="360" w:lineRule="auto"/>
        <w:ind w:firstLine="720"/>
        <w:rPr>
          <w:noProof/>
          <w:spacing w:val="-1"/>
        </w:rPr>
      </w:pPr>
      <w:r w:rsidRPr="00213EF3">
        <w:rPr>
          <w:noProof/>
          <w:spacing w:val="-1"/>
        </w:rPr>
        <w:t>Là</w:t>
      </w:r>
      <w:r w:rsidRPr="00213EF3">
        <w:rPr>
          <w:noProof/>
        </w:rPr>
        <w:t> </w:t>
      </w:r>
      <w:r w:rsidRPr="00213EF3">
        <w:rPr>
          <w:noProof/>
          <w:spacing w:val="-1"/>
        </w:rPr>
        <w:t>m</w:t>
      </w:r>
      <w:r w:rsidRPr="00213EF3">
        <w:rPr>
          <w:noProof/>
          <w:spacing w:val="-8"/>
        </w:rPr>
        <w:t>ộ</w:t>
      </w:r>
      <w:r w:rsidRPr="00213EF3">
        <w:rPr>
          <w:noProof/>
          <w:spacing w:val="-2"/>
        </w:rPr>
        <w:t>t</w:t>
      </w:r>
      <w:r w:rsidRPr="00213EF3">
        <w:rPr>
          <w:noProof/>
        </w:rPr>
        <w:t> </w:t>
      </w:r>
      <w:r w:rsidRPr="00213EF3">
        <w:rPr>
          <w:noProof/>
          <w:spacing w:val="-8"/>
        </w:rPr>
        <w:t>ph</w:t>
      </w:r>
      <w:r w:rsidRPr="00213EF3">
        <w:rPr>
          <w:noProof/>
          <w:spacing w:val="-1"/>
        </w:rPr>
        <w:t>ầ</w:t>
      </w:r>
      <w:r w:rsidRPr="00213EF3">
        <w:rPr>
          <w:noProof/>
          <w:spacing w:val="-8"/>
        </w:rPr>
        <w:t>n</w:t>
      </w:r>
      <w:r w:rsidRPr="00213EF3">
        <w:rPr>
          <w:noProof/>
        </w:rPr>
        <w:t> </w:t>
      </w:r>
      <w:r w:rsidRPr="00213EF3">
        <w:rPr>
          <w:noProof/>
          <w:spacing w:val="-1"/>
        </w:rPr>
        <w:t>c</w:t>
      </w:r>
      <w:r w:rsidRPr="00213EF3">
        <w:rPr>
          <w:noProof/>
          <w:spacing w:val="-8"/>
        </w:rPr>
        <w:t>ủ</w:t>
      </w:r>
      <w:r w:rsidRPr="00213EF3">
        <w:rPr>
          <w:noProof/>
          <w:spacing w:val="-1"/>
        </w:rPr>
        <w:t>a</w:t>
      </w:r>
      <w:r w:rsidRPr="00213EF3">
        <w:rPr>
          <w:noProof/>
        </w:rPr>
        <w:t> </w:t>
      </w:r>
      <w:r w:rsidRPr="00213EF3">
        <w:rPr>
          <w:noProof/>
          <w:spacing w:val="-8"/>
        </w:rPr>
        <w:t>h</w:t>
      </w:r>
      <w:r w:rsidRPr="00213EF3">
        <w:rPr>
          <w:noProof/>
          <w:spacing w:val="-1"/>
        </w:rPr>
        <w:t>ệ</w:t>
      </w:r>
      <w:r w:rsidRPr="00213EF3">
        <w:rPr>
          <w:noProof/>
        </w:rPr>
        <w:t> </w:t>
      </w:r>
      <w:r w:rsidRPr="00213EF3">
        <w:rPr>
          <w:noProof/>
          <w:spacing w:val="-2"/>
        </w:rPr>
        <w:t>th</w:t>
      </w:r>
      <w:r w:rsidRPr="00213EF3">
        <w:rPr>
          <w:noProof/>
          <w:spacing w:val="-8"/>
        </w:rPr>
        <w:t>ống</w:t>
      </w:r>
      <w:r w:rsidRPr="00213EF3">
        <w:rPr>
          <w:noProof/>
        </w:rPr>
        <w:t> </w:t>
      </w:r>
      <w:r w:rsidRPr="00213EF3">
        <w:rPr>
          <w:noProof/>
          <w:spacing w:val="-8"/>
        </w:rPr>
        <w:t>ho</w:t>
      </w:r>
      <w:r w:rsidRPr="00213EF3">
        <w:rPr>
          <w:noProof/>
          <w:spacing w:val="-1"/>
        </w:rPr>
        <w:t>ạ</w:t>
      </w:r>
      <w:r w:rsidRPr="00213EF3">
        <w:rPr>
          <w:noProof/>
          <w:spacing w:val="-2"/>
        </w:rPr>
        <w:t>t</w:t>
      </w:r>
      <w:r w:rsidRPr="00213EF3">
        <w:rPr>
          <w:noProof/>
        </w:rPr>
        <w:t> </w:t>
      </w:r>
      <w:r w:rsidRPr="00213EF3">
        <w:rPr>
          <w:noProof/>
          <w:spacing w:val="-8"/>
        </w:rPr>
        <w:t>động</w:t>
      </w:r>
      <w:r w:rsidRPr="00213EF3">
        <w:rPr>
          <w:noProof/>
        </w:rPr>
        <w:t> </w:t>
      </w:r>
      <w:r w:rsidRPr="00213EF3">
        <w:rPr>
          <w:noProof/>
          <w:spacing w:val="-8"/>
        </w:rPr>
        <w:t>độ</w:t>
      </w:r>
      <w:r w:rsidRPr="00213EF3">
        <w:rPr>
          <w:noProof/>
          <w:spacing w:val="-1"/>
        </w:rPr>
        <w:t>c</w:t>
      </w:r>
      <w:r w:rsidRPr="00213EF3">
        <w:rPr>
          <w:noProof/>
        </w:rPr>
        <w:t> </w:t>
      </w:r>
      <w:r w:rsidRPr="00213EF3">
        <w:rPr>
          <w:noProof/>
          <w:spacing w:val="-1"/>
        </w:rPr>
        <w:t>lậ</w:t>
      </w:r>
      <w:r w:rsidRPr="00213EF3">
        <w:rPr>
          <w:noProof/>
          <w:spacing w:val="-8"/>
        </w:rPr>
        <w:t>p</w:t>
      </w:r>
      <w:r w:rsidRPr="00213EF3">
        <w:rPr>
          <w:noProof/>
        </w:rPr>
        <w:t> </w:t>
      </w:r>
      <w:r w:rsidRPr="00213EF3">
        <w:rPr>
          <w:noProof/>
          <w:spacing w:val="-1"/>
        </w:rPr>
        <w:t>và</w:t>
      </w:r>
      <w:r w:rsidRPr="00213EF3">
        <w:rPr>
          <w:noProof/>
        </w:rPr>
        <w:t xml:space="preserve"> giữ </w:t>
      </w:r>
      <w:r w:rsidRPr="00213EF3">
        <w:rPr>
          <w:noProof/>
          <w:spacing w:val="-1"/>
        </w:rPr>
        <w:t>m</w:t>
      </w:r>
      <w:r w:rsidRPr="00213EF3">
        <w:rPr>
          <w:noProof/>
          <w:spacing w:val="-8"/>
        </w:rPr>
        <w:t>ộ</w:t>
      </w:r>
      <w:r w:rsidRPr="00213EF3">
        <w:rPr>
          <w:noProof/>
          <w:spacing w:val="-2"/>
        </w:rPr>
        <w:t>t</w:t>
      </w:r>
      <w:r w:rsidRPr="00213EF3">
        <w:rPr>
          <w:noProof/>
        </w:rPr>
        <w:t xml:space="preserve"> </w:t>
      </w:r>
      <w:r w:rsidRPr="00213EF3">
        <w:rPr>
          <w:noProof/>
          <w:spacing w:val="-2"/>
        </w:rPr>
        <w:t>ch</w:t>
      </w:r>
      <w:r w:rsidRPr="00213EF3">
        <w:rPr>
          <w:noProof/>
        </w:rPr>
        <w:t>ứ</w:t>
      </w:r>
      <w:r w:rsidRPr="00213EF3">
        <w:rPr>
          <w:noProof/>
          <w:spacing w:val="-1"/>
        </w:rPr>
        <w:t>c</w:t>
      </w:r>
      <w:r w:rsidRPr="00213EF3">
        <w:rPr>
          <w:noProof/>
        </w:rPr>
        <w:t xml:space="preserve"> </w:t>
      </w:r>
      <w:r w:rsidRPr="00213EF3">
        <w:rPr>
          <w:noProof/>
          <w:spacing w:val="-8"/>
        </w:rPr>
        <w:t>n</w:t>
      </w:r>
      <w:r w:rsidRPr="00213EF3">
        <w:rPr>
          <w:noProof/>
          <w:spacing w:val="-1"/>
        </w:rPr>
        <w:t>ă</w:t>
      </w:r>
      <w:r w:rsidRPr="00213EF3">
        <w:rPr>
          <w:noProof/>
          <w:spacing w:val="-8"/>
        </w:rPr>
        <w:t>ng</w:t>
      </w:r>
      <w:r w:rsidRPr="00213EF3">
        <w:rPr>
          <w:noProof/>
        </w:rPr>
        <w:t xml:space="preserve"> </w:t>
      </w:r>
      <w:r w:rsidRPr="00213EF3">
        <w:rPr>
          <w:noProof/>
          <w:spacing w:val="-8"/>
        </w:rPr>
        <w:t>nh</w:t>
      </w:r>
      <w:r w:rsidRPr="00213EF3">
        <w:rPr>
          <w:noProof/>
          <w:spacing w:val="-1"/>
        </w:rPr>
        <w:t>ấ</w:t>
      </w:r>
      <w:r w:rsidRPr="00213EF3">
        <w:rPr>
          <w:noProof/>
          <w:spacing w:val="-2"/>
        </w:rPr>
        <w:t>t</w:t>
      </w:r>
      <w:r w:rsidRPr="00213EF3">
        <w:rPr>
          <w:noProof/>
        </w:rPr>
        <w:t xml:space="preserve"> đị</w:t>
      </w:r>
      <w:r w:rsidRPr="00213EF3">
        <w:rPr>
          <w:noProof/>
          <w:spacing w:val="-8"/>
        </w:rPr>
        <w:t>nh</w:t>
      </w:r>
      <w:r w:rsidRPr="00213EF3">
        <w:rPr>
          <w:noProof/>
        </w:rPr>
        <w:t xml:space="preserve"> </w:t>
      </w:r>
      <w:r w:rsidRPr="00213EF3">
        <w:rPr>
          <w:noProof/>
          <w:spacing w:val="-1"/>
        </w:rPr>
        <w:t>trong</w:t>
      </w:r>
      <w:r w:rsidRPr="00213EF3">
        <w:rPr>
          <w:noProof/>
        </w:rPr>
        <w:t xml:space="preserve"> </w:t>
      </w:r>
      <w:r w:rsidRPr="00213EF3">
        <w:rPr>
          <w:noProof/>
          <w:spacing w:val="-8"/>
        </w:rPr>
        <w:t>h</w:t>
      </w:r>
      <w:r w:rsidRPr="00213EF3">
        <w:rPr>
          <w:noProof/>
          <w:spacing w:val="-1"/>
        </w:rPr>
        <w:t>ệ</w:t>
      </w:r>
      <w:r w:rsidRPr="00213EF3">
        <w:rPr>
          <w:noProof/>
        </w:rPr>
        <w:t xml:space="preserve"> </w:t>
      </w:r>
      <w:r w:rsidRPr="00213EF3">
        <w:rPr>
          <w:noProof/>
          <w:spacing w:val="-2"/>
        </w:rPr>
        <w:t>th</w:t>
      </w:r>
      <w:r w:rsidRPr="00213EF3">
        <w:rPr>
          <w:noProof/>
          <w:spacing w:val="-8"/>
        </w:rPr>
        <w:t>ố</w:t>
      </w:r>
      <w:r w:rsidRPr="00213EF3">
        <w:rPr>
          <w:noProof/>
          <w:spacing w:val="-1"/>
        </w:rPr>
        <w:t>ng.</w:t>
      </w:r>
    </w:p>
    <w:p w:rsidR="0099179C" w:rsidRPr="00213EF3" w:rsidRDefault="008C0A18" w:rsidP="00213EF3">
      <w:pPr>
        <w:spacing w:before="120" w:after="120" w:line="360" w:lineRule="auto"/>
        <w:rPr>
          <w:b/>
        </w:rPr>
      </w:pPr>
      <w:r w:rsidRPr="00213EF3">
        <w:rPr>
          <w:b/>
        </w:rPr>
        <w:lastRenderedPageBreak/>
        <w:t>2.</w:t>
      </w:r>
      <w:r w:rsidR="00516DBC" w:rsidRPr="00213EF3">
        <w:rPr>
          <w:b/>
          <w:lang w:val="vi-VN"/>
        </w:rPr>
        <w:t>3</w:t>
      </w:r>
      <w:r w:rsidR="0099179C" w:rsidRPr="00213EF3">
        <w:rPr>
          <w:b/>
          <w:lang w:val="vi-VN"/>
        </w:rPr>
        <w:t xml:space="preserve">.1.5 </w:t>
      </w:r>
      <w:r w:rsidR="0099179C" w:rsidRPr="00213EF3">
        <w:rPr>
          <w:b/>
        </w:rPr>
        <w:t>Gói</w:t>
      </w:r>
      <w:r w:rsidR="0099179C" w:rsidRPr="00213EF3">
        <w:rPr>
          <w:b/>
        </w:rPr>
        <w:tab/>
      </w:r>
    </w:p>
    <w:p w:rsidR="0099179C" w:rsidRPr="00213EF3" w:rsidRDefault="0099179C" w:rsidP="00213EF3">
      <w:pPr>
        <w:spacing w:before="120" w:after="120" w:line="360" w:lineRule="auto"/>
        <w:ind w:firstLine="720"/>
      </w:pPr>
      <w:r w:rsidRPr="00213EF3">
        <w:rPr>
          <w:noProof/>
        </w:rPr>
        <w:t>Là </w:t>
      </w:r>
      <w:r w:rsidRPr="00213EF3">
        <w:rPr>
          <w:noProof/>
          <w:spacing w:val="-1"/>
        </w:rPr>
        <w:t>m</w:t>
      </w:r>
      <w:r w:rsidRPr="00213EF3">
        <w:rPr>
          <w:noProof/>
          <w:spacing w:val="-8"/>
        </w:rPr>
        <w:t>ộ</w:t>
      </w:r>
      <w:r w:rsidRPr="00213EF3">
        <w:rPr>
          <w:noProof/>
          <w:spacing w:val="-2"/>
        </w:rPr>
        <w:t>t</w:t>
      </w:r>
      <w:r w:rsidRPr="00213EF3">
        <w:rPr>
          <w:noProof/>
        </w:rPr>
        <w:t> </w:t>
      </w:r>
      <w:r w:rsidRPr="00213EF3">
        <w:rPr>
          <w:noProof/>
          <w:spacing w:val="-1"/>
        </w:rPr>
        <w:t>cách</w:t>
      </w:r>
      <w:r w:rsidRPr="00213EF3">
        <w:rPr>
          <w:noProof/>
        </w:rPr>
        <w:t> </w:t>
      </w:r>
      <w:r w:rsidRPr="00213EF3">
        <w:rPr>
          <w:noProof/>
          <w:spacing w:val="-2"/>
        </w:rPr>
        <w:t>t</w:t>
      </w:r>
      <w:r w:rsidRPr="00213EF3">
        <w:rPr>
          <w:noProof/>
          <w:spacing w:val="-8"/>
        </w:rPr>
        <w:t>ổ</w:t>
      </w:r>
      <w:r w:rsidRPr="00213EF3">
        <w:rPr>
          <w:noProof/>
        </w:rPr>
        <w:t> </w:t>
      </w:r>
      <w:r w:rsidRPr="00213EF3">
        <w:rPr>
          <w:noProof/>
          <w:spacing w:val="-2"/>
        </w:rPr>
        <w:t>ch</w:t>
      </w:r>
      <w:r w:rsidRPr="00213EF3">
        <w:rPr>
          <w:noProof/>
        </w:rPr>
        <w:t>ứ</w:t>
      </w:r>
      <w:r w:rsidRPr="00213EF3">
        <w:rPr>
          <w:noProof/>
          <w:spacing w:val="-1"/>
        </w:rPr>
        <w:t>c</w:t>
      </w:r>
      <w:r w:rsidRPr="00213EF3">
        <w:rPr>
          <w:noProof/>
        </w:rPr>
        <w:t> </w:t>
      </w:r>
      <w:r w:rsidRPr="00213EF3">
        <w:rPr>
          <w:noProof/>
          <w:spacing w:val="-1"/>
        </w:rPr>
        <w:t>các</w:t>
      </w:r>
      <w:r w:rsidRPr="00213EF3">
        <w:rPr>
          <w:noProof/>
        </w:rPr>
        <w:t> </w:t>
      </w:r>
      <w:r w:rsidRPr="00213EF3">
        <w:rPr>
          <w:noProof/>
          <w:spacing w:val="-2"/>
        </w:rPr>
        <w:t>thành</w:t>
      </w:r>
      <w:r w:rsidRPr="00213EF3">
        <w:rPr>
          <w:noProof/>
        </w:rPr>
        <w:t> </w:t>
      </w:r>
      <w:r w:rsidRPr="00213EF3">
        <w:rPr>
          <w:noProof/>
          <w:spacing w:val="-8"/>
        </w:rPr>
        <w:t>ph</w:t>
      </w:r>
      <w:r w:rsidRPr="00213EF3">
        <w:rPr>
          <w:noProof/>
          <w:spacing w:val="-1"/>
        </w:rPr>
        <w:t>ầ</w:t>
      </w:r>
      <w:r w:rsidRPr="00213EF3">
        <w:rPr>
          <w:noProof/>
        </w:rPr>
        <w:t>n, </w:t>
      </w:r>
      <w:r w:rsidRPr="00213EF3">
        <w:rPr>
          <w:noProof/>
          <w:spacing w:val="-8"/>
        </w:rPr>
        <w:t>ph</w:t>
      </w:r>
      <w:r w:rsidRPr="00213EF3">
        <w:rPr>
          <w:noProof/>
          <w:spacing w:val="-1"/>
        </w:rPr>
        <w:t>ầ</w:t>
      </w:r>
      <w:r w:rsidRPr="00213EF3">
        <w:rPr>
          <w:noProof/>
          <w:spacing w:val="-8"/>
        </w:rPr>
        <w:t>n</w:t>
      </w:r>
      <w:r w:rsidRPr="00213EF3">
        <w:rPr>
          <w:noProof/>
        </w:rPr>
        <w:t> </w:t>
      </w:r>
      <w:r w:rsidRPr="00213EF3">
        <w:rPr>
          <w:noProof/>
          <w:spacing w:val="-2"/>
        </w:rPr>
        <w:t>t</w:t>
      </w:r>
      <w:r w:rsidRPr="00213EF3">
        <w:rPr>
          <w:noProof/>
        </w:rPr>
        <w:t>ử </w:t>
      </w:r>
      <w:r w:rsidRPr="00213EF3">
        <w:rPr>
          <w:noProof/>
          <w:spacing w:val="-1"/>
        </w:rPr>
        <w:t>trong</w:t>
      </w:r>
      <w:r w:rsidRPr="00213EF3">
        <w:rPr>
          <w:noProof/>
        </w:rPr>
        <w:t> </w:t>
      </w:r>
      <w:r w:rsidRPr="00213EF3">
        <w:rPr>
          <w:noProof/>
          <w:spacing w:val="-8"/>
        </w:rPr>
        <w:t>h</w:t>
      </w:r>
      <w:r w:rsidRPr="00213EF3">
        <w:rPr>
          <w:noProof/>
          <w:spacing w:val="-1"/>
        </w:rPr>
        <w:t>ệ</w:t>
      </w:r>
      <w:r w:rsidRPr="00213EF3">
        <w:rPr>
          <w:noProof/>
        </w:rPr>
        <w:t> </w:t>
      </w:r>
      <w:r w:rsidRPr="00213EF3">
        <w:rPr>
          <w:noProof/>
          <w:spacing w:val="-2"/>
        </w:rPr>
        <w:t>th</w:t>
      </w:r>
      <w:r w:rsidRPr="00213EF3">
        <w:rPr>
          <w:noProof/>
          <w:spacing w:val="-8"/>
        </w:rPr>
        <w:t xml:space="preserve">ống </w:t>
      </w:r>
      <w:r w:rsidRPr="00213EF3">
        <w:rPr>
          <w:noProof/>
          <w:spacing w:val="-2"/>
        </w:rPr>
        <w:t>thành</w:t>
      </w:r>
      <w:r w:rsidRPr="00213EF3">
        <w:rPr>
          <w:noProof/>
        </w:rPr>
        <w:t xml:space="preserve"> </w:t>
      </w:r>
      <w:r w:rsidRPr="00213EF3">
        <w:rPr>
          <w:noProof/>
          <w:spacing w:val="-1"/>
        </w:rPr>
        <w:t>các</w:t>
      </w:r>
      <w:r w:rsidRPr="00213EF3">
        <w:rPr>
          <w:noProof/>
        </w:rPr>
        <w:t xml:space="preserve"> nhóm. Nhi</w:t>
      </w:r>
      <w:r w:rsidRPr="00213EF3">
        <w:rPr>
          <w:noProof/>
          <w:spacing w:val="-1"/>
        </w:rPr>
        <w:t>ề</w:t>
      </w:r>
      <w:r w:rsidRPr="00213EF3">
        <w:rPr>
          <w:noProof/>
          <w:spacing w:val="-8"/>
        </w:rPr>
        <w:t>u</w:t>
      </w:r>
      <w:r w:rsidRPr="00213EF3">
        <w:rPr>
          <w:noProof/>
        </w:rPr>
        <w:t xml:space="preserve"> gói </w:t>
      </w:r>
      <w:r w:rsidRPr="00213EF3">
        <w:rPr>
          <w:noProof/>
          <w:spacing w:val="-1"/>
        </w:rPr>
        <w:t>có</w:t>
      </w:r>
      <w:r w:rsidRPr="00213EF3">
        <w:rPr>
          <w:noProof/>
        </w:rPr>
        <w:t xml:space="preserve"> </w:t>
      </w:r>
      <w:r w:rsidRPr="00213EF3">
        <w:rPr>
          <w:noProof/>
          <w:spacing w:val="-2"/>
        </w:rPr>
        <w:t>th</w:t>
      </w:r>
      <w:r w:rsidRPr="00213EF3">
        <w:rPr>
          <w:noProof/>
          <w:spacing w:val="-1"/>
        </w:rPr>
        <w:t>ể</w:t>
      </w:r>
      <w:r w:rsidRPr="00213EF3">
        <w:rPr>
          <w:noProof/>
        </w:rPr>
        <w:t xml:space="preserve"> đượ</w:t>
      </w:r>
      <w:r w:rsidRPr="00213EF3">
        <w:rPr>
          <w:noProof/>
          <w:spacing w:val="-1"/>
        </w:rPr>
        <w:t>c</w:t>
      </w:r>
      <w:r w:rsidRPr="00213EF3">
        <w:rPr>
          <w:noProof/>
        </w:rPr>
        <w:t xml:space="preserve"> </w:t>
      </w:r>
      <w:r w:rsidRPr="00213EF3">
        <w:rPr>
          <w:noProof/>
          <w:spacing w:val="-1"/>
        </w:rPr>
        <w:t>kế</w:t>
      </w:r>
      <w:r w:rsidRPr="00213EF3">
        <w:rPr>
          <w:noProof/>
          <w:spacing w:val="-2"/>
        </w:rPr>
        <w:t>t</w:t>
      </w:r>
      <w:r w:rsidRPr="00213EF3">
        <w:rPr>
          <w:noProof/>
        </w:rPr>
        <w:t xml:space="preserve"> </w:t>
      </w:r>
      <w:r w:rsidRPr="00213EF3">
        <w:rPr>
          <w:noProof/>
          <w:spacing w:val="-8"/>
        </w:rPr>
        <w:t>h</w:t>
      </w:r>
      <w:r w:rsidRPr="00213EF3">
        <w:rPr>
          <w:noProof/>
        </w:rPr>
        <w:t>ợ</w:t>
      </w:r>
      <w:r w:rsidRPr="00213EF3">
        <w:rPr>
          <w:noProof/>
          <w:spacing w:val="-8"/>
        </w:rPr>
        <w:t>p</w:t>
      </w:r>
      <w:r w:rsidRPr="00213EF3">
        <w:rPr>
          <w:noProof/>
        </w:rPr>
        <w:t xml:space="preserve"> </w:t>
      </w:r>
      <w:r w:rsidRPr="00213EF3">
        <w:rPr>
          <w:noProof/>
          <w:spacing w:val="-8"/>
        </w:rPr>
        <w:t>v</w:t>
      </w:r>
      <w:r w:rsidRPr="00213EF3">
        <w:rPr>
          <w:noProof/>
        </w:rPr>
        <w:t>ớ</w:t>
      </w:r>
      <w:r w:rsidRPr="00213EF3">
        <w:rPr>
          <w:noProof/>
          <w:spacing w:val="-1"/>
        </w:rPr>
        <w:t>i</w:t>
      </w:r>
      <w:r w:rsidRPr="00213EF3">
        <w:rPr>
          <w:noProof/>
        </w:rPr>
        <w:t xml:space="preserve"> </w:t>
      </w:r>
      <w:r w:rsidRPr="00213EF3">
        <w:rPr>
          <w:noProof/>
          <w:spacing w:val="-2"/>
        </w:rPr>
        <w:t>nhau</w:t>
      </w:r>
      <w:r w:rsidRPr="00213EF3">
        <w:rPr>
          <w:noProof/>
        </w:rPr>
        <w:t xml:space="preserve"> </w:t>
      </w:r>
      <w:r w:rsidRPr="00213EF3">
        <w:rPr>
          <w:noProof/>
          <w:spacing w:val="-1"/>
        </w:rPr>
        <w:t>để</w:t>
      </w:r>
      <w:r w:rsidRPr="00213EF3">
        <w:rPr>
          <w:noProof/>
        </w:rPr>
        <w:t xml:space="preserve"> trở </w:t>
      </w:r>
      <w:r w:rsidRPr="00213EF3">
        <w:rPr>
          <w:noProof/>
          <w:spacing w:val="-2"/>
        </w:rPr>
        <w:t>thành</w:t>
      </w:r>
      <w:r w:rsidRPr="00213EF3">
        <w:rPr>
          <w:noProof/>
        </w:rPr>
        <w:t xml:space="preserve"> </w:t>
      </w:r>
      <w:r w:rsidRPr="00213EF3">
        <w:rPr>
          <w:noProof/>
          <w:spacing w:val="-1"/>
        </w:rPr>
        <w:t>m</w:t>
      </w:r>
      <w:r w:rsidRPr="00213EF3">
        <w:rPr>
          <w:noProof/>
          <w:spacing w:val="-8"/>
        </w:rPr>
        <w:t>ộ</w:t>
      </w:r>
      <w:r w:rsidRPr="00213EF3">
        <w:rPr>
          <w:noProof/>
          <w:spacing w:val="-2"/>
        </w:rPr>
        <w:t>t</w:t>
      </w:r>
      <w:r w:rsidRPr="00213EF3">
        <w:rPr>
          <w:noProof/>
        </w:rPr>
        <w:t xml:space="preserve"> </w:t>
      </w:r>
      <w:r w:rsidRPr="00213EF3">
        <w:rPr>
          <w:noProof/>
          <w:spacing w:val="-8"/>
        </w:rPr>
        <w:t>h</w:t>
      </w:r>
      <w:r w:rsidRPr="00213EF3">
        <w:rPr>
          <w:noProof/>
          <w:spacing w:val="-1"/>
        </w:rPr>
        <w:t xml:space="preserve">ệ </w:t>
      </w:r>
      <w:r w:rsidRPr="00213EF3">
        <w:rPr>
          <w:noProof/>
          <w:spacing w:val="-2"/>
        </w:rPr>
        <w:t>th</w:t>
      </w:r>
      <w:r w:rsidRPr="00213EF3">
        <w:rPr>
          <w:noProof/>
          <w:spacing w:val="-8"/>
        </w:rPr>
        <w:t>ống</w:t>
      </w:r>
      <w:r w:rsidRPr="00213EF3">
        <w:rPr>
          <w:noProof/>
        </w:rPr>
        <w:t xml:space="preserve"> </w:t>
      </w:r>
      <w:r w:rsidRPr="00213EF3">
        <w:rPr>
          <w:noProof/>
          <w:spacing w:val="-2"/>
        </w:rPr>
        <w:t>con</w:t>
      </w:r>
      <w:r w:rsidRPr="00213EF3">
        <w:rPr>
          <w:noProof/>
        </w:rPr>
        <w:t xml:space="preserve"> </w:t>
      </w:r>
      <w:r w:rsidRPr="00213EF3">
        <w:rPr>
          <w:noProof/>
          <w:spacing w:val="-1"/>
        </w:rPr>
        <w:t>(subsystem).</w:t>
      </w:r>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1.6 </w:t>
      </w:r>
      <w:r w:rsidR="0099179C" w:rsidRPr="00213EF3">
        <w:rPr>
          <w:b/>
        </w:rPr>
        <w:t>Kế thừa</w:t>
      </w:r>
    </w:p>
    <w:p w:rsidR="0099179C" w:rsidRPr="00213EF3" w:rsidRDefault="0099179C" w:rsidP="00213EF3">
      <w:pPr>
        <w:spacing w:before="120" w:after="120" w:line="360" w:lineRule="auto"/>
        <w:ind w:firstLine="720"/>
      </w:pPr>
      <w:r w:rsidRPr="00213EF3">
        <w:t xml:space="preserve">Trong phương pháp hướng đối tượng, một lớp có thể có sử dụng lại các thuộc tính và phương thức của một hoặc nhiều lớp khác. Kiểu quan hệ này gọi là </w:t>
      </w:r>
      <w:r w:rsidRPr="00213EF3">
        <w:rPr>
          <w:spacing w:val="-6"/>
        </w:rPr>
        <w:t>quan hệ kế thừa, được xây dựng dựa trên mối quan hệ kế thừa trong bài toán thực tế.</w:t>
      </w:r>
      <w:r w:rsidRPr="00213EF3">
        <w:t xml:space="preserve"> </w:t>
      </w:r>
    </w:p>
    <w:p w:rsidR="0099179C" w:rsidRPr="00213EF3" w:rsidRDefault="0099179C" w:rsidP="00213EF3">
      <w:pPr>
        <w:spacing w:before="120" w:after="120" w:line="360" w:lineRule="auto"/>
      </w:pPr>
      <w:r w:rsidRPr="00213EF3">
        <w:t>Ví dụ: giả sử ta có lớp Người gồm các thuộc tính: tên, ngày sinh, quê quán, giới tính; lớp Nhân viên có quan hệ kế thừa từ lớp Người sẽ có tất cả các thuộc tính trên và bổ sung thêm các thuộc tính mới gồm: chức vụ, lương.</w:t>
      </w:r>
    </w:p>
    <w:p w:rsidR="0099179C" w:rsidRPr="00213EF3" w:rsidRDefault="0099179C" w:rsidP="00213EF3">
      <w:pPr>
        <w:spacing w:before="120" w:after="120" w:line="360" w:lineRule="auto"/>
        <w:ind w:firstLine="720"/>
      </w:pPr>
      <w:r w:rsidRPr="00213EF3">
        <w:t>Vòng đời phát triển phần mềm hướng đối tượng cũng có các hoạt động tương tự như các vòng đời phát triển phần mềm nói chung. Các hoạt động cơ bản đặc trưng trong phát triển phần mềm hướng đối tượng bao gồm:</w:t>
      </w:r>
    </w:p>
    <w:p w:rsidR="0099179C" w:rsidRPr="00213EF3" w:rsidRDefault="0099179C" w:rsidP="00213EF3">
      <w:pPr>
        <w:pStyle w:val="ListParagraph"/>
        <w:numPr>
          <w:ilvl w:val="0"/>
          <w:numId w:val="46"/>
        </w:numPr>
        <w:spacing w:before="120" w:after="120" w:line="360" w:lineRule="auto"/>
      </w:pPr>
      <w:r w:rsidRPr="00213EF3">
        <w:t>Phân tích hướng đối tượng: xây dựng một mô hình chính xác để mô tả hệ thống cần xây dựng là gì. Thành phần của mô hình này là các đối tượng gắn với hệ thống thực.</w:t>
      </w:r>
    </w:p>
    <w:p w:rsidR="0099179C" w:rsidRPr="00213EF3" w:rsidRDefault="0099179C" w:rsidP="00213EF3">
      <w:pPr>
        <w:pStyle w:val="ListParagraph"/>
        <w:numPr>
          <w:ilvl w:val="0"/>
          <w:numId w:val="46"/>
        </w:numPr>
        <w:spacing w:before="120" w:after="120" w:line="360" w:lineRule="auto"/>
      </w:pPr>
      <w:r w:rsidRPr="00213EF3">
        <w:t xml:space="preserve">Thiết kế hướng đối tượng: là giai đoạn tổ chức chương trình thành các tập hợp đối tượng cộng tác, mỗi đối tượng trong đó là thực thể của một lớp. Kết quả của pha thiết kế cho biết hệ thống sẽ được xây dựng như thế nào qua các bản thiết kế kiến trúc và thiết kế chi tiết. </w:t>
      </w:r>
    </w:p>
    <w:p w:rsidR="0099179C" w:rsidRPr="00213EF3" w:rsidRDefault="0099179C" w:rsidP="00213EF3">
      <w:pPr>
        <w:pStyle w:val="ListParagraph"/>
        <w:numPr>
          <w:ilvl w:val="0"/>
          <w:numId w:val="46"/>
        </w:numPr>
        <w:spacing w:before="120" w:after="120" w:line="360" w:lineRule="auto"/>
      </w:pPr>
      <w:r w:rsidRPr="00213EF3">
        <w:t>Lập trình và tích hợp: thực hiện bản thiết kế hướng đối tượng bằng cách sử dụng các ngôn ngữ lập trình hướng đối tượng (C++, Java,).</w:t>
      </w:r>
    </w:p>
    <w:p w:rsidR="0099179C" w:rsidRPr="00213EF3" w:rsidRDefault="008C0A18" w:rsidP="00213EF3">
      <w:pPr>
        <w:spacing w:before="120" w:after="120" w:line="360" w:lineRule="auto"/>
        <w:rPr>
          <w:b/>
        </w:rPr>
      </w:pPr>
      <w:bookmarkStart w:id="39" w:name="_Toc515463888"/>
      <w:bookmarkStart w:id="40" w:name="_Toc517011575"/>
      <w:bookmarkStart w:id="41" w:name="_Toc517013542"/>
      <w:bookmarkStart w:id="42" w:name="_Toc517014331"/>
      <w:bookmarkStart w:id="43" w:name="_Toc517014989"/>
      <w:r w:rsidRPr="00213EF3">
        <w:rPr>
          <w:b/>
        </w:rPr>
        <w:t>2.</w:t>
      </w:r>
      <w:r w:rsidR="00516DBC" w:rsidRPr="00213EF3">
        <w:rPr>
          <w:b/>
        </w:rPr>
        <w:t>3</w:t>
      </w:r>
      <w:r w:rsidR="0099179C" w:rsidRPr="00213EF3">
        <w:rPr>
          <w:b/>
        </w:rPr>
        <w:t>.3 Các biểu đồ</w:t>
      </w:r>
      <w:bookmarkEnd w:id="39"/>
      <w:bookmarkEnd w:id="40"/>
      <w:bookmarkEnd w:id="41"/>
      <w:bookmarkEnd w:id="42"/>
      <w:bookmarkEnd w:id="43"/>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3.1 </w:t>
      </w:r>
      <w:r w:rsidR="0099179C" w:rsidRPr="00213EF3">
        <w:rPr>
          <w:b/>
        </w:rPr>
        <w:t>Biểu đồ use case</w:t>
      </w:r>
    </w:p>
    <w:p w:rsidR="0099179C" w:rsidRPr="00213EF3" w:rsidRDefault="0099179C" w:rsidP="00213EF3">
      <w:pPr>
        <w:spacing w:before="120" w:after="120" w:line="360" w:lineRule="auto"/>
        <w:rPr>
          <w:b/>
        </w:rPr>
      </w:pPr>
      <w:r w:rsidRPr="00213EF3">
        <w:rPr>
          <w:b/>
        </w:rPr>
        <w:tab/>
      </w:r>
      <w:r w:rsidRPr="00213EF3">
        <w:t>Biểu đồ Use case mô tả hệ thống làm gì từ quan điểm của người quan sát tổng quan. Điều quan trọng là nhấn mạnh hệ thống làm gì hơn là làm như thế nào.</w:t>
      </w:r>
    </w:p>
    <w:p w:rsidR="002F3CED" w:rsidRPr="00213EF3" w:rsidRDefault="0099179C" w:rsidP="00213EF3">
      <w:pPr>
        <w:spacing w:before="120" w:after="120" w:line="360" w:lineRule="auto"/>
      </w:pPr>
      <w:r w:rsidRPr="00213EF3">
        <w:rPr>
          <w:b/>
        </w:rPr>
        <w:lastRenderedPageBreak/>
        <w:tab/>
      </w:r>
      <w:r w:rsidRPr="00213EF3">
        <w:t>Biểu đồ Use case quan hệ gần gũi đến các sự kiện. Sự kiện (scenario) là những gì xảy ra khi ai đó tương tác với hệ thống.</w:t>
      </w:r>
    </w:p>
    <w:p w:rsidR="0099179C" w:rsidRPr="00213EF3" w:rsidRDefault="0099179C" w:rsidP="00213EF3">
      <w:pPr>
        <w:spacing w:before="120" w:after="120" w:line="360" w:lineRule="auto"/>
        <w:ind w:firstLine="360"/>
      </w:pPr>
      <w:r w:rsidRPr="00213EF3">
        <w:t xml:space="preserve">Các trường hợp sử dụng được gom lại trong các sơ đồ hoạt vụ, nhằm chỉ ra mối liên hệ giữa các trường hợp sử dụng và các tác nhân. Những sơ đồ này cũng cho phép biểu diễn sự phụ thuộc: </w:t>
      </w:r>
    </w:p>
    <w:p w:rsidR="0099179C" w:rsidRPr="00213EF3" w:rsidRDefault="0099179C" w:rsidP="00213EF3">
      <w:pPr>
        <w:pStyle w:val="ListParagraph"/>
        <w:numPr>
          <w:ilvl w:val="0"/>
          <w:numId w:val="15"/>
        </w:numPr>
        <w:spacing w:before="120" w:after="120" w:line="360" w:lineRule="auto"/>
      </w:pPr>
      <w:r w:rsidRPr="00213EF3">
        <w:t>Giữa các trường hợp sử dụng lẫn nhau.</w:t>
      </w:r>
    </w:p>
    <w:p w:rsidR="0099179C" w:rsidRPr="00213EF3" w:rsidRDefault="0099179C" w:rsidP="00213EF3">
      <w:pPr>
        <w:pStyle w:val="ListParagraph"/>
        <w:numPr>
          <w:ilvl w:val="0"/>
          <w:numId w:val="15"/>
        </w:numPr>
        <w:spacing w:before="120" w:after="120" w:line="360" w:lineRule="auto"/>
        <w:rPr>
          <w:b/>
        </w:rPr>
      </w:pPr>
      <w:r w:rsidRPr="00213EF3">
        <w:t>Giữa các tác nhân lẫn nhau.</w:t>
      </w:r>
    </w:p>
    <w:p w:rsidR="0099179C" w:rsidRPr="00213EF3" w:rsidRDefault="008C0A18" w:rsidP="00213EF3">
      <w:pPr>
        <w:spacing w:before="120" w:after="120" w:line="360" w:lineRule="auto"/>
        <w:rPr>
          <w:b/>
        </w:rPr>
      </w:pPr>
      <w:r w:rsidRPr="00213EF3">
        <w:rPr>
          <w:b/>
        </w:rPr>
        <w:t>2.</w:t>
      </w:r>
      <w:r w:rsidR="00516DBC" w:rsidRPr="00213EF3">
        <w:rPr>
          <w:b/>
          <w:lang w:val="vi-VN"/>
        </w:rPr>
        <w:t>3</w:t>
      </w:r>
      <w:r w:rsidR="0099179C" w:rsidRPr="00213EF3">
        <w:rPr>
          <w:b/>
          <w:lang w:val="vi-VN"/>
        </w:rPr>
        <w:t xml:space="preserve">.3.2 </w:t>
      </w:r>
      <w:r w:rsidR="0099179C" w:rsidRPr="00213EF3">
        <w:rPr>
          <w:b/>
        </w:rPr>
        <w:t>Biểu đồ lớp</w:t>
      </w:r>
    </w:p>
    <w:p w:rsidR="0099179C" w:rsidRPr="00213EF3" w:rsidRDefault="0099179C" w:rsidP="00213EF3">
      <w:pPr>
        <w:spacing w:before="120" w:after="120" w:line="360" w:lineRule="auto"/>
      </w:pPr>
      <w:r w:rsidRPr="00213EF3">
        <w:tab/>
        <w:t xml:space="preserve">Lớp là một sự mô tả một tập hợp các đối tượng có cùng các đặc tính: cùng một ngữ nghĩa, có chung các thuộc tính, các phương thức và các quan hệ. Một đối tượng là một thể hiện của lớp. </w:t>
      </w:r>
    </w:p>
    <w:p w:rsidR="0099179C" w:rsidRPr="00213EF3" w:rsidRDefault="0099179C" w:rsidP="00213EF3">
      <w:pPr>
        <w:spacing w:before="120" w:after="120" w:line="360" w:lineRule="auto"/>
      </w:pPr>
      <w:r w:rsidRPr="00213EF3">
        <w:t>Ký hiệu:</w:t>
      </w:r>
    </w:p>
    <w:p w:rsidR="00AD2F85" w:rsidRPr="00213EF3" w:rsidRDefault="00AD2F85" w:rsidP="00213EF3">
      <w:pPr>
        <w:pStyle w:val="Caption"/>
        <w:spacing w:line="360" w:lineRule="auto"/>
        <w:jc w:val="center"/>
        <w:rPr>
          <w:b w:val="0"/>
          <w:sz w:val="26"/>
          <w:szCs w:val="26"/>
        </w:rPr>
      </w:pPr>
      <w:bookmarkStart w:id="44" w:name="_Toc9091061"/>
      <w:bookmarkStart w:id="45" w:name="_Toc9339546"/>
      <w:bookmarkStart w:id="46" w:name="_Toc12776263"/>
      <w:r w:rsidRPr="00213EF3">
        <w:rPr>
          <w:b w:val="0"/>
          <w:sz w:val="26"/>
          <w:szCs w:val="26"/>
        </w:rPr>
        <w:t>Bảng 2.</w:t>
      </w:r>
      <w:r w:rsidRPr="00213EF3">
        <w:rPr>
          <w:b w:val="0"/>
          <w:sz w:val="26"/>
          <w:szCs w:val="26"/>
        </w:rPr>
        <w:fldChar w:fldCharType="begin"/>
      </w:r>
      <w:r w:rsidRPr="00213EF3">
        <w:rPr>
          <w:b w:val="0"/>
          <w:sz w:val="26"/>
          <w:szCs w:val="26"/>
        </w:rPr>
        <w:instrText xml:space="preserve"> SEQ Bảng_2. \* ARABIC </w:instrText>
      </w:r>
      <w:r w:rsidRPr="00213EF3">
        <w:rPr>
          <w:b w:val="0"/>
          <w:sz w:val="26"/>
          <w:szCs w:val="26"/>
        </w:rPr>
        <w:fldChar w:fldCharType="separate"/>
      </w:r>
      <w:r w:rsidR="0053081E">
        <w:rPr>
          <w:b w:val="0"/>
          <w:noProof/>
          <w:sz w:val="26"/>
          <w:szCs w:val="26"/>
        </w:rPr>
        <w:t>1</w:t>
      </w:r>
      <w:r w:rsidRPr="00213EF3">
        <w:rPr>
          <w:b w:val="0"/>
          <w:sz w:val="26"/>
          <w:szCs w:val="26"/>
        </w:rPr>
        <w:fldChar w:fldCharType="end"/>
      </w:r>
      <w:r w:rsidRPr="00213EF3">
        <w:rPr>
          <w:b w:val="0"/>
          <w:sz w:val="26"/>
          <w:szCs w:val="26"/>
        </w:rPr>
        <w:t>: Cách tạo biểu đồ lớp</w:t>
      </w:r>
      <w:bookmarkEnd w:id="44"/>
      <w:bookmarkEnd w:id="45"/>
      <w:bookmarkEnd w:id="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tblGrid>
      <w:tr w:rsidR="00AD2F85" w:rsidRPr="00213EF3" w:rsidTr="00715159">
        <w:trPr>
          <w:trHeight w:val="784"/>
          <w:jc w:val="center"/>
        </w:trPr>
        <w:tc>
          <w:tcPr>
            <w:tcW w:w="3227" w:type="dxa"/>
            <w:shd w:val="clear" w:color="auto" w:fill="auto"/>
          </w:tcPr>
          <w:p w:rsidR="00AD2F85" w:rsidRPr="00213EF3" w:rsidRDefault="00AD2F85" w:rsidP="00213EF3">
            <w:pPr>
              <w:spacing w:before="120" w:after="120" w:line="360" w:lineRule="auto"/>
              <w:jc w:val="center"/>
            </w:pPr>
            <w:r w:rsidRPr="00213EF3">
              <w:t>Tên lớp</w:t>
            </w:r>
          </w:p>
        </w:tc>
      </w:tr>
      <w:tr w:rsidR="00AD2F85" w:rsidRPr="00213EF3" w:rsidTr="00715159">
        <w:trPr>
          <w:trHeight w:val="937"/>
          <w:jc w:val="center"/>
        </w:trPr>
        <w:tc>
          <w:tcPr>
            <w:tcW w:w="3227" w:type="dxa"/>
            <w:shd w:val="clear" w:color="auto" w:fill="auto"/>
          </w:tcPr>
          <w:p w:rsidR="00AD2F85" w:rsidRPr="00213EF3" w:rsidRDefault="00AD2F85" w:rsidP="00213EF3">
            <w:pPr>
              <w:spacing w:before="120" w:after="120" w:line="360" w:lineRule="auto"/>
            </w:pPr>
            <w:r w:rsidRPr="00213EF3">
              <w:t>Danh sách các thuộc tính</w:t>
            </w:r>
          </w:p>
        </w:tc>
      </w:tr>
      <w:tr w:rsidR="00AD2F85" w:rsidRPr="00213EF3" w:rsidTr="00715159">
        <w:trPr>
          <w:trHeight w:val="947"/>
          <w:jc w:val="center"/>
        </w:trPr>
        <w:tc>
          <w:tcPr>
            <w:tcW w:w="3227" w:type="dxa"/>
            <w:shd w:val="clear" w:color="auto" w:fill="auto"/>
          </w:tcPr>
          <w:p w:rsidR="00AD2F85" w:rsidRPr="00213EF3" w:rsidRDefault="00AD2F85" w:rsidP="00213EF3">
            <w:pPr>
              <w:spacing w:before="120" w:after="120" w:line="360" w:lineRule="auto"/>
            </w:pPr>
            <w:r w:rsidRPr="00213EF3">
              <w:t>Danh sách các phương thức</w:t>
            </w:r>
          </w:p>
        </w:tc>
      </w:tr>
    </w:tbl>
    <w:p w:rsidR="0099179C" w:rsidRPr="00213EF3" w:rsidRDefault="0099179C" w:rsidP="00213EF3">
      <w:pPr>
        <w:spacing w:before="120" w:after="120" w:line="360" w:lineRule="auto"/>
      </w:pPr>
      <w:r w:rsidRPr="00213EF3">
        <w:t xml:space="preserve">Tên lớp: phải có nghĩa và bắt đầu bằng chữ hoa. Nếu nó được đóng gói, cần đặc tả tất cả các gói chứa nó theo thứ tự từ lớn đến nhỏ và cách bởi 2 dấu hai chấm (::). </w:t>
      </w:r>
    </w:p>
    <w:p w:rsidR="0099179C" w:rsidRPr="00213EF3" w:rsidRDefault="0099179C" w:rsidP="00213EF3">
      <w:pPr>
        <w:pStyle w:val="ListParagraph"/>
        <w:numPr>
          <w:ilvl w:val="0"/>
          <w:numId w:val="16"/>
        </w:numPr>
        <w:spacing w:before="120" w:after="120" w:line="360" w:lineRule="auto"/>
      </w:pPr>
      <w:r w:rsidRPr="00213EF3">
        <w:t xml:space="preserve">Ví dụ : java ::lang ::Object </w:t>
      </w:r>
    </w:p>
    <w:p w:rsidR="0099179C" w:rsidRPr="00213EF3" w:rsidRDefault="0099179C" w:rsidP="00213EF3">
      <w:pPr>
        <w:pStyle w:val="ListParagraph"/>
        <w:numPr>
          <w:ilvl w:val="0"/>
          <w:numId w:val="16"/>
        </w:numPr>
        <w:spacing w:before="120" w:after="120" w:line="360" w:lineRule="auto"/>
      </w:pPr>
      <w:r w:rsidRPr="00213EF3">
        <w:t xml:space="preserve">Mỗi thuộc tính (attribute) được mô tả bằng tên và kiểu. Tên của thuộc tính phải duy nhất trong lớp. </w:t>
      </w:r>
    </w:p>
    <w:p w:rsidR="0099179C" w:rsidRPr="00213EF3" w:rsidRDefault="0099179C" w:rsidP="00213EF3">
      <w:pPr>
        <w:pStyle w:val="ListParagraph"/>
        <w:numPr>
          <w:ilvl w:val="0"/>
          <w:numId w:val="16"/>
        </w:numPr>
        <w:spacing w:before="120" w:after="120" w:line="360" w:lineRule="auto"/>
        <w:rPr>
          <w:b/>
        </w:rPr>
      </w:pPr>
      <w:r w:rsidRPr="00213EF3">
        <w:t xml:space="preserve">Mỗi phương thức (method) được mô tả kiểu trả về, danh sách các đối số và kiểu tương ứng của mỗi đối số. </w:t>
      </w:r>
    </w:p>
    <w:p w:rsidR="00BB675D" w:rsidRPr="00213EF3" w:rsidRDefault="00BB675D" w:rsidP="00213EF3">
      <w:pPr>
        <w:spacing w:before="120" w:after="120" w:line="360" w:lineRule="auto"/>
        <w:rPr>
          <w:b/>
        </w:rPr>
      </w:pPr>
      <w:bookmarkStart w:id="47" w:name="_Toc513211482"/>
      <w:bookmarkStart w:id="48" w:name="_Toc515463889"/>
      <w:bookmarkStart w:id="49" w:name="_Toc517011576"/>
      <w:bookmarkStart w:id="50" w:name="_Toc517013543"/>
      <w:bookmarkStart w:id="51" w:name="_Toc517014332"/>
      <w:bookmarkStart w:id="52" w:name="_Toc517014990"/>
    </w:p>
    <w:p w:rsidR="0099179C" w:rsidRPr="00213EF3" w:rsidRDefault="008C0A18" w:rsidP="00213EF3">
      <w:pPr>
        <w:spacing w:before="120" w:after="120" w:line="360" w:lineRule="auto"/>
        <w:rPr>
          <w:b/>
        </w:rPr>
      </w:pPr>
      <w:r w:rsidRPr="00213EF3">
        <w:rPr>
          <w:b/>
        </w:rPr>
        <w:lastRenderedPageBreak/>
        <w:t>2.</w:t>
      </w:r>
      <w:r w:rsidR="00516DBC" w:rsidRPr="00213EF3">
        <w:rPr>
          <w:b/>
        </w:rPr>
        <w:t>3</w:t>
      </w:r>
      <w:r w:rsidR="0099179C" w:rsidRPr="00213EF3">
        <w:rPr>
          <w:b/>
        </w:rPr>
        <w:t>.4 Ngôn ngữ PHP</w:t>
      </w:r>
      <w:bookmarkEnd w:id="47"/>
      <w:bookmarkEnd w:id="48"/>
      <w:bookmarkEnd w:id="49"/>
      <w:bookmarkEnd w:id="50"/>
      <w:bookmarkEnd w:id="51"/>
      <w:bookmarkEnd w:id="52"/>
    </w:p>
    <w:p w:rsidR="0099179C" w:rsidRPr="00213EF3" w:rsidRDefault="008C0A18" w:rsidP="00213EF3">
      <w:pPr>
        <w:spacing w:before="120" w:after="120" w:line="360" w:lineRule="auto"/>
        <w:rPr>
          <w:b/>
        </w:rPr>
      </w:pPr>
      <w:bookmarkStart w:id="53" w:name="_Toc485310079"/>
      <w:r w:rsidRPr="00213EF3">
        <w:rPr>
          <w:b/>
        </w:rPr>
        <w:t>2.</w:t>
      </w:r>
      <w:r w:rsidR="00516DBC" w:rsidRPr="00213EF3">
        <w:rPr>
          <w:b/>
        </w:rPr>
        <w:t>3</w:t>
      </w:r>
      <w:r w:rsidR="0099179C" w:rsidRPr="00213EF3">
        <w:rPr>
          <w:b/>
        </w:rPr>
        <w:t>.4.1 Khái niệm về PHP</w:t>
      </w:r>
      <w:bookmarkEnd w:id="53"/>
    </w:p>
    <w:p w:rsidR="0099179C" w:rsidRPr="00213EF3" w:rsidRDefault="0099179C" w:rsidP="00213EF3">
      <w:pPr>
        <w:spacing w:before="120" w:after="120" w:line="360" w:lineRule="auto"/>
        <w:ind w:firstLine="720"/>
        <w:rPr>
          <w:lang w:val="vi-VN"/>
        </w:rPr>
      </w:pPr>
      <w:r w:rsidRPr="00213EF3">
        <w:rPr>
          <w:lang w:val="vi-VN"/>
        </w:rPr>
        <w:t>PHP là chữ viết tắt của “Personal Home Page” do Rasmus Lerdorf tạo ra năm 1994. Vì tính hữu dụng của nó và khả năng phát triển, PHP bắt đầu được sử dụng trong môi trường chuyên nghiệp và trở thành “PHP: Hypertext Preprocessor”.</w:t>
      </w:r>
    </w:p>
    <w:p w:rsidR="0099179C" w:rsidRPr="00213EF3" w:rsidRDefault="0099179C" w:rsidP="00213EF3">
      <w:pPr>
        <w:spacing w:before="120" w:after="120" w:line="360" w:lineRule="auto"/>
        <w:rPr>
          <w:lang w:val="vi-VN"/>
        </w:rPr>
      </w:pPr>
      <w:r w:rsidRPr="00213EF3">
        <w:rPr>
          <w:lang w:val="vi-VN"/>
        </w:rPr>
        <w:t xml:space="preserve">Thực chất PHP là ngôn ngữ kịch bản nhúng trong HTML, nói một cách đơn giản đó là một trang HTML có nhúng mã PHP, PHP có thể được đặt rải rác trong HTML. </w:t>
      </w:r>
    </w:p>
    <w:p w:rsidR="0099179C" w:rsidRPr="00213EF3" w:rsidRDefault="0099179C" w:rsidP="00213EF3">
      <w:pPr>
        <w:spacing w:before="120" w:after="120" w:line="360" w:lineRule="auto"/>
        <w:ind w:firstLine="720"/>
        <w:rPr>
          <w:lang w:val="vi-VN"/>
        </w:rPr>
      </w:pPr>
      <w:r w:rsidRPr="00213EF3">
        <w:rPr>
          <w:lang w:val="vi-VN"/>
        </w:rPr>
        <w:t xml:space="preserve">PHP là một ngôn ngữ lập trình được kết nối chặt chẽ với máy chủ, là một công nghệ phía máy chủ (Server-Side) và không phụ thuộc vào môi trường (cross-platform). Đây là hai yếu tố rất quan trọng, thứ nhất khi nói công nghệ phía máy chủ tức là nói đến mọi thứ trong PHP đều xảy ra trên máy chủ, thứ hai, chính vì tính chất không phụ thuộc môi trường cho phép PHP chạy trên hầu hết trên các hệ điều hành như Windows, Unix và nhiều biến thể của nó... Đặc biệt các mã kịch bản PHP viết trên máy chủ này sẽ làm việc bình thường trên máy chủ khác mà không cần phải chỉnh sửa hoặc chỉnh sửa rất ít. </w:t>
      </w:r>
    </w:p>
    <w:p w:rsidR="0099179C" w:rsidRPr="00213EF3" w:rsidRDefault="0099179C" w:rsidP="00213EF3">
      <w:pPr>
        <w:spacing w:before="120" w:after="120" w:line="360" w:lineRule="auto"/>
        <w:ind w:firstLine="720"/>
        <w:rPr>
          <w:lang w:val="vi-VN"/>
        </w:rPr>
      </w:pPr>
      <w:r w:rsidRPr="00213EF3">
        <w:rPr>
          <w:lang w:val="vi-VN"/>
        </w:rPr>
        <w:t xml:space="preserve">Khi một trang Website muốn được dùng ngôn ngữ PHP thì phải đáp ứng được tất cả các quá trình xử lí thông tin trong trang Website đó, sau đó đưa ra kết quả ngôn ngữ HTML. </w:t>
      </w:r>
    </w:p>
    <w:p w:rsidR="0099179C" w:rsidRPr="00213EF3" w:rsidRDefault="0099179C" w:rsidP="00213EF3">
      <w:pPr>
        <w:spacing w:before="120" w:after="120" w:line="360" w:lineRule="auto"/>
        <w:rPr>
          <w:lang w:val="vi-VN"/>
        </w:rPr>
      </w:pPr>
      <w:r w:rsidRPr="00213EF3">
        <w:rPr>
          <w:lang w:val="vi-VN"/>
        </w:rPr>
        <w:t xml:space="preserve">Khác với ngôn ngữ lập trình, PHP được thiết kế để chỉ thực hiện điều gì đó sau khi một sự kiện xảy ra (ví dụ: khi người dùng gửi một biểu mẫu hoặc chuyển tới một URL). </w:t>
      </w:r>
    </w:p>
    <w:p w:rsidR="0099179C" w:rsidRPr="00213EF3" w:rsidRDefault="008C0A18" w:rsidP="00213EF3">
      <w:pPr>
        <w:spacing w:before="120" w:after="120" w:line="360" w:lineRule="auto"/>
        <w:rPr>
          <w:b/>
        </w:rPr>
      </w:pPr>
      <w:bookmarkStart w:id="54" w:name="_Toc485310080"/>
      <w:r w:rsidRPr="00213EF3">
        <w:rPr>
          <w:b/>
        </w:rPr>
        <w:t>2.</w:t>
      </w:r>
      <w:r w:rsidR="00516DBC" w:rsidRPr="00213EF3">
        <w:rPr>
          <w:b/>
        </w:rPr>
        <w:t>3</w:t>
      </w:r>
      <w:r w:rsidR="0099179C" w:rsidRPr="00213EF3">
        <w:rPr>
          <w:b/>
        </w:rPr>
        <w:t>.4.2 Ưu điểm PHP</w:t>
      </w:r>
      <w:bookmarkEnd w:id="54"/>
    </w:p>
    <w:p w:rsidR="0099179C" w:rsidRPr="00213EF3" w:rsidRDefault="0099179C" w:rsidP="00213EF3">
      <w:pPr>
        <w:spacing w:before="120" w:after="120" w:line="360" w:lineRule="auto"/>
        <w:rPr>
          <w:lang w:val="vi-VN"/>
        </w:rPr>
      </w:pPr>
      <w:r w:rsidRPr="00213EF3">
        <w:rPr>
          <w:lang w:val="vi-VN"/>
        </w:rPr>
        <w:tab/>
        <w:t xml:space="preserve">Để thiết kế Website động có rất nhiều ngôn ngữ lập trình khác nhau để lựa chọn, mặc dù cấu hình và tính năng khác nhau nhưng chúng vẫn đưa ra những kết quả giống nhau. Chúng ta có thể lựa chọn cho mình một ngôn ngữ : ASP, PHP, Java, Perl... và một số loại khác. Và trong số những loại ngôn ngữ đó, PHP thể hiện được </w:t>
      </w:r>
      <w:r w:rsidRPr="00213EF3">
        <w:rPr>
          <w:lang w:val="vi-VN"/>
        </w:rPr>
        <w:lastRenderedPageBreak/>
        <w:t xml:space="preserve">tính thực nghiệm cũng như dễ dàng lập trình trong việc mới học đối với người lập trình căn bản và sự chuyên nghiệp đối với người đã có kinh nghiệm lâu năm. </w:t>
      </w:r>
    </w:p>
    <w:p w:rsidR="0099179C" w:rsidRPr="00213EF3" w:rsidRDefault="0099179C" w:rsidP="00213EF3">
      <w:pPr>
        <w:spacing w:before="120" w:after="120" w:line="360" w:lineRule="auto"/>
        <w:rPr>
          <w:lang w:val="vi-VN"/>
        </w:rPr>
      </w:pPr>
      <w:r w:rsidRPr="00213EF3">
        <w:rPr>
          <w:lang w:val="vi-VN"/>
        </w:rPr>
        <w:tab/>
        <w:t xml:space="preserve">PHP được sử dụng làm Website động vì nó nhanh, dễ dàng, tốt hơn so với các giải pháp khác. </w:t>
      </w:r>
    </w:p>
    <w:p w:rsidR="0099179C" w:rsidRPr="00213EF3" w:rsidRDefault="0099179C" w:rsidP="00213EF3">
      <w:pPr>
        <w:spacing w:before="120" w:after="120" w:line="360" w:lineRule="auto"/>
        <w:rPr>
          <w:lang w:val="vi-VN"/>
        </w:rPr>
      </w:pPr>
      <w:r w:rsidRPr="00213EF3">
        <w:rPr>
          <w:lang w:val="vi-VN"/>
        </w:rPr>
        <w:tab/>
        <w:t xml:space="preserve">PHP có khả năng thực hiện và tích hợp chặt chẽ với hầu hết các cơ sở dữ liệu có sẵn, tính linh động, bền vững và khả năng phát triển không giới hạn. </w:t>
      </w:r>
    </w:p>
    <w:p w:rsidR="0099179C" w:rsidRPr="00213EF3" w:rsidRDefault="0099179C" w:rsidP="00213EF3">
      <w:pPr>
        <w:spacing w:before="120" w:after="120" w:line="360" w:lineRule="auto"/>
      </w:pPr>
      <w:r w:rsidRPr="00213EF3">
        <w:rPr>
          <w:lang w:val="vi-VN"/>
        </w:rPr>
        <w:tab/>
        <w:t>Đặc biệt PHP là mã nguồn mở do đó tất cả các đặc tính trên đều miễn phí, và chính vì mã nguồn mở sẵn có nên cộng đồng các nhà phát triển Website luôn có ý thức cải tiến, nâng cao để khắc phục các lỗi trong các chương trình này</w:t>
      </w:r>
      <w:r w:rsidRPr="00213EF3">
        <w:t>.</w:t>
      </w:r>
    </w:p>
    <w:p w:rsidR="0099179C" w:rsidRPr="00213EF3" w:rsidRDefault="0099179C" w:rsidP="00213EF3">
      <w:pPr>
        <w:spacing w:before="120" w:after="120" w:line="360" w:lineRule="auto"/>
        <w:rPr>
          <w:lang w:val="vi-VN"/>
        </w:rPr>
      </w:pPr>
      <w:r w:rsidRPr="00213EF3">
        <w:rPr>
          <w:lang w:val="vi-VN"/>
        </w:rPr>
        <w:tab/>
        <w:t>PHP vừa dễ với người mới sử dụng vừa có thể đáp ứng mọi yêu cầu của các lập trình viên chuyên nghiệp, mọi ý tuởng của người lập trình, PHP có thể đáp ứng một cách xuất sắc.</w:t>
      </w:r>
    </w:p>
    <w:p w:rsidR="0099179C" w:rsidRPr="00213EF3" w:rsidRDefault="0099179C" w:rsidP="00213EF3">
      <w:pPr>
        <w:spacing w:before="120" w:after="120" w:line="360" w:lineRule="auto"/>
        <w:rPr>
          <w:lang w:val="vi-VN"/>
        </w:rPr>
      </w:pPr>
      <w:r w:rsidRPr="00213EF3">
        <w:rPr>
          <w:lang w:val="vi-VN"/>
        </w:rPr>
        <w:tab/>
        <w:t>Cách đây không lâu ASP vốn được xem là ngôn ngữ kịch bản phổ biến nhất, vậy mà bây giờ PHP đã bắt kịp ASP, bằng chứng là nó đã có mặt trên 12 triệu Website.</w:t>
      </w:r>
    </w:p>
    <w:p w:rsidR="0099179C" w:rsidRPr="00213EF3" w:rsidRDefault="0099179C" w:rsidP="00213EF3">
      <w:pPr>
        <w:spacing w:before="120" w:after="120" w:line="360" w:lineRule="auto"/>
        <w:rPr>
          <w:lang w:val="vi-VN"/>
        </w:rPr>
      </w:pPr>
      <w:r w:rsidRPr="00213EF3">
        <w:rPr>
          <w:lang w:val="vi-VN"/>
        </w:rPr>
        <w:tab/>
        <w:t xml:space="preserve">Vì PHP là ngôn ngữ của máy chủ nên mã lệnh của PHP sẽ tập trung trên máy chủ để phục vụ các trang Website theo yêu cầu của người dùng thông qua trình duyệt. </w:t>
      </w:r>
    </w:p>
    <w:p w:rsidR="0099179C" w:rsidRPr="00213EF3" w:rsidRDefault="0099179C" w:rsidP="00213EF3">
      <w:pPr>
        <w:spacing w:before="120" w:after="120" w:line="360" w:lineRule="auto"/>
        <w:rPr>
          <w:lang w:val="vi-VN"/>
        </w:rPr>
      </w:pPr>
      <w:r w:rsidRPr="00213EF3">
        <w:rPr>
          <w:lang w:val="vi-VN"/>
        </w:rPr>
        <w:t>Sơ đồ hoạt động:</w:t>
      </w:r>
    </w:p>
    <w:p w:rsidR="0099179C" w:rsidRPr="00213EF3" w:rsidRDefault="0099179C" w:rsidP="00213EF3">
      <w:pPr>
        <w:spacing w:before="120" w:after="120" w:line="360" w:lineRule="auto"/>
        <w:rPr>
          <w:lang w:val="vi-VN"/>
        </w:rPr>
      </w:pPr>
      <w:r w:rsidRPr="00213EF3">
        <w:rPr>
          <w:noProof/>
        </w:rPr>
        <w:drawing>
          <wp:inline distT="0" distB="0" distL="0" distR="0" wp14:anchorId="10D1E8F5" wp14:editId="5FE2C2F6">
            <wp:extent cx="4905375" cy="24384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png"/>
                    <pic:cNvPicPr/>
                  </pic:nvPicPr>
                  <pic:blipFill>
                    <a:blip r:embed="rId20">
                      <a:extLst>
                        <a:ext uri="{28A0092B-C50C-407E-A947-70E740481C1C}">
                          <a14:useLocalDpi xmlns:a14="http://schemas.microsoft.com/office/drawing/2010/main" val="0"/>
                        </a:ext>
                      </a:extLst>
                    </a:blip>
                    <a:stretch>
                      <a:fillRect/>
                    </a:stretch>
                  </pic:blipFill>
                  <pic:spPr>
                    <a:xfrm>
                      <a:off x="0" y="0"/>
                      <a:ext cx="4904766" cy="2438097"/>
                    </a:xfrm>
                    <a:prstGeom prst="rect">
                      <a:avLst/>
                    </a:prstGeom>
                  </pic:spPr>
                </pic:pic>
              </a:graphicData>
            </a:graphic>
          </wp:inline>
        </w:drawing>
      </w:r>
    </w:p>
    <w:p w:rsidR="00E76786" w:rsidRPr="00213EF3" w:rsidRDefault="00FE434D" w:rsidP="00213EF3">
      <w:pPr>
        <w:pStyle w:val="Caption"/>
        <w:spacing w:line="360" w:lineRule="auto"/>
        <w:jc w:val="center"/>
        <w:rPr>
          <w:b w:val="0"/>
          <w:sz w:val="26"/>
          <w:szCs w:val="26"/>
        </w:rPr>
      </w:pPr>
      <w:bookmarkStart w:id="55" w:name="_Toc12776144"/>
      <w:r w:rsidRPr="00213EF3">
        <w:rPr>
          <w:b w:val="0"/>
          <w:sz w:val="26"/>
          <w:szCs w:val="26"/>
        </w:rPr>
        <w:t>Hình 2.</w:t>
      </w:r>
      <w:r w:rsidRPr="00213EF3">
        <w:rPr>
          <w:b w:val="0"/>
          <w:sz w:val="26"/>
          <w:szCs w:val="26"/>
        </w:rPr>
        <w:fldChar w:fldCharType="begin"/>
      </w:r>
      <w:r w:rsidRPr="00213EF3">
        <w:rPr>
          <w:b w:val="0"/>
          <w:sz w:val="26"/>
          <w:szCs w:val="26"/>
        </w:rPr>
        <w:instrText xml:space="preserve"> SEQ Hình_2. \* ARABIC </w:instrText>
      </w:r>
      <w:r w:rsidRPr="00213EF3">
        <w:rPr>
          <w:b w:val="0"/>
          <w:sz w:val="26"/>
          <w:szCs w:val="26"/>
        </w:rPr>
        <w:fldChar w:fldCharType="separate"/>
      </w:r>
      <w:r w:rsidR="0053081E">
        <w:rPr>
          <w:b w:val="0"/>
          <w:noProof/>
          <w:sz w:val="26"/>
          <w:szCs w:val="26"/>
        </w:rPr>
        <w:t>1</w:t>
      </w:r>
      <w:r w:rsidRPr="00213EF3">
        <w:rPr>
          <w:b w:val="0"/>
          <w:sz w:val="26"/>
          <w:szCs w:val="26"/>
        </w:rPr>
        <w:fldChar w:fldCharType="end"/>
      </w:r>
      <w:r w:rsidRPr="00213EF3">
        <w:rPr>
          <w:b w:val="0"/>
          <w:sz w:val="26"/>
          <w:szCs w:val="26"/>
        </w:rPr>
        <w:t>: Sơ đồ hoạt động của PHP</w:t>
      </w:r>
      <w:bookmarkEnd w:id="55"/>
    </w:p>
    <w:p w:rsidR="00BB675D" w:rsidRPr="00213EF3" w:rsidRDefault="00BB675D" w:rsidP="00213EF3">
      <w:pPr>
        <w:spacing w:line="360" w:lineRule="auto"/>
      </w:pPr>
    </w:p>
    <w:p w:rsidR="0099179C" w:rsidRPr="00213EF3" w:rsidRDefault="0099179C" w:rsidP="00213EF3">
      <w:pPr>
        <w:spacing w:before="120" w:after="120" w:line="360" w:lineRule="auto"/>
        <w:rPr>
          <w:b/>
        </w:rPr>
      </w:pPr>
      <w:r w:rsidRPr="00213EF3">
        <w:rPr>
          <w:b/>
        </w:rPr>
        <w:tab/>
      </w:r>
      <w:r w:rsidRPr="00213EF3">
        <w:rPr>
          <w:lang w:val="vi-VN"/>
        </w:rPr>
        <w:t>Khi người dùng truy cập Website viết bằng PHP, máy chủ đọc mã lệnh PHP và xử lí chúng theo các hướng dẫn được mã hóa. Mã lệnh PHP yêu cầu máy chủ gửi một dữ liệu thích hợp (mã lệnh HTML) đến trình duyệt Website. Trình duyệt xem nó như là một trang HTML têu chuẩn. Như ta đã nói, PHP cũng chính là một trang HTML nhưng có nhúng mã PHP và có phần mở rộng là HTML. Phần mở của PHP được đặt trong thẻ mở &lt;?php và thẻ đóng ?&gt; .Khi trình duyệt truy cập vào một trang PHP, Server sẽ đọc nội dung file PHP lên và lọc ra các đoạn mã PHP và thực thi các đoạn mã đó, lấy kết quả nhận được của đoạn mã PHP thay thế vào chỗ ban đầu của chúng trong file PHP, cuối cùng Server trả về kết quả cuối cùng là một trang nội dung HTML về cho trình duyệt.</w:t>
      </w:r>
    </w:p>
    <w:p w:rsidR="0099179C" w:rsidRPr="00213EF3" w:rsidRDefault="008C0A18" w:rsidP="00213EF3">
      <w:pPr>
        <w:spacing w:before="120" w:after="120" w:line="360" w:lineRule="auto"/>
        <w:rPr>
          <w:b/>
        </w:rPr>
      </w:pPr>
      <w:bookmarkStart w:id="56" w:name="_Toc515463890"/>
      <w:bookmarkStart w:id="57" w:name="_Toc517011577"/>
      <w:bookmarkStart w:id="58" w:name="_Toc517013544"/>
      <w:bookmarkStart w:id="59" w:name="_Toc517014333"/>
      <w:bookmarkStart w:id="60" w:name="_Toc517014991"/>
      <w:r w:rsidRPr="00213EF3">
        <w:rPr>
          <w:b/>
        </w:rPr>
        <w:t>2.</w:t>
      </w:r>
      <w:r w:rsidR="00301D71" w:rsidRPr="00213EF3">
        <w:rPr>
          <w:b/>
        </w:rPr>
        <w:t>3</w:t>
      </w:r>
      <w:r w:rsidR="0099179C" w:rsidRPr="00213EF3">
        <w:rPr>
          <w:b/>
        </w:rPr>
        <w:t>.5 HTML</w:t>
      </w:r>
      <w:bookmarkEnd w:id="56"/>
      <w:bookmarkEnd w:id="57"/>
      <w:bookmarkEnd w:id="58"/>
      <w:bookmarkEnd w:id="59"/>
      <w:bookmarkEnd w:id="60"/>
    </w:p>
    <w:p w:rsidR="0099179C" w:rsidRPr="00213EF3" w:rsidRDefault="008C0A18" w:rsidP="00213EF3">
      <w:pPr>
        <w:spacing w:before="120" w:after="120" w:line="360" w:lineRule="auto"/>
        <w:rPr>
          <w:b/>
        </w:rPr>
      </w:pPr>
      <w:bookmarkStart w:id="61" w:name="_Toc517011578"/>
      <w:bookmarkStart w:id="62" w:name="_Toc517013545"/>
      <w:bookmarkStart w:id="63" w:name="_Toc517014334"/>
      <w:bookmarkStart w:id="64" w:name="_Toc517014992"/>
      <w:r w:rsidRPr="00213EF3">
        <w:rPr>
          <w:b/>
        </w:rPr>
        <w:t>2.</w:t>
      </w:r>
      <w:r w:rsidR="00301D71" w:rsidRPr="00213EF3">
        <w:rPr>
          <w:b/>
        </w:rPr>
        <w:t>3</w:t>
      </w:r>
      <w:r w:rsidR="0099179C" w:rsidRPr="00213EF3">
        <w:rPr>
          <w:b/>
          <w:lang w:val="vi-VN"/>
        </w:rPr>
        <w:t xml:space="preserve">.5.1 </w:t>
      </w:r>
      <w:r w:rsidR="0099179C" w:rsidRPr="00213EF3">
        <w:rPr>
          <w:b/>
        </w:rPr>
        <w:t>K</w:t>
      </w:r>
      <w:r w:rsidR="0099179C" w:rsidRPr="00213EF3">
        <w:rPr>
          <w:b/>
          <w:lang w:val="vi-VN"/>
        </w:rPr>
        <w:t>hái niệm</w:t>
      </w:r>
      <w:bookmarkEnd w:id="61"/>
      <w:bookmarkEnd w:id="62"/>
      <w:bookmarkEnd w:id="63"/>
      <w:bookmarkEnd w:id="64"/>
    </w:p>
    <w:p w:rsidR="0099179C" w:rsidRPr="00213EF3" w:rsidRDefault="0099179C" w:rsidP="003A0310">
      <w:pPr>
        <w:spacing w:before="120" w:after="120" w:line="360" w:lineRule="auto"/>
        <w:ind w:firstLine="720"/>
        <w:rPr>
          <w:b/>
        </w:rPr>
      </w:pPr>
      <w:r w:rsidRPr="00213EF3">
        <w:rPr>
          <w:color w:val="000000"/>
        </w:rPr>
        <w:t>HTML (HyperText Markup Language) là ngôn ngữ đánh dấu siêu văn bản, dùng để tạo ra các Website.</w:t>
      </w:r>
    </w:p>
    <w:p w:rsidR="0099179C" w:rsidRPr="00213EF3" w:rsidRDefault="0099179C" w:rsidP="003A0310">
      <w:pPr>
        <w:spacing w:before="120" w:after="120" w:line="360" w:lineRule="auto"/>
        <w:ind w:firstLine="720"/>
        <w:rPr>
          <w:b/>
        </w:rPr>
      </w:pPr>
      <w:r w:rsidRPr="00213EF3">
        <w:rPr>
          <w:color w:val="000000"/>
        </w:rPr>
        <w:t>HTML bao gồm một tập hợp các thẻ dùng để:</w:t>
      </w:r>
      <w:r w:rsidR="00330915" w:rsidRPr="00213EF3">
        <w:rPr>
          <w:b/>
        </w:rPr>
        <w:t xml:space="preserve"> </w:t>
      </w:r>
      <w:r w:rsidRPr="00213EF3">
        <w:rPr>
          <w:color w:val="000000"/>
        </w:rPr>
        <w:t>Định nghĩa cấu trúc của trang Website</w:t>
      </w:r>
      <w:r w:rsidR="00330915" w:rsidRPr="00213EF3">
        <w:rPr>
          <w:color w:val="000000"/>
        </w:rPr>
        <w:t>, đ</w:t>
      </w:r>
      <w:r w:rsidRPr="00213EF3">
        <w:rPr>
          <w:color w:val="000000"/>
        </w:rPr>
        <w:t>ịnh dạng nội dung của trang Website</w:t>
      </w:r>
      <w:r w:rsidR="00330915" w:rsidRPr="00213EF3">
        <w:rPr>
          <w:color w:val="000000"/>
        </w:rPr>
        <w:t>, t</w:t>
      </w:r>
      <w:r w:rsidRPr="00213EF3">
        <w:rPr>
          <w:color w:val="000000"/>
        </w:rPr>
        <w:t>ạo các siêu liên kết để liên kết đến những trang website khác</w:t>
      </w:r>
      <w:r w:rsidR="00330915" w:rsidRPr="00213EF3">
        <w:rPr>
          <w:color w:val="000000"/>
        </w:rPr>
        <w:t>, c</w:t>
      </w:r>
      <w:r w:rsidRPr="00213EF3">
        <w:rPr>
          <w:color w:val="000000"/>
        </w:rPr>
        <w:t>hèn âm thanh, hình ảnh, video,.... vào Website.</w:t>
      </w:r>
    </w:p>
    <w:p w:rsidR="00330915" w:rsidRPr="00213EF3" w:rsidRDefault="008C0A18" w:rsidP="00213EF3">
      <w:pPr>
        <w:spacing w:before="120" w:after="120" w:line="360" w:lineRule="auto"/>
        <w:rPr>
          <w:b/>
          <w:color w:val="000000" w:themeColor="text1"/>
          <w:lang w:val="vi-VN"/>
        </w:rPr>
      </w:pPr>
      <w:bookmarkStart w:id="65" w:name="_Toc513211483"/>
      <w:bookmarkStart w:id="66" w:name="_Toc515463891"/>
      <w:bookmarkStart w:id="67" w:name="_Toc517011580"/>
      <w:bookmarkStart w:id="68" w:name="_Toc517013547"/>
      <w:bookmarkStart w:id="69" w:name="_Toc517014336"/>
      <w:bookmarkStart w:id="70" w:name="_Toc517014994"/>
      <w:r w:rsidRPr="00213EF3">
        <w:rPr>
          <w:b/>
          <w:color w:val="000000" w:themeColor="text1"/>
        </w:rPr>
        <w:t>2.</w:t>
      </w:r>
      <w:r w:rsidR="00301D71" w:rsidRPr="00213EF3">
        <w:rPr>
          <w:b/>
          <w:color w:val="000000" w:themeColor="text1"/>
        </w:rPr>
        <w:t>3</w:t>
      </w:r>
      <w:r w:rsidR="0099179C" w:rsidRPr="00213EF3">
        <w:rPr>
          <w:b/>
          <w:color w:val="000000" w:themeColor="text1"/>
          <w:lang w:val="vi-VN"/>
        </w:rPr>
        <w:t>.</w:t>
      </w:r>
      <w:r w:rsidR="0099179C" w:rsidRPr="00213EF3">
        <w:rPr>
          <w:b/>
          <w:color w:val="000000" w:themeColor="text1"/>
        </w:rPr>
        <w:t>6</w:t>
      </w:r>
      <w:r w:rsidR="0099179C" w:rsidRPr="00213EF3">
        <w:rPr>
          <w:b/>
          <w:color w:val="000000" w:themeColor="text1"/>
          <w:lang w:val="vi-VN"/>
        </w:rPr>
        <w:t xml:space="preserve"> </w:t>
      </w:r>
      <w:r w:rsidR="0099179C" w:rsidRPr="00213EF3">
        <w:rPr>
          <w:b/>
          <w:shd w:val="clear" w:color="auto" w:fill="FFFFFF"/>
        </w:rPr>
        <w:t>Cascading Style Sheets</w:t>
      </w:r>
      <w:r w:rsidR="0099179C" w:rsidRPr="00213EF3">
        <w:rPr>
          <w:b/>
          <w:color w:val="000000" w:themeColor="text1"/>
          <w:lang w:val="vi-VN"/>
        </w:rPr>
        <w:t xml:space="preserve"> (</w:t>
      </w:r>
      <w:r w:rsidR="0099179C" w:rsidRPr="00213EF3">
        <w:rPr>
          <w:b/>
          <w:color w:val="000000" w:themeColor="text1"/>
        </w:rPr>
        <w:t>CSS</w:t>
      </w:r>
      <w:r w:rsidR="0099179C" w:rsidRPr="00213EF3">
        <w:rPr>
          <w:b/>
          <w:color w:val="000000" w:themeColor="text1"/>
          <w:lang w:val="vi-VN"/>
        </w:rPr>
        <w:t>)</w:t>
      </w:r>
      <w:bookmarkEnd w:id="65"/>
      <w:bookmarkEnd w:id="66"/>
      <w:bookmarkEnd w:id="67"/>
      <w:bookmarkEnd w:id="68"/>
      <w:bookmarkEnd w:id="69"/>
      <w:bookmarkEnd w:id="70"/>
    </w:p>
    <w:p w:rsidR="00F46C1B" w:rsidRPr="00213EF3" w:rsidRDefault="0099179C" w:rsidP="003A0310">
      <w:pPr>
        <w:spacing w:before="120" w:after="120" w:line="360" w:lineRule="auto"/>
        <w:ind w:firstLine="720"/>
        <w:rPr>
          <w:i/>
          <w:color w:val="000000" w:themeColor="text1"/>
          <w:lang w:val="vi-VN"/>
        </w:rPr>
      </w:pPr>
      <w:r w:rsidRPr="00213EF3">
        <w:rPr>
          <w:color w:val="000000" w:themeColor="text1"/>
        </w:rPr>
        <w:t>CSS quy định cách các thành phần HTML sẽ hiển thị. Bạn có thể hiểu đơn giản rằng, nếu HTML đóng vai trò định dạng các phần tử trên website như việc tạo ra các đoạn văn bản, các tiêu đề, bảng …thì CSS sẽ giúp chúng ta trang trí các phần tử HTML đó như đổi màu sắc trang, đổi màu chữ, thay đổi cấu trúc …CSS giúp bạn tiết kiệm rất nhiều công sức. Bởi vì nó có thể kiểm soát bố cục của nhiều trang website cùng một lúc</w:t>
      </w:r>
      <w:r w:rsidRPr="00213EF3">
        <w:rPr>
          <w:color w:val="000000" w:themeColor="text1"/>
          <w:lang w:val="vi-VN"/>
        </w:rPr>
        <w:t>.</w:t>
      </w:r>
      <w:r w:rsidR="003A0310">
        <w:rPr>
          <w:color w:val="000000" w:themeColor="text1"/>
        </w:rPr>
        <w:t xml:space="preserve"> </w:t>
      </w:r>
      <w:r w:rsidRPr="00213EF3">
        <w:rPr>
          <w:color w:val="000000" w:themeColor="text1"/>
        </w:rPr>
        <w:t xml:space="preserve">CSS được lưu thành tập tin với phần mở rộng là </w:t>
      </w:r>
      <w:r w:rsidRPr="00213EF3">
        <w:rPr>
          <w:color w:val="000000" w:themeColor="text1"/>
          <w:lang w:val="vi-VN"/>
        </w:rPr>
        <w:t>“</w:t>
      </w:r>
      <w:r w:rsidRPr="00213EF3">
        <w:rPr>
          <w:color w:val="000000" w:themeColor="text1"/>
        </w:rPr>
        <w:t>.CSS</w:t>
      </w:r>
      <w:r w:rsidRPr="00213EF3">
        <w:rPr>
          <w:color w:val="000000" w:themeColor="text1"/>
          <w:lang w:val="vi-VN"/>
        </w:rPr>
        <w:t>”.</w:t>
      </w:r>
      <w:bookmarkStart w:id="71" w:name="_Toc485310082"/>
      <w:bookmarkStart w:id="72" w:name="_Toc513211487"/>
      <w:bookmarkStart w:id="73" w:name="_Toc515463892"/>
      <w:bookmarkStart w:id="74" w:name="_Toc517011584"/>
      <w:bookmarkStart w:id="75" w:name="_Toc517013551"/>
      <w:bookmarkStart w:id="76" w:name="_Toc517014340"/>
      <w:bookmarkStart w:id="77" w:name="_Toc517014998"/>
    </w:p>
    <w:p w:rsidR="00D36059" w:rsidRPr="00213EF3" w:rsidRDefault="00D36059" w:rsidP="00213EF3">
      <w:pPr>
        <w:spacing w:before="120" w:after="120" w:line="360" w:lineRule="auto"/>
        <w:rPr>
          <w:b/>
        </w:rPr>
      </w:pPr>
    </w:p>
    <w:p w:rsidR="00D36059" w:rsidRPr="00213EF3" w:rsidRDefault="00D36059" w:rsidP="00213EF3">
      <w:pPr>
        <w:spacing w:before="120" w:after="120" w:line="360" w:lineRule="auto"/>
        <w:rPr>
          <w:b/>
        </w:rPr>
      </w:pPr>
    </w:p>
    <w:p w:rsidR="0099179C" w:rsidRPr="00213EF3" w:rsidRDefault="008C0A18" w:rsidP="00213EF3">
      <w:pPr>
        <w:spacing w:before="120" w:after="120" w:line="360" w:lineRule="auto"/>
        <w:rPr>
          <w:b/>
        </w:rPr>
      </w:pPr>
      <w:r w:rsidRPr="00213EF3">
        <w:rPr>
          <w:b/>
        </w:rPr>
        <w:lastRenderedPageBreak/>
        <w:t xml:space="preserve">2.3.7 </w:t>
      </w:r>
      <w:r w:rsidR="0099179C" w:rsidRPr="00213EF3">
        <w:rPr>
          <w:b/>
        </w:rPr>
        <w:t>Cơ sở dữ liệu MySQL</w:t>
      </w:r>
      <w:bookmarkEnd w:id="71"/>
      <w:bookmarkEnd w:id="72"/>
      <w:bookmarkEnd w:id="73"/>
      <w:bookmarkEnd w:id="74"/>
      <w:bookmarkEnd w:id="75"/>
      <w:bookmarkEnd w:id="76"/>
      <w:bookmarkEnd w:id="77"/>
      <w:r w:rsidR="0099179C" w:rsidRPr="00213EF3">
        <w:rPr>
          <w:b/>
        </w:rPr>
        <w:t xml:space="preserve"> </w:t>
      </w:r>
    </w:p>
    <w:p w:rsidR="00D36059" w:rsidRPr="00213EF3" w:rsidRDefault="008C0A18" w:rsidP="00213EF3">
      <w:pPr>
        <w:spacing w:before="120" w:after="120" w:line="360" w:lineRule="auto"/>
        <w:rPr>
          <w:b/>
        </w:rPr>
      </w:pPr>
      <w:bookmarkStart w:id="78" w:name="_Toc517011585"/>
      <w:bookmarkStart w:id="79" w:name="_Toc517013552"/>
      <w:bookmarkStart w:id="80" w:name="_Toc517014341"/>
      <w:bookmarkStart w:id="81" w:name="_Toc517014999"/>
      <w:r w:rsidRPr="00213EF3">
        <w:rPr>
          <w:b/>
        </w:rPr>
        <w:t>2.</w:t>
      </w:r>
      <w:r w:rsidR="00301D71" w:rsidRPr="00213EF3">
        <w:rPr>
          <w:b/>
        </w:rPr>
        <w:t>3.7</w:t>
      </w:r>
      <w:r w:rsidR="0099179C" w:rsidRPr="00213EF3">
        <w:rPr>
          <w:b/>
        </w:rPr>
        <w:t>.1 Khái niệm</w:t>
      </w:r>
      <w:bookmarkEnd w:id="78"/>
      <w:bookmarkEnd w:id="79"/>
      <w:bookmarkEnd w:id="80"/>
      <w:bookmarkEnd w:id="81"/>
    </w:p>
    <w:p w:rsidR="0099179C" w:rsidRPr="00213EF3" w:rsidRDefault="0099179C" w:rsidP="00213EF3">
      <w:pPr>
        <w:spacing w:before="120" w:after="120" w:line="360" w:lineRule="auto"/>
        <w:rPr>
          <w:b/>
        </w:rPr>
      </w:pPr>
      <w:r w:rsidRPr="00213EF3">
        <w:rPr>
          <w:lang w:val="vi-VN"/>
        </w:rPr>
        <w:t xml:space="preserve">MySQL là ứng dụng cơ sở dữ liệu mã nguồn mở phổ biến nhất hiện nay (theo www.mysql.com) và được sử dụng phối hợp với PHP. Trước khi làm việc với MySQL cần xác định các nhu cầu cho ứng dụng. </w:t>
      </w:r>
    </w:p>
    <w:p w:rsidR="0099179C" w:rsidRPr="00213EF3" w:rsidRDefault="0099179C" w:rsidP="00213EF3">
      <w:pPr>
        <w:spacing w:before="120" w:after="120" w:line="360" w:lineRule="auto"/>
        <w:ind w:firstLine="720"/>
        <w:rPr>
          <w:lang w:val="vi-VN"/>
        </w:rPr>
      </w:pPr>
      <w:r w:rsidRPr="00213EF3">
        <w:rPr>
          <w:lang w:val="vi-VN"/>
        </w:rPr>
        <w:t>MySQL là cơ sở dữ</w:t>
      </w:r>
      <w:r w:rsidRPr="00213EF3">
        <w:t xml:space="preserve"> liệu</w:t>
      </w:r>
      <w:r w:rsidRPr="00213EF3">
        <w:rPr>
          <w:lang w:val="vi-VN"/>
        </w:rPr>
        <w:t xml:space="preserve"> có trình giao diện trên Windows hay Linux, cho phép người sử dụng có thể thao tác các hành động liên quan đến nó. Việc tìm hiểu từng công nghệ trước khi bắt tay vào việc viết mã kịch bản PHP, việc tích hợp hai công nghệ PHP và MySQL là một công việc cần thiết và rất quan trọng. </w:t>
      </w:r>
    </w:p>
    <w:p w:rsidR="0099179C" w:rsidRPr="00213EF3" w:rsidRDefault="008C0A18" w:rsidP="00213EF3">
      <w:pPr>
        <w:spacing w:before="120" w:after="120" w:line="360" w:lineRule="auto"/>
        <w:rPr>
          <w:b/>
        </w:rPr>
      </w:pPr>
      <w:bookmarkStart w:id="82" w:name="_Toc485310084"/>
      <w:bookmarkStart w:id="83" w:name="_Toc517011586"/>
      <w:bookmarkStart w:id="84" w:name="_Toc517013553"/>
      <w:bookmarkStart w:id="85" w:name="_Toc517014342"/>
      <w:bookmarkStart w:id="86" w:name="_Toc517015000"/>
      <w:r w:rsidRPr="00213EF3">
        <w:rPr>
          <w:b/>
        </w:rPr>
        <w:t>2.</w:t>
      </w:r>
      <w:r w:rsidR="00301D71" w:rsidRPr="00213EF3">
        <w:rPr>
          <w:b/>
        </w:rPr>
        <w:t>3.7</w:t>
      </w:r>
      <w:r w:rsidR="0099179C" w:rsidRPr="00213EF3">
        <w:rPr>
          <w:b/>
        </w:rPr>
        <w:t>.2 Mục đích sử dụng cơ sở dữ liệu</w:t>
      </w:r>
      <w:bookmarkEnd w:id="82"/>
      <w:bookmarkEnd w:id="83"/>
      <w:bookmarkEnd w:id="84"/>
      <w:bookmarkEnd w:id="85"/>
      <w:bookmarkEnd w:id="86"/>
    </w:p>
    <w:p w:rsidR="0099179C" w:rsidRPr="00213EF3" w:rsidRDefault="0099179C" w:rsidP="00213EF3">
      <w:pPr>
        <w:spacing w:before="120" w:after="120" w:line="360" w:lineRule="auto"/>
        <w:ind w:firstLine="720"/>
        <w:rPr>
          <w:lang w:val="vi-VN"/>
        </w:rPr>
      </w:pPr>
      <w:r w:rsidRPr="00213EF3">
        <w:rPr>
          <w:lang w:val="vi-VN"/>
        </w:rPr>
        <w:t>Mục đích sử dụng cơ sở dữ liệu bao gồm các chức năng như: lưu trữ (storage), truy cập (accessibility), tổ chức (organization) và xử lí (manipulation).</w:t>
      </w:r>
    </w:p>
    <w:p w:rsidR="00374C81" w:rsidRPr="00213EF3" w:rsidRDefault="00374C81" w:rsidP="00213EF3">
      <w:pPr>
        <w:spacing w:line="360" w:lineRule="auto"/>
        <w:rPr>
          <w:b/>
        </w:rPr>
        <w:sectPr w:rsidR="00374C81" w:rsidRPr="00213EF3" w:rsidSect="00DC0565">
          <w:headerReference w:type="default" r:id="rId21"/>
          <w:footerReference w:type="default" r:id="rId22"/>
          <w:pgSz w:w="11906" w:h="16838" w:code="9"/>
          <w:pgMar w:top="1701" w:right="1134" w:bottom="1701" w:left="1985" w:header="709" w:footer="709" w:gutter="0"/>
          <w:pgNumType w:start="7"/>
          <w:cols w:space="708"/>
          <w:docGrid w:linePitch="360"/>
        </w:sectPr>
      </w:pPr>
    </w:p>
    <w:p w:rsidR="00137E35" w:rsidRPr="00213EF3" w:rsidRDefault="00AB5420" w:rsidP="00213EF3">
      <w:pPr>
        <w:pStyle w:val="Heading1"/>
        <w:spacing w:line="360" w:lineRule="auto"/>
        <w:jc w:val="center"/>
        <w:rPr>
          <w:rFonts w:ascii="Times New Roman" w:hAnsi="Times New Roman" w:cs="Times New Roman"/>
          <w:sz w:val="32"/>
          <w:szCs w:val="32"/>
        </w:rPr>
      </w:pPr>
      <w:bookmarkStart w:id="87" w:name="_Toc12874316"/>
      <w:r w:rsidRPr="00213EF3">
        <w:rPr>
          <w:rFonts w:ascii="Times New Roman" w:hAnsi="Times New Roman" w:cs="Times New Roman"/>
          <w:sz w:val="32"/>
          <w:szCs w:val="32"/>
        </w:rPr>
        <w:lastRenderedPageBreak/>
        <w:t>CHƯƠNG 3</w:t>
      </w:r>
      <w:r w:rsidR="00483BAE" w:rsidRPr="00213EF3">
        <w:rPr>
          <w:rFonts w:ascii="Times New Roman" w:hAnsi="Times New Roman" w:cs="Times New Roman"/>
          <w:sz w:val="32"/>
          <w:szCs w:val="32"/>
        </w:rPr>
        <w:t xml:space="preserve">: </w:t>
      </w:r>
      <w:r w:rsidR="00CC279D" w:rsidRPr="00213EF3">
        <w:rPr>
          <w:rFonts w:ascii="Times New Roman" w:hAnsi="Times New Roman" w:cs="Times New Roman"/>
          <w:sz w:val="32"/>
          <w:szCs w:val="32"/>
        </w:rPr>
        <w:t>PHÂN TÍCH – THIẾT KẾ HỆ THỐNG</w:t>
      </w:r>
      <w:bookmarkEnd w:id="87"/>
    </w:p>
    <w:p w:rsidR="00011935" w:rsidRPr="00213EF3" w:rsidRDefault="00011935" w:rsidP="00213EF3">
      <w:pPr>
        <w:pStyle w:val="Heading2"/>
        <w:spacing w:after="120" w:line="360" w:lineRule="auto"/>
        <w:rPr>
          <w:rFonts w:ascii="Times New Roman" w:hAnsi="Times New Roman" w:cs="Times New Roman"/>
          <w:color w:val="000000" w:themeColor="text1"/>
          <w:sz w:val="26"/>
          <w:szCs w:val="26"/>
        </w:rPr>
      </w:pPr>
      <w:bookmarkStart w:id="88" w:name="_Toc513211489"/>
      <w:bookmarkStart w:id="89" w:name="_Toc515463894"/>
      <w:bookmarkStart w:id="90" w:name="_Toc517011602"/>
      <w:bookmarkStart w:id="91" w:name="_Toc517013569"/>
      <w:bookmarkStart w:id="92" w:name="_Toc517014358"/>
      <w:bookmarkStart w:id="93" w:name="_Toc517015016"/>
      <w:bookmarkStart w:id="94" w:name="_Toc12874317"/>
      <w:r w:rsidRPr="00213EF3">
        <w:rPr>
          <w:rFonts w:ascii="Times New Roman" w:hAnsi="Times New Roman" w:cs="Times New Roman"/>
          <w:color w:val="000000" w:themeColor="text1"/>
          <w:sz w:val="26"/>
          <w:szCs w:val="26"/>
        </w:rPr>
        <w:t>3.</w:t>
      </w:r>
      <w:r w:rsidRPr="00213EF3">
        <w:rPr>
          <w:rFonts w:ascii="Times New Roman" w:hAnsi="Times New Roman" w:cs="Times New Roman"/>
          <w:color w:val="000000" w:themeColor="text1"/>
          <w:sz w:val="26"/>
          <w:szCs w:val="26"/>
          <w:lang w:val="vi-VN"/>
        </w:rPr>
        <w:t xml:space="preserve">1 </w:t>
      </w:r>
      <w:bookmarkEnd w:id="88"/>
      <w:bookmarkEnd w:id="89"/>
      <w:bookmarkEnd w:id="90"/>
      <w:bookmarkEnd w:id="91"/>
      <w:bookmarkEnd w:id="92"/>
      <w:bookmarkEnd w:id="93"/>
      <w:r w:rsidR="00C37F18" w:rsidRPr="00213EF3">
        <w:rPr>
          <w:rFonts w:ascii="Times New Roman" w:hAnsi="Times New Roman" w:cs="Times New Roman"/>
          <w:sz w:val="26"/>
          <w:szCs w:val="26"/>
        </w:rPr>
        <w:t>Đặc tả hệ thống</w:t>
      </w:r>
      <w:bookmarkEnd w:id="94"/>
    </w:p>
    <w:p w:rsidR="00C34698" w:rsidRPr="00213EF3" w:rsidRDefault="009D2A91" w:rsidP="00213EF3">
      <w:pPr>
        <w:spacing w:before="120" w:after="120" w:line="360" w:lineRule="auto"/>
      </w:pPr>
      <w:r w:rsidRPr="00213EF3">
        <w:rPr>
          <w:b/>
        </w:rPr>
        <w:tab/>
      </w:r>
      <w:r w:rsidR="00D60DA9" w:rsidRPr="00213EF3">
        <w:t>H</w:t>
      </w:r>
      <w:r w:rsidRPr="00213EF3">
        <w:t>ệ thống</w:t>
      </w:r>
      <w:r w:rsidR="0011471E" w:rsidRPr="00213EF3">
        <w:t xml:space="preserve"> hỗ trợ</w:t>
      </w:r>
      <w:r w:rsidR="00097420" w:rsidRPr="00213EF3">
        <w:t xml:space="preserve"> khám chữa bệnh</w:t>
      </w:r>
      <w:r w:rsidRPr="00213EF3">
        <w:t xml:space="preserve"> bắt buộc </w:t>
      </w:r>
      <w:r w:rsidR="00D60DA9" w:rsidRPr="00213EF3">
        <w:t xml:space="preserve">người dùng </w:t>
      </w:r>
      <w:r w:rsidRPr="00213EF3">
        <w:t xml:space="preserve">phải đăng nhập vào hệ thống </w:t>
      </w:r>
      <w:r w:rsidR="00D60DA9" w:rsidRPr="00213EF3">
        <w:t>khi muốn s</w:t>
      </w:r>
      <w:r w:rsidR="00CA5ED3" w:rsidRPr="00213EF3">
        <w:t>ử</w:t>
      </w:r>
      <w:r w:rsidR="00D60DA9" w:rsidRPr="00213EF3">
        <w:t xml:space="preserve"> dụng. Người dùng sẽ đăng nhập vào hệ thống </w:t>
      </w:r>
      <w:r w:rsidRPr="00213EF3">
        <w:t xml:space="preserve">bằng username và password. </w:t>
      </w:r>
      <w:r w:rsidR="00657B49" w:rsidRPr="00213EF3">
        <w:t>Hệ thố</w:t>
      </w:r>
      <w:r w:rsidR="00FC73E5" w:rsidRPr="00213EF3">
        <w:t xml:space="preserve">ng có bốn </w:t>
      </w:r>
      <w:r w:rsidR="00C34698" w:rsidRPr="00213EF3">
        <w:t xml:space="preserve">vai trò quản trị </w:t>
      </w:r>
      <w:r w:rsidR="00657B49" w:rsidRPr="00213EF3">
        <w:t>,người dùng</w:t>
      </w:r>
      <w:r w:rsidR="00D60DA9" w:rsidRPr="00213EF3">
        <w:t xml:space="preserve"> bác sĩ</w:t>
      </w:r>
      <w:r w:rsidR="00FC73E5" w:rsidRPr="00213EF3">
        <w:t>,y tá và bệnh nhân.</w:t>
      </w:r>
    </w:p>
    <w:p w:rsidR="003460FB" w:rsidRPr="00213EF3" w:rsidRDefault="009D2A91" w:rsidP="00213EF3">
      <w:pPr>
        <w:spacing w:before="120" w:after="120" w:line="360" w:lineRule="auto"/>
      </w:pPr>
      <w:r w:rsidRPr="00213EF3">
        <w:tab/>
      </w:r>
      <w:r w:rsidR="00D60DA9" w:rsidRPr="00213EF3">
        <w:t xml:space="preserve">Khi có bệnh nhân đến thăm khám,bộ </w:t>
      </w:r>
      <w:r w:rsidR="00C64E7A" w:rsidRPr="00213EF3">
        <w:t xml:space="preserve">phận </w:t>
      </w:r>
      <w:r w:rsidR="00357B80" w:rsidRPr="00213EF3">
        <w:t>y tá</w:t>
      </w:r>
      <w:r w:rsidR="00D60DA9" w:rsidRPr="00213EF3">
        <w:t xml:space="preserve"> chịu trách nhiệm về </w:t>
      </w:r>
      <w:r w:rsidR="00F92736" w:rsidRPr="00213EF3">
        <w:t xml:space="preserve">nhập thông tin bệnh nhân, số thứ tự, thăm khám sơ bộ như cân nặng, chiều cao, chỉ sốt huyết áp, nhiệt độ cơ thể và phân chia phòng khám thích hợp. Khi bệnh nhân vào khám bệnh, </w:t>
      </w:r>
      <w:r w:rsidRPr="00213EF3">
        <w:t>bác sĩ sẽ dựa vào số chứng minh nhân dân( thẻ căn cước) để lấy thông tin bệnh nhân.</w:t>
      </w:r>
      <w:r w:rsidR="00F92736" w:rsidRPr="00213EF3">
        <w:t xml:space="preserve"> Khi đó, các thông tin họ tên, chứng minh nhân dân, số bảo hiểm y tế, ngày sinh, địa chỉ và tiền s</w:t>
      </w:r>
      <w:r w:rsidR="00A817B0" w:rsidRPr="00213EF3">
        <w:t>ử</w:t>
      </w:r>
      <w:r w:rsidR="00F92736" w:rsidRPr="00213EF3">
        <w:t xml:space="preserve"> bệnh sẽ được hiển thị.</w:t>
      </w:r>
      <w:r w:rsidRPr="00213EF3">
        <w:t xml:space="preserve"> </w:t>
      </w:r>
      <w:r w:rsidR="00F92736" w:rsidRPr="00213EF3">
        <w:t>Tại đây, bệnh nhân khai các triệu chứng mình đang mắc phải, bác sĩ nhập các triệu</w:t>
      </w:r>
      <w:r w:rsidR="00CD7FBC" w:rsidRPr="00213EF3">
        <w:t xml:space="preserve"> chứng mà bệnh nhân </w:t>
      </w:r>
      <w:r w:rsidR="00F92736" w:rsidRPr="00213EF3">
        <w:t>khai vào máy tính</w:t>
      </w:r>
      <w:r w:rsidR="00CD7FBC" w:rsidRPr="00213EF3">
        <w:t>,</w:t>
      </w:r>
      <w:r w:rsidR="00FC73E5" w:rsidRPr="00213EF3">
        <w:t xml:space="preserve"> </w:t>
      </w:r>
      <w:r w:rsidR="00F92736" w:rsidRPr="00213EF3">
        <w:t>hệ thống dự đoán sẽ tự</w:t>
      </w:r>
      <w:r w:rsidR="00CD7FBC" w:rsidRPr="00213EF3">
        <w:t xml:space="preserve"> động</w:t>
      </w:r>
      <w:r w:rsidR="00F92736" w:rsidRPr="00213EF3">
        <w:t xml:space="preserve"> hiển thị các dự đoán về bệnh, nhắc nhỡ, gợi ý cho bác sĩ.</w:t>
      </w:r>
      <w:r w:rsidR="00CD7FBC" w:rsidRPr="00213EF3">
        <w:t xml:space="preserve"> Bác sĩ dựa vào kiến thức, triệu chứng bệnh nhân khai, tiền s</w:t>
      </w:r>
      <w:r w:rsidR="00E94B3D" w:rsidRPr="00213EF3">
        <w:t>ử</w:t>
      </w:r>
      <w:r w:rsidR="00CD7FBC" w:rsidRPr="00213EF3">
        <w:t xml:space="preserve"> bệnh và hệ dự đoán của chương trình để đưa ra kết luật. Sau khi có kết l</w:t>
      </w:r>
      <w:r w:rsidR="003460FB" w:rsidRPr="00213EF3">
        <w:t>uận bác sĩ có thể cho toa thuốc, ở toa thuốc bác sĩ có thể chọn thuốc, số lượng, liều lượng.</w:t>
      </w:r>
      <w:r w:rsidR="00F477C0" w:rsidRPr="00213EF3">
        <w:t xml:space="preserve"> S</w:t>
      </w:r>
      <w:r w:rsidR="00FC73E5" w:rsidRPr="00213EF3">
        <w:t>au khi thăm khám</w:t>
      </w:r>
      <w:r w:rsidR="00F477C0" w:rsidRPr="00213EF3">
        <w:t xml:space="preserve"> nếu bệnh nhân muốn xem bệnh án thì sẽ đăng nhập vào để thống để xem lại các thông tin. Tại hệ thống, quản trị là người x</w:t>
      </w:r>
      <w:r w:rsidR="00E94B3D" w:rsidRPr="00213EF3">
        <w:t>ử</w:t>
      </w:r>
      <w:r w:rsidR="00F477C0" w:rsidRPr="00213EF3">
        <w:t xml:space="preserve"> lí và đưa các luật kết hợp vào hệ thống để hỗ trợ quá trình chuẩn  đoán bệnh. </w:t>
      </w:r>
      <w:r w:rsidR="003460FB" w:rsidRPr="00213EF3">
        <w:t>Ngoài ra hệ thống c</w:t>
      </w:r>
      <w:r w:rsidR="008C02DB" w:rsidRPr="00213EF3">
        <w:t>òn có các chức năng quản lí, bao gồm các chức năng chính như sau:</w:t>
      </w:r>
      <w:r w:rsidR="004D52FE" w:rsidRPr="00213EF3">
        <w:t xml:space="preserve"> Quản lí thông tin bệnh nhân, Quản lí thông tin người dùng( y tá, bác sĩ), khoa, bằng cấp, thuốc, </w:t>
      </w:r>
      <w:r w:rsidR="006F2F4C" w:rsidRPr="00213EF3">
        <w:t>triệu chứng và xét nghiệm, loại bệ</w:t>
      </w:r>
      <w:r w:rsidR="00FC73E5" w:rsidRPr="00213EF3">
        <w:t xml:space="preserve">nh. </w:t>
      </w:r>
    </w:p>
    <w:p w:rsidR="006E2E95" w:rsidRPr="00213EF3" w:rsidRDefault="00FB34C8" w:rsidP="00213EF3">
      <w:pPr>
        <w:pStyle w:val="Heading2"/>
        <w:spacing w:after="120" w:line="360" w:lineRule="auto"/>
        <w:rPr>
          <w:rFonts w:ascii="Times New Roman" w:hAnsi="Times New Roman" w:cs="Times New Roman"/>
          <w:color w:val="000000" w:themeColor="text1"/>
          <w:sz w:val="26"/>
          <w:szCs w:val="26"/>
        </w:rPr>
      </w:pPr>
      <w:bookmarkStart w:id="95" w:name="_Toc12874318"/>
      <w:r w:rsidRPr="00213EF3">
        <w:rPr>
          <w:rFonts w:ascii="Times New Roman" w:hAnsi="Times New Roman" w:cs="Times New Roman"/>
          <w:color w:val="000000" w:themeColor="text1"/>
          <w:sz w:val="26"/>
          <w:szCs w:val="26"/>
        </w:rPr>
        <w:t>3.2 Xác định các chức năng sử dụng của hệ thống</w:t>
      </w:r>
      <w:bookmarkEnd w:id="95"/>
    </w:p>
    <w:p w:rsidR="00FB34C8" w:rsidRPr="00213EF3" w:rsidRDefault="00700582" w:rsidP="00213EF3">
      <w:pPr>
        <w:spacing w:before="120" w:after="120" w:line="360" w:lineRule="auto"/>
        <w:ind w:firstLine="720"/>
        <w:rPr>
          <w:b/>
        </w:rPr>
      </w:pPr>
      <w:r w:rsidRPr="00213EF3">
        <w:rPr>
          <w:b/>
        </w:rPr>
        <w:t>3.2.1</w:t>
      </w:r>
      <w:r w:rsidR="00FB34C8" w:rsidRPr="00213EF3">
        <w:rPr>
          <w:b/>
        </w:rPr>
        <w:t xml:space="preserve"> Sơ đồ Use case tổng quát của hệ thống</w:t>
      </w:r>
    </w:p>
    <w:p w:rsidR="00715B0E" w:rsidRPr="00213EF3" w:rsidRDefault="0034424B" w:rsidP="00213EF3">
      <w:pPr>
        <w:spacing w:before="120" w:after="120" w:line="360" w:lineRule="auto"/>
      </w:pPr>
      <w:r w:rsidRPr="00213EF3">
        <w:t>Hệ thống chẩn đoán bệ</w:t>
      </w:r>
      <w:r w:rsidR="00F477C0" w:rsidRPr="00213EF3">
        <w:t>nh có bốn</w:t>
      </w:r>
      <w:r w:rsidR="00715B0E" w:rsidRPr="00213EF3">
        <w:t xml:space="preserve"> tác nhân:</w:t>
      </w:r>
    </w:p>
    <w:p w:rsidR="00715B0E" w:rsidRPr="00213EF3" w:rsidRDefault="00715B0E" w:rsidP="00213EF3">
      <w:pPr>
        <w:spacing w:before="120" w:after="120" w:line="360" w:lineRule="auto"/>
        <w:ind w:firstLine="720"/>
      </w:pPr>
      <w:r w:rsidRPr="00213EF3">
        <w:t>Người quản trị</w:t>
      </w:r>
      <w:r w:rsidR="006F2F4C" w:rsidRPr="00213EF3">
        <w:t>: Đây là người có quyền cao nhất tại hệ thống, có thể sử dụng tất cả các chức năng.</w:t>
      </w:r>
    </w:p>
    <w:p w:rsidR="000E7B45" w:rsidRPr="00213EF3" w:rsidRDefault="004E675D" w:rsidP="00213EF3">
      <w:pPr>
        <w:spacing w:before="120" w:after="120" w:line="360" w:lineRule="auto"/>
        <w:ind w:firstLine="720"/>
        <w:rPr>
          <w:b/>
        </w:rPr>
      </w:pPr>
      <w:r w:rsidRPr="00213EF3">
        <w:lastRenderedPageBreak/>
        <w:t>Người dùng b</w:t>
      </w:r>
      <w:r w:rsidR="00715B0E" w:rsidRPr="00213EF3">
        <w:t xml:space="preserve">ác </w:t>
      </w:r>
      <w:r w:rsidR="000E7B45" w:rsidRPr="00213EF3">
        <w:t>sĩ: Đây l</w:t>
      </w:r>
      <w:r w:rsidR="00715B0E" w:rsidRPr="00213EF3">
        <w:t>à người có kiến thức, có chuyên môn về y học, am hiểu về các loại bệnh. Các bác sĩ sẽ truy cập vào</w:t>
      </w:r>
      <w:r w:rsidR="00484251" w:rsidRPr="00213EF3">
        <w:t xml:space="preserve"> hệ thống sử dụng các chức năng khám bệnh và được quyền xem các thông tin về</w:t>
      </w:r>
      <w:r w:rsidR="00715B0E" w:rsidRPr="00213EF3">
        <w:t xml:space="preserve"> loại bệnh, các triệu chứng bệnh, các loại thuốc, </w:t>
      </w:r>
      <w:r w:rsidR="0018282A" w:rsidRPr="00213EF3">
        <w:t>tiền sử bệnh nhân. Đ</w:t>
      </w:r>
      <w:r w:rsidR="00715B0E" w:rsidRPr="00213EF3">
        <w:t>ồng thời</w:t>
      </w:r>
      <w:r w:rsidR="0018282A" w:rsidRPr="00213EF3">
        <w:t xml:space="preserve"> là người </w:t>
      </w:r>
      <w:r w:rsidR="00715B0E" w:rsidRPr="00213EF3">
        <w:t xml:space="preserve"> giúp đỡ hệ thống tăng thêm cơ sỡ tri thức.</w:t>
      </w:r>
      <w:r w:rsidR="00715B0E" w:rsidRPr="00213EF3">
        <w:rPr>
          <w:b/>
        </w:rPr>
        <w:t xml:space="preserve"> </w:t>
      </w:r>
    </w:p>
    <w:p w:rsidR="0018282A" w:rsidRPr="00213EF3" w:rsidRDefault="004E675D" w:rsidP="00213EF3">
      <w:pPr>
        <w:spacing w:before="120" w:after="120" w:line="360" w:lineRule="auto"/>
        <w:ind w:firstLine="720"/>
      </w:pPr>
      <w:r w:rsidRPr="00213EF3">
        <w:t>Người dùng y</w:t>
      </w:r>
      <w:r w:rsidR="0018282A" w:rsidRPr="00213EF3">
        <w:t xml:space="preserve"> tá: </w:t>
      </w:r>
      <w:r w:rsidR="00F477C0" w:rsidRPr="00213EF3">
        <w:t xml:space="preserve">Đây </w:t>
      </w:r>
      <w:r w:rsidR="00B84B92" w:rsidRPr="00213EF3">
        <w:t>là người có chuyên môn kiến thức về y khoa, trợ giúp bác sĩ. Nhận thông tin bệnh nhân, cung cấp thông tin bệnh nh</w:t>
      </w:r>
      <w:r w:rsidR="00484251" w:rsidRPr="00213EF3">
        <w:t>ân cho quá trình khám chữa bệnh và quản lí hồ sơ bệnh nhân.</w:t>
      </w:r>
    </w:p>
    <w:p w:rsidR="00F477C0" w:rsidRPr="00213EF3" w:rsidRDefault="00F477C0" w:rsidP="00213EF3">
      <w:pPr>
        <w:spacing w:before="120" w:after="120" w:line="360" w:lineRule="auto"/>
        <w:ind w:firstLine="720"/>
      </w:pPr>
      <w:r w:rsidRPr="00213EF3">
        <w:t>Bệnh nhân: Đây là những người đã từng được các bác sĩ thăm khám tại bệnh viên. Các bệnh nhân có thể đăng nhập vào hệ thống nhưng chỉ được quyền xem các thông tin bệnh án của chính bản thân.</w:t>
      </w:r>
    </w:p>
    <w:p w:rsidR="000E1B11" w:rsidRPr="00213EF3" w:rsidRDefault="000E7B45" w:rsidP="00213EF3">
      <w:pPr>
        <w:spacing w:line="360" w:lineRule="auto"/>
      </w:pPr>
      <w:r w:rsidRPr="00213EF3">
        <w:t xml:space="preserve"> </w:t>
      </w:r>
      <w:r w:rsidR="0086367D" w:rsidRPr="00213EF3">
        <w:tab/>
      </w:r>
    </w:p>
    <w:p w:rsidR="006B0272" w:rsidRPr="00213EF3" w:rsidRDefault="0028745C" w:rsidP="00213EF3">
      <w:pPr>
        <w:keepNext/>
        <w:spacing w:before="120" w:after="120" w:line="360" w:lineRule="auto"/>
      </w:pPr>
      <w:r w:rsidRPr="0028745C">
        <w:rPr>
          <w:noProof/>
        </w:rPr>
        <w:lastRenderedPageBreak/>
        <w:drawing>
          <wp:inline distT="0" distB="0" distL="0" distR="0" wp14:anchorId="195E4DE8" wp14:editId="51DF7E65">
            <wp:extent cx="5647690" cy="7600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l="4780" t="1829" r="2140" b="2915"/>
                    <a:stretch/>
                  </pic:blipFill>
                  <pic:spPr bwMode="auto">
                    <a:xfrm>
                      <a:off x="0" y="0"/>
                      <a:ext cx="5653968" cy="7609399"/>
                    </a:xfrm>
                    <a:prstGeom prst="rect">
                      <a:avLst/>
                    </a:prstGeom>
                    <a:noFill/>
                    <a:ln>
                      <a:noFill/>
                    </a:ln>
                    <a:extLst>
                      <a:ext uri="{53640926-AAD7-44D8-BBD7-CCE9431645EC}">
                        <a14:shadowObscured xmlns:a14="http://schemas.microsoft.com/office/drawing/2010/main"/>
                      </a:ext>
                    </a:extLst>
                  </pic:spPr>
                </pic:pic>
              </a:graphicData>
            </a:graphic>
          </wp:inline>
        </w:drawing>
      </w:r>
    </w:p>
    <w:p w:rsidR="000E1B11" w:rsidRPr="00213EF3" w:rsidRDefault="006F2F4C" w:rsidP="00213EF3">
      <w:pPr>
        <w:spacing w:before="120" w:after="120" w:line="360" w:lineRule="auto"/>
      </w:pPr>
      <w:r w:rsidRPr="00213EF3">
        <w:rPr>
          <w:noProof/>
        </w:rPr>
        <mc:AlternateContent>
          <mc:Choice Requires="wps">
            <w:drawing>
              <wp:anchor distT="0" distB="0" distL="114300" distR="114300" simplePos="0" relativeHeight="251698176" behindDoc="0" locked="0" layoutInCell="1" allowOverlap="1" wp14:anchorId="0600BC9D" wp14:editId="6550974B">
                <wp:simplePos x="0" y="0"/>
                <wp:positionH relativeFrom="margin">
                  <wp:posOffset>787400</wp:posOffset>
                </wp:positionH>
                <wp:positionV relativeFrom="paragraph">
                  <wp:posOffset>6350</wp:posOffset>
                </wp:positionV>
                <wp:extent cx="4401820" cy="314325"/>
                <wp:effectExtent l="0" t="0" r="0" b="9525"/>
                <wp:wrapSquare wrapText="bothSides"/>
                <wp:docPr id="13" name="Text Box 13"/>
                <wp:cNvGraphicFramePr/>
                <a:graphic xmlns:a="http://schemas.openxmlformats.org/drawingml/2006/main">
                  <a:graphicData uri="http://schemas.microsoft.com/office/word/2010/wordprocessingShape">
                    <wps:wsp>
                      <wps:cNvSpPr txBox="1"/>
                      <wps:spPr>
                        <a:xfrm>
                          <a:off x="0" y="0"/>
                          <a:ext cx="4401820" cy="314325"/>
                        </a:xfrm>
                        <a:prstGeom prst="rect">
                          <a:avLst/>
                        </a:prstGeom>
                        <a:solidFill>
                          <a:prstClr val="white"/>
                        </a:solidFill>
                        <a:ln>
                          <a:noFill/>
                        </a:ln>
                        <a:effectLst/>
                      </wps:spPr>
                      <wps:txbx>
                        <w:txbxContent>
                          <w:p w:rsidR="003C5A44" w:rsidRPr="00FE434D" w:rsidRDefault="003C5A44" w:rsidP="0086367D">
                            <w:pPr>
                              <w:pStyle w:val="Caption"/>
                              <w:spacing w:before="120" w:after="120"/>
                              <w:ind w:left="1985" w:right="1701"/>
                              <w:rPr>
                                <w:rFonts w:eastAsia="Times New Roman"/>
                                <w:b w:val="0"/>
                                <w:noProof/>
                                <w:sz w:val="26"/>
                                <w:szCs w:val="26"/>
                              </w:rPr>
                            </w:pPr>
                            <w:bookmarkStart w:id="96" w:name="_Toc9086711"/>
                            <w:bookmarkStart w:id="97" w:name="_Toc9339947"/>
                            <w:bookmarkStart w:id="98" w:name="_Toc12776153"/>
                            <w:r w:rsidRPr="00FE434D">
                              <w:rPr>
                                <w:b w:val="0"/>
                                <w:sz w:val="26"/>
                                <w:szCs w:val="26"/>
                              </w:rPr>
                              <w:t>H</w:t>
                            </w:r>
                            <w:r>
                              <w:rPr>
                                <w:b w:val="0"/>
                                <w:sz w:val="26"/>
                                <w:szCs w:val="26"/>
                              </w:rPr>
                              <w:t>ình 3.</w:t>
                            </w:r>
                            <w:r w:rsidRPr="00FE434D">
                              <w:rPr>
                                <w:b w:val="0"/>
                                <w:sz w:val="26"/>
                                <w:szCs w:val="26"/>
                              </w:rPr>
                              <w:fldChar w:fldCharType="begin"/>
                            </w:r>
                            <w:r w:rsidRPr="00FE434D">
                              <w:rPr>
                                <w:b w:val="0"/>
                                <w:sz w:val="26"/>
                                <w:szCs w:val="26"/>
                              </w:rPr>
                              <w:instrText xml:space="preserve"> SEQ Hình_3. \* ARABIC </w:instrText>
                            </w:r>
                            <w:r w:rsidRPr="00FE434D">
                              <w:rPr>
                                <w:b w:val="0"/>
                                <w:sz w:val="26"/>
                                <w:szCs w:val="26"/>
                              </w:rPr>
                              <w:fldChar w:fldCharType="separate"/>
                            </w:r>
                            <w:r w:rsidR="0053081E">
                              <w:rPr>
                                <w:b w:val="0"/>
                                <w:noProof/>
                                <w:sz w:val="26"/>
                                <w:szCs w:val="26"/>
                              </w:rPr>
                              <w:t>1</w:t>
                            </w:r>
                            <w:r w:rsidRPr="00FE434D">
                              <w:rPr>
                                <w:b w:val="0"/>
                                <w:sz w:val="26"/>
                                <w:szCs w:val="26"/>
                              </w:rPr>
                              <w:fldChar w:fldCharType="end"/>
                            </w:r>
                            <w:r w:rsidRPr="00FE434D">
                              <w:rPr>
                                <w:b w:val="0"/>
                                <w:sz w:val="26"/>
                                <w:szCs w:val="26"/>
                              </w:rPr>
                              <w:t xml:space="preserve"> Use case tổng quát</w:t>
                            </w:r>
                            <w:bookmarkEnd w:id="96"/>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0BC9D" id="Text Box 13" o:spid="_x0000_s1028" type="#_x0000_t202" style="position:absolute;left:0;text-align:left;margin-left:62pt;margin-top:.5pt;width:346.6pt;height:24.7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" stroked="f">
                <v:textbox inset="0,0,0,0">
                  <w:txbxContent>
                    <w:p w:rsidR="003C5A44" w:rsidRPr="00FE434D" w:rsidRDefault="003C5A44" w:rsidP="0086367D">
                      <w:pPr>
                        <w:pStyle w:val="Caption"/>
                        <w:spacing w:before="120" w:after="120"/>
                        <w:ind w:left="1985" w:right="1701"/>
                        <w:rPr>
                          <w:rFonts w:eastAsia="Times New Roman"/>
                          <w:b w:val="0"/>
                          <w:noProof/>
                          <w:sz w:val="26"/>
                          <w:szCs w:val="26"/>
                        </w:rPr>
                      </w:pPr>
                      <w:bookmarkStart w:id="99" w:name="_Toc9086711"/>
                      <w:bookmarkStart w:id="100" w:name="_Toc9339947"/>
                      <w:bookmarkStart w:id="101" w:name="_Toc12776153"/>
                      <w:r w:rsidRPr="00FE434D">
                        <w:rPr>
                          <w:b w:val="0"/>
                          <w:sz w:val="26"/>
                          <w:szCs w:val="26"/>
                        </w:rPr>
                        <w:t>H</w:t>
                      </w:r>
                      <w:r>
                        <w:rPr>
                          <w:b w:val="0"/>
                          <w:sz w:val="26"/>
                          <w:szCs w:val="26"/>
                        </w:rPr>
                        <w:t>ình 3.</w:t>
                      </w:r>
                      <w:r w:rsidRPr="00FE434D">
                        <w:rPr>
                          <w:b w:val="0"/>
                          <w:sz w:val="26"/>
                          <w:szCs w:val="26"/>
                        </w:rPr>
                        <w:fldChar w:fldCharType="begin"/>
                      </w:r>
                      <w:r w:rsidRPr="00FE434D">
                        <w:rPr>
                          <w:b w:val="0"/>
                          <w:sz w:val="26"/>
                          <w:szCs w:val="26"/>
                        </w:rPr>
                        <w:instrText xml:space="preserve"> SEQ Hình_3. \* ARABIC </w:instrText>
                      </w:r>
                      <w:r w:rsidRPr="00FE434D">
                        <w:rPr>
                          <w:b w:val="0"/>
                          <w:sz w:val="26"/>
                          <w:szCs w:val="26"/>
                        </w:rPr>
                        <w:fldChar w:fldCharType="separate"/>
                      </w:r>
                      <w:r w:rsidR="0053081E">
                        <w:rPr>
                          <w:b w:val="0"/>
                          <w:noProof/>
                          <w:sz w:val="26"/>
                          <w:szCs w:val="26"/>
                        </w:rPr>
                        <w:t>1</w:t>
                      </w:r>
                      <w:r w:rsidRPr="00FE434D">
                        <w:rPr>
                          <w:b w:val="0"/>
                          <w:sz w:val="26"/>
                          <w:szCs w:val="26"/>
                        </w:rPr>
                        <w:fldChar w:fldCharType="end"/>
                      </w:r>
                      <w:r w:rsidRPr="00FE434D">
                        <w:rPr>
                          <w:b w:val="0"/>
                          <w:sz w:val="26"/>
                          <w:szCs w:val="26"/>
                        </w:rPr>
                        <w:t xml:space="preserve"> Use case tổng quát</w:t>
                      </w:r>
                      <w:bookmarkEnd w:id="99"/>
                      <w:bookmarkEnd w:id="100"/>
                      <w:bookmarkEnd w:id="101"/>
                    </w:p>
                  </w:txbxContent>
                </v:textbox>
                <w10:wrap type="square" anchorx="margin"/>
              </v:shape>
            </w:pict>
          </mc:Fallback>
        </mc:AlternateContent>
      </w:r>
    </w:p>
    <w:p w:rsidR="00D36059" w:rsidRPr="00213EF3" w:rsidRDefault="00D36059" w:rsidP="00213EF3">
      <w:pPr>
        <w:tabs>
          <w:tab w:val="left" w:pos="6930"/>
        </w:tabs>
        <w:spacing w:before="120" w:after="120" w:line="360" w:lineRule="auto"/>
        <w:rPr>
          <w:b/>
        </w:rPr>
      </w:pPr>
    </w:p>
    <w:p w:rsidR="000E7B45" w:rsidRPr="00213EF3" w:rsidRDefault="00700582" w:rsidP="00213EF3">
      <w:pPr>
        <w:tabs>
          <w:tab w:val="left" w:pos="6930"/>
        </w:tabs>
        <w:spacing w:before="120" w:after="120" w:line="360" w:lineRule="auto"/>
        <w:rPr>
          <w:b/>
        </w:rPr>
      </w:pPr>
      <w:r w:rsidRPr="00213EF3">
        <w:rPr>
          <w:b/>
        </w:rPr>
        <w:lastRenderedPageBreak/>
        <w:t>3.2.2</w:t>
      </w:r>
      <w:r w:rsidR="00FE434D" w:rsidRPr="00213EF3">
        <w:rPr>
          <w:b/>
        </w:rPr>
        <w:t xml:space="preserve"> Phân rã use</w:t>
      </w:r>
      <w:r w:rsidR="000A5A0F" w:rsidRPr="00213EF3">
        <w:rPr>
          <w:b/>
        </w:rPr>
        <w:t xml:space="preserve"> ca</w:t>
      </w:r>
      <w:r w:rsidR="00FE434D" w:rsidRPr="00213EF3">
        <w:rPr>
          <w:b/>
        </w:rPr>
        <w:t>se</w:t>
      </w:r>
    </w:p>
    <w:p w:rsidR="000E7B45" w:rsidRPr="00213EF3" w:rsidRDefault="00700582" w:rsidP="00213EF3">
      <w:pPr>
        <w:tabs>
          <w:tab w:val="left" w:pos="6930"/>
        </w:tabs>
        <w:spacing w:before="120" w:after="120" w:line="360" w:lineRule="auto"/>
        <w:rPr>
          <w:b/>
        </w:rPr>
      </w:pPr>
      <w:r w:rsidRPr="00213EF3">
        <w:rPr>
          <w:b/>
        </w:rPr>
        <w:t>3.2.</w:t>
      </w:r>
      <w:r w:rsidR="003659D3" w:rsidRPr="00213EF3">
        <w:rPr>
          <w:b/>
        </w:rPr>
        <w:t>2.1</w:t>
      </w:r>
      <w:r w:rsidR="000E7B45" w:rsidRPr="00213EF3">
        <w:rPr>
          <w:b/>
        </w:rPr>
        <w:t xml:space="preserve"> </w:t>
      </w:r>
      <w:r w:rsidR="003A6177" w:rsidRPr="00213EF3">
        <w:rPr>
          <w:b/>
        </w:rPr>
        <w:t>Use case thể hiện các hoạt động của c</w:t>
      </w:r>
      <w:r w:rsidR="000E7B45" w:rsidRPr="00213EF3">
        <w:rPr>
          <w:b/>
        </w:rPr>
        <w:t>hức năng quản lý bệnh</w:t>
      </w:r>
    </w:p>
    <w:p w:rsidR="00CB2F99" w:rsidRPr="00213EF3" w:rsidRDefault="003A6177" w:rsidP="00213EF3">
      <w:pPr>
        <w:pStyle w:val="ListParagraph"/>
        <w:numPr>
          <w:ilvl w:val="0"/>
          <w:numId w:val="12"/>
        </w:numPr>
        <w:tabs>
          <w:tab w:val="left" w:pos="6930"/>
        </w:tabs>
        <w:spacing w:before="120" w:after="120" w:line="360" w:lineRule="auto"/>
      </w:pPr>
      <w:r w:rsidRPr="00213EF3">
        <w:t>Tên Use case: Quả</w:t>
      </w:r>
      <w:r w:rsidR="00C7059A" w:rsidRPr="00213EF3">
        <w:t>n lí b</w:t>
      </w:r>
      <w:r w:rsidRPr="00213EF3">
        <w:t>ệnh</w:t>
      </w:r>
    </w:p>
    <w:p w:rsidR="006C08FA" w:rsidRPr="006C08FA" w:rsidRDefault="003A6177" w:rsidP="006C08FA">
      <w:pPr>
        <w:pStyle w:val="ListParagraph"/>
        <w:numPr>
          <w:ilvl w:val="0"/>
          <w:numId w:val="12"/>
        </w:numPr>
        <w:tabs>
          <w:tab w:val="left" w:pos="6930"/>
        </w:tabs>
        <w:spacing w:before="120" w:after="120" w:line="360" w:lineRule="auto"/>
        <w:rPr>
          <w:b/>
        </w:rPr>
      </w:pPr>
      <w:r w:rsidRPr="00213EF3">
        <w:t>Mã số</w:t>
      </w:r>
      <w:r w:rsidR="000A5A0F" w:rsidRPr="00213EF3">
        <w:t xml:space="preserve"> use cas</w:t>
      </w:r>
      <w:r w:rsidRPr="00213EF3">
        <w:t>e: QL01</w:t>
      </w:r>
    </w:p>
    <w:p w:rsidR="00C741E2" w:rsidRPr="00C741E2" w:rsidRDefault="00C741E2" w:rsidP="006C08FA">
      <w:pPr>
        <w:tabs>
          <w:tab w:val="left" w:pos="6930"/>
        </w:tabs>
        <w:spacing w:before="120" w:after="120" w:line="360" w:lineRule="auto"/>
        <w:jc w:val="center"/>
        <w:rPr>
          <w:b/>
        </w:rPr>
      </w:pPr>
      <w:r w:rsidRPr="00C741E2">
        <w:rPr>
          <w:b/>
          <w:noProof/>
        </w:rPr>
        <w:drawing>
          <wp:inline distT="0" distB="0" distL="0" distR="0" wp14:anchorId="5FC9044B" wp14:editId="3DB6883D">
            <wp:extent cx="3686175" cy="2390775"/>
            <wp:effectExtent l="0" t="0" r="0" b="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4">
                      <a:extLst>
                        <a:ext uri="{28A0092B-C50C-407E-A947-70E740481C1C}">
                          <a14:useLocalDpi xmlns:a14="http://schemas.microsoft.com/office/drawing/2010/main" val="0"/>
                        </a:ext>
                      </a:extLst>
                    </a:blip>
                    <a:srcRect l="3977" t="3659" r="2462" b="3251"/>
                    <a:stretch/>
                  </pic:blipFill>
                  <pic:spPr bwMode="auto">
                    <a:xfrm>
                      <a:off x="0" y="0"/>
                      <a:ext cx="3686175" cy="2390775"/>
                    </a:xfrm>
                    <a:prstGeom prst="rect">
                      <a:avLst/>
                    </a:prstGeom>
                    <a:noFill/>
                    <a:ln>
                      <a:noFill/>
                    </a:ln>
                    <a:extLst>
                      <a:ext uri="{53640926-AAD7-44D8-BBD7-CCE9431645EC}">
                        <a14:shadowObscured xmlns:a14="http://schemas.microsoft.com/office/drawing/2010/main"/>
                      </a:ext>
                    </a:extLst>
                  </pic:spPr>
                </pic:pic>
              </a:graphicData>
            </a:graphic>
          </wp:inline>
        </w:drawing>
      </w:r>
    </w:p>
    <w:p w:rsidR="0086367D" w:rsidRPr="00213EF3" w:rsidRDefault="0086367D" w:rsidP="00213EF3">
      <w:pPr>
        <w:pStyle w:val="Caption"/>
        <w:spacing w:line="360" w:lineRule="auto"/>
        <w:jc w:val="center"/>
        <w:rPr>
          <w:b w:val="0"/>
          <w:sz w:val="26"/>
          <w:szCs w:val="26"/>
        </w:rPr>
      </w:pPr>
      <w:bookmarkStart w:id="102" w:name="_Toc9086712"/>
      <w:bookmarkStart w:id="103" w:name="_Toc9339948"/>
      <w:bookmarkStart w:id="104" w:name="_Toc12776154"/>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2</w:t>
      </w:r>
      <w:r w:rsidRPr="00213EF3">
        <w:rPr>
          <w:b w:val="0"/>
          <w:sz w:val="26"/>
          <w:szCs w:val="26"/>
        </w:rPr>
        <w:fldChar w:fldCharType="end"/>
      </w:r>
      <w:r w:rsidR="00C20BD0" w:rsidRPr="00213EF3">
        <w:rPr>
          <w:b w:val="0"/>
          <w:sz w:val="26"/>
          <w:szCs w:val="26"/>
        </w:rPr>
        <w:t>: Use case q</w:t>
      </w:r>
      <w:r w:rsidRPr="00213EF3">
        <w:rPr>
          <w:b w:val="0"/>
          <w:sz w:val="26"/>
          <w:szCs w:val="26"/>
        </w:rPr>
        <w:t>uản lí bệnh</w:t>
      </w:r>
      <w:bookmarkEnd w:id="102"/>
      <w:bookmarkEnd w:id="103"/>
      <w:bookmarkEnd w:id="104"/>
    </w:p>
    <w:p w:rsidR="00ED2717" w:rsidRPr="00213EF3" w:rsidRDefault="00CB2F99" w:rsidP="00213EF3">
      <w:pPr>
        <w:pStyle w:val="Caption"/>
        <w:spacing w:line="360" w:lineRule="auto"/>
        <w:rPr>
          <w:sz w:val="26"/>
          <w:szCs w:val="26"/>
        </w:rPr>
      </w:pPr>
      <w:r w:rsidRPr="00213EF3">
        <w:rPr>
          <w:sz w:val="26"/>
          <w:szCs w:val="26"/>
        </w:rPr>
        <w:t>3.</w:t>
      </w:r>
      <w:r w:rsidR="003659D3" w:rsidRPr="00213EF3">
        <w:rPr>
          <w:sz w:val="26"/>
          <w:szCs w:val="26"/>
        </w:rPr>
        <w:t>2.2</w:t>
      </w:r>
      <w:r w:rsidR="00F43A7D" w:rsidRPr="00213EF3">
        <w:rPr>
          <w:sz w:val="26"/>
          <w:szCs w:val="26"/>
        </w:rPr>
        <w:t>.2</w:t>
      </w:r>
      <w:r w:rsidRPr="00213EF3">
        <w:rPr>
          <w:sz w:val="26"/>
          <w:szCs w:val="26"/>
        </w:rPr>
        <w:t xml:space="preserve"> </w:t>
      </w:r>
      <w:r w:rsidR="00C7059A" w:rsidRPr="00213EF3">
        <w:rPr>
          <w:sz w:val="26"/>
          <w:szCs w:val="26"/>
        </w:rPr>
        <w:t>Use case thể hiện các hoạt động của c</w:t>
      </w:r>
      <w:r w:rsidRPr="00213EF3">
        <w:rPr>
          <w:sz w:val="26"/>
          <w:szCs w:val="26"/>
        </w:rPr>
        <w:t>hức năng quản lý tiền sử bệnh</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tiền sử bệnh</w:t>
      </w:r>
    </w:p>
    <w:p w:rsidR="006C08FA" w:rsidRDefault="00C7059A" w:rsidP="006C08FA">
      <w:pPr>
        <w:pStyle w:val="ListParagraph"/>
        <w:numPr>
          <w:ilvl w:val="0"/>
          <w:numId w:val="12"/>
        </w:numPr>
        <w:tabs>
          <w:tab w:val="left" w:pos="6930"/>
        </w:tabs>
        <w:spacing w:before="120" w:after="120" w:line="360" w:lineRule="auto"/>
        <w:jc w:val="left"/>
      </w:pPr>
      <w:r w:rsidRPr="00213EF3">
        <w:t xml:space="preserve">Mã số </w:t>
      </w:r>
      <w:r w:rsidR="000A5A0F" w:rsidRPr="00213EF3">
        <w:t>use cas</w:t>
      </w:r>
      <w:r w:rsidR="00BE1D9D" w:rsidRPr="00213EF3">
        <w:t>e: QL02</w:t>
      </w:r>
    </w:p>
    <w:p w:rsidR="006F2F4C" w:rsidRPr="00213EF3" w:rsidRDefault="006C08FA" w:rsidP="006C08FA">
      <w:pPr>
        <w:tabs>
          <w:tab w:val="left" w:pos="6930"/>
        </w:tabs>
        <w:spacing w:before="120" w:after="120" w:line="360" w:lineRule="auto"/>
        <w:jc w:val="center"/>
      </w:pPr>
      <w:r w:rsidRPr="006C08FA">
        <w:rPr>
          <w:noProof/>
        </w:rPr>
        <w:drawing>
          <wp:inline distT="0" distB="0" distL="0" distR="0" wp14:anchorId="1E956195" wp14:editId="63CD474D">
            <wp:extent cx="4210050" cy="2667000"/>
            <wp:effectExtent l="0" t="0" r="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5">
                      <a:extLst>
                        <a:ext uri="{28A0092B-C50C-407E-A947-70E740481C1C}">
                          <a14:useLocalDpi xmlns:a14="http://schemas.microsoft.com/office/drawing/2010/main" val="0"/>
                        </a:ext>
                      </a:extLst>
                    </a:blip>
                    <a:srcRect l="4292" t="3466" r="2798" b="3713"/>
                    <a:stretch/>
                  </pic:blipFill>
                  <pic:spPr bwMode="auto">
                    <a:xfrm>
                      <a:off x="0" y="0"/>
                      <a:ext cx="4210050" cy="2667000"/>
                    </a:xfrm>
                    <a:prstGeom prst="rect">
                      <a:avLst/>
                    </a:prstGeom>
                    <a:noFill/>
                    <a:ln>
                      <a:noFill/>
                    </a:ln>
                    <a:extLst>
                      <a:ext uri="{53640926-AAD7-44D8-BBD7-CCE9431645EC}">
                        <a14:shadowObscured xmlns:a14="http://schemas.microsoft.com/office/drawing/2010/main"/>
                      </a:ext>
                    </a:extLst>
                  </pic:spPr>
                </pic:pic>
              </a:graphicData>
            </a:graphic>
          </wp:inline>
        </w:drawing>
      </w:r>
    </w:p>
    <w:p w:rsidR="001F25A3" w:rsidRPr="00213EF3" w:rsidRDefault="0086367D" w:rsidP="00213EF3">
      <w:pPr>
        <w:pStyle w:val="Caption"/>
        <w:spacing w:line="360" w:lineRule="auto"/>
        <w:jc w:val="center"/>
        <w:rPr>
          <w:b w:val="0"/>
          <w:sz w:val="26"/>
          <w:szCs w:val="26"/>
        </w:rPr>
      </w:pPr>
      <w:bookmarkStart w:id="105" w:name="_Toc9086713"/>
      <w:bookmarkStart w:id="106" w:name="_Toc9339949"/>
      <w:bookmarkStart w:id="107" w:name="_Toc12776155"/>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3</w:t>
      </w:r>
      <w:r w:rsidRPr="00213EF3">
        <w:rPr>
          <w:b w:val="0"/>
          <w:sz w:val="26"/>
          <w:szCs w:val="26"/>
        </w:rPr>
        <w:fldChar w:fldCharType="end"/>
      </w:r>
      <w:r w:rsidR="00C20BD0" w:rsidRPr="00213EF3">
        <w:rPr>
          <w:b w:val="0"/>
          <w:sz w:val="26"/>
          <w:szCs w:val="26"/>
        </w:rPr>
        <w:t>: Use case q</w:t>
      </w:r>
      <w:r w:rsidRPr="00213EF3">
        <w:rPr>
          <w:b w:val="0"/>
          <w:sz w:val="26"/>
          <w:szCs w:val="26"/>
        </w:rPr>
        <w:t>uản lí tiền sử bệnh</w:t>
      </w:r>
      <w:bookmarkEnd w:id="105"/>
      <w:bookmarkEnd w:id="106"/>
      <w:bookmarkEnd w:id="107"/>
    </w:p>
    <w:p w:rsidR="00CB2F99" w:rsidRPr="00213EF3" w:rsidRDefault="003659D3" w:rsidP="00213EF3">
      <w:pPr>
        <w:tabs>
          <w:tab w:val="left" w:pos="3240"/>
        </w:tabs>
        <w:spacing w:before="120" w:after="120" w:line="360" w:lineRule="auto"/>
        <w:rPr>
          <w:b/>
        </w:rPr>
      </w:pPr>
      <w:r w:rsidRPr="00213EF3">
        <w:rPr>
          <w:b/>
        </w:rPr>
        <w:lastRenderedPageBreak/>
        <w:t>3.2.2</w:t>
      </w:r>
      <w:r w:rsidR="00F43A7D" w:rsidRPr="00213EF3">
        <w:rPr>
          <w:b/>
        </w:rPr>
        <w:t>.3</w:t>
      </w:r>
      <w:r w:rsidR="00C7059A" w:rsidRPr="00213EF3">
        <w:rPr>
          <w:b/>
        </w:rPr>
        <w:t xml:space="preserve"> Use case thể hiện các hoạt động của c</w:t>
      </w:r>
      <w:r w:rsidR="00CB2F99" w:rsidRPr="00213EF3">
        <w:rPr>
          <w:b/>
        </w:rPr>
        <w:t>hức năng quản lý bằng cấp</w:t>
      </w:r>
    </w:p>
    <w:p w:rsidR="00C7059A" w:rsidRPr="00213EF3" w:rsidRDefault="00C7059A" w:rsidP="00213EF3">
      <w:pPr>
        <w:pStyle w:val="ListParagraph"/>
        <w:numPr>
          <w:ilvl w:val="0"/>
          <w:numId w:val="12"/>
        </w:numPr>
        <w:tabs>
          <w:tab w:val="left" w:pos="6930"/>
        </w:tabs>
        <w:spacing w:before="120" w:after="120" w:line="360" w:lineRule="auto"/>
      </w:pPr>
      <w:r w:rsidRPr="00213EF3">
        <w:t xml:space="preserve"> Tên Use case: Quản lí bằng cấp</w:t>
      </w:r>
    </w:p>
    <w:p w:rsidR="006C08FA" w:rsidRDefault="00C7059A" w:rsidP="006C08FA">
      <w:pPr>
        <w:pStyle w:val="ListParagraph"/>
        <w:numPr>
          <w:ilvl w:val="0"/>
          <w:numId w:val="12"/>
        </w:numPr>
        <w:tabs>
          <w:tab w:val="left" w:pos="6930"/>
        </w:tabs>
        <w:spacing w:before="120" w:after="120" w:line="360" w:lineRule="auto"/>
      </w:pPr>
      <w:r w:rsidRPr="00213EF3">
        <w:t xml:space="preserve">Mã số </w:t>
      </w:r>
      <w:r w:rsidR="000A5A0F" w:rsidRPr="00213EF3">
        <w:t>use cas</w:t>
      </w:r>
      <w:r w:rsidR="00BE1D9D" w:rsidRPr="00213EF3">
        <w:t>e: QL03</w:t>
      </w:r>
    </w:p>
    <w:p w:rsidR="00387B39" w:rsidRPr="00C4404A" w:rsidRDefault="00C741E2" w:rsidP="006C08FA">
      <w:pPr>
        <w:spacing w:before="120" w:after="120" w:line="360" w:lineRule="auto"/>
        <w:ind w:right="-1"/>
        <w:jc w:val="center"/>
      </w:pPr>
      <w:r w:rsidRPr="00C741E2">
        <w:rPr>
          <w:noProof/>
        </w:rPr>
        <w:drawing>
          <wp:inline distT="0" distB="0" distL="0" distR="0" wp14:anchorId="55353B53" wp14:editId="7631BDA2">
            <wp:extent cx="4333875" cy="2809875"/>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a:extLst>
                        <a:ext uri="{28A0092B-C50C-407E-A947-70E740481C1C}">
                          <a14:useLocalDpi xmlns:a14="http://schemas.microsoft.com/office/drawing/2010/main" val="0"/>
                        </a:ext>
                      </a:extLst>
                    </a:blip>
                    <a:srcRect l="3626" t="3713" b="3466"/>
                    <a:stretch/>
                  </pic:blipFill>
                  <pic:spPr bwMode="auto">
                    <a:xfrm>
                      <a:off x="0" y="0"/>
                      <a:ext cx="4333875" cy="2809875"/>
                    </a:xfrm>
                    <a:prstGeom prst="rect">
                      <a:avLst/>
                    </a:prstGeom>
                    <a:noFill/>
                    <a:ln>
                      <a:noFill/>
                    </a:ln>
                    <a:extLst>
                      <a:ext uri="{53640926-AAD7-44D8-BBD7-CCE9431645EC}">
                        <a14:shadowObscured xmlns:a14="http://schemas.microsoft.com/office/drawing/2010/main"/>
                      </a:ext>
                    </a:extLst>
                  </pic:spPr>
                </pic:pic>
              </a:graphicData>
            </a:graphic>
          </wp:inline>
        </w:drawing>
      </w:r>
    </w:p>
    <w:p w:rsidR="00436068" w:rsidRPr="00213EF3" w:rsidRDefault="00436068" w:rsidP="00213EF3">
      <w:pPr>
        <w:pStyle w:val="Caption"/>
        <w:spacing w:line="360" w:lineRule="auto"/>
        <w:jc w:val="center"/>
        <w:rPr>
          <w:b w:val="0"/>
          <w:sz w:val="26"/>
          <w:szCs w:val="26"/>
        </w:rPr>
      </w:pPr>
      <w:bookmarkStart w:id="108" w:name="_Toc9086714"/>
      <w:bookmarkStart w:id="109" w:name="_Toc9339950"/>
      <w:bookmarkStart w:id="110" w:name="_Toc12776156"/>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4</w:t>
      </w:r>
      <w:r w:rsidRPr="00213EF3">
        <w:rPr>
          <w:b w:val="0"/>
          <w:sz w:val="26"/>
          <w:szCs w:val="26"/>
        </w:rPr>
        <w:fldChar w:fldCharType="end"/>
      </w:r>
      <w:r w:rsidR="00C20BD0" w:rsidRPr="00213EF3">
        <w:rPr>
          <w:b w:val="0"/>
          <w:sz w:val="26"/>
          <w:szCs w:val="26"/>
        </w:rPr>
        <w:t>: Use case q</w:t>
      </w:r>
      <w:r w:rsidRPr="00213EF3">
        <w:rPr>
          <w:b w:val="0"/>
          <w:sz w:val="26"/>
          <w:szCs w:val="26"/>
        </w:rPr>
        <w:t>uản lí bằng cấp</w:t>
      </w:r>
      <w:bookmarkEnd w:id="108"/>
      <w:bookmarkEnd w:id="109"/>
      <w:bookmarkEnd w:id="110"/>
    </w:p>
    <w:p w:rsidR="00CB2F99" w:rsidRPr="00213EF3" w:rsidRDefault="003659D3" w:rsidP="00213EF3">
      <w:pPr>
        <w:tabs>
          <w:tab w:val="left" w:pos="3240"/>
        </w:tabs>
        <w:spacing w:before="120" w:after="120" w:line="360" w:lineRule="auto"/>
        <w:rPr>
          <w:b/>
        </w:rPr>
      </w:pPr>
      <w:r w:rsidRPr="00213EF3">
        <w:rPr>
          <w:b/>
        </w:rPr>
        <w:t>3.2.2</w:t>
      </w:r>
      <w:r w:rsidR="00F43A7D" w:rsidRPr="00213EF3">
        <w:rPr>
          <w:b/>
        </w:rPr>
        <w:t>.4</w:t>
      </w:r>
      <w:r w:rsidR="00CB2F99" w:rsidRPr="00213EF3">
        <w:rPr>
          <w:b/>
        </w:rPr>
        <w:t xml:space="preserve"> </w:t>
      </w:r>
      <w:r w:rsidR="00C7059A" w:rsidRPr="00213EF3">
        <w:rPr>
          <w:b/>
        </w:rPr>
        <w:t>Use case thể hiện các hoạt động của c</w:t>
      </w:r>
      <w:r w:rsidR="00CB2F99" w:rsidRPr="00213EF3">
        <w:rPr>
          <w:b/>
        </w:rPr>
        <w:t>hức năng quản lý khoa</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khoa</w:t>
      </w:r>
    </w:p>
    <w:p w:rsidR="008122E0" w:rsidRPr="00213EF3" w:rsidRDefault="00C7059A" w:rsidP="00213EF3">
      <w:pPr>
        <w:pStyle w:val="ListParagraph"/>
        <w:numPr>
          <w:ilvl w:val="0"/>
          <w:numId w:val="12"/>
        </w:numPr>
        <w:tabs>
          <w:tab w:val="left" w:pos="6930"/>
        </w:tabs>
        <w:spacing w:before="120" w:after="120" w:line="360" w:lineRule="auto"/>
      </w:pPr>
      <w:r w:rsidRPr="00213EF3">
        <w:t xml:space="preserve">Mã số </w:t>
      </w:r>
      <w:r w:rsidR="000A5A0F" w:rsidRPr="00213EF3">
        <w:t>use cas</w:t>
      </w:r>
      <w:r w:rsidR="00BE1D9D" w:rsidRPr="00213EF3">
        <w:t>e: QL04</w:t>
      </w:r>
      <w:bookmarkStart w:id="111" w:name="_Toc9339951"/>
      <w:bookmarkStart w:id="112" w:name="_Toc9086715"/>
    </w:p>
    <w:p w:rsidR="001F25A3" w:rsidRPr="00213EF3" w:rsidRDefault="00C741E2" w:rsidP="00213EF3">
      <w:pPr>
        <w:spacing w:before="120" w:after="120" w:line="360" w:lineRule="auto"/>
        <w:ind w:right="-1"/>
        <w:jc w:val="center"/>
      </w:pPr>
      <w:bookmarkStart w:id="113" w:name="_Toc12776157"/>
      <w:r w:rsidRPr="00C741E2">
        <w:rPr>
          <w:noProof/>
        </w:rPr>
        <w:drawing>
          <wp:inline distT="0" distB="0" distL="0" distR="0" wp14:anchorId="6D44F1ED" wp14:editId="0901F787">
            <wp:extent cx="4286250" cy="2657475"/>
            <wp:effectExtent l="0" t="0" r="0" b="952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
                      <a:extLst>
                        <a:ext uri="{28A0092B-C50C-407E-A947-70E740481C1C}">
                          <a14:useLocalDpi xmlns:a14="http://schemas.microsoft.com/office/drawing/2010/main" val="0"/>
                        </a:ext>
                      </a:extLst>
                    </a:blip>
                    <a:srcRect l="4006" t="3218" r="2672" b="3961"/>
                    <a:stretch/>
                  </pic:blipFill>
                  <pic:spPr bwMode="auto">
                    <a:xfrm>
                      <a:off x="0" y="0"/>
                      <a:ext cx="4286250" cy="2657475"/>
                    </a:xfrm>
                    <a:prstGeom prst="rect">
                      <a:avLst/>
                    </a:prstGeom>
                    <a:noFill/>
                    <a:ln>
                      <a:noFill/>
                    </a:ln>
                    <a:extLst>
                      <a:ext uri="{53640926-AAD7-44D8-BBD7-CCE9431645EC}">
                        <a14:shadowObscured xmlns:a14="http://schemas.microsoft.com/office/drawing/2010/main"/>
                      </a:ext>
                    </a:extLst>
                  </pic:spPr>
                </pic:pic>
              </a:graphicData>
            </a:graphic>
          </wp:inline>
        </w:drawing>
      </w:r>
    </w:p>
    <w:p w:rsidR="001F25A3" w:rsidRPr="00213EF3" w:rsidRDefault="00436068" w:rsidP="006C08FA">
      <w:pPr>
        <w:spacing w:before="120" w:after="120" w:line="360" w:lineRule="auto"/>
        <w:ind w:right="-1"/>
        <w:jc w:val="center"/>
        <w:rPr>
          <w:b/>
        </w:rPr>
      </w:pPr>
      <w:r w:rsidRPr="00213EF3">
        <w:t>Hình 3.</w:t>
      </w:r>
      <w:r w:rsidR="005A1315" w:rsidRPr="00213EF3">
        <w:fldChar w:fldCharType="begin"/>
      </w:r>
      <w:r w:rsidR="005A1315" w:rsidRPr="00213EF3">
        <w:instrText xml:space="preserve"> SEQ Hình_3. \* ARABIC </w:instrText>
      </w:r>
      <w:r w:rsidR="005A1315" w:rsidRPr="00213EF3">
        <w:fldChar w:fldCharType="separate"/>
      </w:r>
      <w:r w:rsidR="0053081E">
        <w:rPr>
          <w:noProof/>
        </w:rPr>
        <w:t>5</w:t>
      </w:r>
      <w:r w:rsidR="005A1315" w:rsidRPr="00213EF3">
        <w:rPr>
          <w:noProof/>
        </w:rPr>
        <w:fldChar w:fldCharType="end"/>
      </w:r>
      <w:r w:rsidRPr="00213EF3">
        <w:t>: Use case quản lí  khoa</w:t>
      </w:r>
      <w:bookmarkEnd w:id="111"/>
      <w:bookmarkEnd w:id="112"/>
      <w:bookmarkEnd w:id="113"/>
    </w:p>
    <w:p w:rsidR="00CB2F99" w:rsidRPr="00213EF3" w:rsidRDefault="003659D3" w:rsidP="00213EF3">
      <w:pPr>
        <w:tabs>
          <w:tab w:val="left" w:pos="3240"/>
        </w:tabs>
        <w:spacing w:before="120" w:after="120" w:line="360" w:lineRule="auto"/>
        <w:rPr>
          <w:b/>
        </w:rPr>
      </w:pPr>
      <w:r w:rsidRPr="00213EF3">
        <w:rPr>
          <w:b/>
        </w:rPr>
        <w:lastRenderedPageBreak/>
        <w:t>3.2.2</w:t>
      </w:r>
      <w:r w:rsidR="00F43A7D" w:rsidRPr="00213EF3">
        <w:rPr>
          <w:b/>
        </w:rPr>
        <w:t>.5</w:t>
      </w:r>
      <w:r w:rsidR="00CB2F99" w:rsidRPr="00213EF3">
        <w:rPr>
          <w:b/>
        </w:rPr>
        <w:t xml:space="preserve"> </w:t>
      </w:r>
      <w:r w:rsidR="00C7059A" w:rsidRPr="00213EF3">
        <w:rPr>
          <w:b/>
        </w:rPr>
        <w:t>Use case thể hiện các hoạt động của c</w:t>
      </w:r>
      <w:r w:rsidR="00CB2F99" w:rsidRPr="00213EF3">
        <w:rPr>
          <w:b/>
        </w:rPr>
        <w:t>hức năng quản lý thuốc</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thuốc</w:t>
      </w:r>
    </w:p>
    <w:p w:rsidR="006C08FA" w:rsidRDefault="00C7059A" w:rsidP="00213EF3">
      <w:pPr>
        <w:pStyle w:val="ListParagraph"/>
        <w:numPr>
          <w:ilvl w:val="0"/>
          <w:numId w:val="12"/>
        </w:numPr>
        <w:tabs>
          <w:tab w:val="left" w:pos="6930"/>
        </w:tabs>
        <w:spacing w:before="120" w:after="120" w:line="360" w:lineRule="auto"/>
      </w:pPr>
      <w:r w:rsidRPr="00213EF3">
        <w:t>Mã số</w:t>
      </w:r>
      <w:r w:rsidR="000A5A0F" w:rsidRPr="00213EF3">
        <w:t xml:space="preserve"> use cas</w:t>
      </w:r>
      <w:r w:rsidRPr="00213EF3">
        <w:t>e: QL0</w:t>
      </w:r>
      <w:r w:rsidR="00BE1D9D" w:rsidRPr="00213EF3">
        <w:t>5</w:t>
      </w:r>
    </w:p>
    <w:p w:rsidR="00E416D1" w:rsidRPr="00213EF3" w:rsidRDefault="00C741E2" w:rsidP="006C08FA">
      <w:pPr>
        <w:tabs>
          <w:tab w:val="left" w:pos="6930"/>
        </w:tabs>
        <w:spacing w:before="120" w:after="120" w:line="360" w:lineRule="auto"/>
        <w:jc w:val="center"/>
      </w:pPr>
      <w:r w:rsidRPr="00C741E2">
        <w:rPr>
          <w:noProof/>
        </w:rPr>
        <w:drawing>
          <wp:inline distT="0" distB="0" distL="0" distR="0" wp14:anchorId="2B81B536" wp14:editId="2A1190D1">
            <wp:extent cx="4352925" cy="2733675"/>
            <wp:effectExtent l="0" t="0" r="0" b="952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8">
                      <a:extLst>
                        <a:ext uri="{28A0092B-C50C-407E-A947-70E740481C1C}">
                          <a14:useLocalDpi xmlns:a14="http://schemas.microsoft.com/office/drawing/2010/main" val="0"/>
                        </a:ext>
                      </a:extLst>
                    </a:blip>
                    <a:srcRect l="3007" t="2970" r="2444" b="3961"/>
                    <a:stretch/>
                  </pic:blipFill>
                  <pic:spPr bwMode="auto">
                    <a:xfrm>
                      <a:off x="0" y="0"/>
                      <a:ext cx="4352925" cy="2733675"/>
                    </a:xfrm>
                    <a:prstGeom prst="rect">
                      <a:avLst/>
                    </a:prstGeom>
                    <a:noFill/>
                    <a:ln>
                      <a:noFill/>
                    </a:ln>
                    <a:extLst>
                      <a:ext uri="{53640926-AAD7-44D8-BBD7-CCE9431645EC}">
                        <a14:shadowObscured xmlns:a14="http://schemas.microsoft.com/office/drawing/2010/main"/>
                      </a:ext>
                    </a:extLst>
                  </pic:spPr>
                </pic:pic>
              </a:graphicData>
            </a:graphic>
          </wp:inline>
        </w:drawing>
      </w:r>
    </w:p>
    <w:p w:rsidR="000E3EAA" w:rsidRPr="00213EF3" w:rsidRDefault="00436068" w:rsidP="00213EF3">
      <w:pPr>
        <w:pStyle w:val="Caption"/>
        <w:spacing w:line="360" w:lineRule="auto"/>
        <w:jc w:val="center"/>
        <w:rPr>
          <w:b w:val="0"/>
          <w:sz w:val="26"/>
          <w:szCs w:val="26"/>
        </w:rPr>
      </w:pPr>
      <w:bookmarkStart w:id="114" w:name="_Toc9086716"/>
      <w:bookmarkStart w:id="115" w:name="_Toc9339952"/>
      <w:bookmarkStart w:id="116" w:name="_Toc12776158"/>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6</w:t>
      </w:r>
      <w:r w:rsidRPr="00213EF3">
        <w:rPr>
          <w:b w:val="0"/>
          <w:sz w:val="26"/>
          <w:szCs w:val="26"/>
        </w:rPr>
        <w:fldChar w:fldCharType="end"/>
      </w:r>
      <w:r w:rsidRPr="00213EF3">
        <w:rPr>
          <w:b w:val="0"/>
          <w:sz w:val="26"/>
          <w:szCs w:val="26"/>
        </w:rPr>
        <w:t>: Use case quản lí thuốc</w:t>
      </w:r>
      <w:bookmarkEnd w:id="114"/>
      <w:bookmarkEnd w:id="115"/>
      <w:bookmarkEnd w:id="116"/>
    </w:p>
    <w:p w:rsidR="00CB2F99" w:rsidRPr="00213EF3" w:rsidRDefault="00CB2F99" w:rsidP="00213EF3">
      <w:pPr>
        <w:tabs>
          <w:tab w:val="left" w:pos="3240"/>
        </w:tabs>
        <w:spacing w:before="120" w:after="120" w:line="360" w:lineRule="auto"/>
        <w:rPr>
          <w:b/>
        </w:rPr>
      </w:pPr>
      <w:r w:rsidRPr="00213EF3">
        <w:rPr>
          <w:b/>
        </w:rPr>
        <w:t>3.2</w:t>
      </w:r>
      <w:r w:rsidR="003659D3" w:rsidRPr="00213EF3">
        <w:rPr>
          <w:b/>
        </w:rPr>
        <w:t>.2</w:t>
      </w:r>
      <w:r w:rsidR="00F43A7D" w:rsidRPr="00213EF3">
        <w:rPr>
          <w:b/>
        </w:rPr>
        <w:t>.6</w:t>
      </w:r>
      <w:r w:rsidRPr="00213EF3">
        <w:rPr>
          <w:b/>
        </w:rPr>
        <w:t xml:space="preserve"> </w:t>
      </w:r>
      <w:r w:rsidR="00C7059A" w:rsidRPr="00213EF3">
        <w:rPr>
          <w:b/>
        </w:rPr>
        <w:t>Use case thể hiện các hoạt động của c</w:t>
      </w:r>
      <w:r w:rsidRPr="00213EF3">
        <w:rPr>
          <w:b/>
        </w:rPr>
        <w:t>hức năng quản lý triệu chứng</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triệu chứng</w:t>
      </w:r>
    </w:p>
    <w:p w:rsidR="006C08FA" w:rsidRPr="006C08FA" w:rsidRDefault="00C7059A" w:rsidP="006C08FA">
      <w:pPr>
        <w:pStyle w:val="ListParagraph"/>
        <w:numPr>
          <w:ilvl w:val="0"/>
          <w:numId w:val="12"/>
        </w:numPr>
        <w:tabs>
          <w:tab w:val="left" w:pos="6930"/>
        </w:tabs>
        <w:spacing w:before="120" w:after="120" w:line="360" w:lineRule="auto"/>
      </w:pPr>
      <w:r w:rsidRPr="00213EF3">
        <w:t xml:space="preserve">Mã số </w:t>
      </w:r>
      <w:r w:rsidR="000A5A0F" w:rsidRPr="00213EF3">
        <w:t>use cas</w:t>
      </w:r>
      <w:r w:rsidR="002269FE" w:rsidRPr="00213EF3">
        <w:t>e: QL06</w:t>
      </w:r>
    </w:p>
    <w:p w:rsidR="00C1705D" w:rsidRPr="00213EF3" w:rsidRDefault="00C741E2" w:rsidP="006C08FA">
      <w:pPr>
        <w:tabs>
          <w:tab w:val="left" w:pos="3240"/>
        </w:tabs>
        <w:spacing w:before="120" w:after="120" w:line="360" w:lineRule="auto"/>
        <w:jc w:val="center"/>
        <w:rPr>
          <w:b/>
        </w:rPr>
      </w:pPr>
      <w:r w:rsidRPr="00C741E2">
        <w:rPr>
          <w:b/>
          <w:noProof/>
        </w:rPr>
        <w:drawing>
          <wp:inline distT="0" distB="0" distL="0" distR="0" wp14:anchorId="7EED5E3D" wp14:editId="734552D4">
            <wp:extent cx="4276725" cy="2714625"/>
            <wp:effectExtent l="0" t="0" r="9525" b="9525"/>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9">
                      <a:extLst>
                        <a:ext uri="{28A0092B-C50C-407E-A947-70E740481C1C}">
                          <a14:useLocalDpi xmlns:a14="http://schemas.microsoft.com/office/drawing/2010/main" val="0"/>
                        </a:ext>
                      </a:extLst>
                    </a:blip>
                    <a:srcRect l="3759" t="2970" r="2819" b="3713"/>
                    <a:stretch/>
                  </pic:blipFill>
                  <pic:spPr bwMode="auto">
                    <a:xfrm>
                      <a:off x="0" y="0"/>
                      <a:ext cx="4276725" cy="2714625"/>
                    </a:xfrm>
                    <a:prstGeom prst="rect">
                      <a:avLst/>
                    </a:prstGeom>
                    <a:noFill/>
                    <a:ln>
                      <a:noFill/>
                    </a:ln>
                    <a:extLst>
                      <a:ext uri="{53640926-AAD7-44D8-BBD7-CCE9431645EC}">
                        <a14:shadowObscured xmlns:a14="http://schemas.microsoft.com/office/drawing/2010/main"/>
                      </a:ext>
                    </a:extLst>
                  </pic:spPr>
                </pic:pic>
              </a:graphicData>
            </a:graphic>
          </wp:inline>
        </w:drawing>
      </w:r>
    </w:p>
    <w:p w:rsidR="00F46C1B" w:rsidRPr="006C08FA" w:rsidRDefault="00436068" w:rsidP="006C08FA">
      <w:pPr>
        <w:pStyle w:val="Caption"/>
        <w:spacing w:line="360" w:lineRule="auto"/>
        <w:jc w:val="center"/>
        <w:rPr>
          <w:b w:val="0"/>
          <w:sz w:val="26"/>
          <w:szCs w:val="26"/>
        </w:rPr>
      </w:pPr>
      <w:bookmarkStart w:id="117" w:name="_Toc9086717"/>
      <w:bookmarkStart w:id="118" w:name="_Toc9339953"/>
      <w:bookmarkStart w:id="119" w:name="_Toc12776159"/>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7</w:t>
      </w:r>
      <w:r w:rsidRPr="00213EF3">
        <w:rPr>
          <w:b w:val="0"/>
          <w:sz w:val="26"/>
          <w:szCs w:val="26"/>
        </w:rPr>
        <w:fldChar w:fldCharType="end"/>
      </w:r>
      <w:r w:rsidRPr="00213EF3">
        <w:rPr>
          <w:b w:val="0"/>
          <w:sz w:val="26"/>
          <w:szCs w:val="26"/>
        </w:rPr>
        <w:t>: Use case quản lí  triệu chứng</w:t>
      </w:r>
      <w:bookmarkEnd w:id="117"/>
      <w:bookmarkEnd w:id="118"/>
      <w:bookmarkEnd w:id="119"/>
    </w:p>
    <w:p w:rsidR="00CB2F99" w:rsidRPr="00213EF3" w:rsidRDefault="003659D3" w:rsidP="00213EF3">
      <w:pPr>
        <w:tabs>
          <w:tab w:val="left" w:pos="3240"/>
        </w:tabs>
        <w:spacing w:before="120" w:after="120" w:line="360" w:lineRule="auto"/>
        <w:rPr>
          <w:b/>
        </w:rPr>
      </w:pPr>
      <w:r w:rsidRPr="00213EF3">
        <w:rPr>
          <w:b/>
        </w:rPr>
        <w:lastRenderedPageBreak/>
        <w:t>3.2.2</w:t>
      </w:r>
      <w:r w:rsidR="00F43A7D" w:rsidRPr="00213EF3">
        <w:rPr>
          <w:b/>
        </w:rPr>
        <w:t>.7</w:t>
      </w:r>
      <w:r w:rsidR="00CB2F99" w:rsidRPr="00213EF3">
        <w:rPr>
          <w:b/>
        </w:rPr>
        <w:t xml:space="preserve"> </w:t>
      </w:r>
      <w:r w:rsidR="00C7059A" w:rsidRPr="00213EF3">
        <w:rPr>
          <w:b/>
        </w:rPr>
        <w:t>Use case thể hiện các hoạt động của c</w:t>
      </w:r>
      <w:r w:rsidR="00CB2F99" w:rsidRPr="00213EF3">
        <w:rPr>
          <w:b/>
        </w:rPr>
        <w:t>hức năng quản lý bệnh nhân</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bệnh nhân</w:t>
      </w:r>
    </w:p>
    <w:p w:rsidR="006C08FA" w:rsidRDefault="00C7059A" w:rsidP="00213EF3">
      <w:pPr>
        <w:pStyle w:val="ListParagraph"/>
        <w:numPr>
          <w:ilvl w:val="0"/>
          <w:numId w:val="12"/>
        </w:numPr>
        <w:tabs>
          <w:tab w:val="left" w:pos="6930"/>
        </w:tabs>
        <w:spacing w:before="120" w:after="120" w:line="360" w:lineRule="auto"/>
      </w:pPr>
      <w:r w:rsidRPr="00213EF3">
        <w:t>Mã số</w:t>
      </w:r>
      <w:r w:rsidR="000A5A0F" w:rsidRPr="00213EF3">
        <w:t xml:space="preserve"> use cas</w:t>
      </w:r>
      <w:r w:rsidRPr="00213EF3">
        <w:t>e: QL0</w:t>
      </w:r>
      <w:r w:rsidR="002269FE" w:rsidRPr="00213EF3">
        <w:t>7</w:t>
      </w:r>
    </w:p>
    <w:p w:rsidR="006F08CF" w:rsidRPr="00213EF3" w:rsidRDefault="00A435ED" w:rsidP="00D761EA">
      <w:pPr>
        <w:tabs>
          <w:tab w:val="left" w:pos="6930"/>
        </w:tabs>
        <w:spacing w:before="120" w:after="120" w:line="360" w:lineRule="auto"/>
        <w:jc w:val="center"/>
      </w:pPr>
      <w:r w:rsidRPr="00A435ED">
        <w:rPr>
          <w:noProof/>
        </w:rPr>
        <w:drawing>
          <wp:inline distT="0" distB="0" distL="0" distR="0" wp14:anchorId="458774D8" wp14:editId="789A569C">
            <wp:extent cx="3695700" cy="2514600"/>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a:extLst>
                        <a:ext uri="{28A0092B-C50C-407E-A947-70E740481C1C}">
                          <a14:useLocalDpi xmlns:a14="http://schemas.microsoft.com/office/drawing/2010/main" val="0"/>
                        </a:ext>
                      </a:extLst>
                    </a:blip>
                    <a:srcRect l="5576" t="2778" r="3077" b="3472"/>
                    <a:stretch/>
                  </pic:blipFill>
                  <pic:spPr bwMode="auto">
                    <a:xfrm>
                      <a:off x="0" y="0"/>
                      <a:ext cx="3695700" cy="2514600"/>
                    </a:xfrm>
                    <a:prstGeom prst="rect">
                      <a:avLst/>
                    </a:prstGeom>
                    <a:noFill/>
                    <a:ln>
                      <a:noFill/>
                    </a:ln>
                    <a:extLst>
                      <a:ext uri="{53640926-AAD7-44D8-BBD7-CCE9431645EC}">
                        <a14:shadowObscured xmlns:a14="http://schemas.microsoft.com/office/drawing/2010/main"/>
                      </a:ext>
                    </a:extLst>
                  </pic:spPr>
                </pic:pic>
              </a:graphicData>
            </a:graphic>
          </wp:inline>
        </w:drawing>
      </w:r>
    </w:p>
    <w:p w:rsidR="00387B39" w:rsidRPr="00213EF3" w:rsidRDefault="00436068" w:rsidP="00213EF3">
      <w:pPr>
        <w:pStyle w:val="Caption"/>
        <w:spacing w:line="360" w:lineRule="auto"/>
        <w:jc w:val="center"/>
        <w:rPr>
          <w:b w:val="0"/>
          <w:sz w:val="26"/>
          <w:szCs w:val="26"/>
        </w:rPr>
      </w:pPr>
      <w:bookmarkStart w:id="120" w:name="_Toc9086718"/>
      <w:bookmarkStart w:id="121" w:name="_Toc9339954"/>
      <w:bookmarkStart w:id="122" w:name="_Toc12776160"/>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8</w:t>
      </w:r>
      <w:r w:rsidRPr="00213EF3">
        <w:rPr>
          <w:b w:val="0"/>
          <w:sz w:val="26"/>
          <w:szCs w:val="26"/>
        </w:rPr>
        <w:fldChar w:fldCharType="end"/>
      </w:r>
      <w:r w:rsidRPr="00213EF3">
        <w:rPr>
          <w:b w:val="0"/>
          <w:sz w:val="26"/>
          <w:szCs w:val="26"/>
        </w:rPr>
        <w:t>: Use case quả</w:t>
      </w:r>
      <w:r w:rsidR="00DF6E2F" w:rsidRPr="00213EF3">
        <w:rPr>
          <w:b w:val="0"/>
          <w:sz w:val="26"/>
          <w:szCs w:val="26"/>
        </w:rPr>
        <w:t xml:space="preserve">n lí </w:t>
      </w:r>
      <w:r w:rsidRPr="00213EF3">
        <w:rPr>
          <w:b w:val="0"/>
          <w:sz w:val="26"/>
          <w:szCs w:val="26"/>
        </w:rPr>
        <w:t>bệnh nhân</w:t>
      </w:r>
      <w:bookmarkEnd w:id="120"/>
      <w:bookmarkEnd w:id="121"/>
      <w:bookmarkEnd w:id="122"/>
    </w:p>
    <w:p w:rsidR="00CB2F99" w:rsidRPr="00213EF3" w:rsidRDefault="003659D3" w:rsidP="00213EF3">
      <w:pPr>
        <w:tabs>
          <w:tab w:val="left" w:pos="3240"/>
        </w:tabs>
        <w:spacing w:before="120" w:after="120" w:line="360" w:lineRule="auto"/>
        <w:rPr>
          <w:b/>
        </w:rPr>
      </w:pPr>
      <w:r w:rsidRPr="00213EF3">
        <w:rPr>
          <w:b/>
        </w:rPr>
        <w:t>3.2.2</w:t>
      </w:r>
      <w:r w:rsidR="00F43A7D" w:rsidRPr="00213EF3">
        <w:rPr>
          <w:b/>
        </w:rPr>
        <w:t xml:space="preserve">.8 </w:t>
      </w:r>
      <w:r w:rsidR="00C7059A" w:rsidRPr="00213EF3">
        <w:rPr>
          <w:b/>
        </w:rPr>
        <w:t>Use case thể hiện các hoạt động của c</w:t>
      </w:r>
      <w:r w:rsidR="00F43A7D" w:rsidRPr="00213EF3">
        <w:rPr>
          <w:b/>
        </w:rPr>
        <w:t>hức năng quản lý bác sĩ</w:t>
      </w:r>
    </w:p>
    <w:p w:rsidR="00FF5CBE" w:rsidRPr="00213EF3" w:rsidRDefault="00C7059A" w:rsidP="00213EF3">
      <w:pPr>
        <w:pStyle w:val="ListParagraph"/>
        <w:numPr>
          <w:ilvl w:val="0"/>
          <w:numId w:val="12"/>
        </w:numPr>
        <w:tabs>
          <w:tab w:val="left" w:pos="6930"/>
        </w:tabs>
        <w:spacing w:before="120" w:after="120" w:line="360" w:lineRule="auto"/>
      </w:pPr>
      <w:r w:rsidRPr="00213EF3">
        <w:t>Tên Use case: Quản lí bác sĩ</w:t>
      </w:r>
    </w:p>
    <w:p w:rsidR="00D761EA" w:rsidRDefault="00C7059A" w:rsidP="00D761EA">
      <w:pPr>
        <w:pStyle w:val="ListParagraph"/>
        <w:numPr>
          <w:ilvl w:val="0"/>
          <w:numId w:val="12"/>
        </w:numPr>
        <w:tabs>
          <w:tab w:val="left" w:pos="6930"/>
        </w:tabs>
        <w:spacing w:before="120" w:after="120" w:line="360" w:lineRule="auto"/>
      </w:pPr>
      <w:r w:rsidRPr="00213EF3">
        <w:t xml:space="preserve">Mã số </w:t>
      </w:r>
      <w:r w:rsidR="000A5A0F" w:rsidRPr="00213EF3">
        <w:t>use cas</w:t>
      </w:r>
      <w:r w:rsidR="002269FE" w:rsidRPr="00213EF3">
        <w:t>e: QL08</w:t>
      </w:r>
      <w:bookmarkStart w:id="123" w:name="_Toc9086719"/>
      <w:bookmarkStart w:id="124" w:name="_Toc9339955"/>
    </w:p>
    <w:p w:rsidR="00D761EA" w:rsidRPr="00213EF3" w:rsidRDefault="00D761EA" w:rsidP="00D761EA">
      <w:pPr>
        <w:tabs>
          <w:tab w:val="left" w:pos="6930"/>
        </w:tabs>
        <w:spacing w:before="120" w:after="120" w:line="360" w:lineRule="auto"/>
        <w:jc w:val="center"/>
      </w:pPr>
      <w:r w:rsidRPr="00D761EA">
        <w:rPr>
          <w:noProof/>
        </w:rPr>
        <w:drawing>
          <wp:inline distT="0" distB="0" distL="0" distR="0" wp14:anchorId="53F99E33" wp14:editId="2A36EA5D">
            <wp:extent cx="3838575" cy="2933700"/>
            <wp:effectExtent l="0" t="0" r="952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1">
                      <a:extLst>
                        <a:ext uri="{28A0092B-C50C-407E-A947-70E740481C1C}">
                          <a14:useLocalDpi xmlns:a14="http://schemas.microsoft.com/office/drawing/2010/main" val="0"/>
                        </a:ext>
                      </a:extLst>
                    </a:blip>
                    <a:srcRect l="3538" t="3465" r="3352" b="3961"/>
                    <a:stretch/>
                  </pic:blipFill>
                  <pic:spPr bwMode="auto">
                    <a:xfrm>
                      <a:off x="0" y="0"/>
                      <a:ext cx="3838575" cy="2933700"/>
                    </a:xfrm>
                    <a:prstGeom prst="rect">
                      <a:avLst/>
                    </a:prstGeom>
                    <a:noFill/>
                    <a:ln>
                      <a:noFill/>
                    </a:ln>
                    <a:extLst>
                      <a:ext uri="{53640926-AAD7-44D8-BBD7-CCE9431645EC}">
                        <a14:shadowObscured xmlns:a14="http://schemas.microsoft.com/office/drawing/2010/main"/>
                      </a:ext>
                    </a:extLst>
                  </pic:spPr>
                </pic:pic>
              </a:graphicData>
            </a:graphic>
          </wp:inline>
        </w:drawing>
      </w:r>
    </w:p>
    <w:p w:rsidR="00E416D1" w:rsidRPr="006A6307" w:rsidRDefault="00436068" w:rsidP="006A6307">
      <w:pPr>
        <w:pStyle w:val="Caption"/>
        <w:spacing w:line="360" w:lineRule="auto"/>
        <w:jc w:val="center"/>
        <w:rPr>
          <w:b w:val="0"/>
          <w:sz w:val="26"/>
          <w:szCs w:val="26"/>
        </w:rPr>
      </w:pPr>
      <w:bookmarkStart w:id="125" w:name="_Toc12776161"/>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9</w:t>
      </w:r>
      <w:r w:rsidRPr="00213EF3">
        <w:rPr>
          <w:b w:val="0"/>
          <w:sz w:val="26"/>
          <w:szCs w:val="26"/>
        </w:rPr>
        <w:fldChar w:fldCharType="end"/>
      </w:r>
      <w:r w:rsidRPr="00213EF3">
        <w:rPr>
          <w:b w:val="0"/>
          <w:sz w:val="26"/>
          <w:szCs w:val="26"/>
        </w:rPr>
        <w:t>: Use case quản lí bác sĩ</w:t>
      </w:r>
      <w:bookmarkEnd w:id="123"/>
      <w:bookmarkEnd w:id="124"/>
      <w:bookmarkEnd w:id="125"/>
    </w:p>
    <w:p w:rsidR="00F43A7D" w:rsidRPr="00213EF3" w:rsidRDefault="003659D3" w:rsidP="00213EF3">
      <w:pPr>
        <w:tabs>
          <w:tab w:val="left" w:pos="3240"/>
        </w:tabs>
        <w:spacing w:before="120" w:after="120" w:line="360" w:lineRule="auto"/>
        <w:rPr>
          <w:b/>
        </w:rPr>
      </w:pPr>
      <w:r w:rsidRPr="00213EF3">
        <w:rPr>
          <w:b/>
        </w:rPr>
        <w:lastRenderedPageBreak/>
        <w:t>3.2.2.9</w:t>
      </w:r>
      <w:r w:rsidR="00F43A7D" w:rsidRPr="00213EF3">
        <w:rPr>
          <w:b/>
        </w:rPr>
        <w:t xml:space="preserve"> </w:t>
      </w:r>
      <w:r w:rsidR="00C7059A" w:rsidRPr="00213EF3">
        <w:rPr>
          <w:b/>
        </w:rPr>
        <w:t>Use case thể hiện c</w:t>
      </w:r>
      <w:r w:rsidR="00F43A7D" w:rsidRPr="00213EF3">
        <w:rPr>
          <w:b/>
        </w:rPr>
        <w:t>hức năng quản lý hồ sơ bệnh nhân</w:t>
      </w:r>
    </w:p>
    <w:p w:rsidR="00C7059A" w:rsidRPr="00213EF3" w:rsidRDefault="00C7059A" w:rsidP="00213EF3">
      <w:pPr>
        <w:pStyle w:val="ListParagraph"/>
        <w:numPr>
          <w:ilvl w:val="0"/>
          <w:numId w:val="12"/>
        </w:numPr>
        <w:tabs>
          <w:tab w:val="left" w:pos="6930"/>
        </w:tabs>
        <w:spacing w:before="120" w:after="120" w:line="360" w:lineRule="auto"/>
      </w:pPr>
      <w:r w:rsidRPr="00213EF3">
        <w:t>Tên Use case: Quản lí hồ sơ bệnh nhân</w:t>
      </w:r>
    </w:p>
    <w:p w:rsidR="00C7059A" w:rsidRPr="00213EF3" w:rsidRDefault="00C7059A" w:rsidP="00213EF3">
      <w:pPr>
        <w:pStyle w:val="ListParagraph"/>
        <w:numPr>
          <w:ilvl w:val="0"/>
          <w:numId w:val="12"/>
        </w:numPr>
        <w:tabs>
          <w:tab w:val="left" w:pos="6930"/>
        </w:tabs>
        <w:spacing w:before="120" w:after="120" w:line="360" w:lineRule="auto"/>
      </w:pPr>
      <w:r w:rsidRPr="00213EF3">
        <w:t>Mã số</w:t>
      </w:r>
      <w:r w:rsidR="000A5A0F" w:rsidRPr="00213EF3">
        <w:t xml:space="preserve"> use cas</w:t>
      </w:r>
      <w:r w:rsidRPr="00213EF3">
        <w:t>e: QL0</w:t>
      </w:r>
      <w:r w:rsidR="002269FE" w:rsidRPr="00213EF3">
        <w:t>9</w:t>
      </w:r>
    </w:p>
    <w:p w:rsidR="003659D3" w:rsidRPr="00213EF3" w:rsidRDefault="00A435ED" w:rsidP="00A435ED">
      <w:pPr>
        <w:tabs>
          <w:tab w:val="left" w:pos="6930"/>
        </w:tabs>
        <w:spacing w:before="120" w:after="120" w:line="360" w:lineRule="auto"/>
        <w:jc w:val="center"/>
      </w:pPr>
      <w:r w:rsidRPr="00A435ED">
        <w:rPr>
          <w:noProof/>
        </w:rPr>
        <w:drawing>
          <wp:inline distT="0" distB="0" distL="0" distR="0" wp14:anchorId="17C9B17A" wp14:editId="2FAA57EF">
            <wp:extent cx="3714750" cy="2809875"/>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14750" cy="2809875"/>
                    </a:xfrm>
                    <a:prstGeom prst="rect">
                      <a:avLst/>
                    </a:prstGeom>
                    <a:noFill/>
                    <a:ln>
                      <a:noFill/>
                    </a:ln>
                  </pic:spPr>
                </pic:pic>
              </a:graphicData>
            </a:graphic>
          </wp:inline>
        </w:drawing>
      </w:r>
    </w:p>
    <w:p w:rsidR="00436068" w:rsidRPr="00213EF3" w:rsidRDefault="00436068" w:rsidP="00213EF3">
      <w:pPr>
        <w:pStyle w:val="Caption"/>
        <w:spacing w:line="360" w:lineRule="auto"/>
        <w:jc w:val="center"/>
        <w:rPr>
          <w:b w:val="0"/>
          <w:sz w:val="26"/>
          <w:szCs w:val="26"/>
        </w:rPr>
      </w:pPr>
      <w:bookmarkStart w:id="126" w:name="_Toc9086720"/>
      <w:bookmarkStart w:id="127" w:name="_Toc9339956"/>
      <w:bookmarkStart w:id="128" w:name="_Toc12776162"/>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10</w:t>
      </w:r>
      <w:r w:rsidRPr="00213EF3">
        <w:rPr>
          <w:b w:val="0"/>
          <w:sz w:val="26"/>
          <w:szCs w:val="26"/>
        </w:rPr>
        <w:fldChar w:fldCharType="end"/>
      </w:r>
      <w:r w:rsidRPr="00213EF3">
        <w:rPr>
          <w:b w:val="0"/>
          <w:sz w:val="26"/>
          <w:szCs w:val="26"/>
        </w:rPr>
        <w:t>: Use case quản lí  hồ sơ bệnh nhân</w:t>
      </w:r>
      <w:bookmarkEnd w:id="126"/>
      <w:bookmarkEnd w:id="127"/>
      <w:bookmarkEnd w:id="128"/>
    </w:p>
    <w:p w:rsidR="00F43A7D" w:rsidRPr="00213EF3" w:rsidRDefault="003659D3" w:rsidP="00213EF3">
      <w:pPr>
        <w:tabs>
          <w:tab w:val="left" w:pos="3240"/>
        </w:tabs>
        <w:spacing w:before="120" w:after="120" w:line="360" w:lineRule="auto"/>
        <w:rPr>
          <w:b/>
        </w:rPr>
      </w:pPr>
      <w:r w:rsidRPr="00213EF3">
        <w:rPr>
          <w:b/>
        </w:rPr>
        <w:t>3.2.2.10</w:t>
      </w:r>
      <w:r w:rsidR="00F43A7D" w:rsidRPr="00213EF3">
        <w:rPr>
          <w:b/>
        </w:rPr>
        <w:t xml:space="preserve"> </w:t>
      </w:r>
      <w:r w:rsidR="00C7059A" w:rsidRPr="00213EF3">
        <w:rPr>
          <w:b/>
        </w:rPr>
        <w:t>Use case thể hiện các hoạt động của c</w:t>
      </w:r>
      <w:r w:rsidR="00F43A7D" w:rsidRPr="00213EF3">
        <w:rPr>
          <w:b/>
        </w:rPr>
        <w:t>hức năng Chẩn đoán bệnh</w:t>
      </w:r>
    </w:p>
    <w:p w:rsidR="00C7059A" w:rsidRPr="00213EF3" w:rsidRDefault="00E05327" w:rsidP="00213EF3">
      <w:pPr>
        <w:pStyle w:val="ListParagraph"/>
        <w:numPr>
          <w:ilvl w:val="0"/>
          <w:numId w:val="12"/>
        </w:numPr>
        <w:tabs>
          <w:tab w:val="left" w:pos="6930"/>
        </w:tabs>
        <w:spacing w:before="120" w:after="120" w:line="360" w:lineRule="auto"/>
      </w:pPr>
      <w:r w:rsidRPr="00213EF3">
        <w:t>Tên Use case: C</w:t>
      </w:r>
      <w:r w:rsidR="00C7059A" w:rsidRPr="00213EF3">
        <w:t>hẩn đoán bệnh</w:t>
      </w:r>
    </w:p>
    <w:p w:rsidR="00A2174C" w:rsidRPr="00213EF3" w:rsidRDefault="00C7059A" w:rsidP="00213EF3">
      <w:pPr>
        <w:pStyle w:val="ListParagraph"/>
        <w:numPr>
          <w:ilvl w:val="0"/>
          <w:numId w:val="12"/>
        </w:numPr>
        <w:tabs>
          <w:tab w:val="left" w:pos="6930"/>
        </w:tabs>
        <w:spacing w:before="120" w:after="120" w:line="360" w:lineRule="auto"/>
      </w:pPr>
      <w:r w:rsidRPr="00213EF3">
        <w:t>Mã số</w:t>
      </w:r>
      <w:r w:rsidR="000A5A0F" w:rsidRPr="00213EF3">
        <w:t xml:space="preserve"> use cas</w:t>
      </w:r>
      <w:r w:rsidRPr="00213EF3">
        <w:t>e: QL01</w:t>
      </w:r>
      <w:r w:rsidR="002269FE" w:rsidRPr="00213EF3">
        <w:t>0</w:t>
      </w:r>
    </w:p>
    <w:p w:rsidR="00C1705D" w:rsidRPr="00213EF3" w:rsidRDefault="00600B0B" w:rsidP="00A435ED">
      <w:pPr>
        <w:spacing w:before="120" w:after="120" w:line="360" w:lineRule="auto"/>
        <w:ind w:right="-1"/>
        <w:jc w:val="center"/>
      </w:pPr>
      <w:r w:rsidRPr="00600B0B">
        <w:rPr>
          <w:noProof/>
        </w:rPr>
        <w:drawing>
          <wp:inline distT="0" distB="0" distL="0" distR="0" wp14:anchorId="34FC31A9" wp14:editId="4A09DEF6">
            <wp:extent cx="3810000" cy="2276475"/>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0000" cy="2276475"/>
                    </a:xfrm>
                    <a:prstGeom prst="rect">
                      <a:avLst/>
                    </a:prstGeom>
                    <a:noFill/>
                    <a:ln>
                      <a:noFill/>
                    </a:ln>
                  </pic:spPr>
                </pic:pic>
              </a:graphicData>
            </a:graphic>
          </wp:inline>
        </w:drawing>
      </w:r>
    </w:p>
    <w:p w:rsidR="00C1705D" w:rsidRPr="00213EF3" w:rsidRDefault="00436068" w:rsidP="00213EF3">
      <w:pPr>
        <w:pStyle w:val="Caption"/>
        <w:spacing w:line="360" w:lineRule="auto"/>
        <w:jc w:val="center"/>
        <w:rPr>
          <w:b w:val="0"/>
          <w:sz w:val="26"/>
          <w:szCs w:val="26"/>
        </w:rPr>
      </w:pPr>
      <w:bookmarkStart w:id="129" w:name="_Toc9086721"/>
      <w:bookmarkStart w:id="130" w:name="_Toc9339957"/>
      <w:bookmarkStart w:id="131" w:name="_Toc12776163"/>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11</w:t>
      </w:r>
      <w:r w:rsidRPr="00213EF3">
        <w:rPr>
          <w:b w:val="0"/>
          <w:sz w:val="26"/>
          <w:szCs w:val="26"/>
        </w:rPr>
        <w:fldChar w:fldCharType="end"/>
      </w:r>
      <w:r w:rsidRPr="00213EF3">
        <w:rPr>
          <w:b w:val="0"/>
          <w:sz w:val="26"/>
          <w:szCs w:val="26"/>
        </w:rPr>
        <w:t>: Use case khám bệnh</w:t>
      </w:r>
      <w:bookmarkEnd w:id="129"/>
      <w:bookmarkEnd w:id="130"/>
      <w:bookmarkEnd w:id="131"/>
    </w:p>
    <w:p w:rsidR="006A6307" w:rsidRDefault="006A6307" w:rsidP="00213EF3">
      <w:pPr>
        <w:tabs>
          <w:tab w:val="left" w:pos="3240"/>
        </w:tabs>
        <w:spacing w:before="120" w:after="120" w:line="360" w:lineRule="auto"/>
        <w:rPr>
          <w:b/>
          <w:lang w:val="vi-VN"/>
        </w:rPr>
      </w:pPr>
      <w:bookmarkStart w:id="132" w:name="_Toc515463902"/>
      <w:bookmarkStart w:id="133" w:name="_Toc517011620"/>
      <w:bookmarkStart w:id="134" w:name="_Toc517013587"/>
      <w:bookmarkStart w:id="135" w:name="_Toc517014376"/>
      <w:bookmarkStart w:id="136" w:name="_Toc517015034"/>
    </w:p>
    <w:p w:rsidR="00F43A7D" w:rsidRPr="00213EF3" w:rsidRDefault="003659D3" w:rsidP="00213EF3">
      <w:pPr>
        <w:tabs>
          <w:tab w:val="left" w:pos="3240"/>
        </w:tabs>
        <w:spacing w:before="120" w:after="120" w:line="360" w:lineRule="auto"/>
        <w:rPr>
          <w:b/>
          <w:color w:val="5B9BD5" w:themeColor="accent1"/>
        </w:rPr>
      </w:pPr>
      <w:r w:rsidRPr="00213EF3">
        <w:rPr>
          <w:b/>
          <w:lang w:val="vi-VN"/>
        </w:rPr>
        <w:lastRenderedPageBreak/>
        <w:t>3.2.3</w:t>
      </w:r>
      <w:r w:rsidR="00F43A7D" w:rsidRPr="00213EF3">
        <w:rPr>
          <w:b/>
          <w:lang w:val="vi-VN"/>
        </w:rPr>
        <w:t xml:space="preserve"> Xây dựng kịch bản cho use case</w:t>
      </w:r>
      <w:bookmarkEnd w:id="132"/>
      <w:bookmarkEnd w:id="133"/>
      <w:bookmarkEnd w:id="134"/>
      <w:bookmarkEnd w:id="135"/>
      <w:bookmarkEnd w:id="136"/>
    </w:p>
    <w:p w:rsidR="00F43A7D" w:rsidRPr="00213EF3" w:rsidRDefault="00B213C5" w:rsidP="00213EF3">
      <w:pPr>
        <w:pStyle w:val="Caption"/>
        <w:spacing w:line="360" w:lineRule="auto"/>
        <w:jc w:val="center"/>
        <w:rPr>
          <w:rFonts w:eastAsia="Calibri"/>
          <w:b w:val="0"/>
          <w:iCs/>
          <w:color w:val="000000"/>
          <w:sz w:val="26"/>
          <w:szCs w:val="26"/>
          <w:lang w:val="vi-VN"/>
        </w:rPr>
      </w:pPr>
      <w:bookmarkStart w:id="137" w:name="_Toc9339407"/>
      <w:bookmarkStart w:id="138" w:name="_Toc13487077"/>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w:t>
      </w:r>
      <w:r w:rsidRPr="00213EF3">
        <w:rPr>
          <w:b w:val="0"/>
          <w:sz w:val="26"/>
          <w:szCs w:val="26"/>
        </w:rPr>
        <w:fldChar w:fldCharType="end"/>
      </w:r>
      <w:r w:rsidRPr="00213EF3">
        <w:rPr>
          <w:b w:val="0"/>
          <w:sz w:val="26"/>
          <w:szCs w:val="26"/>
        </w:rPr>
        <w:t>: Use case quản lí bệnh</w:t>
      </w:r>
      <w:bookmarkEnd w:id="137"/>
      <w:bookmarkEnd w:id="138"/>
    </w:p>
    <w:tbl>
      <w:tblPr>
        <w:tblStyle w:val="TableGrid1"/>
        <w:tblW w:w="0" w:type="auto"/>
        <w:tblLook w:val="04A0" w:firstRow="1" w:lastRow="0" w:firstColumn="1" w:lastColumn="0" w:noHBand="0" w:noVBand="1"/>
      </w:tblPr>
      <w:tblGrid>
        <w:gridCol w:w="8777"/>
      </w:tblGrid>
      <w:tr w:rsidR="00F43A7D" w:rsidRPr="00213EF3" w:rsidTr="00F43A7D">
        <w:tc>
          <w:tcPr>
            <w:tcW w:w="8778" w:type="dxa"/>
          </w:tcPr>
          <w:p w:rsidR="00F43A7D" w:rsidRPr="00213EF3" w:rsidRDefault="00F43A7D" w:rsidP="00213EF3">
            <w:pPr>
              <w:spacing w:before="120" w:after="120"/>
              <w:ind w:left="567" w:right="-1"/>
            </w:pPr>
            <w:r w:rsidRPr="00213EF3">
              <w:rPr>
                <w:b/>
              </w:rPr>
              <w:t>Mục đích:</w:t>
            </w:r>
          </w:p>
          <w:p w:rsidR="00F43A7D" w:rsidRPr="00213EF3" w:rsidRDefault="00F43A7D" w:rsidP="00213EF3">
            <w:pPr>
              <w:numPr>
                <w:ilvl w:val="0"/>
                <w:numId w:val="21"/>
              </w:numPr>
              <w:spacing w:before="120" w:after="120"/>
              <w:ind w:right="-1"/>
              <w:contextualSpacing/>
            </w:pPr>
            <w:r w:rsidRPr="00213EF3">
              <w:t xml:space="preserve">Giúp </w:t>
            </w:r>
            <w:r w:rsidR="00E05327" w:rsidRPr="00213EF3">
              <w:rPr>
                <w:lang w:val="vi-VN"/>
              </w:rPr>
              <w:t>người quản trị</w:t>
            </w:r>
            <w:r w:rsidRPr="00213EF3">
              <w:t xml:space="preserve"> có thể quản lí các loại bệnh một cách nhanh chóng,chính xác và thuận tiện.</w:t>
            </w:r>
            <w:r w:rsidR="00E05327" w:rsidRPr="00213EF3">
              <w:t xml:space="preserve"> Bác sĩ có thểm xem và tìm kiếm thông tin bệnh.</w:t>
            </w:r>
          </w:p>
          <w:p w:rsidR="00F43A7D" w:rsidRPr="00213EF3" w:rsidRDefault="00F43A7D" w:rsidP="00213EF3">
            <w:pPr>
              <w:numPr>
                <w:ilvl w:val="0"/>
                <w:numId w:val="21"/>
              </w:numPr>
              <w:spacing w:before="120" w:after="120"/>
              <w:ind w:right="-1"/>
              <w:contextualSpacing/>
            </w:pPr>
            <w:r w:rsidRPr="00213EF3">
              <w:t xml:space="preserve">Giúp việc quản lí các loại bệnh </w:t>
            </w:r>
            <w:r w:rsidRPr="00213EF3">
              <w:rPr>
                <w:lang w:val="vi-VN"/>
              </w:rPr>
              <w:t>một cách hiểu quả mà không tốn quá nhiều công đoạn sổ sách</w:t>
            </w:r>
            <w:r w:rsidRPr="00213EF3">
              <w:t>. Các bác sĩ thuận tiện tra cứu, tìm hiểu nhiều loại bệnh.</w:t>
            </w:r>
          </w:p>
        </w:tc>
      </w:tr>
      <w:tr w:rsidR="00F43A7D" w:rsidRPr="00213EF3" w:rsidTr="00F43A7D">
        <w:tc>
          <w:tcPr>
            <w:tcW w:w="8778" w:type="dxa"/>
          </w:tcPr>
          <w:p w:rsidR="00F43A7D" w:rsidRPr="00213EF3" w:rsidRDefault="00F43A7D" w:rsidP="00213EF3">
            <w:pPr>
              <w:spacing w:before="120" w:after="120"/>
              <w:ind w:left="567" w:right="-1"/>
              <w:rPr>
                <w:b/>
              </w:rPr>
            </w:pPr>
            <w:r w:rsidRPr="00213EF3">
              <w:rPr>
                <w:b/>
              </w:rPr>
              <w:t xml:space="preserve">Tác nhân, mô tả chung: </w:t>
            </w:r>
          </w:p>
          <w:p w:rsidR="00F43A7D" w:rsidRPr="00213EF3" w:rsidRDefault="00F43A7D" w:rsidP="00213EF3">
            <w:pPr>
              <w:numPr>
                <w:ilvl w:val="0"/>
                <w:numId w:val="22"/>
              </w:numPr>
              <w:spacing w:before="120" w:after="120"/>
              <w:ind w:right="-1"/>
              <w:contextualSpacing/>
            </w:pPr>
            <w:r w:rsidRPr="00213EF3">
              <w:t xml:space="preserve">Tác nhân: </w:t>
            </w:r>
            <w:r w:rsidR="00E05327" w:rsidRPr="00213EF3">
              <w:t>Quản trị và b</w:t>
            </w:r>
            <w:r w:rsidRPr="00213EF3">
              <w:t>ác sĩ</w:t>
            </w:r>
            <w:r w:rsidR="000E1B11" w:rsidRPr="00213EF3">
              <w:t>.</w:t>
            </w:r>
          </w:p>
          <w:p w:rsidR="00F43A7D" w:rsidRPr="00213EF3" w:rsidRDefault="00F43A7D" w:rsidP="00213EF3">
            <w:pPr>
              <w:numPr>
                <w:ilvl w:val="0"/>
                <w:numId w:val="22"/>
              </w:numPr>
              <w:spacing w:before="120" w:after="120"/>
              <w:ind w:right="-1"/>
              <w:contextualSpacing/>
            </w:pPr>
            <w:r w:rsidRPr="00213EF3">
              <w:t xml:space="preserve">Mô tả chung: </w:t>
            </w:r>
            <w:r w:rsidR="00CE2CD6" w:rsidRPr="00213EF3">
              <w:t xml:space="preserve">Quản trị có thể </w:t>
            </w:r>
            <w:r w:rsidR="002D5BA4" w:rsidRPr="00213EF3">
              <w:t xml:space="preserve"> thêm, sửa, xoa, xem danh sách và tìm kiếm các loại bệnh.</w:t>
            </w:r>
            <w:r w:rsidR="00CE2CD6" w:rsidRPr="00213EF3">
              <w:t xml:space="preserve"> Bác sĩ chỉ có thể tìm kiếm và xem thông tin bệnh.</w:t>
            </w:r>
          </w:p>
        </w:tc>
      </w:tr>
      <w:tr w:rsidR="00F43A7D" w:rsidRPr="00213EF3" w:rsidTr="00F43A7D">
        <w:tc>
          <w:tcPr>
            <w:tcW w:w="8778" w:type="dxa"/>
          </w:tcPr>
          <w:p w:rsidR="00F43A7D" w:rsidRPr="00213EF3" w:rsidRDefault="00F43A7D" w:rsidP="00213EF3">
            <w:pPr>
              <w:spacing w:before="120" w:after="120"/>
              <w:ind w:left="567" w:right="-1"/>
              <w:rPr>
                <w:b/>
              </w:rPr>
            </w:pPr>
            <w:r w:rsidRPr="00213EF3">
              <w:rPr>
                <w:b/>
              </w:rPr>
              <w:t>Luồng sự kiện chính:</w:t>
            </w:r>
          </w:p>
          <w:p w:rsidR="007851E6" w:rsidRPr="00213EF3" w:rsidRDefault="007851E6" w:rsidP="00213EF3">
            <w:pPr>
              <w:pStyle w:val="ListParagraph"/>
              <w:numPr>
                <w:ilvl w:val="0"/>
                <w:numId w:val="5"/>
              </w:numPr>
              <w:spacing w:before="120" w:after="120"/>
              <w:ind w:right="-1"/>
            </w:pPr>
            <w:r w:rsidRPr="00213EF3">
              <w:t>Thêm Mới</w:t>
            </w:r>
          </w:p>
          <w:p w:rsidR="007851E6" w:rsidRPr="00213EF3" w:rsidRDefault="007851E6" w:rsidP="00213EF3">
            <w:pPr>
              <w:pStyle w:val="ListParagraph"/>
              <w:numPr>
                <w:ilvl w:val="0"/>
                <w:numId w:val="2"/>
              </w:numPr>
              <w:spacing w:before="120" w:after="120"/>
              <w:ind w:right="-1"/>
            </w:pPr>
            <w:r w:rsidRPr="00213EF3">
              <w:t>Hệ Thống hiện thị mã bệnh</w:t>
            </w:r>
            <w:r w:rsidR="008E4733" w:rsidRPr="00213EF3">
              <w:t>(tự động sinh)</w:t>
            </w:r>
            <w:r w:rsidRPr="00213EF3">
              <w:t>, tên bệnh.</w:t>
            </w:r>
          </w:p>
          <w:p w:rsidR="007851E6" w:rsidRPr="00213EF3" w:rsidRDefault="00CE2CD6" w:rsidP="00213EF3">
            <w:pPr>
              <w:pStyle w:val="ListParagraph"/>
              <w:numPr>
                <w:ilvl w:val="0"/>
                <w:numId w:val="2"/>
              </w:numPr>
              <w:spacing w:before="120" w:after="120"/>
              <w:ind w:right="-1"/>
            </w:pPr>
            <w:r w:rsidRPr="00213EF3">
              <w:t xml:space="preserve">Quản trị </w:t>
            </w:r>
            <w:r w:rsidR="007851E6" w:rsidRPr="00213EF3">
              <w:t>điề</w:t>
            </w:r>
            <w:r w:rsidR="00AC50C3" w:rsidRPr="00213EF3">
              <w:t>n thông tin bệnh vào</w:t>
            </w:r>
            <w:r w:rsidR="007851E6" w:rsidRPr="00213EF3">
              <w:t>.</w:t>
            </w:r>
          </w:p>
          <w:p w:rsidR="007851E6" w:rsidRPr="00213EF3" w:rsidRDefault="007851E6" w:rsidP="00213EF3">
            <w:pPr>
              <w:pStyle w:val="ListParagraph"/>
              <w:numPr>
                <w:ilvl w:val="0"/>
                <w:numId w:val="2"/>
              </w:numPr>
              <w:spacing w:before="120" w:after="120"/>
              <w:ind w:right="-1"/>
            </w:pPr>
            <w:r w:rsidRPr="00213EF3">
              <w:t>Chọn lưu CSDL</w:t>
            </w:r>
            <w:r w:rsidR="00AC50C3" w:rsidRPr="00213EF3">
              <w:t>.</w:t>
            </w:r>
          </w:p>
          <w:p w:rsidR="007851E6" w:rsidRPr="00213EF3" w:rsidRDefault="007851E6" w:rsidP="00213EF3">
            <w:pPr>
              <w:pStyle w:val="ListParagraph"/>
              <w:numPr>
                <w:ilvl w:val="0"/>
                <w:numId w:val="2"/>
              </w:numPr>
              <w:spacing w:before="120" w:after="120"/>
              <w:ind w:right="-1"/>
            </w:pPr>
            <w:r w:rsidRPr="00213EF3">
              <w:t>Xác nhận việc thêm bệnh</w:t>
            </w:r>
            <w:r w:rsidR="00AC50C3" w:rsidRPr="00213EF3">
              <w:t>.</w:t>
            </w:r>
          </w:p>
          <w:p w:rsidR="007851E6" w:rsidRPr="00213EF3" w:rsidRDefault="00CE2CD6" w:rsidP="00213EF3">
            <w:pPr>
              <w:pStyle w:val="ListParagraph"/>
              <w:numPr>
                <w:ilvl w:val="0"/>
                <w:numId w:val="2"/>
              </w:numPr>
              <w:spacing w:before="120" w:after="120"/>
              <w:ind w:right="-1"/>
            </w:pPr>
            <w:r w:rsidRPr="00213EF3">
              <w:t xml:space="preserve">Quản trị </w:t>
            </w:r>
            <w:r w:rsidR="007851E6" w:rsidRPr="00213EF3">
              <w:t>chọn ok</w:t>
            </w:r>
            <w:r w:rsidR="00EB52F7" w:rsidRPr="00213EF3">
              <w:t xml:space="preserve">, thêm bệnh thành công. Nếu </w:t>
            </w:r>
            <w:r w:rsidRPr="00213EF3">
              <w:t xml:space="preserve">Quản trị </w:t>
            </w:r>
            <w:r w:rsidR="00EB52F7" w:rsidRPr="00213EF3">
              <w:t>chọn hủy ca làm việc kết thúc</w:t>
            </w:r>
            <w:r w:rsidR="00AC50C3" w:rsidRPr="00213EF3">
              <w:t>.</w:t>
            </w:r>
          </w:p>
          <w:p w:rsidR="007851E6" w:rsidRPr="00213EF3" w:rsidRDefault="007851E6" w:rsidP="00213EF3">
            <w:pPr>
              <w:pStyle w:val="ListParagraph"/>
              <w:numPr>
                <w:ilvl w:val="0"/>
                <w:numId w:val="2"/>
              </w:numPr>
              <w:spacing w:before="120" w:after="120"/>
              <w:ind w:right="-1"/>
            </w:pPr>
            <w:r w:rsidRPr="00213EF3">
              <w:t xml:space="preserve">Nếu </w:t>
            </w:r>
            <w:r w:rsidR="00CE2CD6" w:rsidRPr="00213EF3">
              <w:t xml:space="preserve">quản trị </w:t>
            </w:r>
            <w:r w:rsidRPr="00213EF3">
              <w:t>chọn hủy bệnh, tên bệnh sẽ mất</w:t>
            </w:r>
            <w:r w:rsidR="00AC50C3" w:rsidRPr="00213EF3">
              <w:t>.</w:t>
            </w:r>
          </w:p>
          <w:p w:rsidR="007851E6" w:rsidRPr="00213EF3" w:rsidRDefault="007851E6" w:rsidP="00213EF3">
            <w:pPr>
              <w:pStyle w:val="ListParagraph"/>
              <w:numPr>
                <w:ilvl w:val="0"/>
                <w:numId w:val="2"/>
              </w:numPr>
              <w:spacing w:before="120" w:after="120"/>
              <w:ind w:right="-1"/>
            </w:pPr>
            <w:r w:rsidRPr="00213EF3">
              <w:t xml:space="preserve">Nếu </w:t>
            </w:r>
            <w:r w:rsidR="00CE2CD6" w:rsidRPr="00213EF3">
              <w:t xml:space="preserve">quản trị </w:t>
            </w:r>
            <w:r w:rsidRPr="00213EF3">
              <w:t>chọn quay về, hệ thống hiển thị from danh sách bệnh nhân.</w:t>
            </w:r>
          </w:p>
          <w:p w:rsidR="007851E6" w:rsidRPr="00213EF3" w:rsidRDefault="00EB52F7" w:rsidP="00213EF3">
            <w:pPr>
              <w:pStyle w:val="ListParagraph"/>
              <w:numPr>
                <w:ilvl w:val="0"/>
                <w:numId w:val="4"/>
              </w:numPr>
              <w:spacing w:before="120" w:after="120"/>
              <w:ind w:right="-1"/>
            </w:pPr>
            <w:r w:rsidRPr="00213EF3">
              <w:t>Xóa Bệnh</w:t>
            </w:r>
          </w:p>
          <w:p w:rsidR="00EB52F7" w:rsidRPr="00213EF3" w:rsidRDefault="00EB52F7" w:rsidP="00213EF3">
            <w:pPr>
              <w:pStyle w:val="ListParagraph"/>
              <w:numPr>
                <w:ilvl w:val="0"/>
                <w:numId w:val="2"/>
              </w:numPr>
              <w:spacing w:before="120" w:after="120"/>
              <w:ind w:right="-1"/>
            </w:pPr>
            <w:r w:rsidRPr="00213EF3">
              <w:t>Hệ thống hiển thị tất cả danh sách loại bệnh</w:t>
            </w:r>
            <w:r w:rsidR="00AC50C3" w:rsidRPr="00213EF3">
              <w:t>.</w:t>
            </w:r>
          </w:p>
          <w:p w:rsidR="00EB52F7" w:rsidRPr="00213EF3" w:rsidRDefault="00F67B30" w:rsidP="00213EF3">
            <w:pPr>
              <w:pStyle w:val="ListParagraph"/>
              <w:numPr>
                <w:ilvl w:val="0"/>
                <w:numId w:val="2"/>
              </w:numPr>
              <w:spacing w:before="120" w:after="120"/>
              <w:ind w:right="-1"/>
            </w:pPr>
            <w:r w:rsidRPr="00213EF3">
              <w:t xml:space="preserve">Quản trị </w:t>
            </w:r>
            <w:r w:rsidR="00EB52F7" w:rsidRPr="00213EF3">
              <w:t>chọn bệnh cần xóa</w:t>
            </w:r>
            <w:r w:rsidR="00AC50C3" w:rsidRPr="00213EF3">
              <w:t>.</w:t>
            </w:r>
          </w:p>
          <w:p w:rsidR="00EB52F7" w:rsidRPr="00213EF3" w:rsidRDefault="00EB52F7" w:rsidP="00213EF3">
            <w:pPr>
              <w:pStyle w:val="ListParagraph"/>
              <w:numPr>
                <w:ilvl w:val="0"/>
                <w:numId w:val="2"/>
              </w:numPr>
              <w:spacing w:before="120" w:after="120"/>
              <w:ind w:right="-1"/>
            </w:pPr>
            <w:r w:rsidRPr="00213EF3">
              <w:t>Xác nhận việc xóa bệnh</w:t>
            </w:r>
            <w:r w:rsidR="00AC50C3" w:rsidRPr="00213EF3">
              <w:t>.</w:t>
            </w:r>
          </w:p>
          <w:p w:rsidR="00EB52F7" w:rsidRPr="00213EF3" w:rsidRDefault="00F67B30" w:rsidP="00213EF3">
            <w:pPr>
              <w:pStyle w:val="ListParagraph"/>
              <w:numPr>
                <w:ilvl w:val="0"/>
                <w:numId w:val="2"/>
              </w:numPr>
              <w:spacing w:before="120" w:after="120"/>
              <w:ind w:right="-1"/>
            </w:pPr>
            <w:r w:rsidRPr="00213EF3">
              <w:lastRenderedPageBreak/>
              <w:t xml:space="preserve">Quản trị </w:t>
            </w:r>
            <w:r w:rsidR="00EB52F7" w:rsidRPr="00213EF3">
              <w:t>chọn ok, xóa bệnh thành công</w:t>
            </w:r>
            <w:r w:rsidR="00AC50C3" w:rsidRPr="00213EF3">
              <w:t>.</w:t>
            </w:r>
          </w:p>
          <w:p w:rsidR="00EB52F7" w:rsidRPr="00213EF3" w:rsidRDefault="00EB52F7" w:rsidP="00213EF3">
            <w:pPr>
              <w:pStyle w:val="ListParagraph"/>
              <w:numPr>
                <w:ilvl w:val="0"/>
                <w:numId w:val="2"/>
              </w:numPr>
              <w:spacing w:before="120" w:after="120"/>
              <w:ind w:right="-1"/>
            </w:pPr>
            <w:r w:rsidRPr="00213EF3">
              <w:t xml:space="preserve">Nếu </w:t>
            </w:r>
            <w:r w:rsidR="00F67B30" w:rsidRPr="00213EF3">
              <w:t xml:space="preserve">quản trị </w:t>
            </w:r>
            <w:r w:rsidRPr="00213EF3">
              <w:t>chọn hủy thì ca làm việc kết thúc.</w:t>
            </w:r>
          </w:p>
          <w:p w:rsidR="00EB52F7" w:rsidRPr="00213EF3" w:rsidRDefault="00EB52F7" w:rsidP="00213EF3">
            <w:pPr>
              <w:pStyle w:val="ListParagraph"/>
              <w:numPr>
                <w:ilvl w:val="0"/>
                <w:numId w:val="3"/>
              </w:numPr>
              <w:spacing w:before="120" w:after="120"/>
              <w:ind w:right="-1"/>
            </w:pPr>
            <w:r w:rsidRPr="00213EF3">
              <w:t>Chỉnh sửa bệnh</w:t>
            </w:r>
          </w:p>
          <w:p w:rsidR="00EB52F7" w:rsidRPr="00213EF3" w:rsidRDefault="00EB52F7" w:rsidP="00213EF3">
            <w:pPr>
              <w:pStyle w:val="ListParagraph"/>
              <w:numPr>
                <w:ilvl w:val="0"/>
                <w:numId w:val="2"/>
              </w:numPr>
              <w:spacing w:before="120" w:after="120"/>
              <w:ind w:right="-1"/>
            </w:pPr>
            <w:r w:rsidRPr="00213EF3">
              <w:t>Hệ thống hiển thị danh sách bệnh</w:t>
            </w:r>
            <w:r w:rsidR="00AC50C3" w:rsidRPr="00213EF3">
              <w:t>.</w:t>
            </w:r>
          </w:p>
          <w:p w:rsidR="00EB52F7" w:rsidRPr="00213EF3" w:rsidRDefault="00F67B30" w:rsidP="00213EF3">
            <w:pPr>
              <w:pStyle w:val="ListParagraph"/>
              <w:numPr>
                <w:ilvl w:val="0"/>
                <w:numId w:val="2"/>
              </w:numPr>
              <w:spacing w:before="120" w:after="120"/>
              <w:ind w:right="-1"/>
            </w:pPr>
            <w:r w:rsidRPr="00213EF3">
              <w:t xml:space="preserve">Quản trị </w:t>
            </w:r>
            <w:r w:rsidR="00EB52F7" w:rsidRPr="00213EF3">
              <w:t>chọn bệ</w:t>
            </w:r>
            <w:r w:rsidR="001342AC" w:rsidRPr="00213EF3">
              <w:t>nh</w:t>
            </w:r>
            <w:r w:rsidR="00EB52F7" w:rsidRPr="00213EF3">
              <w:t xml:space="preserve"> cần sửa.</w:t>
            </w:r>
          </w:p>
          <w:p w:rsidR="00EB52F7" w:rsidRPr="00213EF3" w:rsidRDefault="00EB52F7" w:rsidP="00213EF3">
            <w:pPr>
              <w:pStyle w:val="ListParagraph"/>
              <w:numPr>
                <w:ilvl w:val="0"/>
                <w:numId w:val="2"/>
              </w:numPr>
              <w:spacing w:before="120" w:after="120"/>
              <w:ind w:right="-1"/>
            </w:pPr>
            <w:r w:rsidRPr="00213EF3">
              <w:t>Hệ thống hiển thị from chỉnh sửa.</w:t>
            </w:r>
          </w:p>
          <w:p w:rsidR="00EB52F7" w:rsidRPr="00213EF3" w:rsidRDefault="00F67B30" w:rsidP="00213EF3">
            <w:pPr>
              <w:pStyle w:val="ListParagraph"/>
              <w:numPr>
                <w:ilvl w:val="0"/>
                <w:numId w:val="2"/>
              </w:numPr>
              <w:spacing w:before="120" w:after="120"/>
              <w:ind w:right="-1"/>
            </w:pPr>
            <w:r w:rsidRPr="00213EF3">
              <w:t xml:space="preserve">Quản trị </w:t>
            </w:r>
            <w:r w:rsidR="00EB52F7" w:rsidRPr="00213EF3">
              <w:t>chỉnh sử</w:t>
            </w:r>
            <w:r w:rsidR="00AC50C3" w:rsidRPr="00213EF3">
              <w:t>a thông tin</w:t>
            </w:r>
            <w:r w:rsidR="00EB52F7" w:rsidRPr="00213EF3">
              <w:t>. Chọn lưu CSDL</w:t>
            </w:r>
            <w:r w:rsidR="00AC50C3" w:rsidRPr="00213EF3">
              <w:t>.</w:t>
            </w:r>
          </w:p>
          <w:p w:rsidR="00EB52F7" w:rsidRPr="00213EF3" w:rsidRDefault="001342AC"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bệ</w:t>
            </w:r>
            <w:r w:rsidR="00AC50C3" w:rsidRPr="00213EF3">
              <w:t>nh.</w:t>
            </w:r>
          </w:p>
          <w:p w:rsidR="001342AC" w:rsidRPr="00213EF3" w:rsidRDefault="00F67B30" w:rsidP="00213EF3">
            <w:pPr>
              <w:pStyle w:val="ListParagraph"/>
              <w:numPr>
                <w:ilvl w:val="0"/>
                <w:numId w:val="2"/>
              </w:numPr>
              <w:spacing w:before="120" w:after="120"/>
              <w:ind w:right="-1"/>
            </w:pPr>
            <w:r w:rsidRPr="00213EF3">
              <w:t xml:space="preserve">Quản trị </w:t>
            </w:r>
            <w:r w:rsidR="001342AC" w:rsidRPr="00213EF3">
              <w:t>chọn ok, chỉnh sửa bệnh thành công.</w:t>
            </w:r>
          </w:p>
          <w:p w:rsidR="001342AC" w:rsidRPr="00213EF3" w:rsidRDefault="001342AC" w:rsidP="00213EF3">
            <w:pPr>
              <w:pStyle w:val="ListParagraph"/>
              <w:numPr>
                <w:ilvl w:val="0"/>
                <w:numId w:val="2"/>
              </w:numPr>
              <w:spacing w:before="120" w:after="120"/>
              <w:ind w:right="-1"/>
            </w:pPr>
            <w:r w:rsidRPr="00213EF3">
              <w:t xml:space="preserve">Nếu </w:t>
            </w:r>
            <w:r w:rsidR="00F67B30" w:rsidRPr="00213EF3">
              <w:t xml:space="preserve">quản trị </w:t>
            </w:r>
            <w:r w:rsidRPr="00213EF3">
              <w:t>chọn hủy bệ</w:t>
            </w:r>
            <w:r w:rsidR="00AC50C3" w:rsidRPr="00213EF3">
              <w:t>nh, thông tin</w:t>
            </w:r>
            <w:r w:rsidRPr="00213EF3">
              <w:t xml:space="preserve"> sẽ mất</w:t>
            </w:r>
            <w:r w:rsidR="00AC50C3" w:rsidRPr="00213EF3">
              <w:t>.</w:t>
            </w:r>
          </w:p>
          <w:p w:rsidR="001342AC" w:rsidRPr="00213EF3" w:rsidRDefault="001342AC" w:rsidP="00213EF3">
            <w:pPr>
              <w:pStyle w:val="ListParagraph"/>
              <w:numPr>
                <w:ilvl w:val="0"/>
                <w:numId w:val="2"/>
              </w:numPr>
              <w:spacing w:before="120" w:after="120"/>
              <w:ind w:right="-1"/>
            </w:pPr>
            <w:r w:rsidRPr="00213EF3">
              <w:t xml:space="preserve">Nếu </w:t>
            </w:r>
            <w:r w:rsidR="00F67B30" w:rsidRPr="00213EF3">
              <w:t xml:space="preserve">quản trị </w:t>
            </w:r>
            <w:r w:rsidRPr="00213EF3">
              <w:t>chọn quay về, hệ thống hiển thị from danh sách bệnh nhân.</w:t>
            </w:r>
          </w:p>
          <w:p w:rsidR="00FC4AC4" w:rsidRPr="00213EF3" w:rsidRDefault="00FC4AC4" w:rsidP="00213EF3">
            <w:pPr>
              <w:pStyle w:val="ListParagraph"/>
              <w:numPr>
                <w:ilvl w:val="0"/>
                <w:numId w:val="3"/>
              </w:numPr>
              <w:spacing w:before="120" w:after="120"/>
              <w:ind w:right="-1"/>
            </w:pPr>
            <w:r w:rsidRPr="00213EF3">
              <w:t>Tìm kiếm</w:t>
            </w:r>
            <w:r w:rsidR="00214D00" w:rsidRPr="00213EF3">
              <w:t xml:space="preserve"> bệnh</w:t>
            </w:r>
          </w:p>
          <w:p w:rsidR="00214D00" w:rsidRPr="00213EF3" w:rsidRDefault="00214D00" w:rsidP="00213EF3">
            <w:pPr>
              <w:pStyle w:val="ListParagraph"/>
              <w:numPr>
                <w:ilvl w:val="0"/>
                <w:numId w:val="6"/>
              </w:numPr>
              <w:spacing w:before="120" w:after="120"/>
              <w:ind w:right="-1"/>
            </w:pPr>
            <w:r w:rsidRPr="00213EF3">
              <w:t>Hệ thống hiển thị khung tìm kiếm</w:t>
            </w:r>
            <w:r w:rsidR="00AC50C3" w:rsidRPr="00213EF3">
              <w:t>.</w:t>
            </w:r>
          </w:p>
          <w:p w:rsidR="00214D00" w:rsidRPr="00213EF3" w:rsidRDefault="00F67B30" w:rsidP="00213EF3">
            <w:pPr>
              <w:pStyle w:val="ListParagraph"/>
              <w:numPr>
                <w:ilvl w:val="0"/>
                <w:numId w:val="6"/>
              </w:numPr>
              <w:spacing w:before="120" w:after="120"/>
              <w:ind w:right="-1"/>
            </w:pPr>
            <w:r w:rsidRPr="00213EF3">
              <w:t>Quản trị hoặc b</w:t>
            </w:r>
            <w:r w:rsidR="00214D00" w:rsidRPr="00213EF3">
              <w:t>ác sĩ nhập id bệnh hoặc tên bệnh</w:t>
            </w:r>
            <w:r w:rsidR="00AC50C3" w:rsidRPr="00213EF3">
              <w:t>.</w:t>
            </w:r>
          </w:p>
          <w:p w:rsidR="00214D00" w:rsidRPr="00213EF3" w:rsidRDefault="00214D00" w:rsidP="00213EF3">
            <w:pPr>
              <w:pStyle w:val="ListParagraph"/>
              <w:numPr>
                <w:ilvl w:val="0"/>
                <w:numId w:val="6"/>
              </w:numPr>
              <w:spacing w:before="120" w:after="120"/>
              <w:ind w:right="-1"/>
            </w:pPr>
            <w:r w:rsidRPr="00213EF3">
              <w:t>Hệ thống hiển thị thông tin cần tìm</w:t>
            </w:r>
            <w:r w:rsidR="00AC50C3" w:rsidRPr="00213EF3">
              <w:t>.</w:t>
            </w:r>
          </w:p>
          <w:p w:rsidR="00214D00" w:rsidRPr="00213EF3" w:rsidRDefault="00214D00" w:rsidP="00213EF3">
            <w:pPr>
              <w:pStyle w:val="ListParagraph"/>
              <w:numPr>
                <w:ilvl w:val="0"/>
                <w:numId w:val="3"/>
              </w:numPr>
              <w:spacing w:before="120" w:after="120"/>
              <w:ind w:right="-1"/>
            </w:pPr>
            <w:r w:rsidRPr="00213EF3">
              <w:t>Xem danh sách bệnh</w:t>
            </w:r>
          </w:p>
          <w:p w:rsidR="00214D00" w:rsidRPr="00213EF3" w:rsidRDefault="00214D00" w:rsidP="00213EF3">
            <w:pPr>
              <w:pStyle w:val="ListParagraph"/>
              <w:numPr>
                <w:ilvl w:val="0"/>
                <w:numId w:val="7"/>
              </w:numPr>
              <w:spacing w:before="120" w:after="120"/>
              <w:ind w:right="-1"/>
            </w:pPr>
            <w:r w:rsidRPr="00213EF3">
              <w:t>Hệ thống hiển thị danh sách bệnh</w:t>
            </w:r>
            <w:r w:rsidR="00AC50C3" w:rsidRPr="00213EF3">
              <w:t>.</w:t>
            </w:r>
          </w:p>
          <w:p w:rsidR="00214D00" w:rsidRPr="00213EF3" w:rsidRDefault="00F67B30" w:rsidP="00213EF3">
            <w:pPr>
              <w:pStyle w:val="ListParagraph"/>
              <w:numPr>
                <w:ilvl w:val="0"/>
                <w:numId w:val="7"/>
              </w:numPr>
              <w:spacing w:before="120" w:after="120"/>
              <w:ind w:right="-1"/>
            </w:pPr>
            <w:r w:rsidRPr="00213EF3">
              <w:t xml:space="preserve">Quản trị hoặc bác sĩ </w:t>
            </w:r>
            <w:r w:rsidR="00214D00" w:rsidRPr="00213EF3">
              <w:t>xem thông tin loại bệnh</w:t>
            </w:r>
            <w:r w:rsidR="00EB4601" w:rsidRPr="00213EF3">
              <w:t>.</w:t>
            </w:r>
          </w:p>
          <w:p w:rsidR="007851E6" w:rsidRPr="00213EF3" w:rsidRDefault="007851E6" w:rsidP="00213EF3">
            <w:pPr>
              <w:pStyle w:val="ListParagraph"/>
              <w:spacing w:before="120" w:after="120"/>
              <w:ind w:right="-1"/>
              <w:rPr>
                <w:b/>
              </w:rPr>
            </w:pPr>
          </w:p>
        </w:tc>
      </w:tr>
    </w:tbl>
    <w:p w:rsidR="004E675D" w:rsidRPr="00213EF3" w:rsidRDefault="004E675D" w:rsidP="00213EF3">
      <w:pPr>
        <w:pStyle w:val="Caption"/>
        <w:spacing w:line="360" w:lineRule="auto"/>
        <w:jc w:val="center"/>
        <w:rPr>
          <w:sz w:val="26"/>
          <w:szCs w:val="26"/>
        </w:rPr>
      </w:pPr>
      <w:bookmarkStart w:id="139" w:name="_Toc9339408"/>
    </w:p>
    <w:p w:rsidR="00F67B30" w:rsidRPr="00213EF3" w:rsidRDefault="00B213C5" w:rsidP="00213EF3">
      <w:pPr>
        <w:pStyle w:val="Caption"/>
        <w:spacing w:line="360" w:lineRule="auto"/>
        <w:jc w:val="center"/>
        <w:rPr>
          <w:rFonts w:eastAsia="Calibri"/>
          <w:b w:val="0"/>
          <w:iCs/>
          <w:color w:val="000000"/>
          <w:sz w:val="26"/>
          <w:szCs w:val="26"/>
          <w:lang w:val="vi-VN"/>
        </w:rPr>
      </w:pPr>
      <w:bookmarkStart w:id="140" w:name="_Toc13487078"/>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w:t>
      </w:r>
      <w:r w:rsidRPr="00213EF3">
        <w:rPr>
          <w:b w:val="0"/>
          <w:sz w:val="26"/>
          <w:szCs w:val="26"/>
        </w:rPr>
        <w:fldChar w:fldCharType="end"/>
      </w:r>
      <w:r w:rsidRPr="00213EF3">
        <w:rPr>
          <w:b w:val="0"/>
          <w:sz w:val="26"/>
          <w:szCs w:val="26"/>
        </w:rPr>
        <w:t>: Use case quản lí tiền sử bệnh</w:t>
      </w:r>
      <w:bookmarkEnd w:id="139"/>
      <w:bookmarkEnd w:id="140"/>
    </w:p>
    <w:tbl>
      <w:tblPr>
        <w:tblStyle w:val="TableGrid1"/>
        <w:tblW w:w="0" w:type="auto"/>
        <w:tblLook w:val="04A0" w:firstRow="1" w:lastRow="0" w:firstColumn="1" w:lastColumn="0" w:noHBand="0" w:noVBand="1"/>
      </w:tblPr>
      <w:tblGrid>
        <w:gridCol w:w="8777"/>
      </w:tblGrid>
      <w:tr w:rsidR="00F67B30" w:rsidRPr="00213EF3" w:rsidTr="00351A58">
        <w:tc>
          <w:tcPr>
            <w:tcW w:w="8778" w:type="dxa"/>
          </w:tcPr>
          <w:p w:rsidR="00F67B30" w:rsidRPr="00213EF3" w:rsidRDefault="00F67B30" w:rsidP="00213EF3">
            <w:pPr>
              <w:spacing w:before="120" w:after="120"/>
              <w:ind w:left="567" w:right="-1"/>
            </w:pPr>
            <w:r w:rsidRPr="00213EF3">
              <w:rPr>
                <w:b/>
              </w:rPr>
              <w:t>Mục đích:</w:t>
            </w:r>
          </w:p>
          <w:p w:rsidR="00F67B30" w:rsidRPr="00213EF3" w:rsidRDefault="00C20BD0" w:rsidP="00213EF3">
            <w:pPr>
              <w:numPr>
                <w:ilvl w:val="0"/>
                <w:numId w:val="1"/>
              </w:numPr>
              <w:spacing w:before="120" w:after="120"/>
              <w:ind w:left="567" w:right="-1"/>
              <w:contextualSpacing/>
            </w:pPr>
            <w:r w:rsidRPr="00213EF3">
              <w:t xml:space="preserve">Giúp y tá </w:t>
            </w:r>
            <w:r w:rsidR="00F67B30" w:rsidRPr="00213EF3">
              <w:t>có thể quả</w:t>
            </w:r>
            <w:r w:rsidR="001005F0" w:rsidRPr="00213EF3">
              <w:t>n lí tiền sử bệnh</w:t>
            </w:r>
            <w:r w:rsidR="00BC4862" w:rsidRPr="00213EF3">
              <w:t xml:space="preserve"> nhanh chóng và thuận tiện. </w:t>
            </w:r>
            <w:r w:rsidR="00F67B30" w:rsidRPr="00213EF3">
              <w:t xml:space="preserve">Bác sĩ </w:t>
            </w:r>
            <w:r w:rsidR="00A934C8" w:rsidRPr="00213EF3">
              <w:t>được cung cấp thêm thông tin về bệnh nhân, giúp quá trình chẩn đoán bệnh thêm phần chính xác.</w:t>
            </w:r>
          </w:p>
          <w:p w:rsidR="00F67B30" w:rsidRPr="00213EF3" w:rsidRDefault="00F67B30" w:rsidP="00213EF3">
            <w:pPr>
              <w:numPr>
                <w:ilvl w:val="0"/>
                <w:numId w:val="1"/>
              </w:numPr>
              <w:spacing w:before="120" w:after="120"/>
              <w:ind w:left="567" w:right="-1"/>
              <w:contextualSpacing/>
            </w:pPr>
            <w:r w:rsidRPr="00213EF3">
              <w:lastRenderedPageBreak/>
              <w:t>Giúp việc quả</w:t>
            </w:r>
            <w:r w:rsidR="00BC4862" w:rsidRPr="00213EF3">
              <w:t>n lí các tiền sử bệnh</w:t>
            </w:r>
            <w:r w:rsidRPr="00213EF3">
              <w:t xml:space="preserve"> </w:t>
            </w:r>
            <w:r w:rsidRPr="00213EF3">
              <w:rPr>
                <w:lang w:val="vi-VN"/>
              </w:rPr>
              <w:t>một cách hiểu quả mà không tốn quá nhiều công đoạn sổ sách</w:t>
            </w:r>
            <w:r w:rsidRPr="00213EF3">
              <w:t>. Các bác sĩ thuận tiện tra cứu, tìm hiể</w:t>
            </w:r>
            <w:r w:rsidR="00A934C8" w:rsidRPr="00213EF3">
              <w:t>u tiền sử bệnh</w:t>
            </w:r>
            <w:r w:rsidRPr="00213EF3">
              <w:t>.</w:t>
            </w:r>
          </w:p>
        </w:tc>
      </w:tr>
      <w:tr w:rsidR="00F67B30" w:rsidRPr="00213EF3" w:rsidTr="00351A58">
        <w:tc>
          <w:tcPr>
            <w:tcW w:w="8778" w:type="dxa"/>
          </w:tcPr>
          <w:p w:rsidR="00F67B30" w:rsidRPr="00213EF3" w:rsidRDefault="00F67B30" w:rsidP="00213EF3">
            <w:pPr>
              <w:spacing w:before="120" w:after="120"/>
              <w:ind w:left="567" w:right="-1"/>
              <w:rPr>
                <w:b/>
              </w:rPr>
            </w:pPr>
            <w:r w:rsidRPr="00213EF3">
              <w:rPr>
                <w:b/>
              </w:rPr>
              <w:lastRenderedPageBreak/>
              <w:t xml:space="preserve">Tác nhân, mô tả chung: </w:t>
            </w:r>
          </w:p>
          <w:p w:rsidR="00F67B30" w:rsidRPr="00213EF3" w:rsidRDefault="00F67B30" w:rsidP="00213EF3">
            <w:pPr>
              <w:numPr>
                <w:ilvl w:val="0"/>
                <w:numId w:val="1"/>
              </w:numPr>
              <w:spacing w:before="120" w:after="120"/>
              <w:ind w:left="567" w:right="-1"/>
              <w:contextualSpacing/>
            </w:pPr>
            <w:r w:rsidRPr="00213EF3">
              <w:t xml:space="preserve">Tác nhân: </w:t>
            </w:r>
            <w:r w:rsidR="000E1B11" w:rsidRPr="00213EF3">
              <w:t xml:space="preserve">y tá, </w:t>
            </w:r>
            <w:r w:rsidRPr="00213EF3">
              <w:t>bác sĩ</w:t>
            </w:r>
            <w:r w:rsidR="000E1B11" w:rsidRPr="00213EF3">
              <w:t xml:space="preserve"> và bệnh nhân.</w:t>
            </w:r>
          </w:p>
          <w:p w:rsidR="00F67B30" w:rsidRPr="00213EF3" w:rsidRDefault="00F67B30" w:rsidP="00213EF3">
            <w:pPr>
              <w:numPr>
                <w:ilvl w:val="0"/>
                <w:numId w:val="1"/>
              </w:numPr>
              <w:spacing w:before="120" w:after="120"/>
              <w:ind w:left="567" w:right="-1"/>
              <w:contextualSpacing/>
            </w:pPr>
            <w:r w:rsidRPr="00213EF3">
              <w:t>Mô tả chung: Quản trị có thể  thêm, sử</w:t>
            </w:r>
            <w:r w:rsidR="00EB4601" w:rsidRPr="00213EF3">
              <w:t>a, xóa</w:t>
            </w:r>
            <w:r w:rsidRPr="00213EF3">
              <w:t>, xem danh sách và tìm kiế</w:t>
            </w:r>
            <w:r w:rsidR="00A934C8" w:rsidRPr="00213EF3">
              <w:t>m tiền sử</w:t>
            </w:r>
            <w:r w:rsidRPr="00213EF3">
              <w:t xml:space="preserve">. Bác sĩ </w:t>
            </w:r>
            <w:r w:rsidR="000E1B11" w:rsidRPr="00213EF3">
              <w:t xml:space="preserve">và bệnh nhân </w:t>
            </w:r>
            <w:r w:rsidRPr="00213EF3">
              <w:t>chỉ có thể tìm kiế</w:t>
            </w:r>
            <w:r w:rsidR="00A934C8" w:rsidRPr="00213EF3">
              <w:t>m và xem thông tin tiền sử</w:t>
            </w:r>
            <w:r w:rsidRPr="00213EF3">
              <w:t>.</w:t>
            </w:r>
          </w:p>
        </w:tc>
      </w:tr>
      <w:tr w:rsidR="00F67B30" w:rsidRPr="00213EF3" w:rsidTr="00351A58">
        <w:tc>
          <w:tcPr>
            <w:tcW w:w="8778" w:type="dxa"/>
          </w:tcPr>
          <w:p w:rsidR="00F67B30" w:rsidRPr="00213EF3" w:rsidRDefault="00F67B30" w:rsidP="00213EF3">
            <w:pPr>
              <w:spacing w:before="120" w:after="120"/>
              <w:ind w:left="567" w:right="-1"/>
              <w:rPr>
                <w:b/>
              </w:rPr>
            </w:pPr>
            <w:r w:rsidRPr="00213EF3">
              <w:rPr>
                <w:b/>
              </w:rPr>
              <w:t>Luồng sự kiện chính:</w:t>
            </w:r>
          </w:p>
          <w:p w:rsidR="00F67B30" w:rsidRPr="00213EF3" w:rsidRDefault="00F67B30" w:rsidP="00213EF3">
            <w:pPr>
              <w:pStyle w:val="ListParagraph"/>
              <w:numPr>
                <w:ilvl w:val="0"/>
                <w:numId w:val="5"/>
              </w:numPr>
              <w:spacing w:before="120" w:after="120"/>
              <w:ind w:right="-1"/>
            </w:pPr>
            <w:r w:rsidRPr="00213EF3">
              <w:t>Thêm Mới</w:t>
            </w:r>
          </w:p>
          <w:p w:rsidR="00F67B30" w:rsidRPr="00213EF3" w:rsidRDefault="00F67B30" w:rsidP="00213EF3">
            <w:pPr>
              <w:pStyle w:val="ListParagraph"/>
              <w:numPr>
                <w:ilvl w:val="0"/>
                <w:numId w:val="2"/>
              </w:numPr>
              <w:spacing w:before="120" w:after="120"/>
              <w:ind w:right="-1"/>
            </w:pPr>
            <w:r w:rsidRPr="00213EF3">
              <w:t xml:space="preserve">Hệ Thống hiện thị mã </w:t>
            </w:r>
            <w:r w:rsidR="000C4836" w:rsidRPr="00213EF3">
              <w:t>tiền sử</w:t>
            </w:r>
            <w:r w:rsidR="008E4733" w:rsidRPr="00213EF3">
              <w:t>( tự động sinh mã)</w:t>
            </w:r>
            <w:r w:rsidRPr="00213EF3">
              <w:t xml:space="preserve">, tên </w:t>
            </w:r>
            <w:r w:rsidR="000C4836" w:rsidRPr="00213EF3">
              <w:t>tiền sử</w:t>
            </w:r>
            <w:r w:rsidRPr="00213EF3">
              <w:t>.</w:t>
            </w:r>
          </w:p>
          <w:p w:rsidR="00F67B30" w:rsidRPr="00213EF3" w:rsidRDefault="00BA6F86" w:rsidP="00213EF3">
            <w:pPr>
              <w:pStyle w:val="ListParagraph"/>
              <w:numPr>
                <w:ilvl w:val="0"/>
                <w:numId w:val="2"/>
              </w:numPr>
              <w:spacing w:before="120" w:after="120"/>
              <w:ind w:right="-1"/>
            </w:pPr>
            <w:r w:rsidRPr="00213EF3">
              <w:t>Quản trị, y</w:t>
            </w:r>
            <w:r w:rsidR="00C20BD0" w:rsidRPr="00213EF3">
              <w:t xml:space="preserve"> tá </w:t>
            </w:r>
            <w:r w:rsidR="00F67B30" w:rsidRPr="00213EF3">
              <w:t xml:space="preserve">điền tên </w:t>
            </w:r>
            <w:r w:rsidR="000C4836" w:rsidRPr="00213EF3">
              <w:t>tiền sử</w:t>
            </w:r>
            <w:r w:rsidR="00F67B30" w:rsidRPr="00213EF3">
              <w:t>.</w:t>
            </w:r>
          </w:p>
          <w:p w:rsidR="00F67B30" w:rsidRPr="00213EF3" w:rsidRDefault="00F67B30" w:rsidP="00213EF3">
            <w:pPr>
              <w:pStyle w:val="ListParagraph"/>
              <w:numPr>
                <w:ilvl w:val="0"/>
                <w:numId w:val="2"/>
              </w:numPr>
              <w:spacing w:before="120" w:after="120"/>
              <w:ind w:right="-1"/>
            </w:pPr>
            <w:r w:rsidRPr="00213EF3">
              <w:t>Chọn lưu CSDL</w:t>
            </w:r>
            <w:r w:rsidR="00EB4601" w:rsidRPr="00213EF3">
              <w:t>.</w:t>
            </w:r>
          </w:p>
          <w:p w:rsidR="00F67B30" w:rsidRPr="00213EF3" w:rsidRDefault="00F67B30" w:rsidP="00213EF3">
            <w:pPr>
              <w:pStyle w:val="ListParagraph"/>
              <w:numPr>
                <w:ilvl w:val="0"/>
                <w:numId w:val="2"/>
              </w:numPr>
              <w:spacing w:before="120" w:after="120"/>
              <w:ind w:right="-1"/>
            </w:pPr>
            <w:r w:rsidRPr="00213EF3">
              <w:t xml:space="preserve">Xác nhận việc thêm </w:t>
            </w:r>
            <w:r w:rsidR="000C4836" w:rsidRPr="00213EF3">
              <w:t>tiền sử</w:t>
            </w:r>
            <w:r w:rsidR="00EB4601" w:rsidRPr="00213EF3">
              <w:t>.</w:t>
            </w:r>
          </w:p>
          <w:p w:rsidR="00F67B30" w:rsidRPr="00213EF3" w:rsidRDefault="00BA6F86" w:rsidP="00213EF3">
            <w:pPr>
              <w:pStyle w:val="ListParagraph"/>
              <w:numPr>
                <w:ilvl w:val="0"/>
                <w:numId w:val="2"/>
              </w:numPr>
              <w:spacing w:before="120" w:after="120"/>
              <w:ind w:right="-1"/>
            </w:pPr>
            <w:r w:rsidRPr="00213EF3">
              <w:t xml:space="preserve">Quản trị, y tá </w:t>
            </w:r>
            <w:r w:rsidR="00F67B30" w:rsidRPr="00213EF3">
              <w:t xml:space="preserve">chọn ok, thêm </w:t>
            </w:r>
            <w:r w:rsidR="000C4836" w:rsidRPr="00213EF3">
              <w:t>tiền sử</w:t>
            </w:r>
            <w:r w:rsidR="00F67B30" w:rsidRPr="00213EF3">
              <w:t xml:space="preserve"> thành công. Nếu </w:t>
            </w:r>
            <w:r w:rsidRPr="00213EF3">
              <w:t xml:space="preserve">quản trị, y tá </w:t>
            </w:r>
            <w:r w:rsidR="00F67B30" w:rsidRPr="00213EF3">
              <w:t>chọn hủy ca làm việc kết thúc</w:t>
            </w:r>
            <w:r w:rsidR="00EB4601" w:rsidRPr="00213EF3">
              <w:t>.</w:t>
            </w:r>
          </w:p>
          <w:p w:rsidR="00F67B30" w:rsidRPr="00213EF3" w:rsidRDefault="00F67B30" w:rsidP="00213EF3">
            <w:pPr>
              <w:pStyle w:val="ListParagraph"/>
              <w:numPr>
                <w:ilvl w:val="0"/>
                <w:numId w:val="2"/>
              </w:numPr>
              <w:spacing w:before="120" w:after="120"/>
              <w:ind w:right="-1"/>
            </w:pPr>
            <w:r w:rsidRPr="00213EF3">
              <w:t xml:space="preserve">Nếu </w:t>
            </w:r>
            <w:r w:rsidR="00BA6F86" w:rsidRPr="00213EF3">
              <w:t xml:space="preserve">quản trị, y tá </w:t>
            </w:r>
            <w:r w:rsidRPr="00213EF3">
              <w:t xml:space="preserve">chọn hủy </w:t>
            </w:r>
            <w:r w:rsidR="000C4836" w:rsidRPr="00213EF3">
              <w:t>tiền sử</w:t>
            </w:r>
            <w:r w:rsidR="00EB4601" w:rsidRPr="00213EF3">
              <w:t>, thông tin</w:t>
            </w:r>
            <w:r w:rsidRPr="00213EF3">
              <w:t xml:space="preserve"> </w:t>
            </w:r>
            <w:r w:rsidR="000C4836" w:rsidRPr="00213EF3">
              <w:t>tiền sử</w:t>
            </w:r>
            <w:r w:rsidRPr="00213EF3">
              <w:t xml:space="preserve"> sẽ mất</w:t>
            </w:r>
            <w:r w:rsidR="00EB4601" w:rsidRPr="00213EF3">
              <w:t>.</w:t>
            </w:r>
          </w:p>
          <w:p w:rsidR="00F67B30" w:rsidRPr="00213EF3" w:rsidRDefault="00F67B30" w:rsidP="00213EF3">
            <w:pPr>
              <w:pStyle w:val="ListParagraph"/>
              <w:numPr>
                <w:ilvl w:val="0"/>
                <w:numId w:val="2"/>
              </w:numPr>
              <w:spacing w:before="120" w:after="120"/>
              <w:ind w:right="-1"/>
            </w:pPr>
            <w:r w:rsidRPr="00213EF3">
              <w:t xml:space="preserve">Nếu </w:t>
            </w:r>
            <w:r w:rsidR="00BA6F86" w:rsidRPr="00213EF3">
              <w:t xml:space="preserve">quản trị, y tá </w:t>
            </w:r>
            <w:r w:rsidRPr="00213EF3">
              <w:t xml:space="preserve">chọn quay về, hệ thống hiển thị from danh sách </w:t>
            </w:r>
            <w:r w:rsidR="000C4836" w:rsidRPr="00213EF3">
              <w:t>tiền sử</w:t>
            </w:r>
            <w:r w:rsidRPr="00213EF3">
              <w:t>.</w:t>
            </w:r>
          </w:p>
          <w:p w:rsidR="00F67B30" w:rsidRPr="00213EF3" w:rsidRDefault="00F67B30" w:rsidP="00213EF3">
            <w:pPr>
              <w:pStyle w:val="ListParagraph"/>
              <w:numPr>
                <w:ilvl w:val="0"/>
                <w:numId w:val="4"/>
              </w:numPr>
              <w:spacing w:before="120" w:after="120"/>
              <w:ind w:right="-1"/>
            </w:pPr>
            <w:r w:rsidRPr="00213EF3">
              <w:t xml:space="preserve">Xóa </w:t>
            </w:r>
            <w:r w:rsidR="000C4836" w:rsidRPr="00213EF3">
              <w:t>tiền sử</w:t>
            </w:r>
          </w:p>
          <w:p w:rsidR="00F67B30" w:rsidRPr="00213EF3" w:rsidRDefault="00F67B30" w:rsidP="00213EF3">
            <w:pPr>
              <w:pStyle w:val="ListParagraph"/>
              <w:numPr>
                <w:ilvl w:val="0"/>
                <w:numId w:val="2"/>
              </w:numPr>
              <w:spacing w:before="120" w:after="120"/>
              <w:ind w:right="-1"/>
            </w:pPr>
            <w:r w:rsidRPr="00213EF3">
              <w:t>Hệ thống hiển thị tất cả</w:t>
            </w:r>
            <w:r w:rsidR="000C4836" w:rsidRPr="00213EF3">
              <w:t xml:space="preserve"> danh sách tiền sử.</w:t>
            </w:r>
          </w:p>
          <w:p w:rsidR="00F67B30" w:rsidRPr="00213EF3" w:rsidRDefault="00BA6F86" w:rsidP="00213EF3">
            <w:pPr>
              <w:pStyle w:val="ListParagraph"/>
              <w:numPr>
                <w:ilvl w:val="0"/>
                <w:numId w:val="2"/>
              </w:numPr>
              <w:spacing w:before="120" w:after="120"/>
              <w:ind w:right="-1"/>
            </w:pPr>
            <w:r w:rsidRPr="00213EF3">
              <w:t xml:space="preserve">Quản trị, y tá </w:t>
            </w:r>
            <w:r w:rsidR="00F67B30" w:rsidRPr="00213EF3">
              <w:t>chọn bệ</w:t>
            </w:r>
            <w:r w:rsidR="00EB4601" w:rsidRPr="00213EF3">
              <w:t xml:space="preserve">nh </w:t>
            </w:r>
            <w:r w:rsidR="000C4836" w:rsidRPr="00213EF3">
              <w:t>tiền sử</w:t>
            </w:r>
            <w:r w:rsidR="00EB4601" w:rsidRPr="00213EF3">
              <w:t xml:space="preserve"> cần xóa</w:t>
            </w:r>
            <w:r w:rsidR="000C4836" w:rsidRPr="00213EF3">
              <w:t>.</w:t>
            </w:r>
          </w:p>
          <w:p w:rsidR="00F67B30" w:rsidRPr="00213EF3" w:rsidRDefault="00F67B30" w:rsidP="00213EF3">
            <w:pPr>
              <w:pStyle w:val="ListParagraph"/>
              <w:numPr>
                <w:ilvl w:val="0"/>
                <w:numId w:val="2"/>
              </w:numPr>
              <w:spacing w:before="120" w:after="120"/>
              <w:ind w:right="-1"/>
            </w:pPr>
            <w:r w:rsidRPr="00213EF3">
              <w:t xml:space="preserve">Xác nhận việc xóa </w:t>
            </w:r>
            <w:r w:rsidR="000C4836" w:rsidRPr="00213EF3">
              <w:t>tiền sử.</w:t>
            </w:r>
          </w:p>
          <w:p w:rsidR="00F67B30" w:rsidRPr="00213EF3" w:rsidRDefault="00BA6F86" w:rsidP="00213EF3">
            <w:pPr>
              <w:pStyle w:val="ListParagraph"/>
              <w:numPr>
                <w:ilvl w:val="0"/>
                <w:numId w:val="2"/>
              </w:numPr>
              <w:spacing w:before="120" w:after="120"/>
              <w:ind w:right="-1"/>
            </w:pPr>
            <w:r w:rsidRPr="00213EF3">
              <w:t xml:space="preserve">Quản trị, y tá </w:t>
            </w:r>
            <w:r w:rsidR="00F67B30" w:rsidRPr="00213EF3">
              <w:t xml:space="preserve">chọn ok, xóa </w:t>
            </w:r>
            <w:r w:rsidR="000C4836" w:rsidRPr="00213EF3">
              <w:t>tiền sử</w:t>
            </w:r>
            <w:r w:rsidR="00F67B30" w:rsidRPr="00213EF3">
              <w:t xml:space="preserve"> thành công</w:t>
            </w:r>
            <w:r w:rsidR="00EB4601" w:rsidRPr="00213EF3">
              <w:t>.</w:t>
            </w:r>
          </w:p>
          <w:p w:rsidR="00F67B30" w:rsidRPr="00213EF3" w:rsidRDefault="00F67B30" w:rsidP="00213EF3">
            <w:pPr>
              <w:pStyle w:val="ListParagraph"/>
              <w:numPr>
                <w:ilvl w:val="0"/>
                <w:numId w:val="2"/>
              </w:numPr>
              <w:spacing w:before="120" w:after="120"/>
              <w:ind w:right="-1"/>
            </w:pPr>
            <w:r w:rsidRPr="00213EF3">
              <w:t>Nếu quản trị chọn hủy thì ca làm việc kết thúc.</w:t>
            </w:r>
          </w:p>
          <w:p w:rsidR="00F67B30" w:rsidRPr="00213EF3" w:rsidRDefault="00F67B30" w:rsidP="00213EF3">
            <w:pPr>
              <w:pStyle w:val="ListParagraph"/>
              <w:numPr>
                <w:ilvl w:val="0"/>
                <w:numId w:val="3"/>
              </w:numPr>
              <w:spacing w:before="120" w:after="120"/>
              <w:ind w:right="-1"/>
            </w:pPr>
            <w:r w:rsidRPr="00213EF3">
              <w:t xml:space="preserve">Chỉnh sửa </w:t>
            </w:r>
            <w:r w:rsidR="000C4836" w:rsidRPr="00213EF3">
              <w:t>tiền sử.</w:t>
            </w:r>
          </w:p>
          <w:p w:rsidR="00F67B30" w:rsidRPr="00213EF3" w:rsidRDefault="00F67B30" w:rsidP="00213EF3">
            <w:pPr>
              <w:pStyle w:val="ListParagraph"/>
              <w:numPr>
                <w:ilvl w:val="0"/>
                <w:numId w:val="2"/>
              </w:numPr>
              <w:spacing w:before="120" w:after="120"/>
              <w:ind w:right="-1"/>
            </w:pPr>
            <w:r w:rsidRPr="00213EF3">
              <w:t xml:space="preserve">Hệ thống hiển thị danh sách </w:t>
            </w:r>
            <w:r w:rsidR="000C4836" w:rsidRPr="00213EF3">
              <w:t>tiền sử.</w:t>
            </w:r>
          </w:p>
          <w:p w:rsidR="00F67B30" w:rsidRPr="00213EF3" w:rsidRDefault="00BA6F86" w:rsidP="00213EF3">
            <w:pPr>
              <w:pStyle w:val="ListParagraph"/>
              <w:numPr>
                <w:ilvl w:val="0"/>
                <w:numId w:val="2"/>
              </w:numPr>
              <w:spacing w:before="120" w:after="120"/>
              <w:ind w:right="-1"/>
            </w:pPr>
            <w:r w:rsidRPr="00213EF3">
              <w:t xml:space="preserve">Quản trị, y tá </w:t>
            </w:r>
            <w:r w:rsidR="00F67B30" w:rsidRPr="00213EF3">
              <w:t xml:space="preserve">chọn </w:t>
            </w:r>
            <w:r w:rsidR="000C4836" w:rsidRPr="00213EF3">
              <w:t>tiền sử</w:t>
            </w:r>
            <w:r w:rsidR="00F67B30" w:rsidRPr="00213EF3">
              <w:t xml:space="preserve"> cần sửa.</w:t>
            </w:r>
          </w:p>
          <w:p w:rsidR="00F67B30" w:rsidRPr="00213EF3" w:rsidRDefault="00F67B30" w:rsidP="00213EF3">
            <w:pPr>
              <w:pStyle w:val="ListParagraph"/>
              <w:numPr>
                <w:ilvl w:val="0"/>
                <w:numId w:val="2"/>
              </w:numPr>
              <w:spacing w:before="120" w:after="120"/>
              <w:ind w:right="-1"/>
            </w:pPr>
            <w:r w:rsidRPr="00213EF3">
              <w:t>Hệ thống hiển thị from chỉnh sửa.</w:t>
            </w:r>
          </w:p>
          <w:p w:rsidR="00F67B30" w:rsidRPr="00213EF3" w:rsidRDefault="00BA6F86" w:rsidP="00213EF3">
            <w:pPr>
              <w:pStyle w:val="ListParagraph"/>
              <w:numPr>
                <w:ilvl w:val="0"/>
                <w:numId w:val="2"/>
              </w:numPr>
              <w:spacing w:before="120" w:after="120"/>
              <w:ind w:right="-1"/>
            </w:pPr>
            <w:r w:rsidRPr="00213EF3">
              <w:lastRenderedPageBreak/>
              <w:t xml:space="preserve">Quản trị, y tá </w:t>
            </w:r>
            <w:r w:rsidR="00EB4601" w:rsidRPr="00213EF3">
              <w:t xml:space="preserve">nhập thông tin cần </w:t>
            </w:r>
            <w:r w:rsidR="00F67B30" w:rsidRPr="00213EF3">
              <w:t>chỉnh sửa. Chọn lưu CSDL</w:t>
            </w:r>
          </w:p>
          <w:p w:rsidR="00F67B30" w:rsidRPr="00213EF3" w:rsidRDefault="00F67B30"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w:t>
            </w:r>
            <w:r w:rsidR="000C4836" w:rsidRPr="00213EF3">
              <w:t>tiền sử</w:t>
            </w:r>
            <w:r w:rsidR="00EB4601" w:rsidRPr="00213EF3">
              <w:t>.</w:t>
            </w:r>
          </w:p>
          <w:p w:rsidR="00F67B30" w:rsidRPr="00213EF3" w:rsidRDefault="00BA6F86" w:rsidP="00213EF3">
            <w:pPr>
              <w:pStyle w:val="ListParagraph"/>
              <w:numPr>
                <w:ilvl w:val="0"/>
                <w:numId w:val="2"/>
              </w:numPr>
              <w:spacing w:before="120" w:after="120"/>
              <w:ind w:right="-1"/>
            </w:pPr>
            <w:r w:rsidRPr="00213EF3">
              <w:t xml:space="preserve">Quản trị, y tá </w:t>
            </w:r>
            <w:r w:rsidR="00F67B30" w:rsidRPr="00213EF3">
              <w:t xml:space="preserve">chọn ok, chỉnh sửa </w:t>
            </w:r>
            <w:r w:rsidR="000C4836" w:rsidRPr="00213EF3">
              <w:t>tiền sử</w:t>
            </w:r>
            <w:r w:rsidR="00F67B30" w:rsidRPr="00213EF3">
              <w:t xml:space="preserve"> thành công.</w:t>
            </w:r>
          </w:p>
          <w:p w:rsidR="00F67B30" w:rsidRPr="00213EF3" w:rsidRDefault="00F67B30" w:rsidP="00213EF3">
            <w:pPr>
              <w:pStyle w:val="ListParagraph"/>
              <w:numPr>
                <w:ilvl w:val="0"/>
                <w:numId w:val="2"/>
              </w:numPr>
              <w:spacing w:before="120" w:after="120"/>
              <w:ind w:right="-1"/>
            </w:pPr>
            <w:r w:rsidRPr="00213EF3">
              <w:t xml:space="preserve">Nếu </w:t>
            </w:r>
            <w:r w:rsidR="00BA6F86" w:rsidRPr="00213EF3">
              <w:t xml:space="preserve">quản trị, y tá </w:t>
            </w:r>
            <w:r w:rsidRPr="00213EF3">
              <w:t xml:space="preserve">chọn hủy </w:t>
            </w:r>
            <w:r w:rsidR="000C4836" w:rsidRPr="00213EF3">
              <w:t>tiền sử</w:t>
            </w:r>
            <w:r w:rsidRPr="00213EF3">
              <w:t xml:space="preserve">, </w:t>
            </w:r>
            <w:r w:rsidR="00EB4601" w:rsidRPr="00213EF3">
              <w:t xml:space="preserve">thông tin </w:t>
            </w:r>
            <w:r w:rsidR="000C4836" w:rsidRPr="00213EF3">
              <w:t>tiền sử</w:t>
            </w:r>
            <w:r w:rsidRPr="00213EF3">
              <w:t xml:space="preserve"> sẽ mất</w:t>
            </w:r>
            <w:r w:rsidR="00EB4601" w:rsidRPr="00213EF3">
              <w:t>.</w:t>
            </w:r>
          </w:p>
          <w:p w:rsidR="00F67B30" w:rsidRPr="00213EF3" w:rsidRDefault="00F67B30" w:rsidP="00213EF3">
            <w:pPr>
              <w:pStyle w:val="ListParagraph"/>
              <w:numPr>
                <w:ilvl w:val="0"/>
                <w:numId w:val="2"/>
              </w:numPr>
              <w:spacing w:before="120" w:after="120"/>
              <w:ind w:right="-1"/>
            </w:pPr>
            <w:r w:rsidRPr="00213EF3">
              <w:t xml:space="preserve">Nếu </w:t>
            </w:r>
            <w:r w:rsidR="00BA6F86" w:rsidRPr="00213EF3">
              <w:t xml:space="preserve">quản trị, y tá </w:t>
            </w:r>
            <w:r w:rsidRPr="00213EF3">
              <w:t xml:space="preserve">chọn quay về, hệ thống hiển thị from danh sách </w:t>
            </w:r>
            <w:r w:rsidR="000C4836" w:rsidRPr="00213EF3">
              <w:t>tiền sử</w:t>
            </w:r>
            <w:r w:rsidRPr="00213EF3">
              <w:t>.</w:t>
            </w:r>
          </w:p>
          <w:p w:rsidR="00F67B30" w:rsidRPr="00213EF3" w:rsidRDefault="00F67B30" w:rsidP="00213EF3">
            <w:pPr>
              <w:pStyle w:val="ListParagraph"/>
              <w:numPr>
                <w:ilvl w:val="0"/>
                <w:numId w:val="3"/>
              </w:numPr>
              <w:spacing w:before="120" w:after="120"/>
              <w:ind w:right="-1"/>
            </w:pPr>
            <w:r w:rsidRPr="00213EF3">
              <w:t xml:space="preserve">Tìm kiếm </w:t>
            </w:r>
            <w:r w:rsidR="000C4836" w:rsidRPr="00213EF3">
              <w:t>tiền sử.</w:t>
            </w:r>
          </w:p>
          <w:p w:rsidR="00F67B30" w:rsidRPr="00213EF3" w:rsidRDefault="00F67B30" w:rsidP="00213EF3">
            <w:pPr>
              <w:pStyle w:val="ListParagraph"/>
              <w:numPr>
                <w:ilvl w:val="0"/>
                <w:numId w:val="6"/>
              </w:numPr>
              <w:spacing w:before="120" w:after="120"/>
              <w:ind w:right="-1"/>
            </w:pPr>
            <w:r w:rsidRPr="00213EF3">
              <w:t>Hệ thống hiển thị khung tìm kiếm</w:t>
            </w:r>
            <w:r w:rsidR="00EB4601" w:rsidRPr="00213EF3">
              <w:t>.</w:t>
            </w:r>
          </w:p>
          <w:p w:rsidR="00F67B30" w:rsidRPr="00213EF3" w:rsidRDefault="00BA6F86" w:rsidP="00213EF3">
            <w:pPr>
              <w:pStyle w:val="ListParagraph"/>
              <w:numPr>
                <w:ilvl w:val="0"/>
                <w:numId w:val="6"/>
              </w:numPr>
              <w:spacing w:before="120" w:after="120"/>
              <w:ind w:right="-1"/>
            </w:pPr>
            <w:r w:rsidRPr="00213EF3">
              <w:t>Người dùng</w:t>
            </w:r>
            <w:r w:rsidR="00F67B30" w:rsidRPr="00213EF3">
              <w:t xml:space="preserve"> nhập </w:t>
            </w:r>
            <w:r w:rsidRPr="00213EF3">
              <w:t>CMND hoặc BHYT</w:t>
            </w:r>
            <w:r w:rsidR="00EB4601" w:rsidRPr="00213EF3">
              <w:t>.</w:t>
            </w:r>
          </w:p>
          <w:p w:rsidR="00F67B30" w:rsidRPr="00213EF3" w:rsidRDefault="00F67B30" w:rsidP="00213EF3">
            <w:pPr>
              <w:pStyle w:val="ListParagraph"/>
              <w:numPr>
                <w:ilvl w:val="0"/>
                <w:numId w:val="6"/>
              </w:numPr>
              <w:spacing w:before="120" w:after="120"/>
              <w:ind w:right="-1"/>
            </w:pPr>
            <w:r w:rsidRPr="00213EF3">
              <w:t>Hệ thống hiển thị thông tin cần tìm</w:t>
            </w:r>
          </w:p>
          <w:p w:rsidR="00F67B30" w:rsidRPr="00213EF3" w:rsidRDefault="00F67B30" w:rsidP="00213EF3">
            <w:pPr>
              <w:pStyle w:val="ListParagraph"/>
              <w:numPr>
                <w:ilvl w:val="0"/>
                <w:numId w:val="3"/>
              </w:numPr>
              <w:spacing w:before="120" w:after="120"/>
              <w:ind w:right="-1"/>
            </w:pPr>
            <w:r w:rsidRPr="00213EF3">
              <w:t xml:space="preserve">Xem danh sách </w:t>
            </w:r>
            <w:r w:rsidR="000C4836" w:rsidRPr="00213EF3">
              <w:t>tiền sử</w:t>
            </w:r>
          </w:p>
          <w:p w:rsidR="00F67B30" w:rsidRPr="00213EF3" w:rsidRDefault="00F67B30" w:rsidP="00213EF3">
            <w:pPr>
              <w:pStyle w:val="ListParagraph"/>
              <w:numPr>
                <w:ilvl w:val="0"/>
                <w:numId w:val="7"/>
              </w:numPr>
              <w:spacing w:before="120" w:after="120"/>
              <w:ind w:right="-1"/>
            </w:pPr>
            <w:r w:rsidRPr="00213EF3">
              <w:t xml:space="preserve">Hệ thống hiển thị danh sách </w:t>
            </w:r>
            <w:r w:rsidR="000C4836" w:rsidRPr="00213EF3">
              <w:t>tiền sử.</w:t>
            </w:r>
          </w:p>
          <w:p w:rsidR="00F67B30" w:rsidRPr="00213EF3" w:rsidRDefault="00BA6F86" w:rsidP="00213EF3">
            <w:pPr>
              <w:pStyle w:val="ListParagraph"/>
              <w:numPr>
                <w:ilvl w:val="0"/>
                <w:numId w:val="7"/>
              </w:numPr>
              <w:spacing w:before="120" w:after="120"/>
              <w:ind w:right="-1"/>
            </w:pPr>
            <w:r w:rsidRPr="00213EF3">
              <w:t>Người dùng</w:t>
            </w:r>
            <w:r w:rsidR="00F67B30" w:rsidRPr="00213EF3">
              <w:t xml:space="preserve"> xem thông tin </w:t>
            </w:r>
            <w:r w:rsidR="000C4836" w:rsidRPr="00213EF3">
              <w:t>tiền sử.</w:t>
            </w:r>
          </w:p>
        </w:tc>
      </w:tr>
    </w:tbl>
    <w:p w:rsidR="00885B64" w:rsidRPr="00213EF3" w:rsidRDefault="00885B64" w:rsidP="00213EF3">
      <w:pPr>
        <w:pStyle w:val="Caption"/>
        <w:spacing w:line="360" w:lineRule="auto"/>
        <w:jc w:val="center"/>
        <w:rPr>
          <w:b w:val="0"/>
          <w:sz w:val="26"/>
          <w:szCs w:val="26"/>
        </w:rPr>
      </w:pPr>
      <w:bookmarkStart w:id="141" w:name="_Toc9339409"/>
    </w:p>
    <w:p w:rsidR="00C23120" w:rsidRPr="00213EF3" w:rsidRDefault="00B213C5" w:rsidP="00213EF3">
      <w:pPr>
        <w:pStyle w:val="Caption"/>
        <w:spacing w:line="360" w:lineRule="auto"/>
        <w:jc w:val="center"/>
        <w:rPr>
          <w:rFonts w:eastAsia="Calibri"/>
          <w:b w:val="0"/>
          <w:iCs/>
          <w:color w:val="000000"/>
          <w:sz w:val="26"/>
          <w:szCs w:val="26"/>
          <w:lang w:val="vi-VN"/>
        </w:rPr>
      </w:pPr>
      <w:bookmarkStart w:id="142" w:name="_Toc13487079"/>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3</w:t>
      </w:r>
      <w:r w:rsidRPr="00213EF3">
        <w:rPr>
          <w:b w:val="0"/>
          <w:sz w:val="26"/>
          <w:szCs w:val="26"/>
        </w:rPr>
        <w:fldChar w:fldCharType="end"/>
      </w:r>
      <w:r w:rsidRPr="00213EF3">
        <w:rPr>
          <w:b w:val="0"/>
          <w:sz w:val="26"/>
          <w:szCs w:val="26"/>
        </w:rPr>
        <w:t>: Use case quản lí bằng cấp</w:t>
      </w:r>
      <w:bookmarkEnd w:id="141"/>
      <w:bookmarkEnd w:id="142"/>
    </w:p>
    <w:tbl>
      <w:tblPr>
        <w:tblStyle w:val="TableGrid1"/>
        <w:tblW w:w="0" w:type="auto"/>
        <w:tblLook w:val="04A0" w:firstRow="1" w:lastRow="0" w:firstColumn="1" w:lastColumn="0" w:noHBand="0" w:noVBand="1"/>
      </w:tblPr>
      <w:tblGrid>
        <w:gridCol w:w="8777"/>
      </w:tblGrid>
      <w:tr w:rsidR="00C23120" w:rsidRPr="00213EF3" w:rsidTr="00C7375C">
        <w:tc>
          <w:tcPr>
            <w:tcW w:w="8778" w:type="dxa"/>
          </w:tcPr>
          <w:p w:rsidR="00C23120" w:rsidRPr="00213EF3" w:rsidRDefault="00C23120" w:rsidP="00213EF3">
            <w:pPr>
              <w:spacing w:before="120" w:after="120"/>
              <w:ind w:left="567" w:right="-1"/>
            </w:pPr>
            <w:r w:rsidRPr="00213EF3">
              <w:rPr>
                <w:b/>
              </w:rPr>
              <w:t>Mục đích:</w:t>
            </w:r>
          </w:p>
          <w:p w:rsidR="00C23120" w:rsidRPr="00213EF3" w:rsidRDefault="00C23120" w:rsidP="00213EF3">
            <w:pPr>
              <w:numPr>
                <w:ilvl w:val="0"/>
                <w:numId w:val="1"/>
              </w:numPr>
              <w:spacing w:before="120" w:after="120"/>
              <w:ind w:left="567" w:right="-1"/>
              <w:contextualSpacing/>
            </w:pPr>
            <w:r w:rsidRPr="00213EF3">
              <w:t xml:space="preserve">Giúp </w:t>
            </w:r>
            <w:r w:rsidRPr="00213EF3">
              <w:rPr>
                <w:lang w:val="vi-VN"/>
              </w:rPr>
              <w:t>người quản trị</w:t>
            </w:r>
            <w:r w:rsidRPr="00213EF3">
              <w:t xml:space="preserve"> có thể quản lí bằng cấp của các bác sĩ nhanh chóng và thuận tiện. </w:t>
            </w:r>
          </w:p>
          <w:p w:rsidR="00C23120" w:rsidRPr="00213EF3" w:rsidRDefault="00C23120" w:rsidP="00213EF3">
            <w:pPr>
              <w:numPr>
                <w:ilvl w:val="0"/>
                <w:numId w:val="1"/>
              </w:numPr>
              <w:spacing w:before="120" w:after="120"/>
              <w:ind w:left="567" w:right="-1"/>
              <w:contextualSpacing/>
            </w:pPr>
            <w:r w:rsidRPr="00213EF3">
              <w:t xml:space="preserve">Giúp việc quản lí bằng cấp </w:t>
            </w:r>
            <w:r w:rsidRPr="00213EF3">
              <w:rPr>
                <w:lang w:val="vi-VN"/>
              </w:rPr>
              <w:t>một cách hiểu quả mà không tốn quá nhiều công đoạn sổ sách</w:t>
            </w:r>
            <w:r w:rsidRPr="00213EF3">
              <w:t>. Quá trình tra cứu bằng cấp trở nên thuận tiện.</w:t>
            </w:r>
          </w:p>
        </w:tc>
      </w:tr>
      <w:tr w:rsidR="00C23120" w:rsidRPr="00213EF3" w:rsidTr="00C7375C">
        <w:tc>
          <w:tcPr>
            <w:tcW w:w="8778" w:type="dxa"/>
          </w:tcPr>
          <w:p w:rsidR="00C23120" w:rsidRPr="00213EF3" w:rsidRDefault="00C23120" w:rsidP="00213EF3">
            <w:pPr>
              <w:spacing w:before="120" w:after="120"/>
              <w:ind w:left="567" w:right="-1"/>
              <w:rPr>
                <w:b/>
              </w:rPr>
            </w:pPr>
            <w:r w:rsidRPr="00213EF3">
              <w:rPr>
                <w:b/>
              </w:rPr>
              <w:t xml:space="preserve">Tác nhân, mô tả chung: </w:t>
            </w:r>
          </w:p>
          <w:p w:rsidR="00C23120" w:rsidRPr="00213EF3" w:rsidRDefault="00C23120" w:rsidP="00213EF3">
            <w:pPr>
              <w:numPr>
                <w:ilvl w:val="0"/>
                <w:numId w:val="1"/>
              </w:numPr>
              <w:spacing w:before="120" w:after="120"/>
              <w:ind w:left="567" w:right="-1"/>
              <w:contextualSpacing/>
            </w:pPr>
            <w:r w:rsidRPr="00213EF3">
              <w:t>Tác nhân: Quản trị.</w:t>
            </w:r>
          </w:p>
          <w:p w:rsidR="00C23120" w:rsidRPr="00213EF3" w:rsidRDefault="00C23120" w:rsidP="00213EF3">
            <w:pPr>
              <w:numPr>
                <w:ilvl w:val="0"/>
                <w:numId w:val="1"/>
              </w:numPr>
              <w:spacing w:before="120" w:after="120"/>
              <w:ind w:left="567" w:right="-1"/>
              <w:contextualSpacing/>
            </w:pPr>
            <w:r w:rsidRPr="00213EF3">
              <w:t xml:space="preserve">Mô tả chung: Quản trị có thể  thêm, sửa, xoa, xem danh sách và tìm kiếm bằng cấp. </w:t>
            </w:r>
          </w:p>
        </w:tc>
      </w:tr>
      <w:tr w:rsidR="00C23120" w:rsidRPr="00213EF3" w:rsidTr="00C7375C">
        <w:tc>
          <w:tcPr>
            <w:tcW w:w="8778" w:type="dxa"/>
          </w:tcPr>
          <w:p w:rsidR="00C23120" w:rsidRPr="00213EF3" w:rsidRDefault="00C23120" w:rsidP="00213EF3">
            <w:pPr>
              <w:spacing w:before="120" w:after="120"/>
              <w:ind w:left="567" w:right="-1"/>
              <w:rPr>
                <w:b/>
              </w:rPr>
            </w:pPr>
            <w:r w:rsidRPr="00213EF3">
              <w:rPr>
                <w:b/>
              </w:rPr>
              <w:t>Luồng sự kiện chính:</w:t>
            </w:r>
          </w:p>
          <w:p w:rsidR="00C23120" w:rsidRPr="00213EF3" w:rsidRDefault="00C23120" w:rsidP="00213EF3">
            <w:pPr>
              <w:pStyle w:val="ListParagraph"/>
              <w:numPr>
                <w:ilvl w:val="0"/>
                <w:numId w:val="5"/>
              </w:numPr>
              <w:spacing w:before="120" w:after="120"/>
              <w:ind w:right="-1"/>
            </w:pPr>
            <w:r w:rsidRPr="00213EF3">
              <w:t>Thêm Mới</w:t>
            </w:r>
          </w:p>
          <w:p w:rsidR="00C23120" w:rsidRPr="00213EF3" w:rsidRDefault="00C23120" w:rsidP="00213EF3">
            <w:pPr>
              <w:pStyle w:val="ListParagraph"/>
              <w:numPr>
                <w:ilvl w:val="0"/>
                <w:numId w:val="2"/>
              </w:numPr>
              <w:spacing w:before="120" w:after="120"/>
              <w:ind w:right="-1"/>
            </w:pPr>
            <w:r w:rsidRPr="00213EF3">
              <w:lastRenderedPageBreak/>
              <w:t>Hệ Thống hiện thị mã bằng cấp</w:t>
            </w:r>
            <w:r w:rsidR="008E4733" w:rsidRPr="00213EF3">
              <w:t>( tự động sinh mã)</w:t>
            </w:r>
            <w:r w:rsidRPr="00213EF3">
              <w:t>, tên bằng cấp.</w:t>
            </w:r>
          </w:p>
          <w:p w:rsidR="00C23120" w:rsidRPr="00213EF3" w:rsidRDefault="00C23120" w:rsidP="00213EF3">
            <w:pPr>
              <w:pStyle w:val="ListParagraph"/>
              <w:numPr>
                <w:ilvl w:val="0"/>
                <w:numId w:val="2"/>
              </w:numPr>
              <w:spacing w:before="120" w:after="120"/>
              <w:ind w:right="-1"/>
            </w:pPr>
            <w:r w:rsidRPr="00213EF3">
              <w:t>Quản trị điền tên bằng cấp.</w:t>
            </w:r>
          </w:p>
          <w:p w:rsidR="00C23120" w:rsidRPr="00213EF3" w:rsidRDefault="00C23120" w:rsidP="00213EF3">
            <w:pPr>
              <w:pStyle w:val="ListParagraph"/>
              <w:numPr>
                <w:ilvl w:val="0"/>
                <w:numId w:val="2"/>
              </w:numPr>
              <w:spacing w:before="120" w:after="120"/>
              <w:ind w:right="-1"/>
            </w:pPr>
            <w:r w:rsidRPr="00213EF3">
              <w:t>Chọn lưu CSDL</w:t>
            </w:r>
            <w:r w:rsidR="00EB4601" w:rsidRPr="00213EF3">
              <w:t>.</w:t>
            </w:r>
          </w:p>
          <w:p w:rsidR="00C23120" w:rsidRPr="00213EF3" w:rsidRDefault="00C23120" w:rsidP="00213EF3">
            <w:pPr>
              <w:pStyle w:val="ListParagraph"/>
              <w:numPr>
                <w:ilvl w:val="0"/>
                <w:numId w:val="2"/>
              </w:numPr>
              <w:spacing w:before="120" w:after="120"/>
              <w:ind w:right="-1"/>
            </w:pPr>
            <w:r w:rsidRPr="00213EF3">
              <w:t>Xác nhận việc thêm bằng cấp</w:t>
            </w:r>
            <w:r w:rsidR="00EB4601" w:rsidRPr="00213EF3">
              <w:t>.</w:t>
            </w:r>
          </w:p>
          <w:p w:rsidR="00C23120" w:rsidRPr="00213EF3" w:rsidRDefault="00C23120" w:rsidP="00213EF3">
            <w:pPr>
              <w:pStyle w:val="ListParagraph"/>
              <w:numPr>
                <w:ilvl w:val="0"/>
                <w:numId w:val="2"/>
              </w:numPr>
              <w:spacing w:before="120" w:after="120"/>
              <w:ind w:right="-1"/>
            </w:pPr>
            <w:r w:rsidRPr="00213EF3">
              <w:t>Quản trị chọn ok, thêm bằng cấp thành công. Nếu Quản trị chọn hủy ca làm việc kết thúc</w:t>
            </w:r>
            <w:r w:rsidR="00EB4601" w:rsidRPr="00213EF3">
              <w:t>.</w:t>
            </w:r>
          </w:p>
          <w:p w:rsidR="00C23120" w:rsidRPr="00213EF3" w:rsidRDefault="00C23120" w:rsidP="00213EF3">
            <w:pPr>
              <w:pStyle w:val="ListParagraph"/>
              <w:numPr>
                <w:ilvl w:val="0"/>
                <w:numId w:val="2"/>
              </w:numPr>
              <w:spacing w:before="120" w:after="120"/>
              <w:ind w:right="-1"/>
            </w:pPr>
            <w:r w:rsidRPr="00213EF3">
              <w:t>Nếu quản trị chọn hủy bằng cấ</w:t>
            </w:r>
            <w:r w:rsidR="00EB4601" w:rsidRPr="00213EF3">
              <w:t xml:space="preserve">p, thông tin </w:t>
            </w:r>
            <w:r w:rsidRPr="00213EF3">
              <w:t>bằng cấp sẽ mất</w:t>
            </w:r>
            <w:r w:rsidR="00EB4601" w:rsidRPr="00213EF3">
              <w:t>.</w:t>
            </w:r>
          </w:p>
          <w:p w:rsidR="00C23120" w:rsidRPr="00213EF3" w:rsidRDefault="00C23120" w:rsidP="00213EF3">
            <w:pPr>
              <w:pStyle w:val="ListParagraph"/>
              <w:numPr>
                <w:ilvl w:val="0"/>
                <w:numId w:val="2"/>
              </w:numPr>
              <w:spacing w:before="120" w:after="120"/>
              <w:ind w:right="-1"/>
            </w:pPr>
            <w:r w:rsidRPr="00213EF3">
              <w:t>Nếu quản trị chọn quay về, hệ thống hiển thị from danh sách bằng cấp.</w:t>
            </w:r>
          </w:p>
          <w:p w:rsidR="00C23120" w:rsidRPr="00213EF3" w:rsidRDefault="00C23120" w:rsidP="00213EF3">
            <w:pPr>
              <w:pStyle w:val="ListParagraph"/>
              <w:numPr>
                <w:ilvl w:val="0"/>
                <w:numId w:val="4"/>
              </w:numPr>
              <w:spacing w:before="120" w:after="120"/>
              <w:ind w:right="-1"/>
            </w:pPr>
            <w:r w:rsidRPr="00213EF3">
              <w:t>Xóa bằng cấp</w:t>
            </w:r>
          </w:p>
          <w:p w:rsidR="00C23120" w:rsidRPr="00213EF3" w:rsidRDefault="00C23120" w:rsidP="00213EF3">
            <w:pPr>
              <w:pStyle w:val="ListParagraph"/>
              <w:numPr>
                <w:ilvl w:val="0"/>
                <w:numId w:val="2"/>
              </w:numPr>
              <w:spacing w:before="120" w:after="120"/>
              <w:ind w:right="-1"/>
            </w:pPr>
            <w:r w:rsidRPr="00213EF3">
              <w:t>Hệ thống hiển thị tất cả danh sách bằng cấp.</w:t>
            </w:r>
          </w:p>
          <w:p w:rsidR="00C23120" w:rsidRPr="00213EF3" w:rsidRDefault="00C23120" w:rsidP="00213EF3">
            <w:pPr>
              <w:pStyle w:val="ListParagraph"/>
              <w:numPr>
                <w:ilvl w:val="0"/>
                <w:numId w:val="2"/>
              </w:numPr>
              <w:spacing w:before="120" w:after="120"/>
              <w:ind w:right="-1"/>
            </w:pPr>
            <w:r w:rsidRPr="00213EF3">
              <w:t>Quản trị chọ</w:t>
            </w:r>
            <w:r w:rsidR="001D3D60" w:rsidRPr="00213EF3">
              <w:t>n</w:t>
            </w:r>
            <w:r w:rsidRPr="00213EF3">
              <w:t xml:space="preserve"> bằng cấp</w:t>
            </w:r>
            <w:r w:rsidR="001D3D60" w:rsidRPr="00213EF3">
              <w:t xml:space="preserve"> cần xóa</w:t>
            </w:r>
            <w:r w:rsidRPr="00213EF3">
              <w:t>.</w:t>
            </w:r>
          </w:p>
          <w:p w:rsidR="00C23120" w:rsidRPr="00213EF3" w:rsidRDefault="00C23120" w:rsidP="00213EF3">
            <w:pPr>
              <w:pStyle w:val="ListParagraph"/>
              <w:numPr>
                <w:ilvl w:val="0"/>
                <w:numId w:val="2"/>
              </w:numPr>
              <w:spacing w:before="120" w:after="120"/>
              <w:ind w:right="-1"/>
            </w:pPr>
            <w:r w:rsidRPr="00213EF3">
              <w:t>Xác nhận việc xóa bằng cấp.</w:t>
            </w:r>
          </w:p>
          <w:p w:rsidR="00C23120" w:rsidRPr="00213EF3" w:rsidRDefault="00C23120" w:rsidP="00213EF3">
            <w:pPr>
              <w:pStyle w:val="ListParagraph"/>
              <w:numPr>
                <w:ilvl w:val="0"/>
                <w:numId w:val="2"/>
              </w:numPr>
              <w:spacing w:before="120" w:after="120"/>
              <w:ind w:right="-1"/>
            </w:pPr>
            <w:r w:rsidRPr="00213EF3">
              <w:t>Quản trị chọn ok, xóa bằng cấp thành công</w:t>
            </w:r>
            <w:r w:rsidR="001D3D60" w:rsidRPr="00213EF3">
              <w:t>.</w:t>
            </w:r>
          </w:p>
          <w:p w:rsidR="00C23120" w:rsidRPr="00213EF3" w:rsidRDefault="00C23120" w:rsidP="00213EF3">
            <w:pPr>
              <w:pStyle w:val="ListParagraph"/>
              <w:numPr>
                <w:ilvl w:val="0"/>
                <w:numId w:val="2"/>
              </w:numPr>
              <w:spacing w:before="120" w:after="120"/>
              <w:ind w:right="-1"/>
            </w:pPr>
            <w:r w:rsidRPr="00213EF3">
              <w:t>Nếu quản trị chọn hủy thì ca làm việc kết thúc.</w:t>
            </w:r>
          </w:p>
          <w:p w:rsidR="00C23120" w:rsidRPr="00213EF3" w:rsidRDefault="00C23120" w:rsidP="00213EF3">
            <w:pPr>
              <w:pStyle w:val="ListParagraph"/>
              <w:numPr>
                <w:ilvl w:val="0"/>
                <w:numId w:val="3"/>
              </w:numPr>
              <w:spacing w:before="120" w:after="120"/>
              <w:ind w:right="-1"/>
            </w:pPr>
            <w:r w:rsidRPr="00213EF3">
              <w:t>Chỉnh sửa bằng cấp.</w:t>
            </w:r>
          </w:p>
          <w:p w:rsidR="00C23120" w:rsidRPr="00213EF3" w:rsidRDefault="00C23120" w:rsidP="00213EF3">
            <w:pPr>
              <w:pStyle w:val="ListParagraph"/>
              <w:numPr>
                <w:ilvl w:val="0"/>
                <w:numId w:val="2"/>
              </w:numPr>
              <w:spacing w:before="120" w:after="120"/>
              <w:ind w:right="-1"/>
            </w:pPr>
            <w:r w:rsidRPr="00213EF3">
              <w:t>Hệ thống hiển thị danh sách bằng cấp.</w:t>
            </w:r>
          </w:p>
          <w:p w:rsidR="00C23120" w:rsidRPr="00213EF3" w:rsidRDefault="00C23120" w:rsidP="00213EF3">
            <w:pPr>
              <w:pStyle w:val="ListParagraph"/>
              <w:numPr>
                <w:ilvl w:val="0"/>
                <w:numId w:val="2"/>
              </w:numPr>
              <w:spacing w:before="120" w:after="120"/>
              <w:ind w:right="-1"/>
            </w:pPr>
            <w:r w:rsidRPr="00213EF3">
              <w:t>Quản trị chọn bằng cấp cần sửa.</w:t>
            </w:r>
          </w:p>
          <w:p w:rsidR="00C23120" w:rsidRPr="00213EF3" w:rsidRDefault="00C23120" w:rsidP="00213EF3">
            <w:pPr>
              <w:pStyle w:val="ListParagraph"/>
              <w:numPr>
                <w:ilvl w:val="0"/>
                <w:numId w:val="2"/>
              </w:numPr>
              <w:spacing w:before="120" w:after="120"/>
              <w:ind w:right="-1"/>
            </w:pPr>
            <w:r w:rsidRPr="00213EF3">
              <w:t>Hệ thống hiển thị from chỉnh sửa.</w:t>
            </w:r>
          </w:p>
          <w:p w:rsidR="00C23120" w:rsidRPr="00213EF3" w:rsidRDefault="00C23120" w:rsidP="00213EF3">
            <w:pPr>
              <w:pStyle w:val="ListParagraph"/>
              <w:numPr>
                <w:ilvl w:val="0"/>
                <w:numId w:val="2"/>
              </w:numPr>
              <w:spacing w:before="120" w:after="120"/>
              <w:ind w:right="-1"/>
            </w:pPr>
            <w:r w:rsidRPr="00213EF3">
              <w:t>Quản trị chỉnh sử</w:t>
            </w:r>
            <w:r w:rsidR="001D3D60" w:rsidRPr="00213EF3">
              <w:t>a thông tin</w:t>
            </w:r>
            <w:r w:rsidRPr="00213EF3">
              <w:t xml:space="preserve"> bằng cấp. Chọn lưu CSDL</w:t>
            </w:r>
            <w:r w:rsidR="001D3D60" w:rsidRPr="00213EF3">
              <w:t>.</w:t>
            </w:r>
          </w:p>
          <w:p w:rsidR="00C23120" w:rsidRPr="00213EF3" w:rsidRDefault="00C23120"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bằng cấp</w:t>
            </w:r>
            <w:r w:rsidR="001D3D60" w:rsidRPr="00213EF3">
              <w:t>.</w:t>
            </w:r>
          </w:p>
          <w:p w:rsidR="00C23120" w:rsidRPr="00213EF3" w:rsidRDefault="00C23120" w:rsidP="00213EF3">
            <w:pPr>
              <w:pStyle w:val="ListParagraph"/>
              <w:numPr>
                <w:ilvl w:val="0"/>
                <w:numId w:val="2"/>
              </w:numPr>
              <w:spacing w:before="120" w:after="120"/>
              <w:ind w:right="-1"/>
            </w:pPr>
            <w:r w:rsidRPr="00213EF3">
              <w:t>Quản trị chọn ok, chỉnh sửa bằng cấp thành công.</w:t>
            </w:r>
          </w:p>
          <w:p w:rsidR="00C23120" w:rsidRPr="00213EF3" w:rsidRDefault="00C23120" w:rsidP="00213EF3">
            <w:pPr>
              <w:pStyle w:val="ListParagraph"/>
              <w:numPr>
                <w:ilvl w:val="0"/>
                <w:numId w:val="2"/>
              </w:numPr>
              <w:spacing w:before="120" w:after="120"/>
              <w:ind w:right="-1"/>
            </w:pPr>
            <w:r w:rsidRPr="00213EF3">
              <w:t>Nếu quản trị chọn hủ</w:t>
            </w:r>
            <w:r w:rsidR="001D3D60" w:rsidRPr="00213EF3">
              <w:t>y thông tin</w:t>
            </w:r>
            <w:r w:rsidRPr="00213EF3">
              <w:t xml:space="preserve"> bằng cấp sẽ mất</w:t>
            </w:r>
            <w:r w:rsidR="001D3D60" w:rsidRPr="00213EF3">
              <w:t>.</w:t>
            </w:r>
          </w:p>
          <w:p w:rsidR="00C23120" w:rsidRPr="00213EF3" w:rsidRDefault="00C23120" w:rsidP="00213EF3">
            <w:pPr>
              <w:pStyle w:val="ListParagraph"/>
              <w:numPr>
                <w:ilvl w:val="0"/>
                <w:numId w:val="2"/>
              </w:numPr>
              <w:spacing w:before="120" w:after="120"/>
              <w:ind w:right="-1"/>
            </w:pPr>
            <w:r w:rsidRPr="00213EF3">
              <w:t>Nếu quản trị chọn quay về, hệ thống hiển thị from danh sách bằng cấp.</w:t>
            </w:r>
          </w:p>
          <w:p w:rsidR="00C23120" w:rsidRPr="00213EF3" w:rsidRDefault="00C23120" w:rsidP="00213EF3">
            <w:pPr>
              <w:pStyle w:val="ListParagraph"/>
              <w:numPr>
                <w:ilvl w:val="0"/>
                <w:numId w:val="3"/>
              </w:numPr>
              <w:spacing w:before="120" w:after="120"/>
              <w:ind w:right="-1"/>
            </w:pPr>
            <w:r w:rsidRPr="00213EF3">
              <w:t>Tìm kiếm bằng cấp.</w:t>
            </w:r>
          </w:p>
          <w:p w:rsidR="00C23120" w:rsidRPr="00213EF3" w:rsidRDefault="00C23120" w:rsidP="00213EF3">
            <w:pPr>
              <w:pStyle w:val="ListParagraph"/>
              <w:numPr>
                <w:ilvl w:val="0"/>
                <w:numId w:val="6"/>
              </w:numPr>
              <w:spacing w:before="120" w:after="120"/>
              <w:ind w:right="-1"/>
            </w:pPr>
            <w:r w:rsidRPr="00213EF3">
              <w:t>Hệ thống hiển thị khung tìm kiếm</w:t>
            </w:r>
            <w:r w:rsidR="001D3D60" w:rsidRPr="00213EF3">
              <w:t>.</w:t>
            </w:r>
          </w:p>
          <w:p w:rsidR="00C23120" w:rsidRPr="00213EF3" w:rsidRDefault="00C23120" w:rsidP="00213EF3">
            <w:pPr>
              <w:pStyle w:val="ListParagraph"/>
              <w:numPr>
                <w:ilvl w:val="0"/>
                <w:numId w:val="6"/>
              </w:numPr>
              <w:spacing w:before="120" w:after="120"/>
              <w:ind w:right="-1"/>
            </w:pPr>
            <w:r w:rsidRPr="00213EF3">
              <w:t>Quản trị hoặc bác sĩ nhập id bằng cấp hoặc tên bằng cấp</w:t>
            </w:r>
          </w:p>
          <w:p w:rsidR="00C23120" w:rsidRPr="00213EF3" w:rsidRDefault="00C23120" w:rsidP="00213EF3">
            <w:pPr>
              <w:pStyle w:val="ListParagraph"/>
              <w:numPr>
                <w:ilvl w:val="0"/>
                <w:numId w:val="6"/>
              </w:numPr>
              <w:spacing w:before="120" w:after="120"/>
              <w:ind w:right="-1"/>
            </w:pPr>
            <w:r w:rsidRPr="00213EF3">
              <w:lastRenderedPageBreak/>
              <w:t>Hệ thống hiển thị thông tin cần tìm</w:t>
            </w:r>
            <w:r w:rsidR="001D3D60" w:rsidRPr="00213EF3">
              <w:t>.</w:t>
            </w:r>
          </w:p>
          <w:p w:rsidR="00C23120" w:rsidRPr="00213EF3" w:rsidRDefault="00C23120" w:rsidP="00213EF3">
            <w:pPr>
              <w:pStyle w:val="ListParagraph"/>
              <w:numPr>
                <w:ilvl w:val="0"/>
                <w:numId w:val="3"/>
              </w:numPr>
              <w:spacing w:before="120" w:after="120"/>
              <w:ind w:right="-1"/>
            </w:pPr>
            <w:r w:rsidRPr="00213EF3">
              <w:t>Xem danh sách bằng cấp</w:t>
            </w:r>
          </w:p>
          <w:p w:rsidR="00C23120" w:rsidRPr="00213EF3" w:rsidRDefault="00C23120" w:rsidP="00213EF3">
            <w:pPr>
              <w:pStyle w:val="ListParagraph"/>
              <w:numPr>
                <w:ilvl w:val="0"/>
                <w:numId w:val="7"/>
              </w:numPr>
              <w:spacing w:before="120" w:after="120"/>
              <w:ind w:right="-1"/>
            </w:pPr>
            <w:r w:rsidRPr="00213EF3">
              <w:t>Hệ thống hiển thị danh sách bằng cấp.</w:t>
            </w:r>
          </w:p>
          <w:p w:rsidR="00C23120" w:rsidRPr="00213EF3" w:rsidRDefault="00C23120" w:rsidP="00213EF3">
            <w:pPr>
              <w:pStyle w:val="ListParagraph"/>
              <w:numPr>
                <w:ilvl w:val="0"/>
                <w:numId w:val="7"/>
              </w:numPr>
              <w:spacing w:before="120" w:after="120"/>
              <w:ind w:right="-1"/>
            </w:pPr>
            <w:r w:rsidRPr="00213EF3">
              <w:t>Quản trị hoặc bác sĩ xem thông tin bằng cấp</w:t>
            </w:r>
            <w:r w:rsidR="001D3D60" w:rsidRPr="00213EF3">
              <w:t>.</w:t>
            </w:r>
          </w:p>
        </w:tc>
      </w:tr>
    </w:tbl>
    <w:p w:rsidR="00885B64" w:rsidRPr="00213EF3" w:rsidRDefault="00885B64" w:rsidP="00213EF3">
      <w:pPr>
        <w:pStyle w:val="Caption"/>
        <w:spacing w:line="360" w:lineRule="auto"/>
        <w:jc w:val="center"/>
        <w:rPr>
          <w:b w:val="0"/>
          <w:sz w:val="26"/>
          <w:szCs w:val="26"/>
        </w:rPr>
      </w:pPr>
      <w:bookmarkStart w:id="143" w:name="_Toc9339410"/>
    </w:p>
    <w:p w:rsidR="00C23120" w:rsidRPr="00213EF3" w:rsidRDefault="00B213C5" w:rsidP="00213EF3">
      <w:pPr>
        <w:pStyle w:val="Caption"/>
        <w:spacing w:line="360" w:lineRule="auto"/>
        <w:jc w:val="center"/>
        <w:rPr>
          <w:rFonts w:eastAsia="Calibri"/>
          <w:b w:val="0"/>
          <w:iCs/>
          <w:color w:val="000000"/>
          <w:sz w:val="26"/>
          <w:szCs w:val="26"/>
          <w:lang w:val="vi-VN"/>
        </w:rPr>
      </w:pPr>
      <w:bookmarkStart w:id="144" w:name="_Toc13487080"/>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4</w:t>
      </w:r>
      <w:r w:rsidRPr="00213EF3">
        <w:rPr>
          <w:b w:val="0"/>
          <w:sz w:val="26"/>
          <w:szCs w:val="26"/>
        </w:rPr>
        <w:fldChar w:fldCharType="end"/>
      </w:r>
      <w:r w:rsidRPr="00213EF3">
        <w:rPr>
          <w:b w:val="0"/>
          <w:sz w:val="26"/>
          <w:szCs w:val="26"/>
        </w:rPr>
        <w:t>: Use case quản lí khoa</w:t>
      </w:r>
      <w:bookmarkEnd w:id="143"/>
      <w:bookmarkEnd w:id="144"/>
    </w:p>
    <w:tbl>
      <w:tblPr>
        <w:tblStyle w:val="TableGrid1"/>
        <w:tblW w:w="0" w:type="auto"/>
        <w:tblLook w:val="04A0" w:firstRow="1" w:lastRow="0" w:firstColumn="1" w:lastColumn="0" w:noHBand="0" w:noVBand="1"/>
      </w:tblPr>
      <w:tblGrid>
        <w:gridCol w:w="8777"/>
      </w:tblGrid>
      <w:tr w:rsidR="00C23120" w:rsidRPr="00213EF3" w:rsidTr="00C7375C">
        <w:tc>
          <w:tcPr>
            <w:tcW w:w="8778" w:type="dxa"/>
          </w:tcPr>
          <w:p w:rsidR="00C23120" w:rsidRPr="00213EF3" w:rsidRDefault="00C23120" w:rsidP="00213EF3">
            <w:pPr>
              <w:spacing w:before="120" w:after="120"/>
              <w:ind w:left="567" w:right="-1"/>
            </w:pPr>
            <w:r w:rsidRPr="00213EF3">
              <w:rPr>
                <w:b/>
              </w:rPr>
              <w:t>Mục đích:</w:t>
            </w:r>
          </w:p>
          <w:p w:rsidR="001D3D60" w:rsidRPr="00213EF3" w:rsidRDefault="00C23120" w:rsidP="00213EF3">
            <w:pPr>
              <w:numPr>
                <w:ilvl w:val="0"/>
                <w:numId w:val="1"/>
              </w:numPr>
              <w:spacing w:before="120" w:after="120"/>
              <w:ind w:left="567" w:right="-1"/>
              <w:contextualSpacing/>
            </w:pPr>
            <w:r w:rsidRPr="00213EF3">
              <w:t xml:space="preserve">Giúp </w:t>
            </w:r>
            <w:r w:rsidRPr="00213EF3">
              <w:rPr>
                <w:lang w:val="vi-VN"/>
              </w:rPr>
              <w:t>người quản trị</w:t>
            </w:r>
            <w:r w:rsidRPr="00213EF3">
              <w:t xml:space="preserve"> có thể quản lí khoa của các bác sĩ nhanh chóng và thuận tiện. </w:t>
            </w:r>
          </w:p>
          <w:p w:rsidR="00C23120" w:rsidRPr="00213EF3" w:rsidRDefault="00C23120" w:rsidP="00213EF3">
            <w:pPr>
              <w:numPr>
                <w:ilvl w:val="0"/>
                <w:numId w:val="1"/>
              </w:numPr>
              <w:spacing w:before="120" w:after="120"/>
              <w:ind w:left="567" w:right="-1"/>
              <w:contextualSpacing/>
            </w:pPr>
            <w:r w:rsidRPr="00213EF3">
              <w:t xml:space="preserve">Giúp việc quản lí khoa </w:t>
            </w:r>
            <w:r w:rsidRPr="00213EF3">
              <w:rPr>
                <w:lang w:val="vi-VN"/>
              </w:rPr>
              <w:t>một cách hiểu quả mà không tốn quá nhiều công đoạn sổ sách</w:t>
            </w:r>
            <w:r w:rsidRPr="00213EF3">
              <w:t>. Quá trình tra cứu khoa trở nên thuận tiện.</w:t>
            </w:r>
          </w:p>
        </w:tc>
      </w:tr>
      <w:tr w:rsidR="00C23120" w:rsidRPr="00213EF3" w:rsidTr="00C7375C">
        <w:tc>
          <w:tcPr>
            <w:tcW w:w="8778" w:type="dxa"/>
          </w:tcPr>
          <w:p w:rsidR="00C23120" w:rsidRPr="00213EF3" w:rsidRDefault="00C23120" w:rsidP="00213EF3">
            <w:pPr>
              <w:spacing w:before="120" w:after="120"/>
              <w:ind w:left="567" w:right="-1"/>
              <w:rPr>
                <w:b/>
              </w:rPr>
            </w:pPr>
            <w:r w:rsidRPr="00213EF3">
              <w:rPr>
                <w:b/>
              </w:rPr>
              <w:t xml:space="preserve">Tác nhân, mô tả chung: </w:t>
            </w:r>
          </w:p>
          <w:p w:rsidR="001D3D60" w:rsidRPr="00213EF3" w:rsidRDefault="00C23120" w:rsidP="00213EF3">
            <w:pPr>
              <w:numPr>
                <w:ilvl w:val="0"/>
                <w:numId w:val="1"/>
              </w:numPr>
              <w:spacing w:before="120" w:after="120"/>
              <w:ind w:left="567" w:right="-1"/>
              <w:contextualSpacing/>
            </w:pPr>
            <w:r w:rsidRPr="00213EF3">
              <w:t>Tác nhân: Quản trị.</w:t>
            </w:r>
          </w:p>
          <w:p w:rsidR="00C23120" w:rsidRPr="00213EF3" w:rsidRDefault="00C23120" w:rsidP="00213EF3">
            <w:pPr>
              <w:numPr>
                <w:ilvl w:val="0"/>
                <w:numId w:val="1"/>
              </w:numPr>
              <w:spacing w:before="120" w:after="120"/>
              <w:ind w:left="567" w:right="-1"/>
              <w:contextualSpacing/>
            </w:pPr>
            <w:r w:rsidRPr="00213EF3">
              <w:t>Mô tả chung: Quản trị có thể  thêm, sử</w:t>
            </w:r>
            <w:r w:rsidR="001D3D60" w:rsidRPr="00213EF3">
              <w:t>a, xóa</w:t>
            </w:r>
            <w:r w:rsidRPr="00213EF3">
              <w:t xml:space="preserve">, xem danh sách và tìm kiếm khoa. </w:t>
            </w:r>
          </w:p>
        </w:tc>
      </w:tr>
      <w:tr w:rsidR="00C23120" w:rsidRPr="00213EF3" w:rsidTr="00C7375C">
        <w:tc>
          <w:tcPr>
            <w:tcW w:w="8778" w:type="dxa"/>
          </w:tcPr>
          <w:p w:rsidR="00C23120" w:rsidRPr="00213EF3" w:rsidRDefault="00C23120" w:rsidP="00213EF3">
            <w:pPr>
              <w:spacing w:before="120" w:after="120"/>
              <w:ind w:left="567" w:right="-1"/>
              <w:rPr>
                <w:b/>
              </w:rPr>
            </w:pPr>
            <w:r w:rsidRPr="00213EF3">
              <w:rPr>
                <w:b/>
              </w:rPr>
              <w:t>Luồng sự kiện chính:</w:t>
            </w:r>
          </w:p>
          <w:p w:rsidR="00C23120" w:rsidRPr="00213EF3" w:rsidRDefault="00C23120" w:rsidP="00213EF3">
            <w:pPr>
              <w:pStyle w:val="ListParagraph"/>
              <w:numPr>
                <w:ilvl w:val="0"/>
                <w:numId w:val="5"/>
              </w:numPr>
              <w:spacing w:before="120" w:after="120"/>
              <w:ind w:right="-1"/>
            </w:pPr>
            <w:r w:rsidRPr="00213EF3">
              <w:t>Thêm Mới</w:t>
            </w:r>
          </w:p>
          <w:p w:rsidR="00C23120" w:rsidRPr="00213EF3" w:rsidRDefault="00C23120" w:rsidP="00213EF3">
            <w:pPr>
              <w:pStyle w:val="ListParagraph"/>
              <w:numPr>
                <w:ilvl w:val="0"/>
                <w:numId w:val="2"/>
              </w:numPr>
              <w:spacing w:before="120" w:after="120"/>
              <w:ind w:right="-1"/>
            </w:pPr>
            <w:r w:rsidRPr="00213EF3">
              <w:t>Hệ Thống hiện thị mã khoa</w:t>
            </w:r>
            <w:r w:rsidR="008E4733" w:rsidRPr="00213EF3">
              <w:t>( tự động sinh mã)</w:t>
            </w:r>
            <w:r w:rsidRPr="00213EF3">
              <w:t>, tên khoa.</w:t>
            </w:r>
          </w:p>
          <w:p w:rsidR="00C23120" w:rsidRPr="00213EF3" w:rsidRDefault="00C23120" w:rsidP="00213EF3">
            <w:pPr>
              <w:pStyle w:val="ListParagraph"/>
              <w:numPr>
                <w:ilvl w:val="0"/>
                <w:numId w:val="2"/>
              </w:numPr>
              <w:spacing w:before="120" w:after="120"/>
              <w:ind w:right="-1"/>
            </w:pPr>
            <w:r w:rsidRPr="00213EF3">
              <w:t>Quản trị điề</w:t>
            </w:r>
            <w:r w:rsidR="001D3D60" w:rsidRPr="00213EF3">
              <w:t>n thông tin vào</w:t>
            </w:r>
            <w:r w:rsidRPr="00213EF3">
              <w:t>.</w:t>
            </w:r>
          </w:p>
          <w:p w:rsidR="00C23120" w:rsidRPr="00213EF3" w:rsidRDefault="00C23120" w:rsidP="00213EF3">
            <w:pPr>
              <w:pStyle w:val="ListParagraph"/>
              <w:numPr>
                <w:ilvl w:val="0"/>
                <w:numId w:val="2"/>
              </w:numPr>
              <w:spacing w:before="120" w:after="120"/>
              <w:ind w:right="-1"/>
            </w:pPr>
            <w:r w:rsidRPr="00213EF3">
              <w:t>Chọn lưu CSDL</w:t>
            </w:r>
            <w:r w:rsidR="001D3D60" w:rsidRPr="00213EF3">
              <w:t>.</w:t>
            </w:r>
          </w:p>
          <w:p w:rsidR="00C23120" w:rsidRPr="00213EF3" w:rsidRDefault="00C23120" w:rsidP="00213EF3">
            <w:pPr>
              <w:pStyle w:val="ListParagraph"/>
              <w:numPr>
                <w:ilvl w:val="0"/>
                <w:numId w:val="2"/>
              </w:numPr>
              <w:spacing w:before="120" w:after="120"/>
              <w:ind w:right="-1"/>
            </w:pPr>
            <w:r w:rsidRPr="00213EF3">
              <w:t>Xác nhận việc thêm khoa</w:t>
            </w:r>
            <w:r w:rsidR="001D3D60" w:rsidRPr="00213EF3">
              <w:t>.</w:t>
            </w:r>
          </w:p>
          <w:p w:rsidR="00C23120" w:rsidRPr="00213EF3" w:rsidRDefault="00C23120" w:rsidP="00213EF3">
            <w:pPr>
              <w:pStyle w:val="ListParagraph"/>
              <w:numPr>
                <w:ilvl w:val="0"/>
                <w:numId w:val="2"/>
              </w:numPr>
              <w:spacing w:before="120" w:after="120"/>
              <w:ind w:right="-1"/>
            </w:pPr>
            <w:r w:rsidRPr="00213EF3">
              <w:t>Quản trị chọn ok, thêm khoa thành công. Nếu Quản trị chọn hủy ca làm việc kết thúc</w:t>
            </w:r>
          </w:p>
          <w:p w:rsidR="00C23120" w:rsidRPr="00213EF3" w:rsidRDefault="00C23120" w:rsidP="00213EF3">
            <w:pPr>
              <w:pStyle w:val="ListParagraph"/>
              <w:numPr>
                <w:ilvl w:val="0"/>
                <w:numId w:val="2"/>
              </w:numPr>
              <w:spacing w:before="120" w:after="120"/>
              <w:ind w:right="-1"/>
            </w:pPr>
            <w:r w:rsidRPr="00213EF3">
              <w:t xml:space="preserve">Nếu quản trị chọn hủy </w:t>
            </w:r>
            <w:r w:rsidR="001D3D60" w:rsidRPr="00213EF3">
              <w:t>thông tin</w:t>
            </w:r>
            <w:r w:rsidRPr="00213EF3">
              <w:t xml:space="preserve"> khoa sẽ mất</w:t>
            </w:r>
            <w:r w:rsidR="001D3D60" w:rsidRPr="00213EF3">
              <w:t>.</w:t>
            </w:r>
          </w:p>
          <w:p w:rsidR="00C23120" w:rsidRPr="00213EF3" w:rsidRDefault="00C23120" w:rsidP="00213EF3">
            <w:pPr>
              <w:pStyle w:val="ListParagraph"/>
              <w:numPr>
                <w:ilvl w:val="0"/>
                <w:numId w:val="2"/>
              </w:numPr>
              <w:spacing w:before="120" w:after="120"/>
              <w:ind w:right="-1"/>
            </w:pPr>
            <w:r w:rsidRPr="00213EF3">
              <w:t>Nếu quản trị chọn quay về, hệ thống hiển thị</w:t>
            </w:r>
            <w:r w:rsidR="001D3D60" w:rsidRPr="00213EF3">
              <w:t xml:space="preserve"> from danh sách khoa</w:t>
            </w:r>
            <w:r w:rsidRPr="00213EF3">
              <w:t>.</w:t>
            </w:r>
          </w:p>
          <w:p w:rsidR="00C23120" w:rsidRPr="00213EF3" w:rsidRDefault="00C23120" w:rsidP="00213EF3">
            <w:pPr>
              <w:pStyle w:val="ListParagraph"/>
              <w:numPr>
                <w:ilvl w:val="0"/>
                <w:numId w:val="4"/>
              </w:numPr>
              <w:spacing w:before="120" w:after="120"/>
              <w:ind w:right="-1"/>
            </w:pPr>
            <w:r w:rsidRPr="00213EF3">
              <w:t>Xóa khoa</w:t>
            </w:r>
          </w:p>
          <w:p w:rsidR="00C23120" w:rsidRPr="00213EF3" w:rsidRDefault="00C23120" w:rsidP="00213EF3">
            <w:pPr>
              <w:pStyle w:val="ListParagraph"/>
              <w:numPr>
                <w:ilvl w:val="0"/>
                <w:numId w:val="2"/>
              </w:numPr>
              <w:spacing w:before="120" w:after="120"/>
              <w:ind w:right="-1"/>
            </w:pPr>
            <w:r w:rsidRPr="00213EF3">
              <w:lastRenderedPageBreak/>
              <w:t>Hệ thống hiển thị tất cả danh sách khoa.</w:t>
            </w:r>
          </w:p>
          <w:p w:rsidR="00C23120" w:rsidRPr="00213EF3" w:rsidRDefault="00C23120" w:rsidP="00213EF3">
            <w:pPr>
              <w:pStyle w:val="ListParagraph"/>
              <w:numPr>
                <w:ilvl w:val="0"/>
                <w:numId w:val="2"/>
              </w:numPr>
              <w:spacing w:before="120" w:after="120"/>
              <w:ind w:right="-1"/>
            </w:pPr>
            <w:r w:rsidRPr="00213EF3">
              <w:t>Quản trị chọ</w:t>
            </w:r>
            <w:r w:rsidR="001D3D60" w:rsidRPr="00213EF3">
              <w:t xml:space="preserve">n </w:t>
            </w:r>
            <w:r w:rsidRPr="00213EF3">
              <w:t>khoa</w:t>
            </w:r>
            <w:r w:rsidR="001D3D60" w:rsidRPr="00213EF3">
              <w:t xml:space="preserve"> cần xóa</w:t>
            </w:r>
            <w:r w:rsidRPr="00213EF3">
              <w:t>.</w:t>
            </w:r>
          </w:p>
          <w:p w:rsidR="00C23120" w:rsidRPr="00213EF3" w:rsidRDefault="00C23120" w:rsidP="00213EF3">
            <w:pPr>
              <w:pStyle w:val="ListParagraph"/>
              <w:numPr>
                <w:ilvl w:val="0"/>
                <w:numId w:val="2"/>
              </w:numPr>
              <w:spacing w:before="120" w:after="120"/>
              <w:ind w:right="-1"/>
            </w:pPr>
            <w:r w:rsidRPr="00213EF3">
              <w:t>Xác nhận việc xóa khoa.</w:t>
            </w:r>
          </w:p>
          <w:p w:rsidR="00C23120" w:rsidRPr="00213EF3" w:rsidRDefault="00C23120" w:rsidP="00213EF3">
            <w:pPr>
              <w:pStyle w:val="ListParagraph"/>
              <w:numPr>
                <w:ilvl w:val="0"/>
                <w:numId w:val="2"/>
              </w:numPr>
              <w:spacing w:before="120" w:after="120"/>
              <w:ind w:right="-1"/>
            </w:pPr>
            <w:r w:rsidRPr="00213EF3">
              <w:t xml:space="preserve">Quản trị chọn ok, xóa </w:t>
            </w:r>
            <w:r w:rsidR="003C716C" w:rsidRPr="00213EF3">
              <w:t xml:space="preserve">khoa </w:t>
            </w:r>
            <w:r w:rsidRPr="00213EF3">
              <w:t>thành công</w:t>
            </w:r>
          </w:p>
          <w:p w:rsidR="00C23120" w:rsidRPr="00213EF3" w:rsidRDefault="00C23120" w:rsidP="00213EF3">
            <w:pPr>
              <w:pStyle w:val="ListParagraph"/>
              <w:numPr>
                <w:ilvl w:val="0"/>
                <w:numId w:val="2"/>
              </w:numPr>
              <w:spacing w:before="120" w:after="120"/>
              <w:ind w:right="-1"/>
            </w:pPr>
            <w:r w:rsidRPr="00213EF3">
              <w:t>Nếu quản trị chọn hủy thì ca làm việc kết thúc.</w:t>
            </w:r>
          </w:p>
          <w:p w:rsidR="00C23120" w:rsidRPr="00213EF3" w:rsidRDefault="00C23120" w:rsidP="00213EF3">
            <w:pPr>
              <w:pStyle w:val="ListParagraph"/>
              <w:numPr>
                <w:ilvl w:val="0"/>
                <w:numId w:val="3"/>
              </w:numPr>
              <w:spacing w:before="120" w:after="120"/>
              <w:ind w:right="-1"/>
            </w:pPr>
            <w:r w:rsidRPr="00213EF3">
              <w:t xml:space="preserve">Chỉnh sửa </w:t>
            </w:r>
            <w:r w:rsidR="003C716C" w:rsidRPr="00213EF3">
              <w:t>khoa</w:t>
            </w:r>
            <w:r w:rsidRPr="00213EF3">
              <w:t>.</w:t>
            </w:r>
          </w:p>
          <w:p w:rsidR="00C23120" w:rsidRPr="00213EF3" w:rsidRDefault="00C23120" w:rsidP="00213EF3">
            <w:pPr>
              <w:pStyle w:val="ListParagraph"/>
              <w:numPr>
                <w:ilvl w:val="0"/>
                <w:numId w:val="2"/>
              </w:numPr>
              <w:spacing w:before="120" w:after="120"/>
              <w:ind w:right="-1"/>
            </w:pPr>
            <w:r w:rsidRPr="00213EF3">
              <w:t xml:space="preserve">Hệ thống hiển thị danh sách </w:t>
            </w:r>
            <w:r w:rsidR="003C716C" w:rsidRPr="00213EF3">
              <w:t>khoa</w:t>
            </w:r>
            <w:r w:rsidRPr="00213EF3">
              <w:t>.</w:t>
            </w:r>
          </w:p>
          <w:p w:rsidR="00C23120" w:rsidRPr="00213EF3" w:rsidRDefault="00C23120" w:rsidP="00213EF3">
            <w:pPr>
              <w:pStyle w:val="ListParagraph"/>
              <w:numPr>
                <w:ilvl w:val="0"/>
                <w:numId w:val="2"/>
              </w:numPr>
              <w:spacing w:before="120" w:after="120"/>
              <w:ind w:right="-1"/>
            </w:pPr>
            <w:r w:rsidRPr="00213EF3">
              <w:t xml:space="preserve">Quản trị chọn </w:t>
            </w:r>
            <w:r w:rsidR="003C716C" w:rsidRPr="00213EF3">
              <w:t>khoa</w:t>
            </w:r>
            <w:r w:rsidRPr="00213EF3">
              <w:t xml:space="preserve"> cần sửa.</w:t>
            </w:r>
          </w:p>
          <w:p w:rsidR="00C23120" w:rsidRPr="00213EF3" w:rsidRDefault="00C23120" w:rsidP="00213EF3">
            <w:pPr>
              <w:pStyle w:val="ListParagraph"/>
              <w:numPr>
                <w:ilvl w:val="0"/>
                <w:numId w:val="2"/>
              </w:numPr>
              <w:spacing w:before="120" w:after="120"/>
              <w:ind w:right="-1"/>
            </w:pPr>
            <w:r w:rsidRPr="00213EF3">
              <w:t>Hệ thống hiển thị from chỉnh sửa.</w:t>
            </w:r>
          </w:p>
          <w:p w:rsidR="00C23120" w:rsidRPr="00213EF3" w:rsidRDefault="00C23120" w:rsidP="00213EF3">
            <w:pPr>
              <w:pStyle w:val="ListParagraph"/>
              <w:numPr>
                <w:ilvl w:val="0"/>
                <w:numId w:val="2"/>
              </w:numPr>
              <w:spacing w:before="120" w:after="120"/>
              <w:ind w:right="-1"/>
            </w:pPr>
            <w:r w:rsidRPr="00213EF3">
              <w:t xml:space="preserve">Quản trị chỉnh sửa </w:t>
            </w:r>
            <w:r w:rsidR="001D3D60" w:rsidRPr="00213EF3">
              <w:t>thông tin</w:t>
            </w:r>
            <w:r w:rsidRPr="00213EF3">
              <w:t xml:space="preserve"> </w:t>
            </w:r>
            <w:r w:rsidR="003C716C" w:rsidRPr="00213EF3">
              <w:t>khoa</w:t>
            </w:r>
            <w:r w:rsidRPr="00213EF3">
              <w:t>. Chọn lưu CSDL</w:t>
            </w:r>
          </w:p>
          <w:p w:rsidR="00C23120" w:rsidRPr="00213EF3" w:rsidRDefault="00C23120"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w:t>
            </w:r>
            <w:r w:rsidR="003C716C" w:rsidRPr="00213EF3">
              <w:t>khoa</w:t>
            </w:r>
            <w:r w:rsidR="001D3D60" w:rsidRPr="00213EF3">
              <w:t>.</w:t>
            </w:r>
          </w:p>
          <w:p w:rsidR="00C23120" w:rsidRPr="00213EF3" w:rsidRDefault="00C23120" w:rsidP="00213EF3">
            <w:pPr>
              <w:pStyle w:val="ListParagraph"/>
              <w:numPr>
                <w:ilvl w:val="0"/>
                <w:numId w:val="2"/>
              </w:numPr>
              <w:spacing w:before="120" w:after="120"/>
              <w:ind w:right="-1"/>
            </w:pPr>
            <w:r w:rsidRPr="00213EF3">
              <w:t xml:space="preserve">Quản trị chọn ok, chỉnh sửa </w:t>
            </w:r>
            <w:r w:rsidR="003C716C" w:rsidRPr="00213EF3">
              <w:t xml:space="preserve">khoa </w:t>
            </w:r>
            <w:r w:rsidRPr="00213EF3">
              <w:t>thành công.</w:t>
            </w:r>
          </w:p>
          <w:p w:rsidR="00C23120" w:rsidRPr="00213EF3" w:rsidRDefault="00C23120" w:rsidP="00213EF3">
            <w:pPr>
              <w:pStyle w:val="ListParagraph"/>
              <w:numPr>
                <w:ilvl w:val="0"/>
                <w:numId w:val="2"/>
              </w:numPr>
              <w:spacing w:before="120" w:after="120"/>
              <w:ind w:right="-1"/>
            </w:pPr>
            <w:r w:rsidRPr="00213EF3">
              <w:t xml:space="preserve">Nếu quản trị chọn hủy </w:t>
            </w:r>
            <w:r w:rsidR="001D3D60" w:rsidRPr="00213EF3">
              <w:t>thông tin</w:t>
            </w:r>
            <w:r w:rsidRPr="00213EF3">
              <w:t xml:space="preserve"> </w:t>
            </w:r>
            <w:r w:rsidR="003C716C" w:rsidRPr="00213EF3">
              <w:t xml:space="preserve">khoa </w:t>
            </w:r>
            <w:r w:rsidRPr="00213EF3">
              <w:t>sẽ mất</w:t>
            </w:r>
            <w:r w:rsidR="001D3D60" w:rsidRPr="00213EF3">
              <w:t>.</w:t>
            </w:r>
          </w:p>
          <w:p w:rsidR="00C23120" w:rsidRPr="00213EF3" w:rsidRDefault="00C23120" w:rsidP="00213EF3">
            <w:pPr>
              <w:pStyle w:val="ListParagraph"/>
              <w:numPr>
                <w:ilvl w:val="0"/>
                <w:numId w:val="2"/>
              </w:numPr>
              <w:spacing w:before="120" w:after="120"/>
              <w:ind w:right="-1"/>
            </w:pPr>
            <w:r w:rsidRPr="00213EF3">
              <w:t xml:space="preserve">Nếu quản trị chọn quay về, hệ thống hiển thị from danh sách </w:t>
            </w:r>
            <w:r w:rsidR="003C716C" w:rsidRPr="00213EF3">
              <w:t>khoa</w:t>
            </w:r>
            <w:r w:rsidRPr="00213EF3">
              <w:t>.</w:t>
            </w:r>
          </w:p>
          <w:p w:rsidR="00C23120" w:rsidRPr="00213EF3" w:rsidRDefault="00C23120" w:rsidP="00213EF3">
            <w:pPr>
              <w:pStyle w:val="ListParagraph"/>
              <w:numPr>
                <w:ilvl w:val="0"/>
                <w:numId w:val="3"/>
              </w:numPr>
              <w:spacing w:before="120" w:after="120"/>
              <w:ind w:right="-1"/>
            </w:pPr>
            <w:r w:rsidRPr="00213EF3">
              <w:t xml:space="preserve">Tìm kiếm </w:t>
            </w:r>
            <w:r w:rsidR="003C716C" w:rsidRPr="00213EF3">
              <w:t>khoa</w:t>
            </w:r>
            <w:r w:rsidRPr="00213EF3">
              <w:t>.</w:t>
            </w:r>
          </w:p>
          <w:p w:rsidR="00C23120" w:rsidRPr="00213EF3" w:rsidRDefault="00C23120" w:rsidP="00213EF3">
            <w:pPr>
              <w:pStyle w:val="ListParagraph"/>
              <w:numPr>
                <w:ilvl w:val="0"/>
                <w:numId w:val="6"/>
              </w:numPr>
              <w:spacing w:before="120" w:after="120"/>
              <w:ind w:right="-1"/>
            </w:pPr>
            <w:r w:rsidRPr="00213EF3">
              <w:t>Hệ thống hiển thị khung tìm kiếm</w:t>
            </w:r>
            <w:r w:rsidR="001D3D60" w:rsidRPr="00213EF3">
              <w:t>.</w:t>
            </w:r>
          </w:p>
          <w:p w:rsidR="00C23120" w:rsidRPr="00213EF3" w:rsidRDefault="00C23120" w:rsidP="00213EF3">
            <w:pPr>
              <w:pStyle w:val="ListParagraph"/>
              <w:numPr>
                <w:ilvl w:val="0"/>
                <w:numId w:val="6"/>
              </w:numPr>
              <w:spacing w:before="120" w:after="120"/>
              <w:ind w:right="-1"/>
            </w:pPr>
            <w:r w:rsidRPr="00213EF3">
              <w:t xml:space="preserve">Quản trị hoặc bác sĩ nhập id </w:t>
            </w:r>
            <w:r w:rsidR="003C716C" w:rsidRPr="00213EF3">
              <w:t xml:space="preserve">khoa </w:t>
            </w:r>
            <w:r w:rsidRPr="00213EF3">
              <w:t xml:space="preserve">hoặc tên </w:t>
            </w:r>
            <w:r w:rsidR="003C716C" w:rsidRPr="00213EF3">
              <w:t>khoa</w:t>
            </w:r>
            <w:r w:rsidR="001D3D60" w:rsidRPr="00213EF3">
              <w:t>.</w:t>
            </w:r>
          </w:p>
          <w:p w:rsidR="00C23120" w:rsidRPr="00213EF3" w:rsidRDefault="00C23120" w:rsidP="00213EF3">
            <w:pPr>
              <w:pStyle w:val="ListParagraph"/>
              <w:numPr>
                <w:ilvl w:val="0"/>
                <w:numId w:val="6"/>
              </w:numPr>
              <w:spacing w:before="120" w:after="120"/>
              <w:ind w:right="-1"/>
            </w:pPr>
            <w:r w:rsidRPr="00213EF3">
              <w:t>Hệ thống hiển thị thông tin cần tìm</w:t>
            </w:r>
            <w:r w:rsidR="001D3D60" w:rsidRPr="00213EF3">
              <w:t>.</w:t>
            </w:r>
          </w:p>
          <w:p w:rsidR="00C23120" w:rsidRPr="00213EF3" w:rsidRDefault="00C23120" w:rsidP="00213EF3">
            <w:pPr>
              <w:pStyle w:val="ListParagraph"/>
              <w:numPr>
                <w:ilvl w:val="0"/>
                <w:numId w:val="3"/>
              </w:numPr>
              <w:spacing w:before="120" w:after="120"/>
              <w:ind w:right="-1"/>
            </w:pPr>
            <w:r w:rsidRPr="00213EF3">
              <w:t xml:space="preserve">Xem danh sách </w:t>
            </w:r>
            <w:r w:rsidR="003C716C" w:rsidRPr="00213EF3">
              <w:t>khoa</w:t>
            </w:r>
          </w:p>
          <w:p w:rsidR="00C23120" w:rsidRPr="00213EF3" w:rsidRDefault="00C23120" w:rsidP="00213EF3">
            <w:pPr>
              <w:pStyle w:val="ListParagraph"/>
              <w:numPr>
                <w:ilvl w:val="0"/>
                <w:numId w:val="7"/>
              </w:numPr>
              <w:spacing w:before="120" w:after="120"/>
              <w:ind w:right="-1"/>
            </w:pPr>
            <w:r w:rsidRPr="00213EF3">
              <w:t xml:space="preserve">Hệ thống hiển thị danh sách </w:t>
            </w:r>
            <w:r w:rsidR="003C716C" w:rsidRPr="00213EF3">
              <w:t>khoa</w:t>
            </w:r>
            <w:r w:rsidRPr="00213EF3">
              <w:t>.</w:t>
            </w:r>
          </w:p>
          <w:p w:rsidR="00C23120" w:rsidRPr="00213EF3" w:rsidRDefault="00C23120" w:rsidP="00213EF3">
            <w:pPr>
              <w:pStyle w:val="ListParagraph"/>
              <w:numPr>
                <w:ilvl w:val="0"/>
                <w:numId w:val="7"/>
              </w:numPr>
              <w:spacing w:before="120" w:after="120"/>
              <w:ind w:right="-1"/>
            </w:pPr>
            <w:r w:rsidRPr="00213EF3">
              <w:t xml:space="preserve">Quản trị hoặc bác sĩ xem thông tin </w:t>
            </w:r>
            <w:r w:rsidR="003C716C" w:rsidRPr="00213EF3">
              <w:t>khoa</w:t>
            </w:r>
            <w:r w:rsidR="001D3D60" w:rsidRPr="00213EF3">
              <w:t>.</w:t>
            </w:r>
          </w:p>
        </w:tc>
      </w:tr>
    </w:tbl>
    <w:p w:rsidR="00F71C76" w:rsidRPr="00213EF3" w:rsidRDefault="00F71C76" w:rsidP="00213EF3">
      <w:pPr>
        <w:pStyle w:val="Caption"/>
        <w:spacing w:line="360" w:lineRule="auto"/>
        <w:rPr>
          <w:b w:val="0"/>
          <w:sz w:val="26"/>
          <w:szCs w:val="26"/>
        </w:rPr>
      </w:pPr>
    </w:p>
    <w:p w:rsidR="00302EF6" w:rsidRPr="00213EF3" w:rsidRDefault="00B213C5" w:rsidP="00213EF3">
      <w:pPr>
        <w:pStyle w:val="Caption"/>
        <w:spacing w:line="360" w:lineRule="auto"/>
        <w:jc w:val="center"/>
        <w:rPr>
          <w:rFonts w:eastAsia="Calibri"/>
          <w:b w:val="0"/>
          <w:iCs/>
          <w:color w:val="000000"/>
          <w:sz w:val="26"/>
          <w:szCs w:val="26"/>
          <w:lang w:val="vi-VN"/>
        </w:rPr>
      </w:pPr>
      <w:bookmarkStart w:id="145" w:name="_Toc9339411"/>
      <w:bookmarkStart w:id="146" w:name="_Toc13487081"/>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5</w:t>
      </w:r>
      <w:r w:rsidRPr="00213EF3">
        <w:rPr>
          <w:b w:val="0"/>
          <w:sz w:val="26"/>
          <w:szCs w:val="26"/>
        </w:rPr>
        <w:fldChar w:fldCharType="end"/>
      </w:r>
      <w:r w:rsidRPr="00213EF3">
        <w:rPr>
          <w:b w:val="0"/>
          <w:sz w:val="26"/>
          <w:szCs w:val="26"/>
        </w:rPr>
        <w:t>: Use case quản lí thuốc</w:t>
      </w:r>
      <w:bookmarkEnd w:id="145"/>
      <w:bookmarkEnd w:id="146"/>
    </w:p>
    <w:tbl>
      <w:tblPr>
        <w:tblStyle w:val="TableGrid1"/>
        <w:tblW w:w="0" w:type="auto"/>
        <w:tblLook w:val="04A0" w:firstRow="1" w:lastRow="0" w:firstColumn="1" w:lastColumn="0" w:noHBand="0" w:noVBand="1"/>
      </w:tblPr>
      <w:tblGrid>
        <w:gridCol w:w="8777"/>
      </w:tblGrid>
      <w:tr w:rsidR="00302EF6" w:rsidRPr="00213EF3" w:rsidTr="00C7375C">
        <w:tc>
          <w:tcPr>
            <w:tcW w:w="8778" w:type="dxa"/>
          </w:tcPr>
          <w:p w:rsidR="00302EF6" w:rsidRPr="00213EF3" w:rsidRDefault="00302EF6" w:rsidP="00213EF3">
            <w:pPr>
              <w:spacing w:before="120" w:after="120"/>
              <w:ind w:left="567" w:right="-1"/>
            </w:pPr>
            <w:r w:rsidRPr="00213EF3">
              <w:rPr>
                <w:b/>
              </w:rPr>
              <w:t>Mục đích:</w:t>
            </w:r>
          </w:p>
          <w:p w:rsidR="001D3D60" w:rsidRPr="00213EF3" w:rsidRDefault="00302EF6" w:rsidP="00213EF3">
            <w:pPr>
              <w:numPr>
                <w:ilvl w:val="0"/>
                <w:numId w:val="1"/>
              </w:numPr>
              <w:spacing w:before="120" w:after="120"/>
              <w:ind w:left="567" w:right="-1"/>
              <w:contextualSpacing/>
            </w:pPr>
            <w:r w:rsidRPr="00213EF3">
              <w:t xml:space="preserve">Giúp </w:t>
            </w:r>
            <w:r w:rsidRPr="00213EF3">
              <w:rPr>
                <w:lang w:val="vi-VN"/>
              </w:rPr>
              <w:t>người quản trị</w:t>
            </w:r>
            <w:r w:rsidRPr="00213EF3">
              <w:t xml:space="preserve"> có thể quản lí thuốc của các bác sĩ nhanh chóng và thuận tiện. </w:t>
            </w:r>
          </w:p>
          <w:p w:rsidR="00302EF6" w:rsidRPr="00213EF3" w:rsidRDefault="00302EF6" w:rsidP="00213EF3">
            <w:pPr>
              <w:numPr>
                <w:ilvl w:val="0"/>
                <w:numId w:val="1"/>
              </w:numPr>
              <w:spacing w:before="120" w:after="120"/>
              <w:ind w:left="567" w:right="-1"/>
              <w:contextualSpacing/>
            </w:pPr>
            <w:r w:rsidRPr="00213EF3">
              <w:lastRenderedPageBreak/>
              <w:t xml:space="preserve">Giúp việc quản lí thuốc </w:t>
            </w:r>
            <w:r w:rsidRPr="00213EF3">
              <w:rPr>
                <w:lang w:val="vi-VN"/>
              </w:rPr>
              <w:t>một cách hiểu quả mà không tốn quá nhiều công đoạn sổ sách</w:t>
            </w:r>
            <w:r w:rsidRPr="00213EF3">
              <w:t>. Quá trình tra cứu thuốc trở nên thuận tiện.</w:t>
            </w:r>
          </w:p>
        </w:tc>
      </w:tr>
      <w:tr w:rsidR="00302EF6" w:rsidRPr="00213EF3" w:rsidTr="00C7375C">
        <w:tc>
          <w:tcPr>
            <w:tcW w:w="8778" w:type="dxa"/>
          </w:tcPr>
          <w:p w:rsidR="00302EF6" w:rsidRPr="00213EF3" w:rsidRDefault="00302EF6" w:rsidP="00213EF3">
            <w:pPr>
              <w:spacing w:before="120" w:after="120"/>
              <w:ind w:left="567" w:right="-1"/>
              <w:rPr>
                <w:b/>
              </w:rPr>
            </w:pPr>
            <w:r w:rsidRPr="00213EF3">
              <w:rPr>
                <w:b/>
              </w:rPr>
              <w:lastRenderedPageBreak/>
              <w:t xml:space="preserve">Tác nhân, mô tả chung: </w:t>
            </w:r>
          </w:p>
          <w:p w:rsidR="001D3D60" w:rsidRPr="00213EF3" w:rsidRDefault="00302EF6" w:rsidP="00213EF3">
            <w:pPr>
              <w:numPr>
                <w:ilvl w:val="0"/>
                <w:numId w:val="1"/>
              </w:numPr>
              <w:spacing w:before="120" w:after="120"/>
              <w:ind w:left="567" w:right="-1"/>
              <w:contextualSpacing/>
            </w:pPr>
            <w:r w:rsidRPr="00213EF3">
              <w:t>Tác nhân: Quản tr</w:t>
            </w:r>
            <w:r w:rsidR="00BA6F86" w:rsidRPr="00213EF3">
              <w:t>ị và bác sĩ.</w:t>
            </w:r>
          </w:p>
          <w:p w:rsidR="00302EF6" w:rsidRPr="00213EF3" w:rsidRDefault="00302EF6" w:rsidP="00213EF3">
            <w:pPr>
              <w:numPr>
                <w:ilvl w:val="0"/>
                <w:numId w:val="1"/>
              </w:numPr>
              <w:spacing w:before="120" w:after="120"/>
              <w:ind w:left="567" w:right="-1"/>
              <w:contextualSpacing/>
            </w:pPr>
            <w:r w:rsidRPr="00213EF3">
              <w:t>Mô tả chung: Quản trị có thể thêm, sử</w:t>
            </w:r>
            <w:r w:rsidR="001D3D60" w:rsidRPr="00213EF3">
              <w:t>a, xóa</w:t>
            </w:r>
            <w:r w:rsidRPr="00213EF3">
              <w:t xml:space="preserve">, xem danh sách và tìm kiếm thuốc. </w:t>
            </w:r>
          </w:p>
        </w:tc>
      </w:tr>
      <w:tr w:rsidR="00302EF6" w:rsidRPr="00213EF3" w:rsidTr="00C7375C">
        <w:tc>
          <w:tcPr>
            <w:tcW w:w="8778" w:type="dxa"/>
          </w:tcPr>
          <w:p w:rsidR="00302EF6" w:rsidRPr="00213EF3" w:rsidRDefault="00302EF6" w:rsidP="00213EF3">
            <w:pPr>
              <w:spacing w:before="120" w:after="120"/>
              <w:ind w:left="567" w:right="-1"/>
              <w:rPr>
                <w:b/>
              </w:rPr>
            </w:pPr>
            <w:r w:rsidRPr="00213EF3">
              <w:rPr>
                <w:b/>
              </w:rPr>
              <w:t>Luồng sự kiện chính:</w:t>
            </w:r>
          </w:p>
          <w:p w:rsidR="00302EF6" w:rsidRPr="00213EF3" w:rsidRDefault="00302EF6" w:rsidP="00213EF3">
            <w:pPr>
              <w:pStyle w:val="ListParagraph"/>
              <w:numPr>
                <w:ilvl w:val="0"/>
                <w:numId w:val="5"/>
              </w:numPr>
              <w:spacing w:before="120" w:after="120"/>
              <w:ind w:right="-1"/>
            </w:pPr>
            <w:r w:rsidRPr="00213EF3">
              <w:t>Thêm Mới</w:t>
            </w:r>
          </w:p>
          <w:p w:rsidR="00302EF6" w:rsidRPr="00213EF3" w:rsidRDefault="00302EF6" w:rsidP="00213EF3">
            <w:pPr>
              <w:pStyle w:val="ListParagraph"/>
              <w:numPr>
                <w:ilvl w:val="0"/>
                <w:numId w:val="2"/>
              </w:numPr>
              <w:spacing w:before="120" w:after="120"/>
              <w:ind w:right="-1"/>
            </w:pPr>
            <w:r w:rsidRPr="00213EF3">
              <w:t xml:space="preserve">Hệ Thống hiện thị mã </w:t>
            </w:r>
            <w:r w:rsidR="00551489" w:rsidRPr="00213EF3">
              <w:t>thuốc</w:t>
            </w:r>
            <w:r w:rsidR="008E4733" w:rsidRPr="00213EF3">
              <w:t>( tự động sinh mã)</w:t>
            </w:r>
            <w:r w:rsidRPr="00213EF3">
              <w:t xml:space="preserve">, tên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 xml:space="preserve">Quản trị điền tên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Chọn lưu CSDL</w:t>
            </w:r>
            <w:r w:rsidR="001D3D60" w:rsidRPr="00213EF3">
              <w:t>.</w:t>
            </w:r>
          </w:p>
          <w:p w:rsidR="00302EF6" w:rsidRPr="00213EF3" w:rsidRDefault="00302EF6" w:rsidP="00213EF3">
            <w:pPr>
              <w:pStyle w:val="ListParagraph"/>
              <w:numPr>
                <w:ilvl w:val="0"/>
                <w:numId w:val="2"/>
              </w:numPr>
              <w:spacing w:before="120" w:after="120"/>
              <w:ind w:right="-1"/>
            </w:pPr>
            <w:r w:rsidRPr="00213EF3">
              <w:t xml:space="preserve">Xác nhận việc thêm </w:t>
            </w:r>
            <w:r w:rsidR="00551489" w:rsidRPr="00213EF3">
              <w:t>thuốc</w:t>
            </w:r>
            <w:r w:rsidR="001D3D60" w:rsidRPr="00213EF3">
              <w:t>.</w:t>
            </w:r>
          </w:p>
          <w:p w:rsidR="00302EF6" w:rsidRPr="00213EF3" w:rsidRDefault="00302EF6" w:rsidP="00213EF3">
            <w:pPr>
              <w:pStyle w:val="ListParagraph"/>
              <w:numPr>
                <w:ilvl w:val="0"/>
                <w:numId w:val="2"/>
              </w:numPr>
              <w:spacing w:before="120" w:after="120"/>
              <w:ind w:right="-1"/>
            </w:pPr>
            <w:r w:rsidRPr="00213EF3">
              <w:t xml:space="preserve">Quản trị chọn ok, thêm </w:t>
            </w:r>
            <w:r w:rsidR="00551489" w:rsidRPr="00213EF3">
              <w:t>thuốc</w:t>
            </w:r>
            <w:r w:rsidRPr="00213EF3">
              <w:t xml:space="preserve"> thành công. Nếu Quản trị chọn hủy ca làm việc kết thúc</w:t>
            </w:r>
            <w:r w:rsidR="001D3D60" w:rsidRPr="00213EF3">
              <w:t>.</w:t>
            </w:r>
          </w:p>
          <w:p w:rsidR="00302EF6" w:rsidRPr="00213EF3" w:rsidRDefault="00302EF6" w:rsidP="00213EF3">
            <w:pPr>
              <w:pStyle w:val="ListParagraph"/>
              <w:numPr>
                <w:ilvl w:val="0"/>
                <w:numId w:val="2"/>
              </w:numPr>
              <w:spacing w:before="120" w:after="120"/>
              <w:ind w:right="-1"/>
            </w:pPr>
            <w:r w:rsidRPr="00213EF3">
              <w:t xml:space="preserve">Nếu quản trị chọn hủy </w:t>
            </w:r>
            <w:r w:rsidR="001D3D60" w:rsidRPr="00213EF3">
              <w:t>thông tin</w:t>
            </w:r>
            <w:r w:rsidRPr="00213EF3">
              <w:t xml:space="preserve"> </w:t>
            </w:r>
            <w:r w:rsidR="00551489" w:rsidRPr="00213EF3">
              <w:t>thuốc</w:t>
            </w:r>
            <w:r w:rsidRPr="00213EF3">
              <w:t xml:space="preserve"> sẽ mất</w:t>
            </w:r>
            <w:r w:rsidR="001D3D60" w:rsidRPr="00213EF3">
              <w:t>.</w:t>
            </w:r>
          </w:p>
          <w:p w:rsidR="00302EF6" w:rsidRPr="00213EF3" w:rsidRDefault="00302EF6" w:rsidP="00213EF3">
            <w:pPr>
              <w:pStyle w:val="ListParagraph"/>
              <w:numPr>
                <w:ilvl w:val="0"/>
                <w:numId w:val="2"/>
              </w:numPr>
              <w:spacing w:before="120" w:after="120"/>
              <w:ind w:right="-1"/>
            </w:pPr>
            <w:r w:rsidRPr="00213EF3">
              <w:t>Nếu quản trị chọn quay về, hệ thống hiển thị</w:t>
            </w:r>
            <w:r w:rsidR="001D3D60" w:rsidRPr="00213EF3">
              <w:t xml:space="preserve"> from danh sách thuốc</w:t>
            </w:r>
            <w:r w:rsidRPr="00213EF3">
              <w:t>.</w:t>
            </w:r>
          </w:p>
          <w:p w:rsidR="00302EF6" w:rsidRPr="00213EF3" w:rsidRDefault="00302EF6" w:rsidP="00213EF3">
            <w:pPr>
              <w:pStyle w:val="ListParagraph"/>
              <w:numPr>
                <w:ilvl w:val="0"/>
                <w:numId w:val="4"/>
              </w:numPr>
              <w:spacing w:before="120" w:after="120"/>
              <w:ind w:right="-1"/>
            </w:pPr>
            <w:r w:rsidRPr="00213EF3">
              <w:t xml:space="preserve">Xóa </w:t>
            </w:r>
            <w:r w:rsidR="00551489" w:rsidRPr="00213EF3">
              <w:t>thuốc</w:t>
            </w:r>
          </w:p>
          <w:p w:rsidR="00302EF6" w:rsidRPr="00213EF3" w:rsidRDefault="00302EF6" w:rsidP="00213EF3">
            <w:pPr>
              <w:pStyle w:val="ListParagraph"/>
              <w:numPr>
                <w:ilvl w:val="0"/>
                <w:numId w:val="2"/>
              </w:numPr>
              <w:spacing w:before="120" w:after="120"/>
              <w:ind w:right="-1"/>
            </w:pPr>
            <w:r w:rsidRPr="00213EF3">
              <w:t xml:space="preserve">Hệ thống hiển thị tất cả danh sách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Quản trị chọ</w:t>
            </w:r>
            <w:r w:rsidR="001D3D60" w:rsidRPr="00213EF3">
              <w:t>n thuốc</w:t>
            </w:r>
            <w:r w:rsidRPr="00213EF3">
              <w:t xml:space="preserve"> cầ</w:t>
            </w:r>
            <w:r w:rsidR="001D3D60" w:rsidRPr="00213EF3">
              <w:t>n xóa</w:t>
            </w:r>
            <w:r w:rsidRPr="00213EF3">
              <w:t>.</w:t>
            </w:r>
          </w:p>
          <w:p w:rsidR="00302EF6" w:rsidRPr="00213EF3" w:rsidRDefault="00302EF6" w:rsidP="00213EF3">
            <w:pPr>
              <w:pStyle w:val="ListParagraph"/>
              <w:numPr>
                <w:ilvl w:val="0"/>
                <w:numId w:val="2"/>
              </w:numPr>
              <w:spacing w:before="120" w:after="120"/>
              <w:ind w:right="-1"/>
            </w:pPr>
            <w:r w:rsidRPr="00213EF3">
              <w:t xml:space="preserve">Xác nhận việc xóa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 xml:space="preserve">Quản trị chọn ok, xóa </w:t>
            </w:r>
            <w:r w:rsidR="00551489" w:rsidRPr="00213EF3">
              <w:t>thuốc</w:t>
            </w:r>
            <w:r w:rsidRPr="00213EF3">
              <w:t xml:space="preserve"> thành công</w:t>
            </w:r>
          </w:p>
          <w:p w:rsidR="00302EF6" w:rsidRPr="00213EF3" w:rsidRDefault="00302EF6" w:rsidP="00213EF3">
            <w:pPr>
              <w:pStyle w:val="ListParagraph"/>
              <w:numPr>
                <w:ilvl w:val="0"/>
                <w:numId w:val="2"/>
              </w:numPr>
              <w:spacing w:before="120" w:after="120"/>
              <w:ind w:right="-1"/>
            </w:pPr>
            <w:r w:rsidRPr="00213EF3">
              <w:t>Nếu quản trị chọn hủy thì ca làm việc kết thúc.</w:t>
            </w:r>
          </w:p>
          <w:p w:rsidR="00302EF6" w:rsidRPr="00213EF3" w:rsidRDefault="00302EF6" w:rsidP="00213EF3">
            <w:pPr>
              <w:pStyle w:val="ListParagraph"/>
              <w:numPr>
                <w:ilvl w:val="0"/>
                <w:numId w:val="3"/>
              </w:numPr>
              <w:spacing w:before="120" w:after="120"/>
              <w:ind w:right="-1"/>
            </w:pPr>
            <w:r w:rsidRPr="00213EF3">
              <w:t xml:space="preserve">Chỉnh sửa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 xml:space="preserve">Hệ thống hiển thị danh sách </w:t>
            </w:r>
            <w:r w:rsidR="00551489" w:rsidRPr="00213EF3">
              <w:t>thuốc</w:t>
            </w:r>
            <w:r w:rsidRPr="00213EF3">
              <w:t>.</w:t>
            </w:r>
          </w:p>
          <w:p w:rsidR="00302EF6" w:rsidRPr="00213EF3" w:rsidRDefault="00302EF6" w:rsidP="00213EF3">
            <w:pPr>
              <w:pStyle w:val="ListParagraph"/>
              <w:numPr>
                <w:ilvl w:val="0"/>
                <w:numId w:val="2"/>
              </w:numPr>
              <w:spacing w:before="120" w:after="120"/>
              <w:ind w:right="-1"/>
            </w:pPr>
            <w:r w:rsidRPr="00213EF3">
              <w:t xml:space="preserve">Quản trị chọn </w:t>
            </w:r>
            <w:r w:rsidR="00551489" w:rsidRPr="00213EF3">
              <w:t>thuốc</w:t>
            </w:r>
            <w:r w:rsidRPr="00213EF3">
              <w:t xml:space="preserve"> cần sửa.</w:t>
            </w:r>
          </w:p>
          <w:p w:rsidR="00302EF6" w:rsidRPr="00213EF3" w:rsidRDefault="00302EF6" w:rsidP="00213EF3">
            <w:pPr>
              <w:pStyle w:val="ListParagraph"/>
              <w:numPr>
                <w:ilvl w:val="0"/>
                <w:numId w:val="2"/>
              </w:numPr>
              <w:spacing w:before="120" w:after="120"/>
              <w:ind w:right="-1"/>
            </w:pPr>
            <w:r w:rsidRPr="00213EF3">
              <w:t>Hệ thống hiển thị from chỉnh sửa.</w:t>
            </w:r>
          </w:p>
          <w:p w:rsidR="00302EF6" w:rsidRPr="00213EF3" w:rsidRDefault="00302EF6" w:rsidP="00213EF3">
            <w:pPr>
              <w:pStyle w:val="ListParagraph"/>
              <w:numPr>
                <w:ilvl w:val="0"/>
                <w:numId w:val="2"/>
              </w:numPr>
              <w:spacing w:before="120" w:after="120"/>
              <w:ind w:right="-1"/>
            </w:pPr>
            <w:r w:rsidRPr="00213EF3">
              <w:t xml:space="preserve">Quản trị chỉnh </w:t>
            </w:r>
            <w:r w:rsidR="001D3D60" w:rsidRPr="00213EF3">
              <w:t>thông tin</w:t>
            </w:r>
            <w:r w:rsidRPr="00213EF3">
              <w:t xml:space="preserve"> </w:t>
            </w:r>
            <w:r w:rsidR="00551489" w:rsidRPr="00213EF3">
              <w:t>thuốc</w:t>
            </w:r>
            <w:r w:rsidRPr="00213EF3">
              <w:t>. Chọn lưu CSDL</w:t>
            </w:r>
          </w:p>
          <w:p w:rsidR="00302EF6" w:rsidRPr="00213EF3" w:rsidRDefault="00302EF6" w:rsidP="00213EF3">
            <w:pPr>
              <w:pStyle w:val="ListParagraph"/>
              <w:numPr>
                <w:ilvl w:val="0"/>
                <w:numId w:val="2"/>
              </w:numPr>
              <w:spacing w:before="120" w:after="120"/>
              <w:ind w:right="-1"/>
            </w:pPr>
            <w:r w:rsidRPr="00213EF3">
              <w:lastRenderedPageBreak/>
              <w:t xml:space="preserve">Xác nhận việc chỉnh </w:t>
            </w:r>
            <w:r w:rsidR="00605F3A" w:rsidRPr="00213EF3">
              <w:t>sửa</w:t>
            </w:r>
            <w:r w:rsidRPr="00213EF3">
              <w:t xml:space="preserve"> </w:t>
            </w:r>
            <w:r w:rsidR="00551489" w:rsidRPr="00213EF3">
              <w:t>thuốc</w:t>
            </w:r>
            <w:r w:rsidR="001D3D60" w:rsidRPr="00213EF3">
              <w:t>.</w:t>
            </w:r>
          </w:p>
          <w:p w:rsidR="00302EF6" w:rsidRPr="00213EF3" w:rsidRDefault="00302EF6" w:rsidP="00213EF3">
            <w:pPr>
              <w:pStyle w:val="ListParagraph"/>
              <w:numPr>
                <w:ilvl w:val="0"/>
                <w:numId w:val="2"/>
              </w:numPr>
              <w:spacing w:before="120" w:after="120"/>
              <w:ind w:right="-1"/>
            </w:pPr>
            <w:r w:rsidRPr="00213EF3">
              <w:t xml:space="preserve">Quản trị chọn ok, chỉnh sửa </w:t>
            </w:r>
            <w:r w:rsidR="00551489" w:rsidRPr="00213EF3">
              <w:t>thuốc</w:t>
            </w:r>
            <w:r w:rsidRPr="00213EF3">
              <w:t xml:space="preserve"> thành công.</w:t>
            </w:r>
          </w:p>
          <w:p w:rsidR="00302EF6" w:rsidRPr="00213EF3" w:rsidRDefault="00302EF6" w:rsidP="00213EF3">
            <w:pPr>
              <w:pStyle w:val="ListParagraph"/>
              <w:numPr>
                <w:ilvl w:val="0"/>
                <w:numId w:val="2"/>
              </w:numPr>
              <w:spacing w:before="120" w:after="120"/>
              <w:ind w:right="-1"/>
            </w:pPr>
            <w:r w:rsidRPr="00213EF3">
              <w:t xml:space="preserve">Nếu quản trị chọn hủy </w:t>
            </w:r>
            <w:r w:rsidR="00551489" w:rsidRPr="00213EF3">
              <w:t>thuốc</w:t>
            </w:r>
            <w:r w:rsidRPr="00213EF3">
              <w:t xml:space="preserve">, tên </w:t>
            </w:r>
            <w:r w:rsidR="00551489" w:rsidRPr="00213EF3">
              <w:t>thuốc</w:t>
            </w:r>
            <w:r w:rsidRPr="00213EF3">
              <w:t xml:space="preserve"> sẽ mất</w:t>
            </w:r>
            <w:r w:rsidR="00716AA3" w:rsidRPr="00213EF3">
              <w:t>.</w:t>
            </w:r>
          </w:p>
          <w:p w:rsidR="00302EF6" w:rsidRPr="00213EF3" w:rsidRDefault="00302EF6" w:rsidP="00213EF3">
            <w:pPr>
              <w:pStyle w:val="ListParagraph"/>
              <w:numPr>
                <w:ilvl w:val="0"/>
                <w:numId w:val="2"/>
              </w:numPr>
              <w:spacing w:before="120" w:after="120"/>
              <w:ind w:right="-1"/>
            </w:pPr>
            <w:r w:rsidRPr="00213EF3">
              <w:t xml:space="preserve">Nếu quản trị chọn quay về, hệ thống hiển thị from danh sách </w:t>
            </w:r>
            <w:r w:rsidR="00551489" w:rsidRPr="00213EF3">
              <w:t>thuốc</w:t>
            </w:r>
            <w:r w:rsidRPr="00213EF3">
              <w:t>.</w:t>
            </w:r>
          </w:p>
          <w:p w:rsidR="00302EF6" w:rsidRPr="00213EF3" w:rsidRDefault="00302EF6" w:rsidP="00213EF3">
            <w:pPr>
              <w:pStyle w:val="ListParagraph"/>
              <w:numPr>
                <w:ilvl w:val="0"/>
                <w:numId w:val="3"/>
              </w:numPr>
              <w:spacing w:before="120" w:after="120"/>
              <w:ind w:right="-1"/>
            </w:pPr>
            <w:r w:rsidRPr="00213EF3">
              <w:t xml:space="preserve">Tìm kiếm </w:t>
            </w:r>
            <w:r w:rsidR="00551489" w:rsidRPr="00213EF3">
              <w:t>thuốc</w:t>
            </w:r>
            <w:r w:rsidRPr="00213EF3">
              <w:t>.</w:t>
            </w:r>
          </w:p>
          <w:p w:rsidR="00302EF6" w:rsidRPr="00213EF3" w:rsidRDefault="00302EF6" w:rsidP="00213EF3">
            <w:pPr>
              <w:pStyle w:val="ListParagraph"/>
              <w:numPr>
                <w:ilvl w:val="0"/>
                <w:numId w:val="6"/>
              </w:numPr>
              <w:spacing w:before="120" w:after="120"/>
              <w:ind w:right="-1"/>
            </w:pPr>
            <w:r w:rsidRPr="00213EF3">
              <w:t>Hệ thống hiển thị khung tìm kiếm</w:t>
            </w:r>
            <w:r w:rsidR="00716AA3" w:rsidRPr="00213EF3">
              <w:t>.</w:t>
            </w:r>
          </w:p>
          <w:p w:rsidR="00302EF6" w:rsidRPr="00213EF3" w:rsidRDefault="00302EF6" w:rsidP="00213EF3">
            <w:pPr>
              <w:pStyle w:val="ListParagraph"/>
              <w:numPr>
                <w:ilvl w:val="0"/>
                <w:numId w:val="6"/>
              </w:numPr>
              <w:spacing w:before="120" w:after="120"/>
              <w:ind w:right="-1"/>
            </w:pPr>
            <w:r w:rsidRPr="00213EF3">
              <w:t xml:space="preserve">Quản trị hoặc bác sĩ nhập id </w:t>
            </w:r>
            <w:r w:rsidR="00551489" w:rsidRPr="00213EF3">
              <w:t>thuốc</w:t>
            </w:r>
            <w:r w:rsidRPr="00213EF3">
              <w:t xml:space="preserve"> hoặc tên </w:t>
            </w:r>
            <w:r w:rsidR="00551489" w:rsidRPr="00213EF3">
              <w:t>thuốc</w:t>
            </w:r>
            <w:r w:rsidR="00716AA3" w:rsidRPr="00213EF3">
              <w:t>.</w:t>
            </w:r>
          </w:p>
          <w:p w:rsidR="00302EF6" w:rsidRPr="00213EF3" w:rsidRDefault="00302EF6" w:rsidP="00213EF3">
            <w:pPr>
              <w:pStyle w:val="ListParagraph"/>
              <w:numPr>
                <w:ilvl w:val="0"/>
                <w:numId w:val="6"/>
              </w:numPr>
              <w:spacing w:before="120" w:after="120"/>
              <w:ind w:right="-1"/>
            </w:pPr>
            <w:r w:rsidRPr="00213EF3">
              <w:t>Hệ thống hiển thị thông tin cần tìm</w:t>
            </w:r>
            <w:r w:rsidR="00716AA3" w:rsidRPr="00213EF3">
              <w:t>.</w:t>
            </w:r>
          </w:p>
          <w:p w:rsidR="00302EF6" w:rsidRPr="00213EF3" w:rsidRDefault="00302EF6" w:rsidP="00213EF3">
            <w:pPr>
              <w:pStyle w:val="ListParagraph"/>
              <w:numPr>
                <w:ilvl w:val="0"/>
                <w:numId w:val="3"/>
              </w:numPr>
              <w:spacing w:before="120" w:after="120"/>
              <w:ind w:right="-1"/>
            </w:pPr>
            <w:r w:rsidRPr="00213EF3">
              <w:t xml:space="preserve">Xem danh sách </w:t>
            </w:r>
            <w:r w:rsidR="00551489" w:rsidRPr="00213EF3">
              <w:t>thuốc</w:t>
            </w:r>
          </w:p>
          <w:p w:rsidR="00302EF6" w:rsidRPr="00213EF3" w:rsidRDefault="00302EF6" w:rsidP="00213EF3">
            <w:pPr>
              <w:pStyle w:val="ListParagraph"/>
              <w:numPr>
                <w:ilvl w:val="0"/>
                <w:numId w:val="7"/>
              </w:numPr>
              <w:spacing w:before="120" w:after="120"/>
              <w:ind w:right="-1"/>
            </w:pPr>
            <w:r w:rsidRPr="00213EF3">
              <w:t xml:space="preserve">Hệ thống hiển thị danh sách </w:t>
            </w:r>
            <w:r w:rsidR="00551489" w:rsidRPr="00213EF3">
              <w:t>thuốc</w:t>
            </w:r>
            <w:r w:rsidRPr="00213EF3">
              <w:t>.</w:t>
            </w:r>
          </w:p>
          <w:p w:rsidR="00302EF6" w:rsidRPr="00213EF3" w:rsidRDefault="00302EF6" w:rsidP="00213EF3">
            <w:pPr>
              <w:pStyle w:val="ListParagraph"/>
              <w:numPr>
                <w:ilvl w:val="0"/>
                <w:numId w:val="7"/>
              </w:numPr>
              <w:spacing w:before="120" w:after="120"/>
              <w:ind w:right="-1"/>
            </w:pPr>
            <w:r w:rsidRPr="00213EF3">
              <w:t xml:space="preserve">Quản trị hoặc bác sĩ xem thông tin </w:t>
            </w:r>
            <w:r w:rsidR="00551489" w:rsidRPr="00213EF3">
              <w:t>thuốc</w:t>
            </w:r>
            <w:r w:rsidR="00716AA3" w:rsidRPr="00213EF3">
              <w:t>.</w:t>
            </w:r>
          </w:p>
        </w:tc>
      </w:tr>
    </w:tbl>
    <w:p w:rsidR="00B357A5" w:rsidRPr="00213EF3" w:rsidRDefault="00B357A5" w:rsidP="00213EF3">
      <w:pPr>
        <w:pStyle w:val="Caption"/>
        <w:spacing w:line="360" w:lineRule="auto"/>
        <w:rPr>
          <w:b w:val="0"/>
          <w:sz w:val="26"/>
          <w:szCs w:val="26"/>
        </w:rPr>
      </w:pPr>
      <w:bookmarkStart w:id="147" w:name="_Toc9339412"/>
    </w:p>
    <w:p w:rsidR="00551489" w:rsidRPr="00213EF3" w:rsidRDefault="00B213C5" w:rsidP="00213EF3">
      <w:pPr>
        <w:pStyle w:val="Caption"/>
        <w:spacing w:line="360" w:lineRule="auto"/>
        <w:jc w:val="center"/>
        <w:rPr>
          <w:rFonts w:eastAsia="Calibri"/>
          <w:b w:val="0"/>
          <w:iCs/>
          <w:color w:val="000000"/>
          <w:sz w:val="26"/>
          <w:szCs w:val="26"/>
          <w:lang w:val="vi-VN"/>
        </w:rPr>
      </w:pPr>
      <w:bookmarkStart w:id="148" w:name="_Toc13487082"/>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6</w:t>
      </w:r>
      <w:r w:rsidRPr="00213EF3">
        <w:rPr>
          <w:b w:val="0"/>
          <w:sz w:val="26"/>
          <w:szCs w:val="26"/>
        </w:rPr>
        <w:fldChar w:fldCharType="end"/>
      </w:r>
      <w:r w:rsidRPr="00213EF3">
        <w:rPr>
          <w:b w:val="0"/>
          <w:sz w:val="26"/>
          <w:szCs w:val="26"/>
        </w:rPr>
        <w:t>: Use case quản lí triệu chứng</w:t>
      </w:r>
      <w:bookmarkEnd w:id="147"/>
      <w:bookmarkEnd w:id="148"/>
    </w:p>
    <w:tbl>
      <w:tblPr>
        <w:tblStyle w:val="TableGrid1"/>
        <w:tblW w:w="0" w:type="auto"/>
        <w:tblLook w:val="04A0" w:firstRow="1" w:lastRow="0" w:firstColumn="1" w:lastColumn="0" w:noHBand="0" w:noVBand="1"/>
      </w:tblPr>
      <w:tblGrid>
        <w:gridCol w:w="8777"/>
      </w:tblGrid>
      <w:tr w:rsidR="00551489" w:rsidRPr="00213EF3" w:rsidTr="00C7375C">
        <w:tc>
          <w:tcPr>
            <w:tcW w:w="8778" w:type="dxa"/>
          </w:tcPr>
          <w:p w:rsidR="00551489" w:rsidRPr="00213EF3" w:rsidRDefault="00551489" w:rsidP="00213EF3">
            <w:pPr>
              <w:spacing w:before="120" w:after="120"/>
              <w:ind w:left="567" w:right="-1"/>
            </w:pPr>
            <w:r w:rsidRPr="00213EF3">
              <w:rPr>
                <w:b/>
              </w:rPr>
              <w:t>Mục đích:</w:t>
            </w:r>
          </w:p>
          <w:p w:rsidR="00716AA3" w:rsidRPr="00213EF3" w:rsidRDefault="00551489" w:rsidP="00213EF3">
            <w:pPr>
              <w:numPr>
                <w:ilvl w:val="0"/>
                <w:numId w:val="1"/>
              </w:numPr>
              <w:spacing w:before="120" w:after="120"/>
              <w:ind w:left="567" w:right="-1"/>
              <w:contextualSpacing/>
            </w:pPr>
            <w:r w:rsidRPr="00213EF3">
              <w:t xml:space="preserve">Giúp </w:t>
            </w:r>
            <w:r w:rsidRPr="00213EF3">
              <w:rPr>
                <w:lang w:val="vi-VN"/>
              </w:rPr>
              <w:t>người quản trị</w:t>
            </w:r>
            <w:r w:rsidRPr="00213EF3">
              <w:t xml:space="preserve"> có thể quản lí triệu chứng của các bác sĩ nhanh chóng và thuận tiện. </w:t>
            </w:r>
          </w:p>
          <w:p w:rsidR="00551489" w:rsidRPr="00213EF3" w:rsidRDefault="00551489" w:rsidP="00213EF3">
            <w:pPr>
              <w:numPr>
                <w:ilvl w:val="0"/>
                <w:numId w:val="1"/>
              </w:numPr>
              <w:spacing w:before="120" w:after="120"/>
              <w:ind w:left="567" w:right="-1"/>
              <w:contextualSpacing/>
            </w:pPr>
            <w:r w:rsidRPr="00213EF3">
              <w:t xml:space="preserve">Giúp việc quản lí triệu chứng </w:t>
            </w:r>
            <w:r w:rsidRPr="00213EF3">
              <w:rPr>
                <w:lang w:val="vi-VN"/>
              </w:rPr>
              <w:t>một cách hiểu quả mà không tốn quá nhiều công đoạn sổ sách</w:t>
            </w:r>
            <w:r w:rsidRPr="00213EF3">
              <w:t>. Quá trình tra cứu triệu chứng triệu chứng trở</w:t>
            </w:r>
            <w:r w:rsidR="00716AA3" w:rsidRPr="00213EF3">
              <w:t xml:space="preserve"> nên tiện lợi</w:t>
            </w:r>
            <w:r w:rsidRPr="00213EF3">
              <w:t>.</w:t>
            </w:r>
          </w:p>
        </w:tc>
      </w:tr>
      <w:tr w:rsidR="00551489" w:rsidRPr="00213EF3" w:rsidTr="00C7375C">
        <w:tc>
          <w:tcPr>
            <w:tcW w:w="8778" w:type="dxa"/>
          </w:tcPr>
          <w:p w:rsidR="00551489" w:rsidRPr="00213EF3" w:rsidRDefault="00551489" w:rsidP="00213EF3">
            <w:pPr>
              <w:spacing w:before="120" w:after="120"/>
              <w:ind w:left="567" w:right="-1"/>
              <w:rPr>
                <w:b/>
              </w:rPr>
            </w:pPr>
            <w:r w:rsidRPr="00213EF3">
              <w:rPr>
                <w:b/>
              </w:rPr>
              <w:t xml:space="preserve">Tác nhân, mô tả chung: </w:t>
            </w:r>
          </w:p>
          <w:p w:rsidR="00716AA3" w:rsidRPr="00213EF3" w:rsidRDefault="00551489" w:rsidP="00213EF3">
            <w:pPr>
              <w:numPr>
                <w:ilvl w:val="0"/>
                <w:numId w:val="1"/>
              </w:numPr>
              <w:spacing w:before="120" w:after="120"/>
              <w:ind w:left="567" w:right="-1"/>
              <w:contextualSpacing/>
            </w:pPr>
            <w:r w:rsidRPr="00213EF3">
              <w:t>Tác nhân: Quản tr</w:t>
            </w:r>
            <w:r w:rsidR="00BA6F86" w:rsidRPr="00213EF3">
              <w:t>ị và bác sĩ.</w:t>
            </w:r>
          </w:p>
          <w:p w:rsidR="00551489" w:rsidRPr="00213EF3" w:rsidRDefault="00551489" w:rsidP="00213EF3">
            <w:pPr>
              <w:numPr>
                <w:ilvl w:val="0"/>
                <w:numId w:val="1"/>
              </w:numPr>
              <w:spacing w:before="120" w:after="120"/>
              <w:ind w:left="567" w:right="-1"/>
              <w:contextualSpacing/>
            </w:pPr>
            <w:r w:rsidRPr="00213EF3">
              <w:t>Mô tả chung: Quản trị có thể  thêm, sử</w:t>
            </w:r>
            <w:r w:rsidR="00716AA3" w:rsidRPr="00213EF3">
              <w:t>a, xóa</w:t>
            </w:r>
            <w:r w:rsidRPr="00213EF3">
              <w:t xml:space="preserve">, xem danh sách và tìm kiếm triệu chứng. </w:t>
            </w:r>
          </w:p>
        </w:tc>
      </w:tr>
      <w:tr w:rsidR="00551489" w:rsidRPr="00213EF3" w:rsidTr="00C7375C">
        <w:tc>
          <w:tcPr>
            <w:tcW w:w="8778" w:type="dxa"/>
          </w:tcPr>
          <w:p w:rsidR="00551489" w:rsidRPr="00213EF3" w:rsidRDefault="00551489" w:rsidP="00213EF3">
            <w:pPr>
              <w:spacing w:before="120" w:after="120"/>
              <w:ind w:left="567" w:right="-1"/>
              <w:rPr>
                <w:b/>
              </w:rPr>
            </w:pPr>
            <w:r w:rsidRPr="00213EF3">
              <w:rPr>
                <w:b/>
              </w:rPr>
              <w:t>Luồng sự kiện chính:</w:t>
            </w:r>
          </w:p>
          <w:p w:rsidR="00551489" w:rsidRPr="00213EF3" w:rsidRDefault="00551489" w:rsidP="00213EF3">
            <w:pPr>
              <w:pStyle w:val="ListParagraph"/>
              <w:numPr>
                <w:ilvl w:val="0"/>
                <w:numId w:val="5"/>
              </w:numPr>
              <w:spacing w:before="120" w:after="120"/>
              <w:ind w:right="-1"/>
            </w:pPr>
            <w:r w:rsidRPr="00213EF3">
              <w:t>Thêm Mới</w:t>
            </w:r>
          </w:p>
          <w:p w:rsidR="00551489" w:rsidRPr="00213EF3" w:rsidRDefault="00551489" w:rsidP="00213EF3">
            <w:pPr>
              <w:pStyle w:val="ListParagraph"/>
              <w:numPr>
                <w:ilvl w:val="0"/>
                <w:numId w:val="2"/>
              </w:numPr>
              <w:spacing w:before="120" w:after="120"/>
              <w:ind w:right="-1"/>
            </w:pPr>
            <w:r w:rsidRPr="00213EF3">
              <w:t>Hệ Thống hiện thị mã triệu chứng</w:t>
            </w:r>
            <w:r w:rsidR="008E4733" w:rsidRPr="00213EF3">
              <w:t>( tự động sinh mã)</w:t>
            </w:r>
            <w:r w:rsidRPr="00213EF3">
              <w:t>, tên triệu chứng.</w:t>
            </w:r>
          </w:p>
          <w:p w:rsidR="00551489" w:rsidRPr="00213EF3" w:rsidRDefault="00551489" w:rsidP="00213EF3">
            <w:pPr>
              <w:pStyle w:val="ListParagraph"/>
              <w:numPr>
                <w:ilvl w:val="0"/>
                <w:numId w:val="2"/>
              </w:numPr>
              <w:spacing w:before="120" w:after="120"/>
              <w:ind w:right="-1"/>
            </w:pPr>
            <w:r w:rsidRPr="00213EF3">
              <w:t>Quản trị điền tên triệu chứng.</w:t>
            </w:r>
          </w:p>
          <w:p w:rsidR="00551489" w:rsidRPr="00213EF3" w:rsidRDefault="00551489" w:rsidP="00213EF3">
            <w:pPr>
              <w:pStyle w:val="ListParagraph"/>
              <w:numPr>
                <w:ilvl w:val="0"/>
                <w:numId w:val="2"/>
              </w:numPr>
              <w:spacing w:before="120" w:after="120"/>
              <w:ind w:right="-1"/>
            </w:pPr>
            <w:r w:rsidRPr="00213EF3">
              <w:lastRenderedPageBreak/>
              <w:t>Chọn lưu CSDL</w:t>
            </w:r>
          </w:p>
          <w:p w:rsidR="00551489" w:rsidRPr="00213EF3" w:rsidRDefault="00551489" w:rsidP="00213EF3">
            <w:pPr>
              <w:pStyle w:val="ListParagraph"/>
              <w:numPr>
                <w:ilvl w:val="0"/>
                <w:numId w:val="2"/>
              </w:numPr>
              <w:spacing w:before="120" w:after="120"/>
              <w:ind w:right="-1"/>
            </w:pPr>
            <w:r w:rsidRPr="00213EF3">
              <w:t>Xác nhận việc thêm triệu chứng</w:t>
            </w:r>
          </w:p>
          <w:p w:rsidR="00551489" w:rsidRPr="00213EF3" w:rsidRDefault="00551489" w:rsidP="00213EF3">
            <w:pPr>
              <w:pStyle w:val="ListParagraph"/>
              <w:numPr>
                <w:ilvl w:val="0"/>
                <w:numId w:val="2"/>
              </w:numPr>
              <w:spacing w:before="120" w:after="120"/>
              <w:ind w:right="-1"/>
            </w:pPr>
            <w:r w:rsidRPr="00213EF3">
              <w:t>Quản trị chọn ok, thêm triệu chứng thành công. Nếu Quản trị chọn hủy ca làm việc kết thúc</w:t>
            </w:r>
          </w:p>
          <w:p w:rsidR="00551489" w:rsidRPr="00213EF3" w:rsidRDefault="00551489" w:rsidP="00213EF3">
            <w:pPr>
              <w:pStyle w:val="ListParagraph"/>
              <w:numPr>
                <w:ilvl w:val="0"/>
                <w:numId w:val="2"/>
              </w:numPr>
              <w:spacing w:before="120" w:after="120"/>
              <w:ind w:right="-1"/>
            </w:pPr>
            <w:r w:rsidRPr="00213EF3">
              <w:t xml:space="preserve">Nếu quản trị chọn hủy </w:t>
            </w:r>
            <w:r w:rsidR="00716AA3" w:rsidRPr="00213EF3">
              <w:t>thông tin</w:t>
            </w:r>
            <w:r w:rsidRPr="00213EF3">
              <w:t xml:space="preserve"> triệu chứng sẽ mất</w:t>
            </w:r>
            <w:r w:rsidR="00716AA3" w:rsidRPr="00213EF3">
              <w:t>.</w:t>
            </w:r>
          </w:p>
          <w:p w:rsidR="00551489" w:rsidRPr="00213EF3" w:rsidRDefault="00551489" w:rsidP="00213EF3">
            <w:pPr>
              <w:pStyle w:val="ListParagraph"/>
              <w:numPr>
                <w:ilvl w:val="0"/>
                <w:numId w:val="2"/>
              </w:numPr>
              <w:spacing w:before="120" w:after="120"/>
              <w:ind w:right="-1"/>
            </w:pPr>
            <w:r w:rsidRPr="00213EF3">
              <w:t xml:space="preserve">Nếu quản trị chọn quay về, hệ thống hiển thị from danh sách </w:t>
            </w:r>
            <w:r w:rsidR="00716AA3" w:rsidRPr="00213EF3">
              <w:t>triệu chứng</w:t>
            </w:r>
            <w:r w:rsidRPr="00213EF3">
              <w:t>.</w:t>
            </w:r>
          </w:p>
          <w:p w:rsidR="00551489" w:rsidRPr="00213EF3" w:rsidRDefault="00551489" w:rsidP="00213EF3">
            <w:pPr>
              <w:pStyle w:val="ListParagraph"/>
              <w:numPr>
                <w:ilvl w:val="0"/>
                <w:numId w:val="4"/>
              </w:numPr>
              <w:spacing w:before="120" w:after="120"/>
              <w:ind w:right="-1"/>
            </w:pPr>
            <w:r w:rsidRPr="00213EF3">
              <w:t xml:space="preserve">Xóa </w:t>
            </w:r>
            <w:r w:rsidR="00D50BE1" w:rsidRPr="00213EF3">
              <w:t>triệu chứng</w:t>
            </w:r>
          </w:p>
          <w:p w:rsidR="00551489" w:rsidRPr="00213EF3" w:rsidRDefault="00551489" w:rsidP="00213EF3">
            <w:pPr>
              <w:pStyle w:val="ListParagraph"/>
              <w:numPr>
                <w:ilvl w:val="0"/>
                <w:numId w:val="2"/>
              </w:numPr>
              <w:spacing w:before="120" w:after="120"/>
              <w:ind w:right="-1"/>
            </w:pPr>
            <w:r w:rsidRPr="00213EF3">
              <w:t xml:space="preserve">Hệ thống hiển thị tất cả danh sách </w:t>
            </w:r>
            <w:r w:rsidR="00D50BE1" w:rsidRPr="00213EF3">
              <w:t>triệu chứng</w:t>
            </w:r>
            <w:r w:rsidRPr="00213EF3">
              <w:t>.</w:t>
            </w:r>
          </w:p>
          <w:p w:rsidR="00551489" w:rsidRPr="00213EF3" w:rsidRDefault="00551489" w:rsidP="00213EF3">
            <w:pPr>
              <w:pStyle w:val="ListParagraph"/>
              <w:numPr>
                <w:ilvl w:val="0"/>
                <w:numId w:val="2"/>
              </w:numPr>
              <w:spacing w:before="120" w:after="120"/>
              <w:ind w:right="-1"/>
            </w:pPr>
            <w:r w:rsidRPr="00213EF3">
              <w:t xml:space="preserve">Quản trị chọn </w:t>
            </w:r>
            <w:r w:rsidR="00D50BE1" w:rsidRPr="00213EF3">
              <w:t>triệu chứng</w:t>
            </w:r>
            <w:r w:rsidR="00716AA3" w:rsidRPr="00213EF3">
              <w:t xml:space="preserve"> cần xóa</w:t>
            </w:r>
            <w:r w:rsidRPr="00213EF3">
              <w:t>.</w:t>
            </w:r>
          </w:p>
          <w:p w:rsidR="00551489" w:rsidRPr="00213EF3" w:rsidRDefault="00551489" w:rsidP="00213EF3">
            <w:pPr>
              <w:pStyle w:val="ListParagraph"/>
              <w:numPr>
                <w:ilvl w:val="0"/>
                <w:numId w:val="2"/>
              </w:numPr>
              <w:spacing w:before="120" w:after="120"/>
              <w:ind w:right="-1"/>
            </w:pPr>
            <w:r w:rsidRPr="00213EF3">
              <w:t xml:space="preserve">Xác nhận việc xóa </w:t>
            </w:r>
            <w:r w:rsidR="00D50BE1" w:rsidRPr="00213EF3">
              <w:t>triệu chứng</w:t>
            </w:r>
            <w:r w:rsidRPr="00213EF3">
              <w:t>.</w:t>
            </w:r>
          </w:p>
          <w:p w:rsidR="00551489" w:rsidRPr="00213EF3" w:rsidRDefault="00551489" w:rsidP="00213EF3">
            <w:pPr>
              <w:pStyle w:val="ListParagraph"/>
              <w:numPr>
                <w:ilvl w:val="0"/>
                <w:numId w:val="2"/>
              </w:numPr>
              <w:spacing w:before="120" w:after="120"/>
              <w:ind w:right="-1"/>
            </w:pPr>
            <w:r w:rsidRPr="00213EF3">
              <w:t>Quản trị chọ</w:t>
            </w:r>
            <w:r w:rsidR="00716AA3" w:rsidRPr="00213EF3">
              <w:t>n ok, xóa triệu chứng</w:t>
            </w:r>
            <w:r w:rsidRPr="00213EF3">
              <w:t xml:space="preserve"> thành công</w:t>
            </w:r>
            <w:r w:rsidR="00716AA3" w:rsidRPr="00213EF3">
              <w:t>.</w:t>
            </w:r>
          </w:p>
          <w:p w:rsidR="00551489" w:rsidRPr="00213EF3" w:rsidRDefault="00551489" w:rsidP="00213EF3">
            <w:pPr>
              <w:pStyle w:val="ListParagraph"/>
              <w:numPr>
                <w:ilvl w:val="0"/>
                <w:numId w:val="2"/>
              </w:numPr>
              <w:spacing w:before="120" w:after="120"/>
              <w:ind w:right="-1"/>
            </w:pPr>
            <w:r w:rsidRPr="00213EF3">
              <w:t>Nếu quản trị chọn hủy thì ca làm việc kết thúc.</w:t>
            </w:r>
          </w:p>
          <w:p w:rsidR="00551489" w:rsidRPr="00213EF3" w:rsidRDefault="00551489" w:rsidP="00213EF3">
            <w:pPr>
              <w:pStyle w:val="ListParagraph"/>
              <w:numPr>
                <w:ilvl w:val="0"/>
                <w:numId w:val="3"/>
              </w:numPr>
              <w:spacing w:before="120" w:after="120"/>
              <w:ind w:right="-1"/>
            </w:pPr>
            <w:r w:rsidRPr="00213EF3">
              <w:t xml:space="preserve">Chỉnh sửa </w:t>
            </w:r>
            <w:r w:rsidR="00D50BE1" w:rsidRPr="00213EF3">
              <w:t>triệu chứng</w:t>
            </w:r>
            <w:r w:rsidRPr="00213EF3">
              <w:t>.</w:t>
            </w:r>
          </w:p>
          <w:p w:rsidR="00551489" w:rsidRPr="00213EF3" w:rsidRDefault="00551489" w:rsidP="00213EF3">
            <w:pPr>
              <w:pStyle w:val="ListParagraph"/>
              <w:numPr>
                <w:ilvl w:val="0"/>
                <w:numId w:val="2"/>
              </w:numPr>
              <w:spacing w:before="120" w:after="120"/>
              <w:ind w:right="-1"/>
            </w:pPr>
            <w:r w:rsidRPr="00213EF3">
              <w:t xml:space="preserve">Hệ thống hiển thị danh sách </w:t>
            </w:r>
            <w:r w:rsidR="00D50BE1" w:rsidRPr="00213EF3">
              <w:t>triệu chứng</w:t>
            </w:r>
            <w:r w:rsidRPr="00213EF3">
              <w:t>.</w:t>
            </w:r>
          </w:p>
          <w:p w:rsidR="00551489" w:rsidRPr="00213EF3" w:rsidRDefault="00551489" w:rsidP="00213EF3">
            <w:pPr>
              <w:pStyle w:val="ListParagraph"/>
              <w:numPr>
                <w:ilvl w:val="0"/>
                <w:numId w:val="2"/>
              </w:numPr>
              <w:spacing w:before="120" w:after="120"/>
              <w:ind w:right="-1"/>
            </w:pPr>
            <w:r w:rsidRPr="00213EF3">
              <w:t xml:space="preserve">Quản trị chọn </w:t>
            </w:r>
            <w:r w:rsidR="00D50BE1" w:rsidRPr="00213EF3">
              <w:t>triệu chứng</w:t>
            </w:r>
            <w:r w:rsidRPr="00213EF3">
              <w:t xml:space="preserve"> cần sửa.</w:t>
            </w:r>
          </w:p>
          <w:p w:rsidR="00551489" w:rsidRPr="00213EF3" w:rsidRDefault="00551489" w:rsidP="00213EF3">
            <w:pPr>
              <w:pStyle w:val="ListParagraph"/>
              <w:numPr>
                <w:ilvl w:val="0"/>
                <w:numId w:val="2"/>
              </w:numPr>
              <w:spacing w:before="120" w:after="120"/>
              <w:ind w:right="-1"/>
            </w:pPr>
            <w:r w:rsidRPr="00213EF3">
              <w:t>Hệ thống hiển thị from chỉnh sửa.</w:t>
            </w:r>
          </w:p>
          <w:p w:rsidR="00551489" w:rsidRPr="00213EF3" w:rsidRDefault="00551489" w:rsidP="00213EF3">
            <w:pPr>
              <w:pStyle w:val="ListParagraph"/>
              <w:numPr>
                <w:ilvl w:val="0"/>
                <w:numId w:val="2"/>
              </w:numPr>
              <w:spacing w:before="120" w:after="120"/>
              <w:ind w:right="-1"/>
            </w:pPr>
            <w:r w:rsidRPr="00213EF3">
              <w:t xml:space="preserve">Quản trị chỉnh sửa </w:t>
            </w:r>
            <w:r w:rsidR="00716AA3" w:rsidRPr="00213EF3">
              <w:t>thông tin</w:t>
            </w:r>
            <w:r w:rsidRPr="00213EF3">
              <w:t xml:space="preserve"> </w:t>
            </w:r>
            <w:r w:rsidR="00D50BE1" w:rsidRPr="00213EF3">
              <w:t>triệu chứng</w:t>
            </w:r>
            <w:r w:rsidRPr="00213EF3">
              <w:t>. Chọn lưu CSDL</w:t>
            </w:r>
            <w:r w:rsidR="00716AA3" w:rsidRPr="00213EF3">
              <w:t>.</w:t>
            </w:r>
          </w:p>
          <w:p w:rsidR="00551489" w:rsidRPr="00213EF3" w:rsidRDefault="00551489" w:rsidP="00213EF3">
            <w:pPr>
              <w:pStyle w:val="ListParagraph"/>
              <w:numPr>
                <w:ilvl w:val="0"/>
                <w:numId w:val="2"/>
              </w:numPr>
              <w:spacing w:before="120" w:after="120"/>
              <w:ind w:right="-1"/>
            </w:pPr>
            <w:r w:rsidRPr="00213EF3">
              <w:t>Xác nhận việc chỉnh s</w:t>
            </w:r>
            <w:r w:rsidR="00716AA3" w:rsidRPr="00213EF3">
              <w:t>ửa</w:t>
            </w:r>
            <w:r w:rsidRPr="00213EF3">
              <w:t xml:space="preserve"> </w:t>
            </w:r>
            <w:r w:rsidR="00D50BE1" w:rsidRPr="00213EF3">
              <w:t>triệu chứng</w:t>
            </w:r>
            <w:r w:rsidR="00716AA3" w:rsidRPr="00213EF3">
              <w:t>.</w:t>
            </w:r>
          </w:p>
          <w:p w:rsidR="00551489" w:rsidRPr="00213EF3" w:rsidRDefault="00551489" w:rsidP="00213EF3">
            <w:pPr>
              <w:pStyle w:val="ListParagraph"/>
              <w:numPr>
                <w:ilvl w:val="0"/>
                <w:numId w:val="2"/>
              </w:numPr>
              <w:spacing w:before="120" w:after="120"/>
              <w:ind w:right="-1"/>
            </w:pPr>
            <w:r w:rsidRPr="00213EF3">
              <w:t xml:space="preserve">Quản trị chọn ok, chỉnh sửa </w:t>
            </w:r>
            <w:r w:rsidR="00D50BE1" w:rsidRPr="00213EF3">
              <w:t>triệu chứng</w:t>
            </w:r>
            <w:r w:rsidRPr="00213EF3">
              <w:t xml:space="preserve"> thành công.</w:t>
            </w:r>
          </w:p>
          <w:p w:rsidR="00551489" w:rsidRPr="00213EF3" w:rsidRDefault="00551489" w:rsidP="00213EF3">
            <w:pPr>
              <w:pStyle w:val="ListParagraph"/>
              <w:numPr>
                <w:ilvl w:val="0"/>
                <w:numId w:val="2"/>
              </w:numPr>
              <w:spacing w:before="120" w:after="120"/>
              <w:ind w:right="-1"/>
            </w:pPr>
            <w:r w:rsidRPr="00213EF3">
              <w:t xml:space="preserve">Nếu quản trị chọn hủy </w:t>
            </w:r>
            <w:r w:rsidR="00D50BE1" w:rsidRPr="00213EF3">
              <w:t>triệu chứng</w:t>
            </w:r>
            <w:r w:rsidRPr="00213EF3">
              <w:t xml:space="preserve">, tên </w:t>
            </w:r>
            <w:r w:rsidR="00D50BE1" w:rsidRPr="00213EF3">
              <w:t>triệu chứng</w:t>
            </w:r>
            <w:r w:rsidRPr="00213EF3">
              <w:t xml:space="preserve"> sẽ mất</w:t>
            </w:r>
            <w:r w:rsidR="00716AA3" w:rsidRPr="00213EF3">
              <w:t>.</w:t>
            </w:r>
          </w:p>
          <w:p w:rsidR="00551489" w:rsidRPr="00213EF3" w:rsidRDefault="00551489" w:rsidP="00213EF3">
            <w:pPr>
              <w:pStyle w:val="ListParagraph"/>
              <w:numPr>
                <w:ilvl w:val="0"/>
                <w:numId w:val="2"/>
              </w:numPr>
              <w:spacing w:before="120" w:after="120"/>
              <w:ind w:right="-1"/>
            </w:pPr>
            <w:r w:rsidRPr="00213EF3">
              <w:t xml:space="preserve">Nếu quản trị chọn quay về, hệ thống hiển thị from danh sách </w:t>
            </w:r>
            <w:r w:rsidR="00D50BE1" w:rsidRPr="00213EF3">
              <w:t>triệu chứng</w:t>
            </w:r>
            <w:r w:rsidRPr="00213EF3">
              <w:t>.</w:t>
            </w:r>
          </w:p>
          <w:p w:rsidR="00551489" w:rsidRPr="00213EF3" w:rsidRDefault="00551489" w:rsidP="00213EF3">
            <w:pPr>
              <w:pStyle w:val="ListParagraph"/>
              <w:numPr>
                <w:ilvl w:val="0"/>
                <w:numId w:val="3"/>
              </w:numPr>
              <w:spacing w:before="120" w:after="120"/>
              <w:ind w:right="-1"/>
            </w:pPr>
            <w:r w:rsidRPr="00213EF3">
              <w:t xml:space="preserve">Tìm kiếm </w:t>
            </w:r>
            <w:r w:rsidR="00D50BE1" w:rsidRPr="00213EF3">
              <w:t>triệu chứng</w:t>
            </w:r>
            <w:r w:rsidRPr="00213EF3">
              <w:t>.</w:t>
            </w:r>
          </w:p>
          <w:p w:rsidR="00551489" w:rsidRPr="00213EF3" w:rsidRDefault="00551489" w:rsidP="00213EF3">
            <w:pPr>
              <w:pStyle w:val="ListParagraph"/>
              <w:numPr>
                <w:ilvl w:val="0"/>
                <w:numId w:val="6"/>
              </w:numPr>
              <w:spacing w:before="120" w:after="120"/>
              <w:ind w:right="-1"/>
            </w:pPr>
            <w:r w:rsidRPr="00213EF3">
              <w:t>Hệ thống hiển thị khung tìm kiếm</w:t>
            </w:r>
          </w:p>
          <w:p w:rsidR="00551489" w:rsidRPr="00213EF3" w:rsidRDefault="00551489" w:rsidP="00213EF3">
            <w:pPr>
              <w:pStyle w:val="ListParagraph"/>
              <w:numPr>
                <w:ilvl w:val="0"/>
                <w:numId w:val="6"/>
              </w:numPr>
              <w:spacing w:before="120" w:after="120"/>
              <w:ind w:right="-1"/>
            </w:pPr>
            <w:r w:rsidRPr="00213EF3">
              <w:t xml:space="preserve">Quản trị hoặc bác sĩ nhập id </w:t>
            </w:r>
            <w:r w:rsidR="00D50BE1" w:rsidRPr="00213EF3">
              <w:t>triệu chứng</w:t>
            </w:r>
            <w:r w:rsidRPr="00213EF3">
              <w:t xml:space="preserve"> hoặc tên </w:t>
            </w:r>
            <w:r w:rsidR="00D50BE1" w:rsidRPr="00213EF3">
              <w:t>triệu chứng</w:t>
            </w:r>
          </w:p>
          <w:p w:rsidR="00551489" w:rsidRPr="00213EF3" w:rsidRDefault="00551489" w:rsidP="00213EF3">
            <w:pPr>
              <w:pStyle w:val="ListParagraph"/>
              <w:numPr>
                <w:ilvl w:val="0"/>
                <w:numId w:val="6"/>
              </w:numPr>
              <w:spacing w:before="120" w:after="120"/>
              <w:ind w:right="-1"/>
            </w:pPr>
            <w:r w:rsidRPr="00213EF3">
              <w:t>Hệ thống hiển thị thông tin cần tìm</w:t>
            </w:r>
          </w:p>
          <w:p w:rsidR="00551489" w:rsidRPr="00213EF3" w:rsidRDefault="00551489" w:rsidP="00213EF3">
            <w:pPr>
              <w:pStyle w:val="ListParagraph"/>
              <w:numPr>
                <w:ilvl w:val="0"/>
                <w:numId w:val="3"/>
              </w:numPr>
              <w:spacing w:before="120" w:after="120"/>
              <w:ind w:right="-1"/>
            </w:pPr>
            <w:r w:rsidRPr="00213EF3">
              <w:t xml:space="preserve">Xem danh sách </w:t>
            </w:r>
            <w:r w:rsidR="00D50BE1" w:rsidRPr="00213EF3">
              <w:t>triệu chứng</w:t>
            </w:r>
          </w:p>
          <w:p w:rsidR="00551489" w:rsidRPr="00213EF3" w:rsidRDefault="00551489" w:rsidP="00213EF3">
            <w:pPr>
              <w:pStyle w:val="ListParagraph"/>
              <w:numPr>
                <w:ilvl w:val="0"/>
                <w:numId w:val="7"/>
              </w:numPr>
              <w:spacing w:before="120" w:after="120"/>
              <w:ind w:right="-1"/>
            </w:pPr>
            <w:r w:rsidRPr="00213EF3">
              <w:lastRenderedPageBreak/>
              <w:t xml:space="preserve">Hệ thống hiển thị danh sách </w:t>
            </w:r>
            <w:r w:rsidR="00D50BE1" w:rsidRPr="00213EF3">
              <w:t>triệu chứng</w:t>
            </w:r>
            <w:r w:rsidRPr="00213EF3">
              <w:t>.</w:t>
            </w:r>
          </w:p>
          <w:p w:rsidR="00551489" w:rsidRPr="00213EF3" w:rsidRDefault="00551489" w:rsidP="00213EF3">
            <w:pPr>
              <w:pStyle w:val="ListParagraph"/>
              <w:numPr>
                <w:ilvl w:val="0"/>
                <w:numId w:val="7"/>
              </w:numPr>
              <w:spacing w:before="120" w:after="120"/>
              <w:ind w:right="-1"/>
            </w:pPr>
            <w:r w:rsidRPr="00213EF3">
              <w:t xml:space="preserve">Quản trị hoặc bác sĩ xem thông tin </w:t>
            </w:r>
            <w:r w:rsidR="00D50BE1" w:rsidRPr="00213EF3">
              <w:t>triệu chứng</w:t>
            </w:r>
          </w:p>
        </w:tc>
      </w:tr>
    </w:tbl>
    <w:p w:rsidR="00885B64" w:rsidRPr="00213EF3" w:rsidRDefault="00885B64" w:rsidP="00213EF3">
      <w:pPr>
        <w:pStyle w:val="Caption"/>
        <w:spacing w:line="360" w:lineRule="auto"/>
        <w:jc w:val="center"/>
        <w:rPr>
          <w:b w:val="0"/>
          <w:sz w:val="26"/>
          <w:szCs w:val="26"/>
        </w:rPr>
      </w:pPr>
      <w:bookmarkStart w:id="149" w:name="_Toc9339413"/>
    </w:p>
    <w:p w:rsidR="006D68EC" w:rsidRPr="00213EF3" w:rsidRDefault="00B213C5" w:rsidP="00213EF3">
      <w:pPr>
        <w:pStyle w:val="Caption"/>
        <w:spacing w:line="360" w:lineRule="auto"/>
        <w:jc w:val="center"/>
        <w:rPr>
          <w:rFonts w:eastAsia="Calibri"/>
          <w:b w:val="0"/>
          <w:iCs/>
          <w:color w:val="000000"/>
          <w:sz w:val="26"/>
          <w:szCs w:val="26"/>
          <w:lang w:val="vi-VN"/>
        </w:rPr>
      </w:pPr>
      <w:bookmarkStart w:id="150" w:name="_Toc13487083"/>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7</w:t>
      </w:r>
      <w:r w:rsidRPr="00213EF3">
        <w:rPr>
          <w:b w:val="0"/>
          <w:sz w:val="26"/>
          <w:szCs w:val="26"/>
        </w:rPr>
        <w:fldChar w:fldCharType="end"/>
      </w:r>
      <w:r w:rsidRPr="00213EF3">
        <w:rPr>
          <w:b w:val="0"/>
          <w:sz w:val="26"/>
          <w:szCs w:val="26"/>
        </w:rPr>
        <w:t>: Use case quản lí bệnh nhân</w:t>
      </w:r>
      <w:bookmarkEnd w:id="149"/>
      <w:bookmarkEnd w:id="150"/>
    </w:p>
    <w:tbl>
      <w:tblPr>
        <w:tblStyle w:val="TableGrid1"/>
        <w:tblW w:w="0" w:type="auto"/>
        <w:tblLook w:val="04A0" w:firstRow="1" w:lastRow="0" w:firstColumn="1" w:lastColumn="0" w:noHBand="0" w:noVBand="1"/>
      </w:tblPr>
      <w:tblGrid>
        <w:gridCol w:w="8777"/>
      </w:tblGrid>
      <w:tr w:rsidR="006D68EC" w:rsidRPr="00213EF3" w:rsidTr="00C7375C">
        <w:tc>
          <w:tcPr>
            <w:tcW w:w="8778" w:type="dxa"/>
          </w:tcPr>
          <w:p w:rsidR="006D68EC" w:rsidRPr="00213EF3" w:rsidRDefault="006D68EC" w:rsidP="00213EF3">
            <w:pPr>
              <w:spacing w:before="120" w:after="120"/>
              <w:ind w:left="567" w:right="-1"/>
            </w:pPr>
            <w:r w:rsidRPr="00213EF3">
              <w:rPr>
                <w:b/>
              </w:rPr>
              <w:t>Mục đích:</w:t>
            </w:r>
          </w:p>
          <w:p w:rsidR="006D68EC" w:rsidRPr="00213EF3" w:rsidRDefault="006D68EC" w:rsidP="00213EF3">
            <w:pPr>
              <w:numPr>
                <w:ilvl w:val="0"/>
                <w:numId w:val="1"/>
              </w:numPr>
              <w:spacing w:before="120" w:after="120"/>
              <w:ind w:left="567" w:right="-1"/>
              <w:contextualSpacing/>
            </w:pPr>
            <w:r w:rsidRPr="00213EF3">
              <w:t xml:space="preserve">Giúp </w:t>
            </w:r>
            <w:r w:rsidRPr="00213EF3">
              <w:rPr>
                <w:lang w:val="vi-VN"/>
              </w:rPr>
              <w:t>người y tá</w:t>
            </w:r>
            <w:r w:rsidRPr="00213EF3">
              <w:t xml:space="preserve"> có thể quản lí các bệnh nhân một cách nhanh chóng, chính xác và thuận tiện. Bác sĩ có thểm xem và tìm kiếm thông tin bệnh nhân.</w:t>
            </w:r>
          </w:p>
          <w:p w:rsidR="006D68EC" w:rsidRPr="00213EF3" w:rsidRDefault="006D68EC" w:rsidP="00213EF3">
            <w:pPr>
              <w:numPr>
                <w:ilvl w:val="0"/>
                <w:numId w:val="1"/>
              </w:numPr>
              <w:spacing w:before="120" w:after="120"/>
              <w:ind w:left="567" w:right="-1"/>
              <w:contextualSpacing/>
            </w:pPr>
            <w:r w:rsidRPr="00213EF3">
              <w:t xml:space="preserve">Giúp việc quản lí các loại bệnh nhân </w:t>
            </w:r>
            <w:r w:rsidRPr="00213EF3">
              <w:rPr>
                <w:lang w:val="vi-VN"/>
              </w:rPr>
              <w:t>một cách hiểu quả mà không tốn quá nhiều công đoạn sổ sách</w:t>
            </w:r>
            <w:r w:rsidRPr="00213EF3">
              <w:t>. Các bác sĩ thuận tiện tra cứu, tìm hiểu bệnh nhân.</w:t>
            </w:r>
          </w:p>
        </w:tc>
      </w:tr>
      <w:tr w:rsidR="006D68EC" w:rsidRPr="00213EF3" w:rsidTr="00C7375C">
        <w:tc>
          <w:tcPr>
            <w:tcW w:w="8778" w:type="dxa"/>
          </w:tcPr>
          <w:p w:rsidR="006D68EC" w:rsidRPr="00213EF3" w:rsidRDefault="006D68EC" w:rsidP="00213EF3">
            <w:pPr>
              <w:spacing w:before="120" w:after="120"/>
              <w:ind w:left="567" w:right="-1"/>
              <w:rPr>
                <w:b/>
              </w:rPr>
            </w:pPr>
            <w:r w:rsidRPr="00213EF3">
              <w:rPr>
                <w:b/>
              </w:rPr>
              <w:t xml:space="preserve">Tác nhân, mô tả chung: </w:t>
            </w:r>
          </w:p>
          <w:p w:rsidR="006D68EC" w:rsidRPr="00213EF3" w:rsidRDefault="006D68EC" w:rsidP="00213EF3">
            <w:pPr>
              <w:numPr>
                <w:ilvl w:val="0"/>
                <w:numId w:val="1"/>
              </w:numPr>
              <w:spacing w:before="120" w:after="120"/>
              <w:ind w:left="567" w:right="-1"/>
              <w:contextualSpacing/>
            </w:pPr>
            <w:r w:rsidRPr="00213EF3">
              <w:t xml:space="preserve">Tác nhân: </w:t>
            </w:r>
            <w:r w:rsidR="00BA6F86" w:rsidRPr="00213EF3">
              <w:t>Quản trị,y</w:t>
            </w:r>
            <w:r w:rsidRPr="00213EF3">
              <w:t xml:space="preserve"> tá và bác sĩ</w:t>
            </w:r>
          </w:p>
          <w:p w:rsidR="006D68EC" w:rsidRPr="00213EF3" w:rsidRDefault="006D68EC" w:rsidP="00213EF3">
            <w:pPr>
              <w:numPr>
                <w:ilvl w:val="0"/>
                <w:numId w:val="1"/>
              </w:numPr>
              <w:spacing w:before="120" w:after="120"/>
              <w:ind w:left="567" w:right="-1"/>
              <w:contextualSpacing/>
            </w:pPr>
            <w:r w:rsidRPr="00213EF3">
              <w:t>Mô tả chung: Y tá có thể  thêm, sử</w:t>
            </w:r>
            <w:r w:rsidR="00716AA3" w:rsidRPr="00213EF3">
              <w:t>a, xoá</w:t>
            </w:r>
            <w:r w:rsidRPr="00213EF3">
              <w:t>, xem danh sách và tìm kiếm các bệnh nhân. Bác sĩ chỉ có thể tìm kiếm và xem thông tin bệnh nhân.</w:t>
            </w:r>
          </w:p>
        </w:tc>
      </w:tr>
      <w:tr w:rsidR="006D68EC" w:rsidRPr="00213EF3" w:rsidTr="00C7375C">
        <w:tc>
          <w:tcPr>
            <w:tcW w:w="8778" w:type="dxa"/>
          </w:tcPr>
          <w:p w:rsidR="006D68EC" w:rsidRPr="00213EF3" w:rsidRDefault="006D68EC" w:rsidP="00213EF3">
            <w:pPr>
              <w:spacing w:before="120" w:after="120"/>
              <w:ind w:left="567" w:right="-1"/>
              <w:rPr>
                <w:b/>
              </w:rPr>
            </w:pPr>
            <w:r w:rsidRPr="00213EF3">
              <w:rPr>
                <w:b/>
              </w:rPr>
              <w:t>Luồng sự kiện chính:</w:t>
            </w:r>
          </w:p>
          <w:p w:rsidR="006D68EC" w:rsidRPr="00213EF3" w:rsidRDefault="006D68EC" w:rsidP="00213EF3">
            <w:pPr>
              <w:pStyle w:val="ListParagraph"/>
              <w:numPr>
                <w:ilvl w:val="0"/>
                <w:numId w:val="5"/>
              </w:numPr>
              <w:spacing w:before="120" w:after="120"/>
              <w:ind w:right="-1"/>
            </w:pPr>
            <w:r w:rsidRPr="00213EF3">
              <w:t>Thêm Mới</w:t>
            </w:r>
          </w:p>
          <w:p w:rsidR="006D68EC" w:rsidRPr="00213EF3" w:rsidRDefault="006D68EC" w:rsidP="00213EF3">
            <w:pPr>
              <w:pStyle w:val="ListParagraph"/>
              <w:numPr>
                <w:ilvl w:val="0"/>
                <w:numId w:val="2"/>
              </w:numPr>
              <w:spacing w:before="120" w:after="120"/>
              <w:ind w:right="-1"/>
            </w:pPr>
            <w:r w:rsidRPr="00213EF3">
              <w:t>Hệ Thống hiện thị from thông tin bệnh.</w:t>
            </w:r>
          </w:p>
          <w:p w:rsidR="006D68EC" w:rsidRPr="00213EF3" w:rsidRDefault="00BA6F86" w:rsidP="00213EF3">
            <w:pPr>
              <w:pStyle w:val="ListParagraph"/>
              <w:numPr>
                <w:ilvl w:val="0"/>
                <w:numId w:val="2"/>
              </w:numPr>
              <w:spacing w:before="120" w:after="120"/>
              <w:ind w:right="-1"/>
            </w:pPr>
            <w:r w:rsidRPr="00213EF3">
              <w:t>Quản trị, y</w:t>
            </w:r>
            <w:r w:rsidR="006D68EC" w:rsidRPr="00213EF3">
              <w:t xml:space="preserve"> tá điền đầy đủ thông tin bệnh nhân.</w:t>
            </w:r>
          </w:p>
          <w:p w:rsidR="006D68EC" w:rsidRPr="00213EF3" w:rsidRDefault="006D68EC" w:rsidP="00213EF3">
            <w:pPr>
              <w:pStyle w:val="ListParagraph"/>
              <w:numPr>
                <w:ilvl w:val="0"/>
                <w:numId w:val="2"/>
              </w:numPr>
              <w:spacing w:before="120" w:after="120"/>
              <w:ind w:right="-1"/>
            </w:pPr>
            <w:r w:rsidRPr="00213EF3">
              <w:t>Chọn lưu CSDL</w:t>
            </w:r>
            <w:r w:rsidR="00716AA3" w:rsidRPr="00213EF3">
              <w:t>.</w:t>
            </w:r>
          </w:p>
          <w:p w:rsidR="006D68EC" w:rsidRPr="00213EF3" w:rsidRDefault="006D68EC" w:rsidP="00213EF3">
            <w:pPr>
              <w:pStyle w:val="ListParagraph"/>
              <w:numPr>
                <w:ilvl w:val="0"/>
                <w:numId w:val="2"/>
              </w:numPr>
              <w:spacing w:before="120" w:after="120"/>
              <w:ind w:right="-1"/>
            </w:pPr>
            <w:r w:rsidRPr="00213EF3">
              <w:t>Xác nhận việc thêm bệnh nhân</w:t>
            </w:r>
            <w:r w:rsidR="00716AA3" w:rsidRPr="00213EF3">
              <w:t>.</w:t>
            </w:r>
          </w:p>
          <w:p w:rsidR="006D68EC" w:rsidRPr="00213EF3" w:rsidRDefault="00BA6F86" w:rsidP="00213EF3">
            <w:pPr>
              <w:pStyle w:val="ListParagraph"/>
              <w:numPr>
                <w:ilvl w:val="0"/>
                <w:numId w:val="2"/>
              </w:numPr>
              <w:spacing w:before="120" w:after="120"/>
              <w:ind w:right="-1"/>
            </w:pPr>
            <w:r w:rsidRPr="00213EF3">
              <w:t>Quản trị,y</w:t>
            </w:r>
            <w:r w:rsidR="006D68EC" w:rsidRPr="00213EF3">
              <w:t xml:space="preserve"> tá chọn ok, thêm bệnh nhân thành công. Nếu </w:t>
            </w:r>
            <w:r w:rsidRPr="00213EF3">
              <w:t>Quản trị,y</w:t>
            </w:r>
            <w:r w:rsidR="006D68EC" w:rsidRPr="00213EF3">
              <w:t xml:space="preserve"> tá chọn hủy ca làm việc kết thúc</w:t>
            </w:r>
            <w:r w:rsidR="00716AA3" w:rsidRPr="00213EF3">
              <w:t>.</w:t>
            </w:r>
          </w:p>
          <w:p w:rsidR="006D68EC" w:rsidRPr="00213EF3" w:rsidRDefault="006D68EC" w:rsidP="00213EF3">
            <w:pPr>
              <w:pStyle w:val="ListParagraph"/>
              <w:numPr>
                <w:ilvl w:val="0"/>
                <w:numId w:val="2"/>
              </w:numPr>
              <w:spacing w:before="120" w:after="120"/>
              <w:ind w:right="-1"/>
            </w:pPr>
            <w:r w:rsidRPr="00213EF3">
              <w:t xml:space="preserve">Nếu </w:t>
            </w:r>
            <w:r w:rsidR="00BA6F86" w:rsidRPr="00213EF3">
              <w:t xml:space="preserve">quản trị, </w:t>
            </w:r>
            <w:r w:rsidRPr="00213EF3">
              <w:t>y tá chọn hủy bệnh nhân, ca làm việc sẽ mất</w:t>
            </w:r>
            <w:r w:rsidR="00716AA3" w:rsidRPr="00213EF3">
              <w:t>.</w:t>
            </w:r>
          </w:p>
          <w:p w:rsidR="00715159" w:rsidRPr="00213EF3" w:rsidRDefault="006D68EC" w:rsidP="00213EF3">
            <w:pPr>
              <w:pStyle w:val="ListParagraph"/>
              <w:numPr>
                <w:ilvl w:val="0"/>
                <w:numId w:val="2"/>
              </w:numPr>
              <w:spacing w:before="120" w:after="120"/>
              <w:ind w:right="-1"/>
            </w:pPr>
            <w:r w:rsidRPr="00213EF3">
              <w:t xml:space="preserve">Nếu </w:t>
            </w:r>
            <w:r w:rsidR="00BA6F86" w:rsidRPr="00213EF3">
              <w:t xml:space="preserve">quản trị, </w:t>
            </w:r>
            <w:r w:rsidRPr="00213EF3">
              <w:t>y tá chọn quay về, hệ thống hiển thị from danh sách bệnh nhân nhân.</w:t>
            </w:r>
          </w:p>
          <w:p w:rsidR="006D68EC" w:rsidRPr="00213EF3" w:rsidRDefault="006D68EC" w:rsidP="00213EF3">
            <w:pPr>
              <w:pStyle w:val="ListParagraph"/>
              <w:numPr>
                <w:ilvl w:val="0"/>
                <w:numId w:val="4"/>
              </w:numPr>
              <w:spacing w:before="120" w:after="120"/>
              <w:ind w:right="-1"/>
            </w:pPr>
            <w:r w:rsidRPr="00213EF3">
              <w:t>Xóa Bệnh nhân</w:t>
            </w:r>
          </w:p>
          <w:p w:rsidR="006D68EC" w:rsidRPr="00213EF3" w:rsidRDefault="006D68EC" w:rsidP="00213EF3">
            <w:pPr>
              <w:pStyle w:val="ListParagraph"/>
              <w:numPr>
                <w:ilvl w:val="0"/>
                <w:numId w:val="2"/>
              </w:numPr>
              <w:spacing w:before="120" w:after="120"/>
              <w:ind w:right="-1"/>
            </w:pPr>
            <w:r w:rsidRPr="00213EF3">
              <w:t>Hệ thống hiển thị tất cả danh sách loại bệnh nhân</w:t>
            </w:r>
            <w:r w:rsidR="00716AA3" w:rsidRPr="00213EF3">
              <w:t>.</w:t>
            </w:r>
          </w:p>
          <w:p w:rsidR="006D68EC" w:rsidRPr="00213EF3" w:rsidRDefault="00BA6F86" w:rsidP="00213EF3">
            <w:pPr>
              <w:pStyle w:val="ListParagraph"/>
              <w:numPr>
                <w:ilvl w:val="0"/>
                <w:numId w:val="2"/>
              </w:numPr>
              <w:spacing w:before="120" w:after="120"/>
              <w:ind w:right="-1"/>
            </w:pPr>
            <w:r w:rsidRPr="00213EF3">
              <w:lastRenderedPageBreak/>
              <w:t>Quản trị, y</w:t>
            </w:r>
            <w:r w:rsidR="006D68EC" w:rsidRPr="00213EF3">
              <w:t xml:space="preserve"> tá chọn bệnh nhân cần xóa</w:t>
            </w:r>
            <w:r w:rsidR="00716AA3" w:rsidRPr="00213EF3">
              <w:t>.</w:t>
            </w:r>
          </w:p>
          <w:p w:rsidR="006D68EC" w:rsidRPr="00213EF3" w:rsidRDefault="006D68EC" w:rsidP="00213EF3">
            <w:pPr>
              <w:pStyle w:val="ListParagraph"/>
              <w:numPr>
                <w:ilvl w:val="0"/>
                <w:numId w:val="2"/>
              </w:numPr>
              <w:spacing w:before="120" w:after="120"/>
              <w:ind w:right="-1"/>
            </w:pPr>
            <w:r w:rsidRPr="00213EF3">
              <w:t>Xác nhận việc xóa bệnh nhân</w:t>
            </w:r>
            <w:r w:rsidR="00716AA3" w:rsidRPr="00213EF3">
              <w:t>.</w:t>
            </w:r>
          </w:p>
          <w:p w:rsidR="006D68EC" w:rsidRPr="00213EF3" w:rsidRDefault="00BA6F86" w:rsidP="00213EF3">
            <w:pPr>
              <w:pStyle w:val="ListParagraph"/>
              <w:numPr>
                <w:ilvl w:val="0"/>
                <w:numId w:val="2"/>
              </w:numPr>
              <w:spacing w:before="120" w:after="120"/>
              <w:ind w:right="-1"/>
            </w:pPr>
            <w:r w:rsidRPr="00213EF3">
              <w:t>Quản trị, y</w:t>
            </w:r>
            <w:r w:rsidR="006D68EC" w:rsidRPr="00213EF3">
              <w:t xml:space="preserve"> tá chọn ok, xóa bệnh nhân thành công</w:t>
            </w:r>
            <w:r w:rsidR="00716AA3" w:rsidRPr="00213EF3">
              <w:t>.</w:t>
            </w:r>
          </w:p>
          <w:p w:rsidR="006D68EC" w:rsidRPr="00213EF3" w:rsidRDefault="006D68EC" w:rsidP="00213EF3">
            <w:pPr>
              <w:pStyle w:val="ListParagraph"/>
              <w:numPr>
                <w:ilvl w:val="0"/>
                <w:numId w:val="2"/>
              </w:numPr>
              <w:spacing w:before="120" w:after="120"/>
              <w:ind w:right="-1"/>
            </w:pPr>
            <w:r w:rsidRPr="00213EF3">
              <w:t xml:space="preserve">Nếu </w:t>
            </w:r>
            <w:r w:rsidR="00BA6F86" w:rsidRPr="00213EF3">
              <w:t xml:space="preserve">quản trị, y tá </w:t>
            </w:r>
            <w:r w:rsidRPr="00213EF3">
              <w:t>chọn hủy thì ca làm việc kết thúc.</w:t>
            </w:r>
          </w:p>
          <w:p w:rsidR="006D68EC" w:rsidRPr="00213EF3" w:rsidRDefault="006D68EC" w:rsidP="00213EF3">
            <w:pPr>
              <w:pStyle w:val="ListParagraph"/>
              <w:numPr>
                <w:ilvl w:val="0"/>
                <w:numId w:val="3"/>
              </w:numPr>
              <w:spacing w:before="120" w:after="120"/>
              <w:ind w:right="-1"/>
            </w:pPr>
            <w:r w:rsidRPr="00213EF3">
              <w:t>Chỉnh sửa bệnh nhân</w:t>
            </w:r>
          </w:p>
          <w:p w:rsidR="006D68EC" w:rsidRPr="00213EF3" w:rsidRDefault="006D68EC" w:rsidP="00213EF3">
            <w:pPr>
              <w:pStyle w:val="ListParagraph"/>
              <w:numPr>
                <w:ilvl w:val="0"/>
                <w:numId w:val="2"/>
              </w:numPr>
              <w:spacing w:before="120" w:after="120"/>
              <w:ind w:right="-1"/>
            </w:pPr>
            <w:r w:rsidRPr="00213EF3">
              <w:t>Hệ thống hiển thị danh sách bệnh nhân</w:t>
            </w:r>
          </w:p>
          <w:p w:rsidR="006D68EC" w:rsidRPr="00213EF3" w:rsidRDefault="00BA6F86" w:rsidP="00213EF3">
            <w:pPr>
              <w:pStyle w:val="ListParagraph"/>
              <w:numPr>
                <w:ilvl w:val="0"/>
                <w:numId w:val="2"/>
              </w:numPr>
              <w:spacing w:before="120" w:after="120"/>
              <w:ind w:right="-1"/>
            </w:pPr>
            <w:r w:rsidRPr="00213EF3">
              <w:t>Quản trị, y</w:t>
            </w:r>
            <w:r w:rsidR="006D68EC" w:rsidRPr="00213EF3">
              <w:t xml:space="preserve"> tá chọn bệnh nhân cần sửa.</w:t>
            </w:r>
          </w:p>
          <w:p w:rsidR="006D68EC" w:rsidRPr="00213EF3" w:rsidRDefault="006D68EC" w:rsidP="00213EF3">
            <w:pPr>
              <w:pStyle w:val="ListParagraph"/>
              <w:numPr>
                <w:ilvl w:val="0"/>
                <w:numId w:val="2"/>
              </w:numPr>
              <w:spacing w:before="120" w:after="120"/>
              <w:ind w:right="-1"/>
            </w:pPr>
            <w:r w:rsidRPr="00213EF3">
              <w:t>Hệ thống hiển thị from chỉnh sửa.</w:t>
            </w:r>
          </w:p>
          <w:p w:rsidR="006D68EC" w:rsidRPr="00213EF3" w:rsidRDefault="00BA6F86" w:rsidP="00213EF3">
            <w:pPr>
              <w:pStyle w:val="ListParagraph"/>
              <w:numPr>
                <w:ilvl w:val="0"/>
                <w:numId w:val="2"/>
              </w:numPr>
              <w:tabs>
                <w:tab w:val="left" w:pos="2925"/>
              </w:tabs>
              <w:spacing w:before="120" w:after="120"/>
              <w:ind w:right="-1"/>
            </w:pPr>
            <w:r w:rsidRPr="00213EF3">
              <w:t>Quản trị, y</w:t>
            </w:r>
            <w:r w:rsidR="006D68EC" w:rsidRPr="00213EF3">
              <w:t xml:space="preserve"> tá chỉnh sửa </w:t>
            </w:r>
            <w:r w:rsidR="00716AA3" w:rsidRPr="00213EF3">
              <w:t>thông tin</w:t>
            </w:r>
            <w:r w:rsidR="006D68EC" w:rsidRPr="00213EF3">
              <w:t xml:space="preserve"> bệnh nhân. Chọn lưu CSDL</w:t>
            </w:r>
            <w:r w:rsidR="00716AA3" w:rsidRPr="00213EF3">
              <w:t>.</w:t>
            </w:r>
          </w:p>
          <w:p w:rsidR="006D68EC" w:rsidRPr="00213EF3" w:rsidRDefault="006D68EC"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bệnh nhân </w:t>
            </w:r>
            <w:r w:rsidR="00716AA3" w:rsidRPr="00213EF3">
              <w:t>.</w:t>
            </w:r>
          </w:p>
          <w:p w:rsidR="006D68EC" w:rsidRPr="00213EF3" w:rsidRDefault="00BA6F86" w:rsidP="00213EF3">
            <w:pPr>
              <w:pStyle w:val="ListParagraph"/>
              <w:numPr>
                <w:ilvl w:val="0"/>
                <w:numId w:val="2"/>
              </w:numPr>
              <w:spacing w:before="120" w:after="120"/>
              <w:ind w:right="-1"/>
            </w:pPr>
            <w:r w:rsidRPr="00213EF3">
              <w:t>Quản trị, y</w:t>
            </w:r>
            <w:r w:rsidR="006D68EC" w:rsidRPr="00213EF3">
              <w:t xml:space="preserve"> tá chọn ok, chỉnh sửa bệnh thành công.</w:t>
            </w:r>
          </w:p>
          <w:p w:rsidR="006D68EC" w:rsidRPr="00213EF3" w:rsidRDefault="006D68EC" w:rsidP="00213EF3">
            <w:pPr>
              <w:pStyle w:val="ListParagraph"/>
              <w:numPr>
                <w:ilvl w:val="0"/>
                <w:numId w:val="2"/>
              </w:numPr>
              <w:spacing w:before="120" w:after="120"/>
              <w:ind w:right="-1"/>
            </w:pPr>
            <w:r w:rsidRPr="00213EF3">
              <w:t xml:space="preserve">Nếu </w:t>
            </w:r>
            <w:r w:rsidR="00BA6F86" w:rsidRPr="00213EF3">
              <w:t xml:space="preserve">quản trị, </w:t>
            </w:r>
            <w:r w:rsidRPr="00213EF3">
              <w:t>y tá chọn hủ</w:t>
            </w:r>
            <w:r w:rsidR="00716AA3" w:rsidRPr="00213EF3">
              <w:t>y thông tin</w:t>
            </w:r>
            <w:r w:rsidRPr="00213EF3">
              <w:t xml:space="preserve"> bệnh nhân sẽ mất</w:t>
            </w:r>
            <w:r w:rsidR="00716AA3" w:rsidRPr="00213EF3">
              <w:t>.</w:t>
            </w:r>
          </w:p>
          <w:p w:rsidR="006D68EC" w:rsidRPr="00213EF3" w:rsidRDefault="006D68EC" w:rsidP="00213EF3">
            <w:pPr>
              <w:pStyle w:val="ListParagraph"/>
              <w:numPr>
                <w:ilvl w:val="0"/>
                <w:numId w:val="2"/>
              </w:numPr>
              <w:spacing w:before="120" w:after="120"/>
              <w:ind w:right="-1"/>
            </w:pPr>
            <w:r w:rsidRPr="00213EF3">
              <w:t xml:space="preserve">Nếu </w:t>
            </w:r>
            <w:r w:rsidR="00BA6F86" w:rsidRPr="00213EF3">
              <w:t xml:space="preserve">quản trị, </w:t>
            </w:r>
            <w:r w:rsidRPr="00213EF3">
              <w:t>y tá chọn quay về, hệ thống hiển thị from danh sách bệnh nhân nhân.</w:t>
            </w:r>
          </w:p>
          <w:p w:rsidR="006D68EC" w:rsidRPr="00213EF3" w:rsidRDefault="006D68EC" w:rsidP="00213EF3">
            <w:pPr>
              <w:pStyle w:val="ListParagraph"/>
              <w:numPr>
                <w:ilvl w:val="0"/>
                <w:numId w:val="3"/>
              </w:numPr>
              <w:spacing w:before="120" w:after="120"/>
              <w:ind w:right="-1"/>
            </w:pPr>
            <w:r w:rsidRPr="00213EF3">
              <w:t>Tìm kiếm bệnh nhân</w:t>
            </w:r>
          </w:p>
          <w:p w:rsidR="006D68EC" w:rsidRPr="00213EF3" w:rsidRDefault="006D68EC" w:rsidP="00213EF3">
            <w:pPr>
              <w:pStyle w:val="ListParagraph"/>
              <w:numPr>
                <w:ilvl w:val="0"/>
                <w:numId w:val="6"/>
              </w:numPr>
              <w:spacing w:before="120" w:after="120"/>
              <w:ind w:right="-1"/>
            </w:pPr>
            <w:r w:rsidRPr="00213EF3">
              <w:t>Hệ thống hiển thị khung tìm kiếm</w:t>
            </w:r>
            <w:r w:rsidR="00716AA3" w:rsidRPr="00213EF3">
              <w:t>.</w:t>
            </w:r>
          </w:p>
          <w:p w:rsidR="006D68EC" w:rsidRPr="00213EF3" w:rsidRDefault="00BA6F86" w:rsidP="00213EF3">
            <w:pPr>
              <w:pStyle w:val="ListParagraph"/>
              <w:numPr>
                <w:ilvl w:val="0"/>
                <w:numId w:val="6"/>
              </w:numPr>
              <w:spacing w:before="120" w:after="120"/>
              <w:ind w:right="-1"/>
            </w:pPr>
            <w:r w:rsidRPr="00213EF3">
              <w:t>Người dùng</w:t>
            </w:r>
            <w:r w:rsidR="006D68EC" w:rsidRPr="00213EF3">
              <w:t xml:space="preserve"> nhập id bệnh nhân hoặc tên bệnh nhân</w:t>
            </w:r>
            <w:r w:rsidR="00716AA3" w:rsidRPr="00213EF3">
              <w:t>.</w:t>
            </w:r>
          </w:p>
          <w:p w:rsidR="006D68EC" w:rsidRPr="00213EF3" w:rsidRDefault="006D68EC" w:rsidP="00213EF3">
            <w:pPr>
              <w:pStyle w:val="ListParagraph"/>
              <w:numPr>
                <w:ilvl w:val="0"/>
                <w:numId w:val="6"/>
              </w:numPr>
              <w:spacing w:before="120" w:after="120"/>
              <w:ind w:right="-1"/>
            </w:pPr>
            <w:r w:rsidRPr="00213EF3">
              <w:t>Hệ thống hiển thị thông tin cần tìm</w:t>
            </w:r>
            <w:r w:rsidR="00716AA3" w:rsidRPr="00213EF3">
              <w:t>.</w:t>
            </w:r>
          </w:p>
          <w:p w:rsidR="006D68EC" w:rsidRPr="00213EF3" w:rsidRDefault="006D68EC" w:rsidP="00213EF3">
            <w:pPr>
              <w:pStyle w:val="ListParagraph"/>
              <w:numPr>
                <w:ilvl w:val="0"/>
                <w:numId w:val="3"/>
              </w:numPr>
              <w:spacing w:before="120" w:after="120"/>
              <w:ind w:right="-1"/>
            </w:pPr>
            <w:r w:rsidRPr="00213EF3">
              <w:t>Xem danh sách bệnh nhân</w:t>
            </w:r>
          </w:p>
          <w:p w:rsidR="006D68EC" w:rsidRPr="00213EF3" w:rsidRDefault="006D68EC" w:rsidP="00213EF3">
            <w:pPr>
              <w:pStyle w:val="ListParagraph"/>
              <w:numPr>
                <w:ilvl w:val="0"/>
                <w:numId w:val="7"/>
              </w:numPr>
              <w:spacing w:before="120" w:after="120"/>
              <w:ind w:right="-1"/>
            </w:pPr>
            <w:r w:rsidRPr="00213EF3">
              <w:t>Hệ thống hiển thị danh sách bệnh nhân</w:t>
            </w:r>
            <w:r w:rsidR="00716AA3" w:rsidRPr="00213EF3">
              <w:t>.</w:t>
            </w:r>
          </w:p>
          <w:p w:rsidR="006D68EC" w:rsidRPr="00213EF3" w:rsidRDefault="00BA6F86" w:rsidP="00213EF3">
            <w:pPr>
              <w:pStyle w:val="ListParagraph"/>
              <w:numPr>
                <w:ilvl w:val="0"/>
                <w:numId w:val="7"/>
              </w:numPr>
              <w:spacing w:before="120" w:after="120"/>
              <w:ind w:right="-1"/>
            </w:pPr>
            <w:r w:rsidRPr="00213EF3">
              <w:t>Người dùng</w:t>
            </w:r>
            <w:r w:rsidR="006D68EC" w:rsidRPr="00213EF3">
              <w:t xml:space="preserve"> xem thông tin loại bệnh nhân</w:t>
            </w:r>
            <w:r w:rsidR="00716AA3" w:rsidRPr="00213EF3">
              <w:t>.</w:t>
            </w:r>
          </w:p>
          <w:p w:rsidR="006D68EC" w:rsidRPr="00213EF3" w:rsidRDefault="006D68EC" w:rsidP="00213EF3">
            <w:pPr>
              <w:pStyle w:val="ListParagraph"/>
              <w:spacing w:before="120" w:after="120"/>
              <w:ind w:right="-1"/>
              <w:rPr>
                <w:b/>
              </w:rPr>
            </w:pPr>
          </w:p>
        </w:tc>
      </w:tr>
    </w:tbl>
    <w:p w:rsidR="00715159" w:rsidRPr="00213EF3" w:rsidRDefault="00715159" w:rsidP="00213EF3">
      <w:pPr>
        <w:spacing w:line="360" w:lineRule="auto"/>
      </w:pPr>
      <w:bookmarkStart w:id="151" w:name="_Toc9339414"/>
    </w:p>
    <w:p w:rsidR="00E72756" w:rsidRPr="00213EF3" w:rsidRDefault="00B213C5" w:rsidP="00213EF3">
      <w:pPr>
        <w:pStyle w:val="Caption"/>
        <w:spacing w:line="360" w:lineRule="auto"/>
        <w:jc w:val="center"/>
        <w:rPr>
          <w:rFonts w:eastAsia="Calibri"/>
          <w:b w:val="0"/>
          <w:iCs/>
          <w:color w:val="000000"/>
          <w:sz w:val="26"/>
          <w:szCs w:val="26"/>
          <w:lang w:val="vi-VN"/>
        </w:rPr>
      </w:pPr>
      <w:bookmarkStart w:id="152" w:name="_Toc13487084"/>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8</w:t>
      </w:r>
      <w:r w:rsidRPr="00213EF3">
        <w:rPr>
          <w:b w:val="0"/>
          <w:sz w:val="26"/>
          <w:szCs w:val="26"/>
        </w:rPr>
        <w:fldChar w:fldCharType="end"/>
      </w:r>
      <w:r w:rsidRPr="00213EF3">
        <w:rPr>
          <w:b w:val="0"/>
          <w:sz w:val="26"/>
          <w:szCs w:val="26"/>
        </w:rPr>
        <w:t xml:space="preserve">: Use case quản lí </w:t>
      </w:r>
      <w:bookmarkEnd w:id="151"/>
      <w:r w:rsidR="0090234C" w:rsidRPr="00213EF3">
        <w:rPr>
          <w:b w:val="0"/>
          <w:sz w:val="26"/>
          <w:szCs w:val="26"/>
        </w:rPr>
        <w:t>bác sĩ, y tá</w:t>
      </w:r>
      <w:bookmarkEnd w:id="152"/>
    </w:p>
    <w:tbl>
      <w:tblPr>
        <w:tblStyle w:val="TableGrid1"/>
        <w:tblW w:w="0" w:type="auto"/>
        <w:tblLook w:val="04A0" w:firstRow="1" w:lastRow="0" w:firstColumn="1" w:lastColumn="0" w:noHBand="0" w:noVBand="1"/>
      </w:tblPr>
      <w:tblGrid>
        <w:gridCol w:w="8777"/>
      </w:tblGrid>
      <w:tr w:rsidR="00E72756" w:rsidRPr="00213EF3" w:rsidTr="00C7375C">
        <w:tc>
          <w:tcPr>
            <w:tcW w:w="8778" w:type="dxa"/>
          </w:tcPr>
          <w:p w:rsidR="00E72756" w:rsidRPr="00213EF3" w:rsidRDefault="00E72756" w:rsidP="00213EF3">
            <w:pPr>
              <w:spacing w:before="120" w:after="120"/>
              <w:ind w:left="567" w:right="-1"/>
            </w:pPr>
            <w:r w:rsidRPr="00213EF3">
              <w:rPr>
                <w:b/>
              </w:rPr>
              <w:t>Mục đích:</w:t>
            </w:r>
          </w:p>
          <w:p w:rsidR="00E72756" w:rsidRPr="00213EF3" w:rsidRDefault="00E72756" w:rsidP="00213EF3">
            <w:pPr>
              <w:numPr>
                <w:ilvl w:val="0"/>
                <w:numId w:val="1"/>
              </w:numPr>
              <w:spacing w:before="120" w:after="120"/>
              <w:ind w:left="567" w:right="-1"/>
              <w:contextualSpacing/>
            </w:pPr>
            <w:r w:rsidRPr="00213EF3">
              <w:t xml:space="preserve">Giúp </w:t>
            </w:r>
            <w:r w:rsidRPr="00213EF3">
              <w:rPr>
                <w:lang w:val="vi-VN"/>
              </w:rPr>
              <w:t>người quản trị</w:t>
            </w:r>
            <w:r w:rsidRPr="00213EF3">
              <w:t xml:space="preserve"> có thể quản lí </w:t>
            </w:r>
            <w:r w:rsidR="004E675D" w:rsidRPr="00213EF3">
              <w:t xml:space="preserve">người dùng </w:t>
            </w:r>
            <w:r w:rsidRPr="00213EF3">
              <w:t xml:space="preserve">nhanh chóng và thuận tiện. </w:t>
            </w:r>
          </w:p>
          <w:p w:rsidR="00E72756" w:rsidRPr="00213EF3" w:rsidRDefault="00E72756" w:rsidP="00213EF3">
            <w:pPr>
              <w:numPr>
                <w:ilvl w:val="0"/>
                <w:numId w:val="1"/>
              </w:numPr>
              <w:spacing w:before="120" w:after="120"/>
              <w:ind w:left="567" w:right="-1"/>
              <w:contextualSpacing/>
            </w:pPr>
            <w:r w:rsidRPr="00213EF3">
              <w:lastRenderedPageBreak/>
              <w:t xml:space="preserve">Giúp việc quản lí </w:t>
            </w:r>
            <w:r w:rsidR="004E675D" w:rsidRPr="00213EF3">
              <w:t>người dùng</w:t>
            </w:r>
            <w:r w:rsidR="004E675D" w:rsidRPr="00213EF3">
              <w:rPr>
                <w:lang w:val="vi-VN"/>
              </w:rPr>
              <w:t xml:space="preserve"> </w:t>
            </w:r>
            <w:r w:rsidRPr="00213EF3">
              <w:rPr>
                <w:lang w:val="vi-VN"/>
              </w:rPr>
              <w:t>một cách hiểu quả mà không tốn quá nhiều công đoạn sổ sách</w:t>
            </w:r>
            <w:r w:rsidRPr="00213EF3">
              <w:t xml:space="preserve">. Quá trình tra cứu </w:t>
            </w:r>
            <w:r w:rsidR="004E675D" w:rsidRPr="00213EF3">
              <w:t xml:space="preserve">người dùng </w:t>
            </w:r>
            <w:r w:rsidRPr="00213EF3">
              <w:t>trở nên thuận tiện.</w:t>
            </w:r>
          </w:p>
        </w:tc>
      </w:tr>
      <w:tr w:rsidR="00E72756" w:rsidRPr="00213EF3" w:rsidTr="00C7375C">
        <w:tc>
          <w:tcPr>
            <w:tcW w:w="8778" w:type="dxa"/>
          </w:tcPr>
          <w:p w:rsidR="00E72756" w:rsidRPr="00213EF3" w:rsidRDefault="00E72756" w:rsidP="00213EF3">
            <w:pPr>
              <w:spacing w:before="120" w:after="120"/>
              <w:ind w:left="567" w:right="-1"/>
              <w:rPr>
                <w:b/>
              </w:rPr>
            </w:pPr>
            <w:r w:rsidRPr="00213EF3">
              <w:rPr>
                <w:b/>
              </w:rPr>
              <w:lastRenderedPageBreak/>
              <w:t xml:space="preserve">Tác nhân, mô tả chung: </w:t>
            </w:r>
          </w:p>
          <w:p w:rsidR="00E72756" w:rsidRPr="00213EF3" w:rsidRDefault="00E72756" w:rsidP="00213EF3">
            <w:pPr>
              <w:numPr>
                <w:ilvl w:val="0"/>
                <w:numId w:val="1"/>
              </w:numPr>
              <w:spacing w:before="120" w:after="120"/>
              <w:ind w:left="567" w:right="-1"/>
              <w:contextualSpacing/>
            </w:pPr>
            <w:r w:rsidRPr="00213EF3">
              <w:t>Tác nhân: Quản trị.</w:t>
            </w:r>
          </w:p>
          <w:p w:rsidR="00E72756" w:rsidRPr="00213EF3" w:rsidRDefault="00E72756" w:rsidP="00213EF3">
            <w:pPr>
              <w:numPr>
                <w:ilvl w:val="0"/>
                <w:numId w:val="1"/>
              </w:numPr>
              <w:spacing w:before="120" w:after="120"/>
              <w:ind w:left="567" w:right="-1"/>
              <w:contextualSpacing/>
            </w:pPr>
            <w:r w:rsidRPr="00213EF3">
              <w:t>Mô tả chung: Quản trị có thể thêm, sửa, xóa, xem danh sách và tìm kiếm bác sĩ</w:t>
            </w:r>
            <w:r w:rsidR="0090234C" w:rsidRPr="00213EF3">
              <w:t>, y tá</w:t>
            </w:r>
            <w:r w:rsidRPr="00213EF3">
              <w:t xml:space="preserve">. </w:t>
            </w:r>
          </w:p>
        </w:tc>
      </w:tr>
      <w:tr w:rsidR="00E72756" w:rsidRPr="00213EF3" w:rsidTr="00C7375C">
        <w:tc>
          <w:tcPr>
            <w:tcW w:w="8778" w:type="dxa"/>
          </w:tcPr>
          <w:p w:rsidR="00E72756" w:rsidRPr="00213EF3" w:rsidRDefault="00E72756" w:rsidP="00213EF3">
            <w:pPr>
              <w:spacing w:before="120" w:after="120"/>
              <w:ind w:left="567" w:right="-1"/>
              <w:rPr>
                <w:b/>
              </w:rPr>
            </w:pPr>
            <w:r w:rsidRPr="00213EF3">
              <w:rPr>
                <w:b/>
              </w:rPr>
              <w:t>Luồng sự kiện chính:</w:t>
            </w:r>
          </w:p>
          <w:p w:rsidR="00E72756" w:rsidRPr="00213EF3" w:rsidRDefault="00E72756" w:rsidP="00213EF3">
            <w:pPr>
              <w:pStyle w:val="ListParagraph"/>
              <w:numPr>
                <w:ilvl w:val="0"/>
                <w:numId w:val="5"/>
              </w:numPr>
              <w:spacing w:before="120" w:after="120"/>
              <w:ind w:right="-1"/>
            </w:pPr>
            <w:r w:rsidRPr="00213EF3">
              <w:t>Thêm Mới</w:t>
            </w:r>
          </w:p>
          <w:p w:rsidR="00E72756" w:rsidRPr="00213EF3" w:rsidRDefault="00E72756" w:rsidP="00213EF3">
            <w:pPr>
              <w:pStyle w:val="ListParagraph"/>
              <w:numPr>
                <w:ilvl w:val="0"/>
                <w:numId w:val="2"/>
              </w:numPr>
              <w:spacing w:before="120" w:after="120"/>
              <w:ind w:right="-1"/>
            </w:pPr>
            <w:r w:rsidRPr="00213EF3">
              <w:t>Hệ Thống hiện thị</w:t>
            </w:r>
            <w:r w:rsidR="004E675D" w:rsidRPr="00213EF3">
              <w:t xml:space="preserve"> from thông tin</w:t>
            </w:r>
            <w:r w:rsidRPr="00213EF3">
              <w:t>.</w:t>
            </w:r>
          </w:p>
          <w:p w:rsidR="00E72756" w:rsidRPr="00213EF3" w:rsidRDefault="00E72756" w:rsidP="00213EF3">
            <w:pPr>
              <w:pStyle w:val="ListParagraph"/>
              <w:numPr>
                <w:ilvl w:val="0"/>
                <w:numId w:val="2"/>
              </w:numPr>
              <w:spacing w:before="120" w:after="120"/>
              <w:ind w:right="-1"/>
            </w:pPr>
            <w:r w:rsidRPr="00213EF3">
              <w:t>Quản trị điề</w:t>
            </w:r>
            <w:r w:rsidR="004E675D" w:rsidRPr="00213EF3">
              <w:t>n thông tin</w:t>
            </w:r>
            <w:r w:rsidRPr="00213EF3">
              <w:t>.</w:t>
            </w:r>
          </w:p>
          <w:p w:rsidR="00E72756" w:rsidRPr="00213EF3" w:rsidRDefault="00E72756" w:rsidP="00213EF3">
            <w:pPr>
              <w:pStyle w:val="ListParagraph"/>
              <w:numPr>
                <w:ilvl w:val="0"/>
                <w:numId w:val="2"/>
              </w:numPr>
              <w:spacing w:before="120" w:after="120"/>
              <w:ind w:right="-1"/>
            </w:pPr>
            <w:r w:rsidRPr="00213EF3">
              <w:t>Chọn lưu CSDL</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Xác nhận việc thêm </w:t>
            </w:r>
            <w:r w:rsidR="004E675D" w:rsidRPr="00213EF3">
              <w:t>người dùng</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Quản trị chọn ok, thêm </w:t>
            </w:r>
            <w:r w:rsidR="004E675D" w:rsidRPr="00213EF3">
              <w:t xml:space="preserve">người dùng </w:t>
            </w:r>
            <w:r w:rsidRPr="00213EF3">
              <w:t>thành công. Nếu Quản trị chọn hủy ca làm việc kết thúc</w:t>
            </w:r>
          </w:p>
          <w:p w:rsidR="00E72756" w:rsidRPr="00213EF3" w:rsidRDefault="00E72756" w:rsidP="00213EF3">
            <w:pPr>
              <w:pStyle w:val="ListParagraph"/>
              <w:numPr>
                <w:ilvl w:val="0"/>
                <w:numId w:val="2"/>
              </w:numPr>
              <w:spacing w:before="120" w:after="120"/>
              <w:ind w:right="-1"/>
            </w:pPr>
            <w:r w:rsidRPr="00213EF3">
              <w:t xml:space="preserve">Nếu quản trị chọn hủy </w:t>
            </w:r>
            <w:r w:rsidR="00716AA3" w:rsidRPr="00213EF3">
              <w:t>thông tin</w:t>
            </w:r>
            <w:r w:rsidRPr="00213EF3">
              <w:t xml:space="preserve"> </w:t>
            </w:r>
            <w:r w:rsidR="00621ADF" w:rsidRPr="00213EF3">
              <w:t xml:space="preserve">người dùng </w:t>
            </w:r>
            <w:r w:rsidRPr="00213EF3">
              <w:t>sẽ mất</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Nếu quản trị chọn quay về, hệ thống hiển thị from danh sách </w:t>
            </w:r>
            <w:r w:rsidR="0090234C" w:rsidRPr="00213EF3">
              <w:t>bác sĩ, y tá</w:t>
            </w:r>
            <w:r w:rsidRPr="00213EF3">
              <w:t>.</w:t>
            </w:r>
          </w:p>
          <w:p w:rsidR="00E72756" w:rsidRPr="00213EF3" w:rsidRDefault="00E72756" w:rsidP="00213EF3">
            <w:pPr>
              <w:pStyle w:val="ListParagraph"/>
              <w:numPr>
                <w:ilvl w:val="0"/>
                <w:numId w:val="4"/>
              </w:numPr>
              <w:spacing w:before="120" w:after="120"/>
              <w:ind w:right="-1"/>
            </w:pPr>
            <w:r w:rsidRPr="00213EF3">
              <w:t xml:space="preserve">Xóa </w:t>
            </w:r>
            <w:r w:rsidR="0090234C" w:rsidRPr="00213EF3">
              <w:t>bác sĩ, y tá</w:t>
            </w:r>
          </w:p>
          <w:p w:rsidR="00E72756" w:rsidRPr="00213EF3" w:rsidRDefault="00E72756" w:rsidP="00213EF3">
            <w:pPr>
              <w:pStyle w:val="ListParagraph"/>
              <w:numPr>
                <w:ilvl w:val="0"/>
                <w:numId w:val="2"/>
              </w:numPr>
              <w:spacing w:before="120" w:after="120"/>
              <w:ind w:right="-1"/>
            </w:pPr>
            <w:r w:rsidRPr="00213EF3">
              <w:t xml:space="preserve">Hệ thống hiển thị tất cả danh sách </w:t>
            </w:r>
            <w:r w:rsidR="0090234C" w:rsidRPr="00213EF3">
              <w:t>bác sĩ, y tá</w:t>
            </w:r>
            <w:r w:rsidRPr="00213EF3">
              <w:t>.</w:t>
            </w:r>
          </w:p>
          <w:p w:rsidR="00E72756" w:rsidRPr="00213EF3" w:rsidRDefault="00E72756" w:rsidP="00213EF3">
            <w:pPr>
              <w:pStyle w:val="ListParagraph"/>
              <w:numPr>
                <w:ilvl w:val="0"/>
                <w:numId w:val="2"/>
              </w:numPr>
              <w:spacing w:before="120" w:after="120"/>
              <w:ind w:right="-1"/>
            </w:pPr>
            <w:r w:rsidRPr="00213EF3">
              <w:t xml:space="preserve">Quản trị chọn </w:t>
            </w:r>
            <w:r w:rsidR="0090234C" w:rsidRPr="00213EF3">
              <w:t xml:space="preserve">bác sĩ, y tá </w:t>
            </w:r>
            <w:r w:rsidR="00716AA3" w:rsidRPr="00213EF3">
              <w:t>cần xóa</w:t>
            </w:r>
            <w:r w:rsidRPr="00213EF3">
              <w:t>.</w:t>
            </w:r>
          </w:p>
          <w:p w:rsidR="00E72756" w:rsidRPr="00213EF3" w:rsidRDefault="00E72756" w:rsidP="00213EF3">
            <w:pPr>
              <w:pStyle w:val="ListParagraph"/>
              <w:numPr>
                <w:ilvl w:val="0"/>
                <w:numId w:val="2"/>
              </w:numPr>
              <w:spacing w:before="120" w:after="120"/>
              <w:ind w:right="-1"/>
            </w:pPr>
            <w:r w:rsidRPr="00213EF3">
              <w:t xml:space="preserve">Xác nhận việc xóa </w:t>
            </w:r>
            <w:r w:rsidR="0090234C" w:rsidRPr="00213EF3">
              <w:t>bác sĩ, y tá</w:t>
            </w:r>
            <w:r w:rsidRPr="00213EF3">
              <w:t>.</w:t>
            </w:r>
          </w:p>
          <w:p w:rsidR="00E72756" w:rsidRPr="00213EF3" w:rsidRDefault="00E72756" w:rsidP="00213EF3">
            <w:pPr>
              <w:pStyle w:val="ListParagraph"/>
              <w:numPr>
                <w:ilvl w:val="0"/>
                <w:numId w:val="2"/>
              </w:numPr>
              <w:spacing w:before="120" w:after="120"/>
              <w:ind w:right="-1"/>
            </w:pPr>
            <w:r w:rsidRPr="00213EF3">
              <w:t xml:space="preserve">Quản trị chọn ok, xóa </w:t>
            </w:r>
            <w:r w:rsidR="0090234C" w:rsidRPr="00213EF3">
              <w:t xml:space="preserve">bác sĩ, y tá </w:t>
            </w:r>
            <w:r w:rsidRPr="00213EF3">
              <w:t>thành công</w:t>
            </w:r>
            <w:r w:rsidR="00716AA3" w:rsidRPr="00213EF3">
              <w:t>.</w:t>
            </w:r>
          </w:p>
          <w:p w:rsidR="00E72756" w:rsidRPr="00213EF3" w:rsidRDefault="00E72756" w:rsidP="00213EF3">
            <w:pPr>
              <w:pStyle w:val="ListParagraph"/>
              <w:numPr>
                <w:ilvl w:val="0"/>
                <w:numId w:val="2"/>
              </w:numPr>
              <w:spacing w:before="120" w:after="120"/>
              <w:ind w:right="-1"/>
            </w:pPr>
            <w:r w:rsidRPr="00213EF3">
              <w:t>Nếu quản trị chọn hủy thì ca làm việc kết thúc.</w:t>
            </w:r>
          </w:p>
          <w:p w:rsidR="00E72756" w:rsidRPr="00213EF3" w:rsidRDefault="00E72756" w:rsidP="00213EF3">
            <w:pPr>
              <w:pStyle w:val="ListParagraph"/>
              <w:numPr>
                <w:ilvl w:val="0"/>
                <w:numId w:val="3"/>
              </w:numPr>
              <w:spacing w:before="120" w:after="120"/>
              <w:ind w:right="-1"/>
            </w:pPr>
            <w:r w:rsidRPr="00213EF3">
              <w:t xml:space="preserve">Chỉnh sửa </w:t>
            </w:r>
            <w:r w:rsidR="0090234C" w:rsidRPr="00213EF3">
              <w:t>bác sĩ, y tá</w:t>
            </w:r>
            <w:r w:rsidRPr="00213EF3">
              <w:t>.</w:t>
            </w:r>
          </w:p>
          <w:p w:rsidR="00E72756" w:rsidRPr="00213EF3" w:rsidRDefault="00E72756" w:rsidP="00213EF3">
            <w:pPr>
              <w:pStyle w:val="ListParagraph"/>
              <w:numPr>
                <w:ilvl w:val="0"/>
                <w:numId w:val="2"/>
              </w:numPr>
              <w:spacing w:before="120" w:after="120"/>
              <w:ind w:right="-1"/>
            </w:pPr>
            <w:r w:rsidRPr="00213EF3">
              <w:t xml:space="preserve">Hệ thống hiển thị danh sách </w:t>
            </w:r>
            <w:r w:rsidR="00621ADF" w:rsidRPr="00213EF3">
              <w:t>người dùng</w:t>
            </w:r>
            <w:r w:rsidRPr="00213EF3">
              <w:t>.</w:t>
            </w:r>
          </w:p>
          <w:p w:rsidR="00E72756" w:rsidRPr="00213EF3" w:rsidRDefault="00E72756" w:rsidP="00213EF3">
            <w:pPr>
              <w:pStyle w:val="ListParagraph"/>
              <w:numPr>
                <w:ilvl w:val="0"/>
                <w:numId w:val="2"/>
              </w:numPr>
              <w:spacing w:before="120" w:after="120"/>
              <w:ind w:right="-1"/>
            </w:pPr>
            <w:r w:rsidRPr="00213EF3">
              <w:t xml:space="preserve">Quản trị chọn </w:t>
            </w:r>
            <w:r w:rsidR="0090234C" w:rsidRPr="00213EF3">
              <w:t>bác sĩ, y tá</w:t>
            </w:r>
            <w:r w:rsidR="00621ADF" w:rsidRPr="00213EF3">
              <w:t xml:space="preserve"> </w:t>
            </w:r>
            <w:r w:rsidRPr="00213EF3">
              <w:t>cần sửa.</w:t>
            </w:r>
          </w:p>
          <w:p w:rsidR="00E72756" w:rsidRPr="00213EF3" w:rsidRDefault="00E72756" w:rsidP="00213EF3">
            <w:pPr>
              <w:pStyle w:val="ListParagraph"/>
              <w:numPr>
                <w:ilvl w:val="0"/>
                <w:numId w:val="2"/>
              </w:numPr>
              <w:spacing w:before="120" w:after="120"/>
              <w:ind w:right="-1"/>
            </w:pPr>
            <w:r w:rsidRPr="00213EF3">
              <w:t>Hệ thống hiển thị from chỉnh sửa.</w:t>
            </w:r>
          </w:p>
          <w:p w:rsidR="00E72756" w:rsidRPr="00213EF3" w:rsidRDefault="00E72756" w:rsidP="00213EF3">
            <w:pPr>
              <w:pStyle w:val="ListParagraph"/>
              <w:numPr>
                <w:ilvl w:val="0"/>
                <w:numId w:val="2"/>
              </w:numPr>
              <w:tabs>
                <w:tab w:val="left" w:pos="2250"/>
              </w:tabs>
              <w:spacing w:before="120" w:after="120"/>
              <w:ind w:right="-1"/>
            </w:pPr>
            <w:r w:rsidRPr="00213EF3">
              <w:lastRenderedPageBreak/>
              <w:t xml:space="preserve">Quản trị chỉnh sửa </w:t>
            </w:r>
            <w:r w:rsidR="00716AA3" w:rsidRPr="00213EF3">
              <w:t>thông tin</w:t>
            </w:r>
            <w:r w:rsidRPr="00213EF3">
              <w:t xml:space="preserve"> </w:t>
            </w:r>
            <w:r w:rsidR="0090234C" w:rsidRPr="00213EF3">
              <w:t>bác sĩ, y tá</w:t>
            </w:r>
            <w:r w:rsidRPr="00213EF3">
              <w:t>. Chọn lưu CSDL</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w:t>
            </w:r>
            <w:r w:rsidR="0090234C" w:rsidRPr="00213EF3">
              <w:t>bác sĩ, y tá</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Quản trị chọn ok, chỉnh sửa </w:t>
            </w:r>
            <w:r w:rsidR="0090234C" w:rsidRPr="00213EF3">
              <w:t>bác sĩ, y tá</w:t>
            </w:r>
            <w:r w:rsidR="00621ADF" w:rsidRPr="00213EF3">
              <w:t xml:space="preserve"> </w:t>
            </w:r>
            <w:r w:rsidRPr="00213EF3">
              <w:t>thành công.</w:t>
            </w:r>
          </w:p>
          <w:p w:rsidR="00E72756" w:rsidRPr="00213EF3" w:rsidRDefault="00E72756" w:rsidP="00213EF3">
            <w:pPr>
              <w:pStyle w:val="ListParagraph"/>
              <w:numPr>
                <w:ilvl w:val="0"/>
                <w:numId w:val="2"/>
              </w:numPr>
              <w:spacing w:before="120" w:after="120"/>
              <w:ind w:right="-1"/>
            </w:pPr>
            <w:r w:rsidRPr="00213EF3">
              <w:t xml:space="preserve">Nếu quản trị chọn hủy </w:t>
            </w:r>
            <w:r w:rsidR="0090234C" w:rsidRPr="00213EF3">
              <w:t>bác sĩ, y tá. T</w:t>
            </w:r>
            <w:r w:rsidRPr="00213EF3">
              <w:t xml:space="preserve">ên </w:t>
            </w:r>
            <w:r w:rsidR="0090234C" w:rsidRPr="00213EF3">
              <w:t xml:space="preserve">bác sĩ, y tá </w:t>
            </w:r>
            <w:r w:rsidRPr="00213EF3">
              <w:t>sẽ mất</w:t>
            </w:r>
            <w:r w:rsidR="00716AA3" w:rsidRPr="00213EF3">
              <w:t>.</w:t>
            </w:r>
          </w:p>
          <w:p w:rsidR="00E72756" w:rsidRPr="00213EF3" w:rsidRDefault="00E72756" w:rsidP="00213EF3">
            <w:pPr>
              <w:pStyle w:val="ListParagraph"/>
              <w:numPr>
                <w:ilvl w:val="0"/>
                <w:numId w:val="2"/>
              </w:numPr>
              <w:spacing w:before="120" w:after="120"/>
              <w:ind w:right="-1"/>
            </w:pPr>
            <w:r w:rsidRPr="00213EF3">
              <w:t xml:space="preserve">Nếu quản trị chọn quay về, hệ thống hiển thị from danh sách </w:t>
            </w:r>
            <w:r w:rsidR="0090234C" w:rsidRPr="00213EF3">
              <w:t>bác sĩ, y tá</w:t>
            </w:r>
            <w:r w:rsidRPr="00213EF3">
              <w:t>.</w:t>
            </w:r>
          </w:p>
          <w:p w:rsidR="00E72756" w:rsidRPr="00213EF3" w:rsidRDefault="00E72756" w:rsidP="00213EF3">
            <w:pPr>
              <w:pStyle w:val="ListParagraph"/>
              <w:numPr>
                <w:ilvl w:val="0"/>
                <w:numId w:val="3"/>
              </w:numPr>
              <w:spacing w:before="120" w:after="120"/>
              <w:ind w:right="-1"/>
            </w:pPr>
            <w:r w:rsidRPr="00213EF3">
              <w:t xml:space="preserve">Tìm kiếm </w:t>
            </w:r>
            <w:r w:rsidR="0090234C" w:rsidRPr="00213EF3">
              <w:t>bác sĩ, y tá</w:t>
            </w:r>
            <w:r w:rsidRPr="00213EF3">
              <w:t>.</w:t>
            </w:r>
          </w:p>
          <w:p w:rsidR="00E72756" w:rsidRPr="00213EF3" w:rsidRDefault="00E72756" w:rsidP="00213EF3">
            <w:pPr>
              <w:pStyle w:val="ListParagraph"/>
              <w:numPr>
                <w:ilvl w:val="0"/>
                <w:numId w:val="6"/>
              </w:numPr>
              <w:spacing w:before="120" w:after="120"/>
              <w:ind w:right="-1"/>
            </w:pPr>
            <w:r w:rsidRPr="00213EF3">
              <w:t>Hệ thống hiển thị khung tìm kiếm</w:t>
            </w:r>
          </w:p>
          <w:p w:rsidR="00E72756" w:rsidRPr="00213EF3" w:rsidRDefault="00E72756" w:rsidP="00213EF3">
            <w:pPr>
              <w:pStyle w:val="ListParagraph"/>
              <w:numPr>
                <w:ilvl w:val="0"/>
                <w:numId w:val="6"/>
              </w:numPr>
              <w:spacing w:before="120" w:after="120"/>
              <w:ind w:right="-1"/>
            </w:pPr>
            <w:r w:rsidRPr="00213EF3">
              <w:t>Quản trị hoặc bác sĩ nhậ</w:t>
            </w:r>
            <w:r w:rsidR="00621ADF" w:rsidRPr="00213EF3">
              <w:t>p mã</w:t>
            </w:r>
            <w:r w:rsidRPr="00213EF3">
              <w:t xml:space="preserve"> </w:t>
            </w:r>
            <w:r w:rsidR="0090234C" w:rsidRPr="00213EF3">
              <w:t xml:space="preserve">bác sĩ, y tá </w:t>
            </w:r>
            <w:r w:rsidRPr="00213EF3">
              <w:t xml:space="preserve">hoặc tên </w:t>
            </w:r>
            <w:r w:rsidR="0090234C" w:rsidRPr="00213EF3">
              <w:t>bác sĩ, y tá</w:t>
            </w:r>
            <w:r w:rsidR="00716AA3" w:rsidRPr="00213EF3">
              <w:t>.</w:t>
            </w:r>
          </w:p>
          <w:p w:rsidR="00E72756" w:rsidRPr="00213EF3" w:rsidRDefault="00E72756" w:rsidP="00213EF3">
            <w:pPr>
              <w:pStyle w:val="ListParagraph"/>
              <w:numPr>
                <w:ilvl w:val="0"/>
                <w:numId w:val="6"/>
              </w:numPr>
              <w:spacing w:before="120" w:after="120"/>
              <w:ind w:right="-1"/>
            </w:pPr>
            <w:r w:rsidRPr="00213EF3">
              <w:t>Hệ thống hiển thị thông tin cần tìm</w:t>
            </w:r>
            <w:r w:rsidR="00716AA3" w:rsidRPr="00213EF3">
              <w:t>.</w:t>
            </w:r>
          </w:p>
          <w:p w:rsidR="00E72756" w:rsidRPr="00213EF3" w:rsidRDefault="00E72756" w:rsidP="00213EF3">
            <w:pPr>
              <w:pStyle w:val="ListParagraph"/>
              <w:numPr>
                <w:ilvl w:val="0"/>
                <w:numId w:val="3"/>
              </w:numPr>
              <w:spacing w:before="120" w:after="120"/>
              <w:ind w:right="-1"/>
            </w:pPr>
            <w:r w:rsidRPr="00213EF3">
              <w:t xml:space="preserve">Xem danh sách </w:t>
            </w:r>
            <w:r w:rsidR="0090234C" w:rsidRPr="00213EF3">
              <w:t>bác sĩ, y tá</w:t>
            </w:r>
            <w:r w:rsidR="00621ADF" w:rsidRPr="00213EF3">
              <w:t>.</w:t>
            </w:r>
          </w:p>
          <w:p w:rsidR="00E72756" w:rsidRPr="00213EF3" w:rsidRDefault="00E72756" w:rsidP="00213EF3">
            <w:pPr>
              <w:pStyle w:val="ListParagraph"/>
              <w:numPr>
                <w:ilvl w:val="0"/>
                <w:numId w:val="7"/>
              </w:numPr>
              <w:spacing w:before="120" w:after="120"/>
              <w:ind w:right="-1"/>
            </w:pPr>
            <w:r w:rsidRPr="00213EF3">
              <w:t xml:space="preserve">Hệ thống hiển thị danh sách </w:t>
            </w:r>
            <w:r w:rsidR="0090234C" w:rsidRPr="00213EF3">
              <w:t>bác sĩ, y tá</w:t>
            </w:r>
            <w:r w:rsidR="00621ADF" w:rsidRPr="00213EF3">
              <w:t>.</w:t>
            </w:r>
          </w:p>
          <w:p w:rsidR="00E72756" w:rsidRPr="00213EF3" w:rsidRDefault="00E72756" w:rsidP="00213EF3">
            <w:pPr>
              <w:pStyle w:val="ListParagraph"/>
              <w:numPr>
                <w:ilvl w:val="0"/>
                <w:numId w:val="7"/>
              </w:numPr>
              <w:spacing w:before="120" w:after="120"/>
              <w:ind w:right="-1"/>
            </w:pPr>
            <w:r w:rsidRPr="00213EF3">
              <w:t xml:space="preserve">Quản trị hoặc </w:t>
            </w:r>
            <w:r w:rsidR="00621ADF" w:rsidRPr="00213EF3">
              <w:t xml:space="preserve">người dùng </w:t>
            </w:r>
            <w:r w:rsidRPr="00213EF3">
              <w:t xml:space="preserve">xem thông tin </w:t>
            </w:r>
            <w:r w:rsidR="0090234C" w:rsidRPr="00213EF3">
              <w:t>bác sĩ, y tá</w:t>
            </w:r>
            <w:r w:rsidR="00716AA3" w:rsidRPr="00213EF3">
              <w:t>.</w:t>
            </w:r>
          </w:p>
          <w:p w:rsidR="00E72756" w:rsidRPr="00213EF3" w:rsidRDefault="00E72756" w:rsidP="00213EF3">
            <w:pPr>
              <w:pStyle w:val="ListParagraph"/>
              <w:spacing w:before="120" w:after="120"/>
              <w:ind w:right="-1"/>
              <w:rPr>
                <w:b/>
              </w:rPr>
            </w:pPr>
          </w:p>
        </w:tc>
      </w:tr>
    </w:tbl>
    <w:p w:rsidR="00885B64" w:rsidRPr="00213EF3" w:rsidRDefault="00885B64" w:rsidP="00213EF3">
      <w:pPr>
        <w:pStyle w:val="Caption"/>
        <w:spacing w:line="360" w:lineRule="auto"/>
        <w:jc w:val="center"/>
        <w:rPr>
          <w:b w:val="0"/>
          <w:sz w:val="26"/>
          <w:szCs w:val="26"/>
        </w:rPr>
      </w:pPr>
      <w:bookmarkStart w:id="153" w:name="_Toc9339415"/>
    </w:p>
    <w:p w:rsidR="00C7375C" w:rsidRPr="00213EF3" w:rsidRDefault="00B213C5" w:rsidP="00213EF3">
      <w:pPr>
        <w:pStyle w:val="Caption"/>
        <w:spacing w:line="360" w:lineRule="auto"/>
        <w:jc w:val="center"/>
        <w:rPr>
          <w:rFonts w:eastAsia="Calibri"/>
          <w:b w:val="0"/>
          <w:iCs/>
          <w:color w:val="000000"/>
          <w:sz w:val="26"/>
          <w:szCs w:val="26"/>
          <w:lang w:val="vi-VN"/>
        </w:rPr>
      </w:pPr>
      <w:bookmarkStart w:id="154" w:name="_Toc13487085"/>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9</w:t>
      </w:r>
      <w:r w:rsidRPr="00213EF3">
        <w:rPr>
          <w:b w:val="0"/>
          <w:sz w:val="26"/>
          <w:szCs w:val="26"/>
        </w:rPr>
        <w:fldChar w:fldCharType="end"/>
      </w:r>
      <w:r w:rsidRPr="00213EF3">
        <w:rPr>
          <w:b w:val="0"/>
          <w:sz w:val="26"/>
          <w:szCs w:val="26"/>
        </w:rPr>
        <w:t>: Use case quản lí hồ sơ hồ sơ bệnh nhân</w:t>
      </w:r>
      <w:bookmarkEnd w:id="153"/>
      <w:bookmarkEnd w:id="154"/>
    </w:p>
    <w:tbl>
      <w:tblPr>
        <w:tblStyle w:val="TableGrid1"/>
        <w:tblW w:w="0" w:type="auto"/>
        <w:tblLook w:val="04A0" w:firstRow="1" w:lastRow="0" w:firstColumn="1" w:lastColumn="0" w:noHBand="0" w:noVBand="1"/>
      </w:tblPr>
      <w:tblGrid>
        <w:gridCol w:w="8777"/>
      </w:tblGrid>
      <w:tr w:rsidR="00C7375C" w:rsidRPr="00213EF3" w:rsidTr="00C7375C">
        <w:tc>
          <w:tcPr>
            <w:tcW w:w="8778" w:type="dxa"/>
          </w:tcPr>
          <w:p w:rsidR="00C7375C" w:rsidRPr="00213EF3" w:rsidRDefault="00C7375C" w:rsidP="00213EF3">
            <w:pPr>
              <w:spacing w:before="120" w:after="120"/>
              <w:ind w:left="567" w:right="-1"/>
            </w:pPr>
            <w:r w:rsidRPr="00213EF3">
              <w:rPr>
                <w:b/>
              </w:rPr>
              <w:t>Mục đích:</w:t>
            </w:r>
          </w:p>
          <w:p w:rsidR="00C7375C" w:rsidRPr="00213EF3" w:rsidRDefault="00C7375C" w:rsidP="00213EF3">
            <w:pPr>
              <w:numPr>
                <w:ilvl w:val="0"/>
                <w:numId w:val="1"/>
              </w:numPr>
              <w:spacing w:before="120" w:after="120"/>
              <w:ind w:left="567" w:right="-1"/>
              <w:contextualSpacing/>
            </w:pPr>
            <w:r w:rsidRPr="00213EF3">
              <w:t xml:space="preserve">Giúp </w:t>
            </w:r>
            <w:r w:rsidRPr="00213EF3">
              <w:rPr>
                <w:lang w:val="vi-VN"/>
              </w:rPr>
              <w:t>người y tá</w:t>
            </w:r>
            <w:r w:rsidRPr="00213EF3">
              <w:t xml:space="preserve"> có thể quản lí hồ sơ bệnh nhân một cách nhanh chóng, chính xác và thuận tiện. Bác sĩ có thểm xem và tìm kiếm thông tin hồ sơ bệnh nhân.</w:t>
            </w:r>
          </w:p>
          <w:p w:rsidR="00C7375C" w:rsidRPr="00213EF3" w:rsidRDefault="00C7375C" w:rsidP="00213EF3">
            <w:pPr>
              <w:numPr>
                <w:ilvl w:val="0"/>
                <w:numId w:val="1"/>
              </w:numPr>
              <w:spacing w:before="120" w:after="120"/>
              <w:ind w:left="567" w:right="-1"/>
              <w:contextualSpacing/>
            </w:pPr>
            <w:r w:rsidRPr="00213EF3">
              <w:t xml:space="preserve">Giúp việc quản lí các loại hồ sơ bệnh nhân </w:t>
            </w:r>
            <w:r w:rsidRPr="00213EF3">
              <w:rPr>
                <w:lang w:val="vi-VN"/>
              </w:rPr>
              <w:t>một cách hiểu quả mà không tốn quá nhiều công đoạn sổ sách</w:t>
            </w:r>
            <w:r w:rsidRPr="00213EF3">
              <w:t>. Các bác sĩ thuận tiện tra cứu, tìm hiểu hồ sơ bệnh nhân.</w:t>
            </w:r>
          </w:p>
        </w:tc>
      </w:tr>
      <w:tr w:rsidR="00C7375C" w:rsidRPr="00213EF3" w:rsidTr="00C7375C">
        <w:tc>
          <w:tcPr>
            <w:tcW w:w="8778" w:type="dxa"/>
          </w:tcPr>
          <w:p w:rsidR="00C7375C" w:rsidRPr="00213EF3" w:rsidRDefault="00C7375C" w:rsidP="00213EF3">
            <w:pPr>
              <w:spacing w:before="120" w:after="120"/>
              <w:ind w:left="567" w:right="-1"/>
              <w:rPr>
                <w:b/>
              </w:rPr>
            </w:pPr>
            <w:r w:rsidRPr="00213EF3">
              <w:rPr>
                <w:b/>
              </w:rPr>
              <w:t>Tác nhân, mô tả chung:</w:t>
            </w:r>
          </w:p>
          <w:p w:rsidR="00C7375C" w:rsidRPr="00213EF3" w:rsidRDefault="00743EAD" w:rsidP="00213EF3">
            <w:pPr>
              <w:numPr>
                <w:ilvl w:val="0"/>
                <w:numId w:val="1"/>
              </w:numPr>
              <w:spacing w:before="120" w:after="120"/>
              <w:ind w:left="567" w:right="-1"/>
              <w:contextualSpacing/>
            </w:pPr>
            <w:r w:rsidRPr="00213EF3">
              <w:t xml:space="preserve">Tác nhân: Quản trị, y tá, </w:t>
            </w:r>
            <w:r w:rsidR="00C7375C" w:rsidRPr="00213EF3">
              <w:t>bác sĩ</w:t>
            </w:r>
            <w:r w:rsidRPr="00213EF3">
              <w:t xml:space="preserve"> và bệnh nhân.</w:t>
            </w:r>
          </w:p>
          <w:p w:rsidR="00C7375C" w:rsidRPr="00213EF3" w:rsidRDefault="00C7375C" w:rsidP="00213EF3">
            <w:pPr>
              <w:numPr>
                <w:ilvl w:val="0"/>
                <w:numId w:val="1"/>
              </w:numPr>
              <w:spacing w:before="120" w:after="120"/>
              <w:ind w:left="567" w:right="-1"/>
              <w:contextualSpacing/>
            </w:pPr>
            <w:r w:rsidRPr="00213EF3">
              <w:t>Mô tả chung: Y tá có thể thêm, sử</w:t>
            </w:r>
            <w:r w:rsidR="00716AA3" w:rsidRPr="00213EF3">
              <w:t>a, xoá</w:t>
            </w:r>
            <w:r w:rsidRPr="00213EF3">
              <w:t xml:space="preserve">, xem danh sách và tìm kiếm các hồ sơ bệnh nhân. Bác sĩ </w:t>
            </w:r>
            <w:r w:rsidR="00743EAD" w:rsidRPr="00213EF3">
              <w:t xml:space="preserve">và bênh nhân </w:t>
            </w:r>
            <w:r w:rsidRPr="00213EF3">
              <w:t>chỉ có thể tìm kiếm và xem thông tin hồ sơ bệnh nhân.</w:t>
            </w:r>
          </w:p>
        </w:tc>
      </w:tr>
      <w:tr w:rsidR="00C7375C" w:rsidRPr="00213EF3" w:rsidTr="00C7375C">
        <w:tc>
          <w:tcPr>
            <w:tcW w:w="8778" w:type="dxa"/>
          </w:tcPr>
          <w:p w:rsidR="00C7375C" w:rsidRPr="00213EF3" w:rsidRDefault="00C7375C" w:rsidP="00213EF3">
            <w:pPr>
              <w:spacing w:before="120" w:after="120"/>
              <w:ind w:left="567" w:right="-1"/>
              <w:rPr>
                <w:b/>
              </w:rPr>
            </w:pPr>
            <w:r w:rsidRPr="00213EF3">
              <w:rPr>
                <w:b/>
              </w:rPr>
              <w:lastRenderedPageBreak/>
              <w:t>Luồng sự kiện chính:</w:t>
            </w:r>
          </w:p>
          <w:p w:rsidR="00C7375C" w:rsidRPr="00213EF3" w:rsidRDefault="00C7375C" w:rsidP="00213EF3">
            <w:pPr>
              <w:pStyle w:val="ListParagraph"/>
              <w:numPr>
                <w:ilvl w:val="0"/>
                <w:numId w:val="5"/>
              </w:numPr>
              <w:spacing w:before="120" w:after="120"/>
              <w:ind w:right="-1"/>
            </w:pPr>
            <w:r w:rsidRPr="00213EF3">
              <w:t>Thêm Mới</w:t>
            </w:r>
          </w:p>
          <w:p w:rsidR="00C7375C" w:rsidRPr="00213EF3" w:rsidRDefault="00C7375C" w:rsidP="00213EF3">
            <w:pPr>
              <w:pStyle w:val="ListParagraph"/>
              <w:numPr>
                <w:ilvl w:val="0"/>
                <w:numId w:val="2"/>
              </w:numPr>
              <w:spacing w:before="120" w:after="120"/>
              <w:ind w:right="-1"/>
            </w:pPr>
            <w:r w:rsidRPr="00213EF3">
              <w:t>Hệ Thống hiện thị from thông tin bệnh.</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điền đầy đủ thông tin hồ sơ bệnh nhân.</w:t>
            </w:r>
          </w:p>
          <w:p w:rsidR="00C7375C" w:rsidRPr="00213EF3" w:rsidRDefault="00C7375C" w:rsidP="00213EF3">
            <w:pPr>
              <w:pStyle w:val="ListParagraph"/>
              <w:numPr>
                <w:ilvl w:val="0"/>
                <w:numId w:val="2"/>
              </w:numPr>
              <w:spacing w:before="120" w:after="120"/>
              <w:ind w:right="-1"/>
            </w:pPr>
            <w:r w:rsidRPr="00213EF3">
              <w:t>Chọn lưu CSDL</w:t>
            </w:r>
            <w:r w:rsidR="00716AA3" w:rsidRPr="00213EF3">
              <w:t>.</w:t>
            </w:r>
          </w:p>
          <w:p w:rsidR="00C7375C" w:rsidRPr="00213EF3" w:rsidRDefault="00C7375C" w:rsidP="00213EF3">
            <w:pPr>
              <w:pStyle w:val="ListParagraph"/>
              <w:numPr>
                <w:ilvl w:val="0"/>
                <w:numId w:val="2"/>
              </w:numPr>
              <w:spacing w:before="120" w:after="120"/>
              <w:ind w:right="-1"/>
            </w:pPr>
            <w:r w:rsidRPr="00213EF3">
              <w:t>Xác nhận việc thêm hồ sơ bệnh nhân</w:t>
            </w:r>
            <w:r w:rsidR="00716AA3" w:rsidRPr="00213EF3">
              <w:t>.</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chọn ok, thêm hồ sơ bệnh nhân thành công. Nếu </w:t>
            </w:r>
            <w:r w:rsidRPr="00213EF3">
              <w:t>Quản trị, y</w:t>
            </w:r>
            <w:r w:rsidR="00C7375C" w:rsidRPr="00213EF3">
              <w:t xml:space="preserve"> tá chọn hủy ca làm việc kết thúc</w:t>
            </w:r>
            <w:r w:rsidR="00716AA3" w:rsidRPr="00213EF3">
              <w:t>.</w:t>
            </w:r>
          </w:p>
          <w:p w:rsidR="00C7375C" w:rsidRPr="00213EF3" w:rsidRDefault="00C7375C" w:rsidP="00213EF3">
            <w:pPr>
              <w:pStyle w:val="ListParagraph"/>
              <w:numPr>
                <w:ilvl w:val="0"/>
                <w:numId w:val="2"/>
              </w:numPr>
              <w:spacing w:before="120" w:after="120"/>
              <w:ind w:right="-1"/>
            </w:pPr>
            <w:r w:rsidRPr="00213EF3">
              <w:t xml:space="preserve">Nếu </w:t>
            </w:r>
            <w:r w:rsidR="00743EAD" w:rsidRPr="00213EF3">
              <w:t>quản trị, y</w:t>
            </w:r>
            <w:r w:rsidRPr="00213EF3">
              <w:t xml:space="preserve"> tá chọn hủy hồ sơ bệnh nhân, ca làm việc sẽ mất</w:t>
            </w:r>
            <w:r w:rsidR="00716AA3" w:rsidRPr="00213EF3">
              <w:t>.</w:t>
            </w:r>
          </w:p>
          <w:p w:rsidR="00C7375C" w:rsidRPr="00213EF3" w:rsidRDefault="00C7375C" w:rsidP="00213EF3">
            <w:pPr>
              <w:pStyle w:val="ListParagraph"/>
              <w:numPr>
                <w:ilvl w:val="0"/>
                <w:numId w:val="2"/>
              </w:numPr>
              <w:spacing w:before="120" w:after="120"/>
              <w:ind w:right="-1"/>
            </w:pPr>
            <w:r w:rsidRPr="00213EF3">
              <w:t xml:space="preserve">Nếu </w:t>
            </w:r>
            <w:r w:rsidR="00743EAD" w:rsidRPr="00213EF3">
              <w:t>quản trị, y</w:t>
            </w:r>
            <w:r w:rsidRPr="00213EF3">
              <w:t xml:space="preserve"> tá chọn quay về, hệ thống hiển thị from danh sách hồ sơ bệ</w:t>
            </w:r>
            <w:r w:rsidR="00743EAD" w:rsidRPr="00213EF3">
              <w:t>nh nhân</w:t>
            </w:r>
            <w:r w:rsidRPr="00213EF3">
              <w:t>.</w:t>
            </w:r>
          </w:p>
          <w:p w:rsidR="00C7375C" w:rsidRPr="00213EF3" w:rsidRDefault="00C7375C" w:rsidP="00213EF3">
            <w:pPr>
              <w:pStyle w:val="ListParagraph"/>
              <w:numPr>
                <w:ilvl w:val="0"/>
                <w:numId w:val="4"/>
              </w:numPr>
              <w:spacing w:before="120" w:after="120"/>
              <w:ind w:right="-1"/>
            </w:pPr>
            <w:r w:rsidRPr="00213EF3">
              <w:t>Xóa Hồ sơ bệnh nhân</w:t>
            </w:r>
          </w:p>
          <w:p w:rsidR="00C7375C" w:rsidRPr="00213EF3" w:rsidRDefault="00C7375C" w:rsidP="00213EF3">
            <w:pPr>
              <w:pStyle w:val="ListParagraph"/>
              <w:numPr>
                <w:ilvl w:val="0"/>
                <w:numId w:val="2"/>
              </w:numPr>
              <w:spacing w:before="120" w:after="120"/>
              <w:ind w:right="-1"/>
            </w:pPr>
            <w:r w:rsidRPr="00213EF3">
              <w:t>Hệ thống hiển thị tất cả danh sách loại hồ sơ bệnh nhân</w:t>
            </w:r>
            <w:r w:rsidR="00716AA3" w:rsidRPr="00213EF3">
              <w:t>.</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chọn hồ sơ bệnh nhân cần xóa</w:t>
            </w:r>
            <w:r w:rsidR="00716AA3" w:rsidRPr="00213EF3">
              <w:t>.</w:t>
            </w:r>
          </w:p>
          <w:p w:rsidR="00C7375C" w:rsidRPr="00213EF3" w:rsidRDefault="00C7375C" w:rsidP="00213EF3">
            <w:pPr>
              <w:pStyle w:val="ListParagraph"/>
              <w:numPr>
                <w:ilvl w:val="0"/>
                <w:numId w:val="2"/>
              </w:numPr>
              <w:spacing w:before="120" w:after="120"/>
              <w:ind w:right="-1"/>
            </w:pPr>
            <w:r w:rsidRPr="00213EF3">
              <w:t>Xác nhận việc xóa hồ sơ bệnh nhân</w:t>
            </w:r>
            <w:r w:rsidR="00716AA3" w:rsidRPr="00213EF3">
              <w:t>.</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chọn ok, xóa hồ sơ bệnh nhân thành công</w:t>
            </w:r>
            <w:r w:rsidR="00716AA3" w:rsidRPr="00213EF3">
              <w:t>.</w:t>
            </w:r>
          </w:p>
          <w:p w:rsidR="00C7375C" w:rsidRPr="00213EF3" w:rsidRDefault="00C7375C" w:rsidP="00213EF3">
            <w:pPr>
              <w:pStyle w:val="ListParagraph"/>
              <w:numPr>
                <w:ilvl w:val="0"/>
                <w:numId w:val="2"/>
              </w:numPr>
              <w:spacing w:before="120" w:after="120"/>
              <w:ind w:right="-1"/>
            </w:pPr>
            <w:r w:rsidRPr="00213EF3">
              <w:t xml:space="preserve">Nếu </w:t>
            </w:r>
            <w:r w:rsidR="00743EAD" w:rsidRPr="00213EF3">
              <w:t>quản trị, y</w:t>
            </w:r>
            <w:r w:rsidRPr="00213EF3">
              <w:t xml:space="preserve"> tá chọn hủy thì ca làm việc kết thúc.</w:t>
            </w:r>
          </w:p>
          <w:p w:rsidR="00C7375C" w:rsidRPr="00213EF3" w:rsidRDefault="00C7375C" w:rsidP="00213EF3">
            <w:pPr>
              <w:pStyle w:val="ListParagraph"/>
              <w:numPr>
                <w:ilvl w:val="0"/>
                <w:numId w:val="3"/>
              </w:numPr>
              <w:spacing w:before="120" w:after="120"/>
              <w:ind w:right="-1"/>
            </w:pPr>
            <w:r w:rsidRPr="00213EF3">
              <w:t>Chỉnh sửa hồ sơ bệnh nhân</w:t>
            </w:r>
          </w:p>
          <w:p w:rsidR="00C7375C" w:rsidRPr="00213EF3" w:rsidRDefault="00C7375C" w:rsidP="00213EF3">
            <w:pPr>
              <w:pStyle w:val="ListParagraph"/>
              <w:numPr>
                <w:ilvl w:val="0"/>
                <w:numId w:val="2"/>
              </w:numPr>
              <w:spacing w:before="120" w:after="120"/>
              <w:ind w:right="-1"/>
            </w:pPr>
            <w:r w:rsidRPr="00213EF3">
              <w:t>Hệ thống hiển thị danh sách hồ sơ bệnh nhân</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chọn hồ sơ bệnh nhân cần sửa.</w:t>
            </w:r>
          </w:p>
          <w:p w:rsidR="00C7375C" w:rsidRPr="00213EF3" w:rsidRDefault="00C7375C" w:rsidP="00213EF3">
            <w:pPr>
              <w:pStyle w:val="ListParagraph"/>
              <w:numPr>
                <w:ilvl w:val="0"/>
                <w:numId w:val="2"/>
              </w:numPr>
              <w:spacing w:before="120" w:after="120"/>
              <w:ind w:right="-1"/>
            </w:pPr>
            <w:r w:rsidRPr="00213EF3">
              <w:t>Hệ thống hiển thị from chỉnh sửa.</w:t>
            </w:r>
          </w:p>
          <w:p w:rsidR="00C7375C" w:rsidRPr="00213EF3" w:rsidRDefault="00743EAD" w:rsidP="00213EF3">
            <w:pPr>
              <w:pStyle w:val="ListParagraph"/>
              <w:numPr>
                <w:ilvl w:val="0"/>
                <w:numId w:val="2"/>
              </w:numPr>
              <w:tabs>
                <w:tab w:val="left" w:pos="2925"/>
              </w:tabs>
              <w:spacing w:before="120" w:after="120"/>
              <w:ind w:right="-1"/>
            </w:pPr>
            <w:r w:rsidRPr="00213EF3">
              <w:t>Quản trị, y</w:t>
            </w:r>
            <w:r w:rsidR="00C7375C" w:rsidRPr="00213EF3">
              <w:t xml:space="preserve"> tá chỉnh sửa hồ sơ bệnh nhân, tên hồ sơ bệnh nhân. Chọn lưu CSDL</w:t>
            </w:r>
            <w:r w:rsidR="00716AA3" w:rsidRPr="00213EF3">
              <w:t>.</w:t>
            </w:r>
          </w:p>
          <w:p w:rsidR="00C7375C" w:rsidRPr="00213EF3" w:rsidRDefault="00C7375C" w:rsidP="00213EF3">
            <w:pPr>
              <w:pStyle w:val="ListParagraph"/>
              <w:numPr>
                <w:ilvl w:val="0"/>
                <w:numId w:val="2"/>
              </w:numPr>
              <w:spacing w:before="120" w:after="120"/>
              <w:ind w:right="-1"/>
            </w:pPr>
            <w:r w:rsidRPr="00213EF3">
              <w:t xml:space="preserve">Xác nhận việc chỉnh </w:t>
            </w:r>
            <w:r w:rsidR="00605F3A" w:rsidRPr="00213EF3">
              <w:t>sửa</w:t>
            </w:r>
            <w:r w:rsidRPr="00213EF3">
              <w:t xml:space="preserve"> hồ sơ bệnh nhân </w:t>
            </w:r>
            <w:r w:rsidR="00716AA3" w:rsidRPr="00213EF3">
              <w:t>.</w:t>
            </w:r>
          </w:p>
          <w:p w:rsidR="00C7375C" w:rsidRPr="00213EF3" w:rsidRDefault="00743EAD" w:rsidP="00213EF3">
            <w:pPr>
              <w:pStyle w:val="ListParagraph"/>
              <w:numPr>
                <w:ilvl w:val="0"/>
                <w:numId w:val="2"/>
              </w:numPr>
              <w:spacing w:before="120" w:after="120"/>
              <w:ind w:right="-1"/>
            </w:pPr>
            <w:r w:rsidRPr="00213EF3">
              <w:t>Quản trị, y</w:t>
            </w:r>
            <w:r w:rsidR="00C7375C" w:rsidRPr="00213EF3">
              <w:t xml:space="preserve"> tá chọn ok, chỉnh sửa bệnh thành công.</w:t>
            </w:r>
          </w:p>
          <w:p w:rsidR="00C7375C" w:rsidRPr="00213EF3" w:rsidRDefault="00C7375C" w:rsidP="00213EF3">
            <w:pPr>
              <w:pStyle w:val="ListParagraph"/>
              <w:numPr>
                <w:ilvl w:val="0"/>
                <w:numId w:val="2"/>
              </w:numPr>
              <w:spacing w:before="120" w:after="120"/>
              <w:ind w:right="-1"/>
            </w:pPr>
            <w:r w:rsidRPr="00213EF3">
              <w:t xml:space="preserve">Nếu </w:t>
            </w:r>
            <w:r w:rsidR="00743EAD" w:rsidRPr="00213EF3">
              <w:t>quản trị, y</w:t>
            </w:r>
            <w:r w:rsidRPr="00213EF3">
              <w:t xml:space="preserve"> tá chọn hủy bệ</w:t>
            </w:r>
            <w:r w:rsidR="00716AA3" w:rsidRPr="00213EF3">
              <w:t xml:space="preserve">nh, thông tin </w:t>
            </w:r>
            <w:r w:rsidRPr="00213EF3">
              <w:t>hồ sơ bệnh nhân sẽ mất</w:t>
            </w:r>
            <w:r w:rsidR="00716AA3" w:rsidRPr="00213EF3">
              <w:t>.</w:t>
            </w:r>
          </w:p>
          <w:p w:rsidR="00C7375C" w:rsidRPr="00213EF3" w:rsidRDefault="00C7375C" w:rsidP="00213EF3">
            <w:pPr>
              <w:pStyle w:val="ListParagraph"/>
              <w:numPr>
                <w:ilvl w:val="0"/>
                <w:numId w:val="2"/>
              </w:numPr>
              <w:spacing w:before="120" w:after="120"/>
              <w:ind w:right="-1"/>
            </w:pPr>
            <w:r w:rsidRPr="00213EF3">
              <w:t xml:space="preserve">Nếu </w:t>
            </w:r>
            <w:r w:rsidR="00743EAD" w:rsidRPr="00213EF3">
              <w:t>quản trị, y</w:t>
            </w:r>
            <w:r w:rsidRPr="00213EF3">
              <w:t xml:space="preserve"> tá chọn quay về, hệ thống hiển thị from danh sách hồ sơ bệ</w:t>
            </w:r>
            <w:r w:rsidR="00743EAD" w:rsidRPr="00213EF3">
              <w:t>nh nhân</w:t>
            </w:r>
            <w:r w:rsidRPr="00213EF3">
              <w:t>.</w:t>
            </w:r>
          </w:p>
          <w:p w:rsidR="00C7375C" w:rsidRPr="00213EF3" w:rsidRDefault="00C7375C" w:rsidP="00213EF3">
            <w:pPr>
              <w:pStyle w:val="ListParagraph"/>
              <w:numPr>
                <w:ilvl w:val="0"/>
                <w:numId w:val="3"/>
              </w:numPr>
              <w:spacing w:before="120" w:after="120"/>
              <w:ind w:right="-1"/>
            </w:pPr>
            <w:r w:rsidRPr="00213EF3">
              <w:lastRenderedPageBreak/>
              <w:t>Tìm kiếm hồ sơ bệnh nhân</w:t>
            </w:r>
          </w:p>
          <w:p w:rsidR="00C7375C" w:rsidRPr="00213EF3" w:rsidRDefault="00C7375C" w:rsidP="00213EF3">
            <w:pPr>
              <w:pStyle w:val="ListParagraph"/>
              <w:numPr>
                <w:ilvl w:val="0"/>
                <w:numId w:val="6"/>
              </w:numPr>
              <w:spacing w:before="120" w:after="120"/>
              <w:ind w:right="-1"/>
            </w:pPr>
            <w:r w:rsidRPr="00213EF3">
              <w:t>Hệ thống hiển thị khung tìm kiếm</w:t>
            </w:r>
            <w:r w:rsidR="00716AA3" w:rsidRPr="00213EF3">
              <w:t>.</w:t>
            </w:r>
          </w:p>
          <w:p w:rsidR="00C7375C" w:rsidRPr="00213EF3" w:rsidRDefault="00743EAD" w:rsidP="00213EF3">
            <w:pPr>
              <w:pStyle w:val="ListParagraph"/>
              <w:numPr>
                <w:ilvl w:val="0"/>
                <w:numId w:val="6"/>
              </w:numPr>
              <w:spacing w:before="120" w:after="120"/>
              <w:ind w:right="-1"/>
            </w:pPr>
            <w:r w:rsidRPr="00213EF3">
              <w:t>Người dùng</w:t>
            </w:r>
            <w:r w:rsidR="00C7375C" w:rsidRPr="00213EF3">
              <w:t xml:space="preserve"> nhập id hồ sơ bệnh nhân hoặc tên hồ sơ bệnh nhân</w:t>
            </w:r>
            <w:r w:rsidR="00716AA3" w:rsidRPr="00213EF3">
              <w:t>.</w:t>
            </w:r>
          </w:p>
          <w:p w:rsidR="00C7375C" w:rsidRPr="00213EF3" w:rsidRDefault="00C7375C" w:rsidP="00213EF3">
            <w:pPr>
              <w:pStyle w:val="ListParagraph"/>
              <w:numPr>
                <w:ilvl w:val="0"/>
                <w:numId w:val="6"/>
              </w:numPr>
              <w:spacing w:before="120" w:after="120"/>
              <w:ind w:right="-1"/>
            </w:pPr>
            <w:r w:rsidRPr="00213EF3">
              <w:t>Hệ thống hiển thị thông tin cần tìm</w:t>
            </w:r>
          </w:p>
          <w:p w:rsidR="00C7375C" w:rsidRPr="00213EF3" w:rsidRDefault="00C7375C" w:rsidP="00213EF3">
            <w:pPr>
              <w:pStyle w:val="ListParagraph"/>
              <w:numPr>
                <w:ilvl w:val="0"/>
                <w:numId w:val="3"/>
              </w:numPr>
              <w:spacing w:before="120" w:after="120"/>
              <w:ind w:right="-1"/>
            </w:pPr>
            <w:r w:rsidRPr="00213EF3">
              <w:t>Xem danh sách hồ sơ bệnh nhân</w:t>
            </w:r>
          </w:p>
          <w:p w:rsidR="00C7375C" w:rsidRPr="00213EF3" w:rsidRDefault="00C7375C" w:rsidP="00213EF3">
            <w:pPr>
              <w:pStyle w:val="ListParagraph"/>
              <w:numPr>
                <w:ilvl w:val="0"/>
                <w:numId w:val="7"/>
              </w:numPr>
              <w:spacing w:before="120" w:after="120"/>
              <w:ind w:right="-1"/>
            </w:pPr>
            <w:r w:rsidRPr="00213EF3">
              <w:t>Hệ thống hiển thị danh sách hồ sơ bệnh nhân</w:t>
            </w:r>
            <w:r w:rsidR="00716AA3" w:rsidRPr="00213EF3">
              <w:t>.</w:t>
            </w:r>
          </w:p>
          <w:p w:rsidR="00C7375C" w:rsidRPr="00213EF3" w:rsidRDefault="00743EAD" w:rsidP="00213EF3">
            <w:pPr>
              <w:pStyle w:val="ListParagraph"/>
              <w:numPr>
                <w:ilvl w:val="0"/>
                <w:numId w:val="7"/>
              </w:numPr>
              <w:spacing w:before="120" w:after="120"/>
              <w:ind w:right="-1"/>
            </w:pPr>
            <w:r w:rsidRPr="00213EF3">
              <w:t>Người dùng</w:t>
            </w:r>
            <w:r w:rsidR="00C7375C" w:rsidRPr="00213EF3">
              <w:t xml:space="preserve"> xem thông tin loại hồ sơ bệnh nhân</w:t>
            </w:r>
            <w:r w:rsidR="00716AA3" w:rsidRPr="00213EF3">
              <w:t>.</w:t>
            </w:r>
          </w:p>
        </w:tc>
      </w:tr>
    </w:tbl>
    <w:p w:rsidR="00885B64" w:rsidRPr="00213EF3" w:rsidRDefault="00885B64" w:rsidP="00213EF3">
      <w:pPr>
        <w:pStyle w:val="Caption"/>
        <w:spacing w:line="360" w:lineRule="auto"/>
        <w:jc w:val="center"/>
        <w:rPr>
          <w:b w:val="0"/>
          <w:sz w:val="26"/>
          <w:szCs w:val="26"/>
        </w:rPr>
      </w:pPr>
      <w:bookmarkStart w:id="155" w:name="_Toc9339416"/>
    </w:p>
    <w:p w:rsidR="00CD0473" w:rsidRPr="00213EF3" w:rsidRDefault="00B213C5" w:rsidP="00213EF3">
      <w:pPr>
        <w:pStyle w:val="Caption"/>
        <w:spacing w:line="360" w:lineRule="auto"/>
        <w:jc w:val="center"/>
        <w:rPr>
          <w:rFonts w:eastAsia="Calibri"/>
          <w:b w:val="0"/>
          <w:iCs/>
          <w:color w:val="000000"/>
          <w:sz w:val="26"/>
          <w:szCs w:val="26"/>
          <w:lang w:val="vi-VN"/>
        </w:rPr>
      </w:pPr>
      <w:bookmarkStart w:id="156" w:name="_Toc13487086"/>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0</w:t>
      </w:r>
      <w:r w:rsidRPr="00213EF3">
        <w:rPr>
          <w:b w:val="0"/>
          <w:sz w:val="26"/>
          <w:szCs w:val="26"/>
        </w:rPr>
        <w:fldChar w:fldCharType="end"/>
      </w:r>
      <w:r w:rsidRPr="00213EF3">
        <w:rPr>
          <w:b w:val="0"/>
          <w:sz w:val="26"/>
          <w:szCs w:val="26"/>
        </w:rPr>
        <w:t>: Use case chẩn đoán bệnh</w:t>
      </w:r>
      <w:bookmarkEnd w:id="155"/>
      <w:bookmarkEnd w:id="156"/>
    </w:p>
    <w:tbl>
      <w:tblPr>
        <w:tblStyle w:val="TableGrid1"/>
        <w:tblW w:w="0" w:type="auto"/>
        <w:tblLook w:val="04A0" w:firstRow="1" w:lastRow="0" w:firstColumn="1" w:lastColumn="0" w:noHBand="0" w:noVBand="1"/>
      </w:tblPr>
      <w:tblGrid>
        <w:gridCol w:w="8777"/>
      </w:tblGrid>
      <w:tr w:rsidR="00CD0473" w:rsidRPr="00213EF3" w:rsidTr="00AC0454">
        <w:tc>
          <w:tcPr>
            <w:tcW w:w="8778" w:type="dxa"/>
          </w:tcPr>
          <w:p w:rsidR="00CD0473" w:rsidRPr="00213EF3" w:rsidRDefault="00CD0473" w:rsidP="00213EF3">
            <w:pPr>
              <w:spacing w:before="120" w:after="120"/>
              <w:ind w:left="567" w:right="-1"/>
            </w:pPr>
            <w:r w:rsidRPr="00213EF3">
              <w:rPr>
                <w:b/>
              </w:rPr>
              <w:t>Mục đích:</w:t>
            </w:r>
          </w:p>
          <w:p w:rsidR="00CD0473" w:rsidRPr="00213EF3" w:rsidRDefault="00CD0473" w:rsidP="00213EF3">
            <w:pPr>
              <w:numPr>
                <w:ilvl w:val="0"/>
                <w:numId w:val="1"/>
              </w:numPr>
              <w:spacing w:before="120" w:after="120"/>
              <w:ind w:left="567" w:right="-1"/>
              <w:contextualSpacing/>
            </w:pPr>
            <w:r w:rsidRPr="00213EF3">
              <w:t xml:space="preserve">Giúp </w:t>
            </w:r>
            <w:r w:rsidRPr="00213EF3">
              <w:rPr>
                <w:lang w:val="vi-VN"/>
              </w:rPr>
              <w:t>bác sĩ</w:t>
            </w:r>
            <w:r w:rsidRPr="00213EF3">
              <w:t xml:space="preserve"> có thể chẩn đoán bệ</w:t>
            </w:r>
            <w:r w:rsidR="00743EAD" w:rsidRPr="00213EF3">
              <w:t>nh, dự</w:t>
            </w:r>
            <w:r w:rsidRPr="00213EF3">
              <w:t xml:space="preserve"> đoán các loại bệnh. Ngoài ra, hệ thống còn có chức năng ra toa thuốc.</w:t>
            </w:r>
          </w:p>
          <w:p w:rsidR="00CD0473" w:rsidRPr="00213EF3" w:rsidRDefault="00CD0473" w:rsidP="00213EF3">
            <w:pPr>
              <w:numPr>
                <w:ilvl w:val="0"/>
                <w:numId w:val="1"/>
              </w:numPr>
              <w:spacing w:before="120" w:after="120"/>
              <w:ind w:left="567" w:right="-1"/>
              <w:contextualSpacing/>
            </w:pPr>
            <w:r w:rsidRPr="00213EF3">
              <w:t>Nâng cáo chất lượng chẩn đoán bệnh, tỉ lệ chuẩn đoán đúng bệnh cao, bệnh nhân yên tâm hơn về chất lượng khám bệnh.</w:t>
            </w:r>
          </w:p>
        </w:tc>
      </w:tr>
      <w:tr w:rsidR="00CD0473" w:rsidRPr="00213EF3" w:rsidTr="00AC0454">
        <w:tc>
          <w:tcPr>
            <w:tcW w:w="8778" w:type="dxa"/>
          </w:tcPr>
          <w:p w:rsidR="00CD0473" w:rsidRPr="00213EF3" w:rsidRDefault="00CD0473" w:rsidP="00213EF3">
            <w:pPr>
              <w:spacing w:before="120" w:after="120"/>
              <w:ind w:left="567" w:right="-1"/>
              <w:rPr>
                <w:b/>
              </w:rPr>
            </w:pPr>
            <w:r w:rsidRPr="00213EF3">
              <w:rPr>
                <w:b/>
              </w:rPr>
              <w:t>Tác nhân, mô tả chung:</w:t>
            </w:r>
          </w:p>
          <w:p w:rsidR="00CD0473" w:rsidRPr="00213EF3" w:rsidRDefault="00CD0473" w:rsidP="00213EF3">
            <w:pPr>
              <w:numPr>
                <w:ilvl w:val="0"/>
                <w:numId w:val="1"/>
              </w:numPr>
              <w:spacing w:before="120" w:after="120"/>
              <w:ind w:left="567" w:right="-1"/>
              <w:contextualSpacing/>
            </w:pPr>
            <w:r w:rsidRPr="00213EF3">
              <w:t>Tác nhân: Bác sĩ</w:t>
            </w:r>
          </w:p>
          <w:p w:rsidR="00CD0473" w:rsidRPr="00213EF3" w:rsidRDefault="00CD0473" w:rsidP="00213EF3">
            <w:pPr>
              <w:numPr>
                <w:ilvl w:val="0"/>
                <w:numId w:val="1"/>
              </w:numPr>
              <w:spacing w:before="120" w:after="120"/>
              <w:ind w:left="567" w:right="-1"/>
              <w:contextualSpacing/>
            </w:pPr>
            <w:r w:rsidRPr="00213EF3">
              <w:t>Mô tả chung: Bác sĩ chẩn đoán qua triệu chứng, hệ thống chẩn đoán sẽ nhắc nhỡ loại bệnh phù hợp với triệu chứng mà bệnh nhân khai. Hiển thị tiền sử bệnh của bệnh nhân và kê toa thuốc.</w:t>
            </w:r>
          </w:p>
        </w:tc>
      </w:tr>
      <w:tr w:rsidR="00CD0473" w:rsidRPr="00213EF3" w:rsidTr="00AC0454">
        <w:tc>
          <w:tcPr>
            <w:tcW w:w="8778" w:type="dxa"/>
          </w:tcPr>
          <w:p w:rsidR="00CD0473" w:rsidRPr="00213EF3" w:rsidRDefault="00CD0473" w:rsidP="00213EF3">
            <w:pPr>
              <w:spacing w:before="120" w:after="120"/>
              <w:ind w:left="567" w:right="-1"/>
              <w:rPr>
                <w:b/>
              </w:rPr>
            </w:pPr>
            <w:r w:rsidRPr="00213EF3">
              <w:rPr>
                <w:b/>
              </w:rPr>
              <w:t>Luồng sự kiện chính:</w:t>
            </w:r>
          </w:p>
          <w:p w:rsidR="00CD0473" w:rsidRPr="00213EF3" w:rsidRDefault="00CD0473" w:rsidP="00213EF3">
            <w:pPr>
              <w:pStyle w:val="ListParagraph"/>
              <w:widowControl w:val="0"/>
              <w:numPr>
                <w:ilvl w:val="0"/>
                <w:numId w:val="2"/>
              </w:numPr>
              <w:spacing w:before="120" w:after="120"/>
              <w:ind w:right="-1"/>
            </w:pPr>
            <w:r w:rsidRPr="00213EF3">
              <w:t xml:space="preserve">Use case này bắt đầu khi bác sĩ thực hiện khám bệnh. Luồng sự kiên con chẩn đoán bệnh sẽ thực hiện. </w:t>
            </w:r>
          </w:p>
          <w:p w:rsidR="00CD0473" w:rsidRPr="00213EF3" w:rsidRDefault="00CD0473" w:rsidP="00213EF3">
            <w:pPr>
              <w:pStyle w:val="ListParagraph"/>
              <w:numPr>
                <w:ilvl w:val="0"/>
                <w:numId w:val="5"/>
              </w:numPr>
              <w:spacing w:before="120" w:after="120"/>
              <w:ind w:right="-1"/>
            </w:pPr>
            <w:r w:rsidRPr="00213EF3">
              <w:t>Khám bệnh</w:t>
            </w:r>
          </w:p>
          <w:p w:rsidR="00CD0473" w:rsidRPr="00213EF3" w:rsidRDefault="00CD0473" w:rsidP="00213EF3">
            <w:pPr>
              <w:pStyle w:val="ListParagraph"/>
              <w:numPr>
                <w:ilvl w:val="0"/>
                <w:numId w:val="2"/>
              </w:numPr>
              <w:spacing w:before="120" w:after="120"/>
              <w:ind w:right="-1"/>
            </w:pPr>
            <w:r w:rsidRPr="00213EF3">
              <w:t>Hệ Thống hiện thị from khám bệnh.</w:t>
            </w:r>
          </w:p>
          <w:p w:rsidR="00CD0473" w:rsidRPr="00213EF3" w:rsidRDefault="00CD0473" w:rsidP="00213EF3">
            <w:pPr>
              <w:pStyle w:val="ListParagraph"/>
              <w:numPr>
                <w:ilvl w:val="0"/>
                <w:numId w:val="2"/>
              </w:numPr>
              <w:spacing w:before="120" w:after="120"/>
              <w:ind w:right="-1"/>
            </w:pPr>
            <w:r w:rsidRPr="00213EF3">
              <w:t>Bác sĩ load thông tin bệnh nhân bằng cách nhập số chứng minh nhân dân.</w:t>
            </w:r>
          </w:p>
          <w:p w:rsidR="00CD0473" w:rsidRPr="00213EF3" w:rsidRDefault="00CD0473" w:rsidP="00213EF3">
            <w:pPr>
              <w:pStyle w:val="ListParagraph"/>
              <w:numPr>
                <w:ilvl w:val="0"/>
                <w:numId w:val="2"/>
              </w:numPr>
              <w:spacing w:before="120" w:after="120"/>
              <w:ind w:right="-1"/>
            </w:pPr>
            <w:r w:rsidRPr="00213EF3">
              <w:lastRenderedPageBreak/>
              <w:t>Hệ thống hiện thị thông tin bệnh nhân bao gồm mã bảo hiểm y tế, tên bệnh nhân, Chứng minh nhân dân/ hộ chiếu, năm sinh và địa chỉ. Ngoài ra, sẽ hiện thị tiền sữ của bệnh nhân đó.</w:t>
            </w:r>
          </w:p>
          <w:p w:rsidR="00CD0473" w:rsidRPr="00213EF3" w:rsidRDefault="00CD0473" w:rsidP="00213EF3">
            <w:pPr>
              <w:pStyle w:val="ListParagraph"/>
              <w:numPr>
                <w:ilvl w:val="0"/>
                <w:numId w:val="2"/>
              </w:numPr>
              <w:spacing w:before="120" w:after="120"/>
              <w:ind w:right="-1"/>
            </w:pPr>
            <w:r w:rsidRPr="00213EF3">
              <w:t>Bác sĩ tiến hành khám bệnh. Tại from triệu chứ</w:t>
            </w:r>
            <w:r w:rsidR="00743EAD" w:rsidRPr="00213EF3">
              <w:t>ng, bác sĩ chọn các</w:t>
            </w:r>
            <w:r w:rsidRPr="00213EF3">
              <w:t xml:space="preserve"> triệu chứng mà bệnh nhân khai.</w:t>
            </w:r>
          </w:p>
          <w:p w:rsidR="00FF5CBE" w:rsidRPr="00213EF3" w:rsidRDefault="00CD0473" w:rsidP="00213EF3">
            <w:pPr>
              <w:pStyle w:val="ListParagraph"/>
              <w:numPr>
                <w:ilvl w:val="0"/>
                <w:numId w:val="2"/>
              </w:numPr>
              <w:spacing w:before="120" w:after="120"/>
              <w:ind w:right="-1"/>
            </w:pPr>
            <w:r w:rsidRPr="00213EF3">
              <w:t xml:space="preserve">Hệ thống </w:t>
            </w:r>
            <w:r w:rsidR="00743EAD" w:rsidRPr="00213EF3">
              <w:t>hiển thị</w:t>
            </w:r>
            <w:r w:rsidRPr="00213EF3">
              <w:t xml:space="preserve"> bệnh </w:t>
            </w:r>
            <w:r w:rsidR="00743EAD" w:rsidRPr="00213EF3">
              <w:t xml:space="preserve">và tỉ lệ dự đoán </w:t>
            </w:r>
            <w:r w:rsidRPr="00213EF3">
              <w:t>từ các triệu chứng mà bác sĩ nhập.</w:t>
            </w:r>
          </w:p>
          <w:p w:rsidR="00743EAD" w:rsidRPr="00213EF3" w:rsidRDefault="00CD0473" w:rsidP="00213EF3">
            <w:pPr>
              <w:pStyle w:val="ListParagraph"/>
              <w:numPr>
                <w:ilvl w:val="0"/>
                <w:numId w:val="2"/>
              </w:numPr>
              <w:spacing w:before="120" w:after="120"/>
              <w:ind w:right="-1"/>
            </w:pPr>
            <w:r w:rsidRPr="00213EF3">
              <w:t>Bác sĩ dựa vào dự đoán của hệ thố</w:t>
            </w:r>
            <w:r w:rsidR="00743EAD" w:rsidRPr="00213EF3">
              <w:t>ng và</w:t>
            </w:r>
            <w:r w:rsidRPr="00213EF3">
              <w:t xml:space="preserve"> kiến thứ</w:t>
            </w:r>
            <w:r w:rsidR="00743EAD" w:rsidRPr="00213EF3">
              <w:t>c chuyên môn của bác sĩ,</w:t>
            </w:r>
            <w:r w:rsidRPr="00213EF3">
              <w:t xml:space="preserve"> để đưa ra kết luận.</w:t>
            </w:r>
            <w:r w:rsidR="00743EAD" w:rsidRPr="00213EF3">
              <w:t xml:space="preserve"> Bác sĩ chọn loại bệnh </w:t>
            </w:r>
            <w:r w:rsidR="00E922A0" w:rsidRPr="00213EF3">
              <w:t>và nhập chi tiết tình trạng bệnh. Nếu bệnh tình cần phải kê toa thuốc thì bác sĩ tiến hành kê toa thuốc ở from toa thuốc. Chọn nút “Lưu kết quả chẩn đoán”.</w:t>
            </w:r>
          </w:p>
          <w:p w:rsidR="00E922A0" w:rsidRPr="00213EF3" w:rsidRDefault="00E922A0" w:rsidP="00213EF3">
            <w:pPr>
              <w:pStyle w:val="ListParagraph"/>
              <w:numPr>
                <w:ilvl w:val="0"/>
                <w:numId w:val="2"/>
              </w:numPr>
              <w:spacing w:before="120" w:after="120"/>
              <w:ind w:right="-1"/>
            </w:pPr>
            <w:r w:rsidRPr="00213EF3">
              <w:t>Hệ thống sẽ tự động lưu lại các thông tin của từng đợt khám</w:t>
            </w:r>
          </w:p>
          <w:p w:rsidR="00CD0473" w:rsidRPr="00213EF3" w:rsidRDefault="00E922A0" w:rsidP="00213EF3">
            <w:pPr>
              <w:pStyle w:val="ListParagraph"/>
              <w:numPr>
                <w:ilvl w:val="0"/>
                <w:numId w:val="2"/>
              </w:numPr>
              <w:spacing w:before="120" w:after="120"/>
              <w:ind w:right="-1"/>
            </w:pPr>
            <w:r w:rsidRPr="00213EF3">
              <w:t>Bác sĩ chọn “Hoàn tất khám” để kết thúc quá trình khám bệnh.</w:t>
            </w:r>
          </w:p>
        </w:tc>
      </w:tr>
    </w:tbl>
    <w:p w:rsidR="00A229D9" w:rsidRDefault="00A229D9" w:rsidP="00A229D9">
      <w:pPr>
        <w:pStyle w:val="Caption"/>
        <w:jc w:val="center"/>
        <w:rPr>
          <w:b w:val="0"/>
          <w:sz w:val="26"/>
          <w:szCs w:val="26"/>
        </w:rPr>
      </w:pPr>
    </w:p>
    <w:p w:rsidR="0029534A" w:rsidRPr="00A229D9" w:rsidRDefault="00A229D9" w:rsidP="00A229D9">
      <w:pPr>
        <w:pStyle w:val="Caption"/>
        <w:jc w:val="center"/>
        <w:rPr>
          <w:b w:val="0"/>
          <w:sz w:val="26"/>
          <w:szCs w:val="26"/>
        </w:rPr>
      </w:pPr>
      <w:bookmarkStart w:id="157" w:name="_Toc13487087"/>
      <w:r w:rsidRPr="00A229D9">
        <w:rPr>
          <w:b w:val="0"/>
          <w:sz w:val="26"/>
          <w:szCs w:val="26"/>
        </w:rPr>
        <w:t>Bảng 3.</w:t>
      </w:r>
      <w:r w:rsidRPr="00A229D9">
        <w:rPr>
          <w:b w:val="0"/>
          <w:sz w:val="26"/>
          <w:szCs w:val="26"/>
        </w:rPr>
        <w:fldChar w:fldCharType="begin"/>
      </w:r>
      <w:r w:rsidRPr="00A229D9">
        <w:rPr>
          <w:b w:val="0"/>
          <w:sz w:val="26"/>
          <w:szCs w:val="26"/>
        </w:rPr>
        <w:instrText xml:space="preserve"> SEQ Bảng_3. \* ARABIC </w:instrText>
      </w:r>
      <w:r w:rsidRPr="00A229D9">
        <w:rPr>
          <w:b w:val="0"/>
          <w:sz w:val="26"/>
          <w:szCs w:val="26"/>
        </w:rPr>
        <w:fldChar w:fldCharType="separate"/>
      </w:r>
      <w:r w:rsidR="0053081E">
        <w:rPr>
          <w:b w:val="0"/>
          <w:noProof/>
          <w:sz w:val="26"/>
          <w:szCs w:val="26"/>
        </w:rPr>
        <w:t>11</w:t>
      </w:r>
      <w:r w:rsidRPr="00A229D9">
        <w:rPr>
          <w:b w:val="0"/>
          <w:sz w:val="26"/>
          <w:szCs w:val="26"/>
        </w:rPr>
        <w:fldChar w:fldCharType="end"/>
      </w:r>
      <w:r w:rsidRPr="00A229D9">
        <w:rPr>
          <w:b w:val="0"/>
          <w:sz w:val="26"/>
          <w:szCs w:val="26"/>
        </w:rPr>
        <w:t>: Use case đăng nhập</w:t>
      </w:r>
      <w:bookmarkEnd w:id="157"/>
    </w:p>
    <w:tbl>
      <w:tblPr>
        <w:tblStyle w:val="TableGrid2"/>
        <w:tblW w:w="0" w:type="auto"/>
        <w:tblLook w:val="04A0" w:firstRow="1" w:lastRow="0" w:firstColumn="1" w:lastColumn="0" w:noHBand="0" w:noVBand="1"/>
      </w:tblPr>
      <w:tblGrid>
        <w:gridCol w:w="4390"/>
        <w:gridCol w:w="4387"/>
      </w:tblGrid>
      <w:tr w:rsidR="00A229D9" w:rsidRPr="00A229D9" w:rsidTr="006A6307">
        <w:tc>
          <w:tcPr>
            <w:tcW w:w="8778" w:type="dxa"/>
            <w:gridSpan w:val="2"/>
          </w:tcPr>
          <w:p w:rsidR="00A229D9" w:rsidRPr="00A229D9" w:rsidRDefault="00A229D9" w:rsidP="00A229D9">
            <w:pPr>
              <w:ind w:left="567" w:right="-1"/>
              <w:rPr>
                <w:lang w:val="vi-VN"/>
              </w:rPr>
            </w:pPr>
            <w:r w:rsidRPr="00A229D9">
              <w:rPr>
                <w:b/>
              </w:rPr>
              <w:t>Mục đích</w:t>
            </w:r>
            <w:r w:rsidRPr="00A229D9">
              <w:t>:</w:t>
            </w:r>
            <w:r w:rsidRPr="00A229D9">
              <w:rPr>
                <w:color w:val="333333"/>
                <w:shd w:val="clear" w:color="auto" w:fill="FFFFFF"/>
              </w:rPr>
              <w:t xml:space="preserve"> </w:t>
            </w:r>
            <w:r w:rsidRPr="00A229D9">
              <w:t>Đảm bảo xác thực thông tin người sử dụng và an toàn bảo mật hệ thống</w:t>
            </w:r>
            <w:r w:rsidRPr="00A229D9">
              <w:rPr>
                <w:lang w:val="vi-VN"/>
              </w:rPr>
              <w:t>.</w:t>
            </w:r>
          </w:p>
        </w:tc>
      </w:tr>
      <w:tr w:rsidR="00A229D9" w:rsidRPr="00A229D9" w:rsidTr="006A6307">
        <w:tc>
          <w:tcPr>
            <w:tcW w:w="8778" w:type="dxa"/>
            <w:gridSpan w:val="2"/>
          </w:tcPr>
          <w:p w:rsidR="00A229D9" w:rsidRPr="00A229D9" w:rsidRDefault="00A229D9" w:rsidP="00A229D9">
            <w:pPr>
              <w:ind w:left="567" w:right="-1"/>
              <w:rPr>
                <w:b/>
              </w:rPr>
            </w:pPr>
            <w:r w:rsidRPr="00A229D9">
              <w:rPr>
                <w:b/>
              </w:rPr>
              <w:t xml:space="preserve">Tác nhân, mô tả chung: </w:t>
            </w:r>
          </w:p>
          <w:p w:rsidR="00A229D9" w:rsidRPr="00A229D9" w:rsidRDefault="00A229D9" w:rsidP="00A229D9">
            <w:pPr>
              <w:numPr>
                <w:ilvl w:val="0"/>
                <w:numId w:val="1"/>
              </w:numPr>
              <w:ind w:left="567" w:right="-1"/>
              <w:contextualSpacing/>
            </w:pPr>
            <w:r>
              <w:t>Tác nhân: Quản trị, bác sĩ, y tá, bệnh nhân</w:t>
            </w:r>
            <w:r w:rsidRPr="00A229D9">
              <w:t>.</w:t>
            </w:r>
          </w:p>
          <w:p w:rsidR="00A229D9" w:rsidRPr="00A229D9" w:rsidRDefault="00A229D9" w:rsidP="00A229D9">
            <w:pPr>
              <w:numPr>
                <w:ilvl w:val="0"/>
                <w:numId w:val="1"/>
              </w:numPr>
              <w:ind w:left="567" w:right="-1"/>
              <w:contextualSpacing/>
            </w:pPr>
            <w:r w:rsidRPr="00A229D9">
              <w:t>Mô tả chung:</w:t>
            </w:r>
            <w:r w:rsidRPr="00A229D9">
              <w:rPr>
                <w:color w:val="333333"/>
                <w:shd w:val="clear" w:color="auto" w:fill="FFFFFF"/>
              </w:rPr>
              <w:t xml:space="preserve"> </w:t>
            </w:r>
            <w:r w:rsidRPr="00A229D9">
              <w:t xml:space="preserve">Người dùng khi muốn thao tác với hệ thống </w:t>
            </w:r>
            <w:r w:rsidRPr="00A229D9">
              <w:rPr>
                <w:lang w:val="vi-VN"/>
              </w:rPr>
              <w:t xml:space="preserve">thì </w:t>
            </w:r>
            <w:r w:rsidR="00EC7C32">
              <w:t>bắt buộc phải</w:t>
            </w:r>
            <w:r w:rsidRPr="00A229D9">
              <w:t xml:space="preserve"> đăng </w:t>
            </w:r>
            <w:r w:rsidRPr="00A229D9">
              <w:rPr>
                <w:lang w:val="vi-VN"/>
              </w:rPr>
              <w:t>nhập</w:t>
            </w:r>
            <w:r w:rsidR="00EC7C32">
              <w:t xml:space="preserve"> vào hệ thống</w:t>
            </w:r>
            <w:r w:rsidRPr="00A229D9">
              <w:rPr>
                <w:lang w:val="vi-VN"/>
              </w:rPr>
              <w:t xml:space="preserve">. </w:t>
            </w:r>
          </w:p>
        </w:tc>
      </w:tr>
      <w:tr w:rsidR="00A229D9" w:rsidRPr="00A229D9" w:rsidTr="006A6307">
        <w:tc>
          <w:tcPr>
            <w:tcW w:w="8778" w:type="dxa"/>
            <w:gridSpan w:val="2"/>
          </w:tcPr>
          <w:p w:rsidR="00A229D9" w:rsidRPr="00A229D9" w:rsidRDefault="00A229D9" w:rsidP="00A229D9">
            <w:pPr>
              <w:ind w:left="567" w:right="-1"/>
              <w:rPr>
                <w:b/>
              </w:rPr>
            </w:pPr>
            <w:r w:rsidRPr="00A229D9">
              <w:rPr>
                <w:b/>
              </w:rPr>
              <w:t>Luồng sự kiện chính</w:t>
            </w:r>
          </w:p>
        </w:tc>
      </w:tr>
      <w:tr w:rsidR="00A229D9" w:rsidRPr="00A229D9" w:rsidTr="006A6307">
        <w:tc>
          <w:tcPr>
            <w:tcW w:w="4390" w:type="dxa"/>
          </w:tcPr>
          <w:p w:rsidR="00A229D9" w:rsidRPr="00A229D9" w:rsidRDefault="00A229D9" w:rsidP="00A229D9">
            <w:pPr>
              <w:ind w:left="567" w:right="-1"/>
            </w:pPr>
            <w:r w:rsidRPr="00A229D9">
              <w:rPr>
                <w:b/>
                <w:bCs/>
              </w:rPr>
              <w:t>Hành động của tác nhân</w:t>
            </w:r>
          </w:p>
          <w:p w:rsidR="00A229D9" w:rsidRPr="00A229D9" w:rsidRDefault="00A229D9" w:rsidP="00A229D9">
            <w:pPr>
              <w:ind w:left="567" w:right="-1"/>
            </w:pPr>
            <w:r w:rsidRPr="00A229D9">
              <w:t>1. Chọn chức năng đăng nhập</w:t>
            </w:r>
          </w:p>
          <w:p w:rsidR="00A229D9" w:rsidRPr="00A229D9" w:rsidRDefault="00A229D9" w:rsidP="00A229D9">
            <w:pPr>
              <w:ind w:left="567" w:right="-1"/>
            </w:pPr>
            <w:r w:rsidRPr="00A229D9">
              <w:t>–</w:t>
            </w:r>
          </w:p>
          <w:p w:rsidR="00A229D9" w:rsidRPr="00A229D9" w:rsidRDefault="00A229D9" w:rsidP="00A229D9">
            <w:pPr>
              <w:ind w:left="567" w:right="-1"/>
            </w:pPr>
            <w:r w:rsidRPr="00A229D9">
              <w:t>3. Nhập thông tin đăng nhập</w:t>
            </w:r>
          </w:p>
          <w:p w:rsidR="00A229D9" w:rsidRPr="00A229D9" w:rsidRDefault="00A229D9" w:rsidP="00A229D9">
            <w:pPr>
              <w:ind w:left="567" w:right="-1"/>
              <w:rPr>
                <w:lang w:val="vi-VN"/>
              </w:rPr>
            </w:pPr>
            <w:r w:rsidRPr="00A229D9">
              <w:t>4. Gửi thông tin đã nhập đến hệ thống</w:t>
            </w:r>
            <w:r w:rsidRPr="00A229D9">
              <w:rPr>
                <w:lang w:val="vi-VN"/>
              </w:rPr>
              <w:t>.</w:t>
            </w:r>
          </w:p>
          <w:p w:rsidR="00A229D9" w:rsidRPr="00A229D9" w:rsidRDefault="00A229D9" w:rsidP="00A229D9">
            <w:pPr>
              <w:ind w:left="567" w:right="-1"/>
            </w:pPr>
          </w:p>
        </w:tc>
        <w:tc>
          <w:tcPr>
            <w:tcW w:w="4388" w:type="dxa"/>
          </w:tcPr>
          <w:p w:rsidR="00A229D9" w:rsidRPr="00A229D9" w:rsidRDefault="00A229D9" w:rsidP="00A229D9">
            <w:pPr>
              <w:ind w:left="567" w:right="-1"/>
            </w:pPr>
            <w:r w:rsidRPr="00A229D9">
              <w:rPr>
                <w:b/>
                <w:bCs/>
              </w:rPr>
              <w:lastRenderedPageBreak/>
              <w:t>Phản ứng của hệ thống</w:t>
            </w:r>
          </w:p>
          <w:p w:rsidR="00A229D9" w:rsidRPr="00A229D9" w:rsidRDefault="00A229D9" w:rsidP="00A229D9">
            <w:pPr>
              <w:ind w:left="567" w:right="-1"/>
            </w:pPr>
            <w:r w:rsidRPr="00A229D9">
              <w:t>–</w:t>
            </w:r>
          </w:p>
          <w:p w:rsidR="00A229D9" w:rsidRPr="00A229D9" w:rsidRDefault="00A229D9" w:rsidP="00A229D9">
            <w:pPr>
              <w:ind w:left="567" w:right="-1"/>
            </w:pPr>
            <w:r w:rsidRPr="00A229D9">
              <w:t>2. Hiển thị form đăng nhập</w:t>
            </w:r>
          </w:p>
          <w:p w:rsidR="00A229D9" w:rsidRPr="00A229D9" w:rsidRDefault="00A229D9" w:rsidP="00A229D9">
            <w:pPr>
              <w:ind w:left="567" w:right="-1"/>
            </w:pPr>
            <w:r w:rsidRPr="00A229D9">
              <w:t>–</w:t>
            </w:r>
          </w:p>
          <w:p w:rsidR="00A229D9" w:rsidRPr="00A229D9" w:rsidRDefault="00A229D9" w:rsidP="00A229D9">
            <w:pPr>
              <w:ind w:left="567" w:right="-1"/>
            </w:pPr>
            <w:r w:rsidRPr="00A229D9">
              <w:t>–</w:t>
            </w:r>
          </w:p>
          <w:p w:rsidR="00A229D9" w:rsidRPr="00A229D9" w:rsidRDefault="00A229D9" w:rsidP="00A229D9">
            <w:pPr>
              <w:ind w:left="567" w:right="-1"/>
              <w:rPr>
                <w:lang w:val="vi-VN"/>
              </w:rPr>
            </w:pPr>
            <w:r w:rsidRPr="00A229D9">
              <w:lastRenderedPageBreak/>
              <w:t>5. Kiểm tra thông tin đăng nhập, nếu đúng thì cho phép truy cập, sai thì yêu cầu nhập lại</w:t>
            </w:r>
            <w:r w:rsidRPr="00A229D9">
              <w:rPr>
                <w:lang w:val="vi-VN"/>
              </w:rPr>
              <w:t xml:space="preserve"> hoặc điền đầy đủ thông tin.</w:t>
            </w:r>
          </w:p>
        </w:tc>
      </w:tr>
      <w:tr w:rsidR="00A229D9" w:rsidRPr="00A229D9" w:rsidTr="006A6307">
        <w:tc>
          <w:tcPr>
            <w:tcW w:w="8778" w:type="dxa"/>
            <w:gridSpan w:val="2"/>
          </w:tcPr>
          <w:p w:rsidR="00A229D9" w:rsidRPr="00A229D9" w:rsidRDefault="00A229D9" w:rsidP="00A229D9">
            <w:pPr>
              <w:ind w:left="567" w:right="-1"/>
            </w:pPr>
            <w:r w:rsidRPr="00A229D9">
              <w:rPr>
                <w:b/>
                <w:bCs/>
              </w:rPr>
              <w:lastRenderedPageBreak/>
              <w:t>Luồng thay thế</w:t>
            </w:r>
            <w:r w:rsidRPr="00A229D9">
              <w:t>: Nếu người dùng nhập sai thông tin thì yêu cầu nhập lại.</w:t>
            </w:r>
          </w:p>
        </w:tc>
      </w:tr>
      <w:tr w:rsidR="00A229D9" w:rsidRPr="00A229D9" w:rsidTr="006A6307">
        <w:tc>
          <w:tcPr>
            <w:tcW w:w="8778" w:type="dxa"/>
            <w:gridSpan w:val="2"/>
          </w:tcPr>
          <w:p w:rsidR="00A229D9" w:rsidRPr="00A229D9" w:rsidRDefault="00A229D9" w:rsidP="00A229D9">
            <w:pPr>
              <w:ind w:left="567" w:right="-1"/>
            </w:pPr>
            <w:r w:rsidRPr="00A229D9">
              <w:rPr>
                <w:b/>
                <w:bCs/>
              </w:rPr>
              <w:t>Các yêu cầu cụ thể</w:t>
            </w:r>
            <w:r w:rsidRPr="00A229D9">
              <w:t xml:space="preserve">: </w:t>
            </w:r>
          </w:p>
          <w:p w:rsidR="00A229D9" w:rsidRPr="00A229D9" w:rsidRDefault="00A229D9" w:rsidP="00A229D9">
            <w:pPr>
              <w:ind w:left="567" w:right="-1"/>
            </w:pPr>
            <w:r w:rsidRPr="00A229D9">
              <w:t>- Tên đăng nhập và mật khẩu khớp với thông tin đã đăng ký.</w:t>
            </w:r>
          </w:p>
          <w:p w:rsidR="00A229D9" w:rsidRPr="00A229D9" w:rsidRDefault="00A229D9" w:rsidP="00A229D9">
            <w:pPr>
              <w:ind w:left="567" w:right="-1"/>
            </w:pPr>
            <w:r w:rsidRPr="00A229D9">
              <w:t>- Yêu cầu cơ sở hạ tầng: kết nối mạng.</w:t>
            </w:r>
          </w:p>
          <w:p w:rsidR="00A229D9" w:rsidRPr="00A229D9" w:rsidRDefault="00A229D9" w:rsidP="00A229D9">
            <w:pPr>
              <w:ind w:left="567" w:right="-1"/>
            </w:pPr>
            <w:r w:rsidRPr="00A229D9">
              <w:t>- Server không quá tải hoặc bị lỗi.</w:t>
            </w:r>
          </w:p>
        </w:tc>
      </w:tr>
      <w:tr w:rsidR="00A229D9" w:rsidRPr="00A229D9" w:rsidTr="006A6307">
        <w:tc>
          <w:tcPr>
            <w:tcW w:w="8778" w:type="dxa"/>
            <w:gridSpan w:val="2"/>
          </w:tcPr>
          <w:p w:rsidR="00A229D9" w:rsidRPr="00A229D9" w:rsidRDefault="00A229D9" w:rsidP="006D76F7">
            <w:pPr>
              <w:ind w:left="567" w:right="-1"/>
            </w:pPr>
            <w:r w:rsidRPr="00A229D9">
              <w:rPr>
                <w:b/>
                <w:bCs/>
              </w:rPr>
              <w:t>Điều kiện trước</w:t>
            </w:r>
            <w:r w:rsidRPr="00A229D9">
              <w:t>: Người đăng nhập phải có tài khoản trong hệ thống.</w:t>
            </w:r>
          </w:p>
        </w:tc>
      </w:tr>
      <w:tr w:rsidR="00A229D9" w:rsidRPr="00A229D9" w:rsidTr="006A6307">
        <w:tc>
          <w:tcPr>
            <w:tcW w:w="8778" w:type="dxa"/>
            <w:gridSpan w:val="2"/>
          </w:tcPr>
          <w:p w:rsidR="00A229D9" w:rsidRPr="00A229D9" w:rsidRDefault="00A229D9" w:rsidP="00A229D9">
            <w:pPr>
              <w:ind w:left="567" w:right="-1"/>
            </w:pPr>
            <w:r w:rsidRPr="00A229D9">
              <w:rPr>
                <w:b/>
                <w:bCs/>
              </w:rPr>
              <w:t>Điều kiện sau</w:t>
            </w:r>
            <w:r w:rsidRPr="00A229D9">
              <w:t>: Đăng nhập thành công/ thất bại.</w:t>
            </w:r>
          </w:p>
        </w:tc>
      </w:tr>
    </w:tbl>
    <w:p w:rsidR="0029534A" w:rsidRPr="00213EF3" w:rsidRDefault="0029534A" w:rsidP="00213EF3">
      <w:pPr>
        <w:tabs>
          <w:tab w:val="left" w:pos="3240"/>
        </w:tabs>
        <w:spacing w:before="120" w:after="120" w:line="360" w:lineRule="auto"/>
        <w:rPr>
          <w:b/>
        </w:rPr>
      </w:pPr>
    </w:p>
    <w:p w:rsidR="0029534A" w:rsidRPr="00213EF3" w:rsidRDefault="0029534A" w:rsidP="00213EF3">
      <w:pPr>
        <w:tabs>
          <w:tab w:val="left" w:pos="3240"/>
        </w:tabs>
        <w:spacing w:before="120" w:after="120" w:line="360" w:lineRule="auto"/>
        <w:rPr>
          <w:b/>
        </w:rPr>
      </w:pPr>
    </w:p>
    <w:p w:rsidR="00F46C1B" w:rsidRPr="00213EF3" w:rsidRDefault="00F46C1B" w:rsidP="00213EF3">
      <w:pPr>
        <w:tabs>
          <w:tab w:val="left" w:pos="3240"/>
        </w:tabs>
        <w:spacing w:before="120" w:after="120" w:line="360" w:lineRule="auto"/>
        <w:rPr>
          <w:b/>
        </w:rPr>
      </w:pPr>
    </w:p>
    <w:p w:rsidR="00885B64" w:rsidRPr="00213EF3" w:rsidRDefault="00885B64" w:rsidP="00213EF3">
      <w:pPr>
        <w:tabs>
          <w:tab w:val="left" w:pos="3240"/>
        </w:tabs>
        <w:spacing w:before="120" w:after="120" w:line="360" w:lineRule="auto"/>
        <w:rPr>
          <w:b/>
        </w:rPr>
      </w:pPr>
    </w:p>
    <w:p w:rsidR="00885B64" w:rsidRPr="00213EF3" w:rsidRDefault="00885B64" w:rsidP="00213EF3">
      <w:pPr>
        <w:tabs>
          <w:tab w:val="left" w:pos="3240"/>
        </w:tabs>
        <w:spacing w:before="120" w:after="120" w:line="360" w:lineRule="auto"/>
        <w:rPr>
          <w:b/>
        </w:rPr>
      </w:pPr>
    </w:p>
    <w:p w:rsidR="00885B64" w:rsidRPr="00213EF3" w:rsidRDefault="00885B64" w:rsidP="00213EF3">
      <w:pPr>
        <w:tabs>
          <w:tab w:val="left" w:pos="3240"/>
        </w:tabs>
        <w:spacing w:before="120" w:after="120" w:line="360" w:lineRule="auto"/>
        <w:rPr>
          <w:b/>
        </w:rPr>
      </w:pPr>
    </w:p>
    <w:p w:rsidR="00885B64" w:rsidRPr="00213EF3" w:rsidRDefault="00885B64" w:rsidP="00213EF3">
      <w:pPr>
        <w:tabs>
          <w:tab w:val="left" w:pos="3240"/>
        </w:tabs>
        <w:spacing w:before="120" w:after="120" w:line="360" w:lineRule="auto"/>
        <w:rPr>
          <w:b/>
        </w:rPr>
      </w:pPr>
    </w:p>
    <w:p w:rsidR="00885B64" w:rsidRPr="00213EF3" w:rsidRDefault="00885B64" w:rsidP="00213EF3">
      <w:pPr>
        <w:tabs>
          <w:tab w:val="left" w:pos="3240"/>
        </w:tabs>
        <w:spacing w:before="120" w:after="120" w:line="360" w:lineRule="auto"/>
        <w:rPr>
          <w:b/>
        </w:rPr>
      </w:pPr>
    </w:p>
    <w:p w:rsidR="00D36059" w:rsidRPr="00213EF3" w:rsidRDefault="00D36059" w:rsidP="00213EF3">
      <w:pPr>
        <w:tabs>
          <w:tab w:val="left" w:pos="3240"/>
        </w:tabs>
        <w:spacing w:before="120" w:after="120" w:line="360" w:lineRule="auto"/>
        <w:rPr>
          <w:b/>
        </w:rPr>
      </w:pPr>
    </w:p>
    <w:p w:rsidR="00D36059" w:rsidRPr="00213EF3" w:rsidRDefault="00D36059" w:rsidP="00213EF3">
      <w:pPr>
        <w:tabs>
          <w:tab w:val="left" w:pos="3240"/>
        </w:tabs>
        <w:spacing w:before="120" w:after="120" w:line="360" w:lineRule="auto"/>
        <w:rPr>
          <w:b/>
        </w:rPr>
      </w:pPr>
    </w:p>
    <w:p w:rsidR="00D36059" w:rsidRPr="00213EF3" w:rsidRDefault="00D36059" w:rsidP="00213EF3">
      <w:pPr>
        <w:tabs>
          <w:tab w:val="left" w:pos="3240"/>
        </w:tabs>
        <w:spacing w:before="120" w:after="120" w:line="360" w:lineRule="auto"/>
        <w:rPr>
          <w:b/>
        </w:rPr>
      </w:pPr>
    </w:p>
    <w:p w:rsidR="00D36059" w:rsidRPr="00213EF3" w:rsidRDefault="00D36059" w:rsidP="00213EF3">
      <w:pPr>
        <w:tabs>
          <w:tab w:val="left" w:pos="3240"/>
        </w:tabs>
        <w:spacing w:before="120" w:after="120" w:line="360" w:lineRule="auto"/>
        <w:rPr>
          <w:b/>
        </w:rPr>
      </w:pPr>
    </w:p>
    <w:p w:rsidR="006A6307" w:rsidRDefault="006A6307" w:rsidP="00213EF3">
      <w:pPr>
        <w:tabs>
          <w:tab w:val="left" w:pos="3240"/>
        </w:tabs>
        <w:spacing w:before="120" w:after="120" w:line="360" w:lineRule="auto"/>
        <w:rPr>
          <w:b/>
        </w:rPr>
      </w:pPr>
    </w:p>
    <w:p w:rsidR="006A6307" w:rsidRDefault="006A6307" w:rsidP="00213EF3">
      <w:pPr>
        <w:tabs>
          <w:tab w:val="left" w:pos="3240"/>
        </w:tabs>
        <w:spacing w:before="120" w:after="120" w:line="360" w:lineRule="auto"/>
        <w:rPr>
          <w:b/>
        </w:rPr>
      </w:pPr>
    </w:p>
    <w:p w:rsidR="00CF263E" w:rsidRPr="00213EF3" w:rsidRDefault="003659D3" w:rsidP="00213EF3">
      <w:pPr>
        <w:tabs>
          <w:tab w:val="left" w:pos="3240"/>
        </w:tabs>
        <w:spacing w:before="120" w:after="120" w:line="360" w:lineRule="auto"/>
        <w:rPr>
          <w:b/>
        </w:rPr>
      </w:pPr>
      <w:r w:rsidRPr="00213EF3">
        <w:rPr>
          <w:b/>
        </w:rPr>
        <w:lastRenderedPageBreak/>
        <w:t>3.2.4</w:t>
      </w:r>
      <w:r w:rsidR="00CF263E" w:rsidRPr="00213EF3">
        <w:rPr>
          <w:b/>
        </w:rPr>
        <w:t xml:space="preserve"> Sơ đồ lớp chi tiết </w:t>
      </w:r>
    </w:p>
    <w:p w:rsidR="0095297A" w:rsidRPr="00213EF3" w:rsidRDefault="00C87FF7" w:rsidP="00213EF3">
      <w:pPr>
        <w:keepNext/>
        <w:tabs>
          <w:tab w:val="left" w:pos="3240"/>
        </w:tabs>
        <w:spacing w:before="120" w:after="120" w:line="360" w:lineRule="auto"/>
      </w:pPr>
      <w:r w:rsidRPr="00213EF3">
        <w:rPr>
          <w:noProof/>
        </w:rPr>
        <w:drawing>
          <wp:inline distT="0" distB="0" distL="0" distR="0" wp14:anchorId="77BB508A" wp14:editId="680DC1C8">
            <wp:extent cx="6215380" cy="753427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1.png"/>
                    <pic:cNvPicPr/>
                  </pic:nvPicPr>
                  <pic:blipFill>
                    <a:blip r:embed="rId34">
                      <a:extLst>
                        <a:ext uri="{28A0092B-C50C-407E-A947-70E740481C1C}">
                          <a14:useLocalDpi xmlns:a14="http://schemas.microsoft.com/office/drawing/2010/main" val="0"/>
                        </a:ext>
                      </a:extLst>
                    </a:blip>
                    <a:stretch>
                      <a:fillRect/>
                    </a:stretch>
                  </pic:blipFill>
                  <pic:spPr>
                    <a:xfrm>
                      <a:off x="0" y="0"/>
                      <a:ext cx="6215867" cy="7534865"/>
                    </a:xfrm>
                    <a:prstGeom prst="rect">
                      <a:avLst/>
                    </a:prstGeom>
                  </pic:spPr>
                </pic:pic>
              </a:graphicData>
            </a:graphic>
          </wp:inline>
        </w:drawing>
      </w:r>
    </w:p>
    <w:p w:rsidR="0089289F" w:rsidRPr="006A6307" w:rsidRDefault="0095297A" w:rsidP="006A6307">
      <w:pPr>
        <w:pStyle w:val="Caption"/>
        <w:spacing w:line="360" w:lineRule="auto"/>
        <w:jc w:val="center"/>
        <w:rPr>
          <w:b w:val="0"/>
          <w:sz w:val="26"/>
          <w:szCs w:val="26"/>
        </w:rPr>
      </w:pPr>
      <w:bookmarkStart w:id="158" w:name="_Toc9339958"/>
      <w:bookmarkStart w:id="159" w:name="_Toc12776164"/>
      <w:r w:rsidRPr="00213EF3">
        <w:rPr>
          <w:b w:val="0"/>
          <w:sz w:val="26"/>
          <w:szCs w:val="26"/>
        </w:rPr>
        <w:t>Hình 3.</w:t>
      </w:r>
      <w:r w:rsidRPr="00213EF3">
        <w:rPr>
          <w:b w:val="0"/>
          <w:sz w:val="26"/>
          <w:szCs w:val="26"/>
        </w:rPr>
        <w:fldChar w:fldCharType="begin"/>
      </w:r>
      <w:r w:rsidRPr="00213EF3">
        <w:rPr>
          <w:b w:val="0"/>
          <w:sz w:val="26"/>
          <w:szCs w:val="26"/>
        </w:rPr>
        <w:instrText xml:space="preserve"> SEQ Hình_3. \* ARABIC </w:instrText>
      </w:r>
      <w:r w:rsidRPr="00213EF3">
        <w:rPr>
          <w:b w:val="0"/>
          <w:sz w:val="26"/>
          <w:szCs w:val="26"/>
        </w:rPr>
        <w:fldChar w:fldCharType="separate"/>
      </w:r>
      <w:r w:rsidR="0053081E">
        <w:rPr>
          <w:b w:val="0"/>
          <w:noProof/>
          <w:sz w:val="26"/>
          <w:szCs w:val="26"/>
        </w:rPr>
        <w:t>12</w:t>
      </w:r>
      <w:r w:rsidRPr="00213EF3">
        <w:rPr>
          <w:b w:val="0"/>
          <w:sz w:val="26"/>
          <w:szCs w:val="26"/>
        </w:rPr>
        <w:fldChar w:fldCharType="end"/>
      </w:r>
      <w:r w:rsidRPr="00213EF3">
        <w:rPr>
          <w:b w:val="0"/>
          <w:sz w:val="26"/>
          <w:szCs w:val="26"/>
        </w:rPr>
        <w:t>: Sơ đồ lớp</w:t>
      </w:r>
      <w:bookmarkStart w:id="160" w:name="_Toc513211500"/>
      <w:bookmarkStart w:id="161" w:name="_Toc515463905"/>
      <w:bookmarkStart w:id="162" w:name="_Toc517011623"/>
      <w:bookmarkStart w:id="163" w:name="_Toc517013590"/>
      <w:bookmarkStart w:id="164" w:name="_Toc517014379"/>
      <w:bookmarkStart w:id="165" w:name="_Toc517015037"/>
      <w:bookmarkEnd w:id="158"/>
      <w:bookmarkEnd w:id="159"/>
    </w:p>
    <w:p w:rsidR="00F576E5" w:rsidRPr="00213EF3" w:rsidRDefault="00F576E5" w:rsidP="00213EF3">
      <w:pPr>
        <w:pStyle w:val="DA1"/>
        <w:jc w:val="left"/>
        <w:outlineLvl w:val="1"/>
        <w:rPr>
          <w:sz w:val="26"/>
        </w:rPr>
      </w:pPr>
      <w:bookmarkStart w:id="166" w:name="_Toc12874319"/>
      <w:bookmarkEnd w:id="160"/>
      <w:bookmarkEnd w:id="161"/>
      <w:bookmarkEnd w:id="162"/>
      <w:bookmarkEnd w:id="163"/>
      <w:bookmarkEnd w:id="164"/>
      <w:bookmarkEnd w:id="165"/>
      <w:r w:rsidRPr="00213EF3">
        <w:rPr>
          <w:sz w:val="26"/>
        </w:rPr>
        <w:lastRenderedPageBreak/>
        <w:t>3.3 Thiết kế cơ sở dữ liệu</w:t>
      </w:r>
      <w:bookmarkEnd w:id="166"/>
    </w:p>
    <w:p w:rsidR="00F576E5" w:rsidRPr="00213EF3" w:rsidRDefault="00F576E5" w:rsidP="00213EF3">
      <w:pPr>
        <w:pStyle w:val="DA1"/>
        <w:jc w:val="left"/>
        <w:rPr>
          <w:sz w:val="26"/>
        </w:rPr>
      </w:pPr>
      <w:r w:rsidRPr="00213EF3">
        <w:rPr>
          <w:sz w:val="26"/>
          <w:lang w:val="en-US"/>
        </w:rPr>
        <w:t>3.3.1 Bảng Bệnh nhân</w:t>
      </w:r>
    </w:p>
    <w:p w:rsidR="00F576E5" w:rsidRPr="00213EF3" w:rsidRDefault="00F576E5" w:rsidP="00213EF3">
      <w:pPr>
        <w:pStyle w:val="DA1"/>
        <w:ind w:firstLine="720"/>
        <w:jc w:val="both"/>
        <w:rPr>
          <w:b w:val="0"/>
          <w:sz w:val="26"/>
          <w:lang w:val="en-US"/>
        </w:rPr>
      </w:pPr>
      <w:r w:rsidRPr="00213EF3">
        <w:rPr>
          <w:b w:val="0"/>
          <w:sz w:val="26"/>
          <w:lang w:val="en-US"/>
        </w:rPr>
        <w:t>Tên Bảng: TTBENHNHAN</w:t>
      </w:r>
    </w:p>
    <w:p w:rsidR="00F576E5" w:rsidRPr="00213EF3" w:rsidRDefault="00F576E5" w:rsidP="00213EF3">
      <w:pPr>
        <w:pStyle w:val="DA1"/>
        <w:ind w:firstLine="720"/>
        <w:jc w:val="both"/>
        <w:rPr>
          <w:b w:val="0"/>
          <w:sz w:val="26"/>
          <w:lang w:val="en-US"/>
        </w:rPr>
      </w:pPr>
      <w:r w:rsidRPr="00213EF3">
        <w:rPr>
          <w:b w:val="0"/>
          <w:sz w:val="26"/>
          <w:lang w:val="en-US"/>
        </w:rPr>
        <w:t xml:space="preserve">Mô tả: Bảng </w:t>
      </w:r>
      <w:r w:rsidR="001B1D02" w:rsidRPr="00213EF3">
        <w:rPr>
          <w:b w:val="0"/>
          <w:sz w:val="26"/>
        </w:rPr>
        <w:t>l</w:t>
      </w:r>
      <w:r w:rsidRPr="00213EF3">
        <w:rPr>
          <w:b w:val="0"/>
          <w:sz w:val="26"/>
        </w:rPr>
        <w:t>ưu trữ thông tin bệnh nhân</w:t>
      </w:r>
      <w:r w:rsidRPr="00213EF3">
        <w:rPr>
          <w:b w:val="0"/>
          <w:sz w:val="26"/>
          <w:lang w:val="en-US"/>
        </w:rPr>
        <w:t xml:space="preserve"> lưu thông tin bệnh nhân cần đựa vào mã số bệnh nhân, tên bệnh nhân, giới tính, địa chỉ, ngày sinh, chứng minh nhân dân, dân tộc, nghề nghiệp và bảo hiểm y tế.</w:t>
      </w:r>
    </w:p>
    <w:p w:rsidR="00F576E5" w:rsidRPr="00213EF3" w:rsidRDefault="00F576E5" w:rsidP="00213EF3">
      <w:pPr>
        <w:pStyle w:val="Caption"/>
        <w:spacing w:line="360" w:lineRule="auto"/>
        <w:jc w:val="center"/>
        <w:rPr>
          <w:b w:val="0"/>
          <w:sz w:val="26"/>
          <w:szCs w:val="26"/>
        </w:rPr>
      </w:pPr>
      <w:bookmarkStart w:id="167" w:name="_Toc9339417"/>
      <w:bookmarkStart w:id="168" w:name="_Toc13487088"/>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2</w:t>
      </w:r>
      <w:r w:rsidRPr="00213EF3">
        <w:rPr>
          <w:b w:val="0"/>
          <w:sz w:val="26"/>
          <w:szCs w:val="26"/>
        </w:rPr>
        <w:fldChar w:fldCharType="end"/>
      </w:r>
      <w:r w:rsidRPr="00213EF3">
        <w:rPr>
          <w:b w:val="0"/>
          <w:sz w:val="26"/>
          <w:szCs w:val="26"/>
        </w:rPr>
        <w:t>: TTBENHNHAN</w:t>
      </w:r>
      <w:bookmarkEnd w:id="167"/>
      <w:bookmarkEnd w:id="168"/>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DC0565" w:rsidTr="0053081E">
        <w:trPr>
          <w:trHeight w:val="477"/>
          <w:tblHeader/>
          <w:jc w:val="center"/>
        </w:trPr>
        <w:tc>
          <w:tcPr>
            <w:tcW w:w="694" w:type="dxa"/>
            <w:tcBorders>
              <w:top w:val="single" w:sz="12" w:space="0" w:color="auto"/>
              <w:left w:val="nil"/>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STT</w:t>
            </w:r>
          </w:p>
        </w:tc>
        <w:tc>
          <w:tcPr>
            <w:tcW w:w="2268" w:type="dxa"/>
            <w:tcBorders>
              <w:top w:val="single" w:sz="1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Tên</w:t>
            </w:r>
          </w:p>
        </w:tc>
        <w:tc>
          <w:tcPr>
            <w:tcW w:w="1559" w:type="dxa"/>
            <w:tcBorders>
              <w:top w:val="single" w:sz="1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Kiểu</w:t>
            </w:r>
          </w:p>
        </w:tc>
        <w:tc>
          <w:tcPr>
            <w:tcW w:w="1418" w:type="dxa"/>
            <w:tcBorders>
              <w:top w:val="single" w:sz="1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Thuộc tính</w:t>
            </w:r>
          </w:p>
        </w:tc>
        <w:tc>
          <w:tcPr>
            <w:tcW w:w="992" w:type="dxa"/>
            <w:tcBorders>
              <w:top w:val="single" w:sz="1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Null</w:t>
            </w:r>
          </w:p>
        </w:tc>
        <w:tc>
          <w:tcPr>
            <w:tcW w:w="851" w:type="dxa"/>
            <w:tcBorders>
              <w:top w:val="single" w:sz="12" w:space="0" w:color="auto"/>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Khóa</w:t>
            </w:r>
          </w:p>
        </w:tc>
      </w:tr>
      <w:tr w:rsidR="00F576E5" w:rsidRPr="00DC0565" w:rsidTr="0053081E">
        <w:trPr>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1</w:t>
            </w:r>
          </w:p>
        </w:tc>
        <w:tc>
          <w:tcPr>
            <w:tcW w:w="2268"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MABENHNHAN</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50)</w:t>
            </w:r>
          </w:p>
        </w:tc>
        <w:tc>
          <w:tcPr>
            <w:tcW w:w="1418" w:type="dxa"/>
            <w:tcBorders>
              <w:top w:val="single" w:sz="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Tự tăng, +</w:t>
            </w:r>
          </w:p>
        </w:tc>
        <w:tc>
          <w:tcPr>
            <w:tcW w:w="992" w:type="dxa"/>
            <w:tcBorders>
              <w:top w:val="single" w:sz="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c>
          <w:tcPr>
            <w:tcW w:w="851" w:type="dxa"/>
            <w:tcBorders>
              <w:top w:val="single" w:sz="2" w:space="0" w:color="auto"/>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PK</w:t>
            </w:r>
          </w:p>
        </w:tc>
      </w:tr>
      <w:tr w:rsidR="00F576E5" w:rsidRPr="00DC0565" w:rsidTr="0053081E">
        <w:trPr>
          <w:jc w:val="center"/>
        </w:trPr>
        <w:tc>
          <w:tcPr>
            <w:tcW w:w="694" w:type="dxa"/>
            <w:tcBorders>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2</w:t>
            </w:r>
          </w:p>
        </w:tc>
        <w:tc>
          <w:tcPr>
            <w:tcW w:w="2268" w:type="dxa"/>
            <w:tcBorders>
              <w:bottom w:val="single" w:sz="2" w:space="0" w:color="auto"/>
            </w:tcBorders>
            <w:shd w:val="clear" w:color="auto" w:fill="FFFFFF" w:themeFill="background1"/>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TENBENHNHAN</w:t>
            </w:r>
          </w:p>
        </w:tc>
        <w:tc>
          <w:tcPr>
            <w:tcW w:w="1559" w:type="dxa"/>
            <w:tcBorders>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50)</w:t>
            </w:r>
          </w:p>
        </w:tc>
        <w:tc>
          <w:tcPr>
            <w:tcW w:w="1418" w:type="dxa"/>
            <w:tcBorders>
              <w:bottom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c>
          <w:tcPr>
            <w:tcW w:w="851" w:type="dxa"/>
            <w:tcBorders>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3</w:t>
            </w:r>
          </w:p>
        </w:tc>
        <w:tc>
          <w:tcPr>
            <w:tcW w:w="2268"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GIOITINH</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char(5)</w:t>
            </w:r>
          </w:p>
        </w:tc>
        <w:tc>
          <w:tcPr>
            <w:tcW w:w="1418" w:type="dxa"/>
            <w:tcBorders>
              <w:top w:val="single" w:sz="2" w:space="0" w:color="auto"/>
              <w:bottom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top w:val="single" w:sz="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X</w:t>
            </w:r>
          </w:p>
        </w:tc>
        <w:tc>
          <w:tcPr>
            <w:tcW w:w="851" w:type="dxa"/>
            <w:tcBorders>
              <w:top w:val="single" w:sz="2" w:space="0" w:color="auto"/>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trHeight w:val="541"/>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4</w:t>
            </w:r>
          </w:p>
        </w:tc>
        <w:tc>
          <w:tcPr>
            <w:tcW w:w="2268" w:type="dxa"/>
            <w:tcBorders>
              <w:top w:val="single" w:sz="2" w:space="0" w:color="auto"/>
              <w:bottom w:val="single" w:sz="2" w:space="0" w:color="auto"/>
            </w:tcBorders>
            <w:shd w:val="clear" w:color="auto" w:fill="FFFFFF" w:themeFill="background1"/>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DIACHI</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100)</w:t>
            </w:r>
          </w:p>
        </w:tc>
        <w:tc>
          <w:tcPr>
            <w:tcW w:w="1418" w:type="dxa"/>
            <w:tcBorders>
              <w:top w:val="single" w:sz="2" w:space="0" w:color="auto"/>
              <w:bottom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top w:val="single" w:sz="2" w:space="0" w:color="auto"/>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X</w:t>
            </w:r>
          </w:p>
        </w:tc>
        <w:tc>
          <w:tcPr>
            <w:tcW w:w="851" w:type="dxa"/>
            <w:tcBorders>
              <w:top w:val="single" w:sz="2" w:space="0" w:color="auto"/>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jc w:val="center"/>
        </w:trPr>
        <w:tc>
          <w:tcPr>
            <w:tcW w:w="694" w:type="dxa"/>
            <w:tcBorders>
              <w:top w:val="single" w:sz="2" w:space="0" w:color="auto"/>
              <w:left w:val="nil"/>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5</w:t>
            </w:r>
          </w:p>
        </w:tc>
        <w:tc>
          <w:tcPr>
            <w:tcW w:w="2268" w:type="dxa"/>
            <w:tcBorders>
              <w:top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NGAYSINH</w:t>
            </w:r>
          </w:p>
        </w:tc>
        <w:tc>
          <w:tcPr>
            <w:tcW w:w="1559" w:type="dxa"/>
            <w:tcBorders>
              <w:top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date</w:t>
            </w:r>
          </w:p>
        </w:tc>
        <w:tc>
          <w:tcPr>
            <w:tcW w:w="1418" w:type="dxa"/>
            <w:tcBorders>
              <w:top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top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X</w:t>
            </w:r>
          </w:p>
        </w:tc>
        <w:tc>
          <w:tcPr>
            <w:tcW w:w="851" w:type="dxa"/>
            <w:tcBorders>
              <w:top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jc w:val="center"/>
        </w:trPr>
        <w:tc>
          <w:tcPr>
            <w:tcW w:w="694" w:type="dxa"/>
            <w:tcBorders>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6</w:t>
            </w:r>
          </w:p>
        </w:tc>
        <w:tc>
          <w:tcPr>
            <w:tcW w:w="2268" w:type="dxa"/>
            <w:tcBorders>
              <w:bottom w:val="single" w:sz="2" w:space="0" w:color="auto"/>
              <w:right w:val="single" w:sz="2" w:space="0" w:color="auto"/>
            </w:tcBorders>
            <w:shd w:val="clear" w:color="auto" w:fill="FFFFFF" w:themeFill="background1"/>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CMND</w:t>
            </w:r>
          </w:p>
        </w:tc>
        <w:tc>
          <w:tcPr>
            <w:tcW w:w="1559" w:type="dxa"/>
            <w:tcBorders>
              <w:left w:val="single" w:sz="2" w:space="0" w:color="auto"/>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Char(15)</w:t>
            </w:r>
          </w:p>
        </w:tc>
        <w:tc>
          <w:tcPr>
            <w:tcW w:w="1418" w:type="dxa"/>
            <w:tcBorders>
              <w:bottom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r w:rsidRPr="00DC0565">
              <w:rPr>
                <w:b w:val="0"/>
                <w:sz w:val="26"/>
                <w:szCs w:val="26"/>
              </w:rPr>
              <w:t>Không</w:t>
            </w:r>
          </w:p>
        </w:tc>
        <w:tc>
          <w:tcPr>
            <w:tcW w:w="992" w:type="dxa"/>
            <w:tcBorders>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X</w:t>
            </w:r>
          </w:p>
        </w:tc>
        <w:tc>
          <w:tcPr>
            <w:tcW w:w="851" w:type="dxa"/>
            <w:tcBorders>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jc w:val="center"/>
        </w:trPr>
        <w:tc>
          <w:tcPr>
            <w:tcW w:w="694" w:type="dxa"/>
            <w:tcBorders>
              <w:top w:val="single" w:sz="2" w:space="0" w:color="auto"/>
              <w:left w:val="nil"/>
              <w:bottom w:val="single" w:sz="2" w:space="0" w:color="auto"/>
              <w:right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7</w:t>
            </w:r>
          </w:p>
        </w:tc>
        <w:tc>
          <w:tcPr>
            <w:tcW w:w="2268" w:type="dxa"/>
            <w:tcBorders>
              <w:top w:val="single" w:sz="2" w:space="0" w:color="auto"/>
              <w:left w:val="single" w:sz="2" w:space="0" w:color="auto"/>
              <w:bottom w:val="single" w:sz="2" w:space="0" w:color="auto"/>
              <w:right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DANTOC</w:t>
            </w:r>
          </w:p>
        </w:tc>
        <w:tc>
          <w:tcPr>
            <w:tcW w:w="1559" w:type="dxa"/>
            <w:tcBorders>
              <w:top w:val="single" w:sz="2" w:space="0" w:color="auto"/>
              <w:left w:val="single" w:sz="2" w:space="0" w:color="auto"/>
              <w:bottom w:val="single" w:sz="2" w:space="0" w:color="auto"/>
              <w:right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30)</w:t>
            </w:r>
          </w:p>
        </w:tc>
        <w:tc>
          <w:tcPr>
            <w:tcW w:w="1418" w:type="dxa"/>
            <w:tcBorders>
              <w:top w:val="single" w:sz="2" w:space="0" w:color="auto"/>
              <w:left w:val="single" w:sz="2" w:space="0" w:color="auto"/>
              <w:bottom w:val="single" w:sz="2" w:space="0" w:color="auto"/>
              <w:right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top w:val="single" w:sz="2" w:space="0" w:color="auto"/>
              <w:left w:val="single" w:sz="2" w:space="0" w:color="auto"/>
              <w:bottom w:val="single" w:sz="2" w:space="0" w:color="auto"/>
              <w:right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X</w:t>
            </w:r>
          </w:p>
        </w:tc>
        <w:tc>
          <w:tcPr>
            <w:tcW w:w="851" w:type="dxa"/>
            <w:tcBorders>
              <w:top w:val="single" w:sz="2" w:space="0" w:color="auto"/>
              <w:left w:val="single" w:sz="2" w:space="0" w:color="auto"/>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8</w:t>
            </w:r>
          </w:p>
        </w:tc>
        <w:tc>
          <w:tcPr>
            <w:tcW w:w="2268" w:type="dxa"/>
            <w:tcBorders>
              <w:bottom w:val="single" w:sz="2" w:space="0" w:color="auto"/>
            </w:tcBorders>
            <w:shd w:val="clear" w:color="auto" w:fill="FFFFFF" w:themeFill="background1"/>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bookmarkStart w:id="169" w:name="_GoBack"/>
            <w:bookmarkEnd w:id="169"/>
            <w:r w:rsidRPr="00DC0565">
              <w:rPr>
                <w:b w:val="0"/>
                <w:sz w:val="26"/>
                <w:szCs w:val="26"/>
              </w:rPr>
              <w:t>NGHENGHIEP</w:t>
            </w:r>
          </w:p>
        </w:tc>
        <w:tc>
          <w:tcPr>
            <w:tcW w:w="1559" w:type="dxa"/>
            <w:tcBorders>
              <w:bottom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30)</w:t>
            </w:r>
          </w:p>
        </w:tc>
        <w:tc>
          <w:tcPr>
            <w:tcW w:w="1418" w:type="dxa"/>
            <w:tcBorders>
              <w:bottom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bottom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c>
          <w:tcPr>
            <w:tcW w:w="851" w:type="dxa"/>
            <w:tcBorders>
              <w:bottom w:val="single" w:sz="2"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r w:rsidR="00F576E5" w:rsidRPr="00DC0565" w:rsidTr="0053081E">
        <w:trPr>
          <w:jc w:val="center"/>
        </w:trPr>
        <w:tc>
          <w:tcPr>
            <w:tcW w:w="694" w:type="dxa"/>
            <w:tcBorders>
              <w:top w:val="single" w:sz="2" w:space="0" w:color="auto"/>
              <w:left w:val="nil"/>
              <w:bottom w:val="single" w:sz="12" w:space="0" w:color="auto"/>
              <w:right w:val="single" w:sz="2" w:space="0" w:color="auto"/>
            </w:tcBorders>
            <w:shd w:val="clear" w:color="auto" w:fill="FFFFFF"/>
            <w:tcMar>
              <w:top w:w="24" w:type="dxa"/>
              <w:left w:w="72" w:type="dxa"/>
              <w:bottom w:w="24" w:type="dxa"/>
              <w:right w:w="240"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9</w:t>
            </w:r>
          </w:p>
        </w:tc>
        <w:tc>
          <w:tcPr>
            <w:tcW w:w="2268" w:type="dxa"/>
            <w:tcBorders>
              <w:top w:val="single" w:sz="2" w:space="0" w:color="auto"/>
              <w:left w:val="single" w:sz="2" w:space="0" w:color="auto"/>
              <w:bottom w:val="single" w:sz="18" w:space="0" w:color="auto"/>
              <w:right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BHYT</w:t>
            </w:r>
          </w:p>
        </w:tc>
        <w:tc>
          <w:tcPr>
            <w:tcW w:w="1559" w:type="dxa"/>
            <w:tcBorders>
              <w:top w:val="single" w:sz="2" w:space="0" w:color="auto"/>
              <w:left w:val="single" w:sz="2" w:space="0" w:color="auto"/>
              <w:bottom w:val="single" w:sz="18" w:space="0" w:color="auto"/>
              <w:right w:val="single" w:sz="2" w:space="0" w:color="auto"/>
            </w:tcBorders>
            <w:shd w:val="clear" w:color="auto" w:fill="FFFFFF"/>
            <w:noWrap/>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r w:rsidRPr="00DC0565">
              <w:rPr>
                <w:b w:val="0"/>
                <w:sz w:val="26"/>
                <w:szCs w:val="26"/>
              </w:rPr>
              <w:t>Varchar(30)</w:t>
            </w:r>
          </w:p>
        </w:tc>
        <w:tc>
          <w:tcPr>
            <w:tcW w:w="1418" w:type="dxa"/>
            <w:tcBorders>
              <w:top w:val="single" w:sz="2" w:space="0" w:color="auto"/>
              <w:left w:val="single" w:sz="2" w:space="0" w:color="auto"/>
              <w:bottom w:val="single" w:sz="18" w:space="0" w:color="auto"/>
              <w:right w:val="single" w:sz="2" w:space="0" w:color="auto"/>
            </w:tcBorders>
            <w:shd w:val="clear" w:color="auto" w:fill="FFFFFF"/>
            <w:tcMar>
              <w:top w:w="24" w:type="dxa"/>
              <w:left w:w="72" w:type="dxa"/>
              <w:bottom w:w="24" w:type="dxa"/>
              <w:right w:w="72" w:type="dxa"/>
            </w:tcMar>
            <w:vAlign w:val="center"/>
          </w:tcPr>
          <w:p w:rsidR="00F576E5" w:rsidRPr="00DC0565" w:rsidRDefault="00F576E5" w:rsidP="00DC0565">
            <w:pPr>
              <w:pStyle w:val="Caption"/>
              <w:spacing w:line="360" w:lineRule="auto"/>
              <w:jc w:val="center"/>
              <w:rPr>
                <w:b w:val="0"/>
                <w:sz w:val="26"/>
                <w:szCs w:val="26"/>
              </w:rPr>
            </w:pPr>
          </w:p>
        </w:tc>
        <w:tc>
          <w:tcPr>
            <w:tcW w:w="992" w:type="dxa"/>
            <w:tcBorders>
              <w:top w:val="single" w:sz="2" w:space="0" w:color="auto"/>
              <w:left w:val="single" w:sz="2" w:space="0" w:color="auto"/>
              <w:bottom w:val="single" w:sz="18" w:space="0" w:color="auto"/>
              <w:right w:val="single" w:sz="2" w:space="0" w:color="auto"/>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c>
          <w:tcPr>
            <w:tcW w:w="851" w:type="dxa"/>
            <w:tcBorders>
              <w:top w:val="single" w:sz="2" w:space="0" w:color="auto"/>
              <w:left w:val="single" w:sz="2" w:space="0" w:color="auto"/>
              <w:bottom w:val="single" w:sz="18" w:space="0" w:color="auto"/>
              <w:right w:val="nil"/>
            </w:tcBorders>
            <w:shd w:val="clear" w:color="auto" w:fill="FFFFFF"/>
            <w:tcMar>
              <w:top w:w="24" w:type="dxa"/>
              <w:left w:w="72" w:type="dxa"/>
              <w:bottom w:w="24" w:type="dxa"/>
              <w:right w:w="72" w:type="dxa"/>
            </w:tcMar>
            <w:vAlign w:val="center"/>
            <w:hideMark/>
          </w:tcPr>
          <w:p w:rsidR="00F576E5" w:rsidRPr="00DC0565" w:rsidRDefault="00F576E5" w:rsidP="00DC0565">
            <w:pPr>
              <w:pStyle w:val="Caption"/>
              <w:spacing w:line="360" w:lineRule="auto"/>
              <w:jc w:val="center"/>
              <w:rPr>
                <w:b w:val="0"/>
                <w:sz w:val="26"/>
                <w:szCs w:val="26"/>
              </w:rPr>
            </w:pPr>
          </w:p>
        </w:tc>
      </w:tr>
    </w:tbl>
    <w:p w:rsidR="00F576E5" w:rsidRPr="00213EF3" w:rsidRDefault="00F576E5" w:rsidP="00213EF3">
      <w:pPr>
        <w:pStyle w:val="DA1"/>
        <w:jc w:val="left"/>
        <w:rPr>
          <w:b w:val="0"/>
          <w:i/>
          <w:sz w:val="26"/>
          <w:lang w:val="en-US"/>
        </w:rPr>
      </w:pPr>
    </w:p>
    <w:p w:rsidR="00F576E5" w:rsidRPr="00213EF3" w:rsidRDefault="00F576E5" w:rsidP="00213EF3">
      <w:pPr>
        <w:pStyle w:val="DA1"/>
        <w:jc w:val="left"/>
        <w:rPr>
          <w:b w:val="0"/>
          <w:i/>
          <w:sz w:val="26"/>
          <w:lang w:val="en-US"/>
        </w:rPr>
      </w:pPr>
    </w:p>
    <w:p w:rsidR="00F576E5" w:rsidRPr="00213EF3" w:rsidRDefault="00F576E5" w:rsidP="00213EF3">
      <w:pPr>
        <w:pStyle w:val="DA1"/>
        <w:jc w:val="left"/>
        <w:rPr>
          <w:b w:val="0"/>
          <w:i/>
          <w:sz w:val="26"/>
          <w:lang w:val="en-US"/>
        </w:rPr>
      </w:pPr>
    </w:p>
    <w:p w:rsidR="00F576E5" w:rsidRPr="00213EF3" w:rsidRDefault="00F576E5" w:rsidP="00213EF3">
      <w:pPr>
        <w:pStyle w:val="DA1"/>
        <w:jc w:val="left"/>
        <w:rPr>
          <w:b w:val="0"/>
          <w:i/>
          <w:sz w:val="26"/>
          <w:lang w:val="en-US"/>
        </w:rPr>
      </w:pPr>
    </w:p>
    <w:p w:rsidR="00F576E5" w:rsidRPr="00213EF3" w:rsidRDefault="00F576E5" w:rsidP="00213EF3">
      <w:pPr>
        <w:pStyle w:val="DA1"/>
        <w:jc w:val="left"/>
        <w:rPr>
          <w:sz w:val="26"/>
          <w:lang w:val="en-US"/>
        </w:rPr>
      </w:pPr>
      <w:r w:rsidRPr="00213EF3">
        <w:rPr>
          <w:sz w:val="26"/>
          <w:lang w:val="en-US"/>
        </w:rPr>
        <w:lastRenderedPageBreak/>
        <w:t>3.3.2 Bả</w:t>
      </w:r>
      <w:r w:rsidR="00D761EA">
        <w:rPr>
          <w:sz w:val="26"/>
          <w:lang w:val="en-US"/>
        </w:rPr>
        <w:t>ng l</w:t>
      </w:r>
      <w:r w:rsidRPr="00213EF3">
        <w:rPr>
          <w:sz w:val="26"/>
          <w:lang w:val="en-US"/>
        </w:rPr>
        <w:t>ưu thông tin bác sĩ</w:t>
      </w:r>
    </w:p>
    <w:p w:rsidR="00F576E5" w:rsidRPr="00213EF3" w:rsidRDefault="00F576E5" w:rsidP="00213EF3">
      <w:pPr>
        <w:pStyle w:val="DA1"/>
        <w:ind w:firstLine="720"/>
        <w:jc w:val="left"/>
        <w:rPr>
          <w:b w:val="0"/>
          <w:sz w:val="26"/>
          <w:lang w:val="en-US"/>
        </w:rPr>
      </w:pPr>
      <w:r w:rsidRPr="00213EF3">
        <w:rPr>
          <w:b w:val="0"/>
          <w:sz w:val="26"/>
          <w:lang w:val="en-US"/>
        </w:rPr>
        <w:t>Tên Bảng: TTBACSI</w:t>
      </w:r>
    </w:p>
    <w:p w:rsidR="00F576E5" w:rsidRPr="00213EF3" w:rsidRDefault="00F576E5" w:rsidP="00213EF3">
      <w:pPr>
        <w:shd w:val="clear" w:color="auto" w:fill="FFFFFF" w:themeFill="background1"/>
        <w:spacing w:before="120" w:after="120" w:line="360" w:lineRule="auto"/>
        <w:ind w:firstLine="720"/>
      </w:pPr>
      <w:r w:rsidRPr="00213EF3">
        <w:t>Mô tả: Bả</w:t>
      </w:r>
      <w:r w:rsidR="001B1D02" w:rsidRPr="00213EF3">
        <w:t>ng l</w:t>
      </w:r>
      <w:r w:rsidRPr="00213EF3">
        <w:t>ưu trữ thông tin bác sĩ lưu thông tin bác sĩ cần dựa vào mã bác sĩ, tên bác sĩ, mã khoa, ngày sinh, giớ</w:t>
      </w:r>
      <w:r w:rsidR="00715159" w:rsidRPr="00213EF3">
        <w:t xml:space="preserve">i tính, </w:t>
      </w:r>
      <w:r w:rsidRPr="00213EF3">
        <w:t>địa chỉ, chứng minh nhân dân, trình độ, email và số điện thoại.</w:t>
      </w:r>
    </w:p>
    <w:p w:rsidR="00F576E5" w:rsidRPr="00213EF3" w:rsidRDefault="00F576E5" w:rsidP="00213EF3">
      <w:pPr>
        <w:pStyle w:val="Caption"/>
        <w:spacing w:line="360" w:lineRule="auto"/>
        <w:jc w:val="center"/>
        <w:rPr>
          <w:b w:val="0"/>
          <w:sz w:val="26"/>
          <w:szCs w:val="26"/>
        </w:rPr>
      </w:pPr>
      <w:bookmarkStart w:id="170" w:name="_Toc9339418"/>
      <w:bookmarkStart w:id="171" w:name="_Toc13487089"/>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3</w:t>
      </w:r>
      <w:r w:rsidRPr="00213EF3">
        <w:rPr>
          <w:b w:val="0"/>
          <w:sz w:val="26"/>
          <w:szCs w:val="26"/>
        </w:rPr>
        <w:fldChar w:fldCharType="end"/>
      </w:r>
      <w:r w:rsidRPr="00213EF3">
        <w:rPr>
          <w:b w:val="0"/>
          <w:sz w:val="26"/>
          <w:szCs w:val="26"/>
        </w:rPr>
        <w:t>: TTBACSI</w:t>
      </w:r>
      <w:bookmarkEnd w:id="170"/>
      <w:bookmarkEnd w:id="171"/>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MABACSI</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BACSI</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MAKHOA</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U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NGAYSINH</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date</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5</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GIOITINH</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ar(5)</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6</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DIACHI</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0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7</w:t>
            </w:r>
          </w:p>
        </w:tc>
        <w:tc>
          <w:tcPr>
            <w:tcW w:w="2268"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MND</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ar(15)</w:t>
            </w:r>
          </w:p>
        </w:tc>
        <w:tc>
          <w:tcPr>
            <w:tcW w:w="1418"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8</w:t>
            </w:r>
          </w:p>
        </w:tc>
        <w:tc>
          <w:tcPr>
            <w:tcW w:w="2268" w:type="dxa"/>
            <w:tcBorders>
              <w:bottom w:val="single" w:sz="2" w:space="0" w:color="auto"/>
            </w:tcBorders>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RINHDO</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00)</w:t>
            </w:r>
          </w:p>
        </w:tc>
        <w:tc>
          <w:tcPr>
            <w:tcW w:w="1418"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9</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EMAIL</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ar(30)</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b w:val="0"/>
          <w:i/>
          <w:sz w:val="26"/>
          <w:lang w:val="en-US"/>
        </w:rPr>
      </w:pPr>
    </w:p>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lastRenderedPageBreak/>
        <w:t xml:space="preserve">3.3.3 Bảng </w:t>
      </w:r>
      <w:r w:rsidR="00D761EA">
        <w:rPr>
          <w:sz w:val="26"/>
        </w:rPr>
        <w:t>l</w:t>
      </w:r>
      <w:r w:rsidRPr="00213EF3">
        <w:rPr>
          <w:sz w:val="26"/>
        </w:rPr>
        <w:t>ưu trữ thông Triệu chứng</w:t>
      </w:r>
    </w:p>
    <w:p w:rsidR="00F576E5" w:rsidRPr="00213EF3" w:rsidRDefault="00F576E5" w:rsidP="00213EF3">
      <w:pPr>
        <w:pStyle w:val="DA1"/>
        <w:ind w:firstLine="720"/>
        <w:jc w:val="left"/>
        <w:rPr>
          <w:b w:val="0"/>
          <w:sz w:val="26"/>
          <w:lang w:val="en-US"/>
        </w:rPr>
      </w:pPr>
      <w:r w:rsidRPr="00213EF3">
        <w:rPr>
          <w:b w:val="0"/>
          <w:sz w:val="26"/>
          <w:lang w:val="en-US"/>
        </w:rPr>
        <w:t>Tên Bảng: TRIEUCHUNG</w:t>
      </w:r>
    </w:p>
    <w:p w:rsidR="00F576E5" w:rsidRPr="00213EF3" w:rsidRDefault="00F576E5" w:rsidP="00213EF3">
      <w:pPr>
        <w:pStyle w:val="Caption"/>
        <w:shd w:val="clear" w:color="auto" w:fill="FFFFFF" w:themeFill="background1"/>
        <w:spacing w:line="360" w:lineRule="auto"/>
        <w:ind w:firstLine="720"/>
        <w:rPr>
          <w:b w:val="0"/>
          <w:sz w:val="26"/>
          <w:szCs w:val="26"/>
        </w:rPr>
      </w:pPr>
      <w:r w:rsidRPr="00213EF3">
        <w:rPr>
          <w:b w:val="0"/>
          <w:sz w:val="26"/>
          <w:szCs w:val="26"/>
        </w:rPr>
        <w:t>Mô tả: Bả</w:t>
      </w:r>
      <w:r w:rsidR="001B1D02" w:rsidRPr="00213EF3">
        <w:rPr>
          <w:b w:val="0"/>
          <w:sz w:val="26"/>
          <w:szCs w:val="26"/>
        </w:rPr>
        <w:t>ng l</w:t>
      </w:r>
      <w:r w:rsidRPr="00213EF3">
        <w:rPr>
          <w:b w:val="0"/>
          <w:sz w:val="26"/>
          <w:szCs w:val="26"/>
        </w:rPr>
        <w:t>ưu trữ</w:t>
      </w:r>
      <w:r w:rsidR="00715159" w:rsidRPr="00213EF3">
        <w:rPr>
          <w:b w:val="0"/>
          <w:sz w:val="26"/>
          <w:szCs w:val="26"/>
        </w:rPr>
        <w:t xml:space="preserve"> thông t</w:t>
      </w:r>
      <w:r w:rsidRPr="00213EF3">
        <w:rPr>
          <w:b w:val="0"/>
          <w:sz w:val="26"/>
          <w:szCs w:val="26"/>
        </w:rPr>
        <w:t xml:space="preserve">riệu chứng lưu thông tin triệu chứng dựa vào ID triệu chứng, tên triệu chứng và chi tiết triệu chứng. </w:t>
      </w:r>
    </w:p>
    <w:p w:rsidR="00F576E5" w:rsidRPr="00213EF3" w:rsidRDefault="00F576E5" w:rsidP="00213EF3">
      <w:pPr>
        <w:pStyle w:val="Caption"/>
        <w:spacing w:line="360" w:lineRule="auto"/>
        <w:jc w:val="center"/>
        <w:rPr>
          <w:b w:val="0"/>
          <w:sz w:val="26"/>
          <w:szCs w:val="26"/>
        </w:rPr>
      </w:pPr>
      <w:bookmarkStart w:id="172" w:name="_Toc9339419"/>
      <w:bookmarkStart w:id="173" w:name="_Toc13487090"/>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4</w:t>
      </w:r>
      <w:r w:rsidRPr="00213EF3">
        <w:rPr>
          <w:b w:val="0"/>
          <w:sz w:val="26"/>
          <w:szCs w:val="26"/>
        </w:rPr>
        <w:fldChar w:fldCharType="end"/>
      </w:r>
      <w:r w:rsidRPr="00213EF3">
        <w:rPr>
          <w:b w:val="0"/>
          <w:sz w:val="26"/>
          <w:szCs w:val="26"/>
        </w:rPr>
        <w:t>: TRIEUCHUNG</w:t>
      </w:r>
      <w:bookmarkEnd w:id="172"/>
      <w:bookmarkEnd w:id="173"/>
    </w:p>
    <w:tbl>
      <w:tblPr>
        <w:tblW w:w="793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425"/>
        <w:gridCol w:w="1559"/>
        <w:gridCol w:w="1418"/>
        <w:gridCol w:w="992"/>
        <w:gridCol w:w="850"/>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425"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0"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425"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1)</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0"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425"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TRIEUCHUNG</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0"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425"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ITIETTC</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0"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t xml:space="preserve">3.3.4 Bảng </w:t>
      </w:r>
      <w:r w:rsidR="00D761EA">
        <w:rPr>
          <w:sz w:val="26"/>
        </w:rPr>
        <w:t>l</w:t>
      </w:r>
      <w:r w:rsidRPr="00213EF3">
        <w:rPr>
          <w:sz w:val="26"/>
        </w:rPr>
        <w:t>ưu trữ thông Toa Thuốc</w:t>
      </w:r>
    </w:p>
    <w:p w:rsidR="00F576E5" w:rsidRPr="00213EF3" w:rsidRDefault="00F576E5" w:rsidP="00213EF3">
      <w:pPr>
        <w:pStyle w:val="DA1"/>
        <w:ind w:firstLine="720"/>
        <w:jc w:val="left"/>
        <w:rPr>
          <w:b w:val="0"/>
          <w:sz w:val="26"/>
          <w:lang w:val="en-US"/>
        </w:rPr>
      </w:pPr>
      <w:r w:rsidRPr="00213EF3">
        <w:rPr>
          <w:b w:val="0"/>
          <w:sz w:val="26"/>
          <w:lang w:val="en-US"/>
        </w:rPr>
        <w:t>Tên Bảng: TOATHUOC</w:t>
      </w:r>
    </w:p>
    <w:p w:rsidR="00F576E5" w:rsidRPr="00213EF3" w:rsidRDefault="00F576E5" w:rsidP="00213EF3">
      <w:pPr>
        <w:pStyle w:val="Caption"/>
        <w:shd w:val="clear" w:color="auto" w:fill="FFFFFF" w:themeFill="background1"/>
        <w:spacing w:line="360" w:lineRule="auto"/>
        <w:ind w:firstLine="720"/>
        <w:rPr>
          <w:b w:val="0"/>
          <w:sz w:val="26"/>
          <w:szCs w:val="26"/>
        </w:rPr>
      </w:pPr>
      <w:r w:rsidRPr="00213EF3">
        <w:rPr>
          <w:b w:val="0"/>
          <w:sz w:val="26"/>
          <w:szCs w:val="26"/>
        </w:rPr>
        <w:t>Mô tả: Bả</w:t>
      </w:r>
      <w:r w:rsidR="001B1D02" w:rsidRPr="00213EF3">
        <w:rPr>
          <w:b w:val="0"/>
          <w:sz w:val="26"/>
          <w:szCs w:val="26"/>
        </w:rPr>
        <w:t>ng l</w:t>
      </w:r>
      <w:r w:rsidRPr="00213EF3">
        <w:rPr>
          <w:b w:val="0"/>
          <w:sz w:val="26"/>
          <w:szCs w:val="26"/>
        </w:rPr>
        <w:t>ưu trữ thông Toa Thuốc lưu thông tin thuốc dựa vào ID toa thuốc, mã bệnh nhân, mã bác sĩ, id thuốc, tên thuốc, số lượng, liệu lượng và ngày khám bệnh.</w:t>
      </w:r>
    </w:p>
    <w:p w:rsidR="00F576E5" w:rsidRPr="00213EF3" w:rsidRDefault="00F576E5" w:rsidP="00213EF3">
      <w:pPr>
        <w:pStyle w:val="Caption"/>
        <w:spacing w:line="360" w:lineRule="auto"/>
        <w:jc w:val="center"/>
        <w:rPr>
          <w:b w:val="0"/>
          <w:sz w:val="26"/>
          <w:szCs w:val="26"/>
        </w:rPr>
      </w:pPr>
      <w:bookmarkStart w:id="174" w:name="_Toc9339420"/>
      <w:bookmarkStart w:id="175" w:name="_Toc13487091"/>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5</w:t>
      </w:r>
      <w:r w:rsidRPr="00213EF3">
        <w:rPr>
          <w:b w:val="0"/>
          <w:sz w:val="26"/>
          <w:szCs w:val="26"/>
        </w:rPr>
        <w:fldChar w:fldCharType="end"/>
      </w:r>
      <w:r w:rsidRPr="00213EF3">
        <w:rPr>
          <w:b w:val="0"/>
          <w:sz w:val="26"/>
          <w:szCs w:val="26"/>
        </w:rPr>
        <w:t>: TOATHUOC</w:t>
      </w:r>
      <w:bookmarkEnd w:id="174"/>
      <w:bookmarkEnd w:id="175"/>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DC0565" w:rsidRDefault="00F576E5" w:rsidP="00213EF3">
            <w:pPr>
              <w:spacing w:line="360" w:lineRule="auto"/>
              <w:jc w:val="center"/>
            </w:pPr>
            <w:r w:rsidRPr="00DC0565">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DC0565" w:rsidRDefault="00DC0565" w:rsidP="00213EF3">
            <w:pPr>
              <w:spacing w:line="360" w:lineRule="auto"/>
              <w:jc w:val="center"/>
            </w:pPr>
            <w:r w:rsidRPr="00DC0565">
              <w:t>IDTOA</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DC0565" w:rsidRDefault="00F576E5" w:rsidP="00213EF3">
            <w:pPr>
              <w:spacing w:line="360" w:lineRule="auto"/>
              <w:jc w:val="center"/>
            </w:pPr>
            <w:r w:rsidRPr="00DC0565">
              <w:t>int(11)</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DC0565" w:rsidRDefault="00F576E5" w:rsidP="00213EF3">
            <w:pPr>
              <w:spacing w:line="360" w:lineRule="auto"/>
              <w:jc w:val="center"/>
            </w:pPr>
            <w:r w:rsidRPr="00DC0565">
              <w:t>2</w:t>
            </w:r>
          </w:p>
        </w:tc>
        <w:tc>
          <w:tcPr>
            <w:tcW w:w="2268" w:type="dxa"/>
            <w:shd w:val="clear" w:color="auto" w:fill="FFFFFF" w:themeFill="background1"/>
            <w:noWrap/>
            <w:tcMar>
              <w:top w:w="24" w:type="dxa"/>
              <w:left w:w="72" w:type="dxa"/>
              <w:bottom w:w="24" w:type="dxa"/>
              <w:right w:w="72" w:type="dxa"/>
            </w:tcMar>
            <w:hideMark/>
          </w:tcPr>
          <w:p w:rsidR="00F576E5" w:rsidRPr="00DC0565" w:rsidRDefault="00F576E5" w:rsidP="00213EF3">
            <w:pPr>
              <w:spacing w:line="360" w:lineRule="auto"/>
              <w:jc w:val="center"/>
            </w:pPr>
            <w:r w:rsidRPr="00DC0565">
              <w:t>MABENHNHAN</w:t>
            </w:r>
          </w:p>
        </w:tc>
        <w:tc>
          <w:tcPr>
            <w:tcW w:w="1559" w:type="dxa"/>
            <w:shd w:val="clear" w:color="auto" w:fill="FFFFFF"/>
            <w:noWrap/>
            <w:tcMar>
              <w:top w:w="24" w:type="dxa"/>
              <w:left w:w="72" w:type="dxa"/>
              <w:bottom w:w="24" w:type="dxa"/>
              <w:right w:w="72" w:type="dxa"/>
            </w:tcMar>
            <w:hideMark/>
          </w:tcPr>
          <w:p w:rsidR="00F576E5" w:rsidRPr="00DC0565" w:rsidRDefault="00F576E5" w:rsidP="00213EF3">
            <w:pPr>
              <w:spacing w:line="360" w:lineRule="auto"/>
              <w:jc w:val="center"/>
            </w:pPr>
            <w:r w:rsidRPr="00DC0565">
              <w:t>varchar(50)</w:t>
            </w:r>
          </w:p>
        </w:tc>
        <w:tc>
          <w:tcPr>
            <w:tcW w:w="1418" w:type="dxa"/>
            <w:shd w:val="clear" w:color="auto" w:fill="FFFFFF"/>
            <w:tcMar>
              <w:top w:w="24" w:type="dxa"/>
              <w:left w:w="72" w:type="dxa"/>
              <w:bottom w:w="24" w:type="dxa"/>
              <w:right w:w="72" w:type="dxa"/>
            </w:tcMar>
          </w:tcPr>
          <w:p w:rsidR="00F576E5" w:rsidRPr="00DC0565"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Không</w:t>
            </w:r>
          </w:p>
        </w:tc>
        <w:tc>
          <w:tcPr>
            <w:tcW w:w="851" w:type="dxa"/>
            <w:tcBorders>
              <w:right w:val="nil"/>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DC0565" w:rsidRDefault="00F576E5" w:rsidP="00213EF3">
            <w:pPr>
              <w:spacing w:line="360" w:lineRule="auto"/>
              <w:jc w:val="center"/>
            </w:pPr>
            <w:r w:rsidRPr="00DC0565">
              <w:t>3</w:t>
            </w:r>
          </w:p>
        </w:tc>
        <w:tc>
          <w:tcPr>
            <w:tcW w:w="2268" w:type="dxa"/>
            <w:shd w:val="clear" w:color="auto" w:fill="FFFFFF"/>
            <w:noWrap/>
            <w:tcMar>
              <w:top w:w="24" w:type="dxa"/>
              <w:left w:w="72" w:type="dxa"/>
              <w:bottom w:w="24" w:type="dxa"/>
              <w:right w:w="72" w:type="dxa"/>
            </w:tcMar>
            <w:hideMark/>
          </w:tcPr>
          <w:p w:rsidR="00F576E5" w:rsidRPr="00DC0565" w:rsidRDefault="00F576E5" w:rsidP="00213EF3">
            <w:pPr>
              <w:spacing w:line="360" w:lineRule="auto"/>
              <w:jc w:val="center"/>
            </w:pPr>
            <w:r w:rsidRPr="00DC0565">
              <w:t>MABACSI</w:t>
            </w:r>
          </w:p>
        </w:tc>
        <w:tc>
          <w:tcPr>
            <w:tcW w:w="1559" w:type="dxa"/>
            <w:shd w:val="clear" w:color="auto" w:fill="FFFFFF"/>
            <w:noWrap/>
            <w:tcMar>
              <w:top w:w="24" w:type="dxa"/>
              <w:left w:w="72" w:type="dxa"/>
              <w:bottom w:w="24" w:type="dxa"/>
              <w:right w:w="72" w:type="dxa"/>
            </w:tcMar>
            <w:hideMark/>
          </w:tcPr>
          <w:p w:rsidR="00F576E5" w:rsidRPr="00DC0565" w:rsidRDefault="00F576E5" w:rsidP="00213EF3">
            <w:pPr>
              <w:spacing w:line="360" w:lineRule="auto"/>
              <w:jc w:val="center"/>
            </w:pPr>
            <w:r w:rsidRPr="00DC0565">
              <w:t>varchar(50)</w:t>
            </w:r>
          </w:p>
        </w:tc>
        <w:tc>
          <w:tcPr>
            <w:tcW w:w="1418" w:type="dxa"/>
            <w:shd w:val="clear" w:color="auto" w:fill="FFFFFF"/>
            <w:tcMar>
              <w:top w:w="24" w:type="dxa"/>
              <w:left w:w="72" w:type="dxa"/>
              <w:bottom w:w="24" w:type="dxa"/>
              <w:right w:w="72" w:type="dxa"/>
            </w:tcMar>
          </w:tcPr>
          <w:p w:rsidR="00F576E5" w:rsidRPr="00DC0565"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Không</w:t>
            </w:r>
          </w:p>
        </w:tc>
        <w:tc>
          <w:tcPr>
            <w:tcW w:w="851" w:type="dxa"/>
            <w:tcBorders>
              <w:right w:val="nil"/>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U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DC0565" w:rsidRDefault="00F576E5" w:rsidP="00213EF3">
            <w:pPr>
              <w:spacing w:line="360" w:lineRule="auto"/>
              <w:jc w:val="center"/>
            </w:pPr>
            <w:r w:rsidRPr="00DC0565">
              <w:t>4</w:t>
            </w:r>
          </w:p>
        </w:tc>
        <w:tc>
          <w:tcPr>
            <w:tcW w:w="2268" w:type="dxa"/>
            <w:shd w:val="clear" w:color="auto" w:fill="FFFFFF" w:themeFill="background1"/>
            <w:noWrap/>
            <w:tcMar>
              <w:top w:w="24" w:type="dxa"/>
              <w:left w:w="72" w:type="dxa"/>
              <w:bottom w:w="24" w:type="dxa"/>
              <w:right w:w="72" w:type="dxa"/>
            </w:tcMar>
            <w:hideMark/>
          </w:tcPr>
          <w:p w:rsidR="00F576E5" w:rsidRPr="00DC0565" w:rsidRDefault="00F576E5" w:rsidP="00213EF3">
            <w:pPr>
              <w:spacing w:line="360" w:lineRule="auto"/>
              <w:jc w:val="center"/>
            </w:pPr>
            <w:r w:rsidRPr="00DC0565">
              <w:t>IDTHUOC</w:t>
            </w:r>
          </w:p>
        </w:tc>
        <w:tc>
          <w:tcPr>
            <w:tcW w:w="1559" w:type="dxa"/>
            <w:shd w:val="clear" w:color="auto" w:fill="FFFFFF"/>
            <w:noWrap/>
            <w:tcMar>
              <w:top w:w="24" w:type="dxa"/>
              <w:left w:w="72" w:type="dxa"/>
              <w:bottom w:w="24" w:type="dxa"/>
              <w:right w:w="72" w:type="dxa"/>
            </w:tcMar>
            <w:hideMark/>
          </w:tcPr>
          <w:p w:rsidR="00F576E5" w:rsidRPr="00DC0565" w:rsidRDefault="00F576E5" w:rsidP="00213EF3">
            <w:pPr>
              <w:spacing w:line="360" w:lineRule="auto"/>
              <w:jc w:val="center"/>
            </w:pPr>
            <w:r w:rsidRPr="00DC0565">
              <w:t>varchar(50)</w:t>
            </w:r>
          </w:p>
        </w:tc>
        <w:tc>
          <w:tcPr>
            <w:tcW w:w="1418" w:type="dxa"/>
            <w:shd w:val="clear" w:color="auto" w:fill="FFFFFF"/>
            <w:tcMar>
              <w:top w:w="24" w:type="dxa"/>
              <w:left w:w="72" w:type="dxa"/>
              <w:bottom w:w="24" w:type="dxa"/>
              <w:right w:w="72" w:type="dxa"/>
            </w:tcMar>
          </w:tcPr>
          <w:p w:rsidR="00F576E5" w:rsidRPr="00DC0565"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r w:rsidRPr="00DC0565">
              <w:t>Không</w:t>
            </w:r>
          </w:p>
        </w:tc>
        <w:tc>
          <w:tcPr>
            <w:tcW w:w="851" w:type="dxa"/>
            <w:tcBorders>
              <w:right w:val="nil"/>
            </w:tcBorders>
            <w:shd w:val="clear" w:color="auto" w:fill="FFFFFF"/>
            <w:tcMar>
              <w:top w:w="24" w:type="dxa"/>
              <w:left w:w="72" w:type="dxa"/>
              <w:bottom w:w="24" w:type="dxa"/>
              <w:right w:w="72" w:type="dxa"/>
            </w:tcMar>
            <w:hideMark/>
          </w:tcPr>
          <w:p w:rsidR="00F576E5" w:rsidRPr="00DC0565"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lastRenderedPageBreak/>
              <w:t>5</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NTHUOC</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6</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SOLUONG</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1)</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7</w:t>
            </w:r>
          </w:p>
        </w:tc>
        <w:tc>
          <w:tcPr>
            <w:tcW w:w="2268"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LIEULUONG</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tcPr>
          <w:p w:rsidR="00F576E5" w:rsidRPr="00213EF3" w:rsidRDefault="00F576E5" w:rsidP="00213EF3">
            <w:pPr>
              <w:spacing w:line="360" w:lineRule="auto"/>
              <w:jc w:val="center"/>
            </w:pPr>
            <w:r w:rsidRPr="00213EF3">
              <w:t>8</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NGAYKHAM</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date</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t xml:space="preserve">3.3.5 Bảng </w:t>
      </w:r>
      <w:r w:rsidR="00D761EA">
        <w:rPr>
          <w:sz w:val="26"/>
        </w:rPr>
        <w:t>l</w:t>
      </w:r>
      <w:r w:rsidRPr="00213EF3">
        <w:rPr>
          <w:sz w:val="26"/>
        </w:rPr>
        <w:t>ưu trữ thông Tiền sử</w:t>
      </w:r>
    </w:p>
    <w:p w:rsidR="00F576E5" w:rsidRPr="00213EF3" w:rsidRDefault="00F576E5" w:rsidP="00213EF3">
      <w:pPr>
        <w:pStyle w:val="DA1"/>
        <w:ind w:firstLine="720"/>
        <w:jc w:val="left"/>
        <w:rPr>
          <w:b w:val="0"/>
          <w:sz w:val="26"/>
          <w:lang w:val="en-US"/>
        </w:rPr>
      </w:pPr>
      <w:r w:rsidRPr="00213EF3">
        <w:rPr>
          <w:b w:val="0"/>
          <w:sz w:val="26"/>
          <w:lang w:val="en-US"/>
        </w:rPr>
        <w:t>Tên Bảng: TIENSU</w:t>
      </w:r>
    </w:p>
    <w:p w:rsidR="00F576E5" w:rsidRPr="00213EF3" w:rsidRDefault="00F576E5" w:rsidP="00213EF3">
      <w:pPr>
        <w:shd w:val="clear" w:color="auto" w:fill="FFFFFF" w:themeFill="background1"/>
        <w:spacing w:before="120" w:after="120" w:line="360" w:lineRule="auto"/>
        <w:ind w:firstLine="720"/>
        <w:rPr>
          <w:b/>
        </w:rPr>
      </w:pPr>
      <w:r w:rsidRPr="00213EF3">
        <w:t>Mô tả: Bảng lưu trữ thông tin tiền sử lưu thông tin tiền sữ của bệnh nhân dựa vào chứng minh nhân dân, bảo hiểm y tế, tiền sử bệnh và ngày xuất hiện tiền sử.</w:t>
      </w:r>
    </w:p>
    <w:p w:rsidR="00F576E5" w:rsidRPr="00213EF3" w:rsidRDefault="00F576E5" w:rsidP="00213EF3">
      <w:pPr>
        <w:pStyle w:val="Caption"/>
        <w:spacing w:line="360" w:lineRule="auto"/>
        <w:jc w:val="center"/>
        <w:rPr>
          <w:b w:val="0"/>
          <w:sz w:val="26"/>
          <w:szCs w:val="26"/>
        </w:rPr>
      </w:pPr>
      <w:bookmarkStart w:id="176" w:name="_Toc9339421"/>
      <w:bookmarkStart w:id="177" w:name="_Toc13487092"/>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6</w:t>
      </w:r>
      <w:r w:rsidRPr="00213EF3">
        <w:rPr>
          <w:b w:val="0"/>
          <w:sz w:val="26"/>
          <w:szCs w:val="26"/>
        </w:rPr>
        <w:fldChar w:fldCharType="end"/>
      </w:r>
      <w:r w:rsidRPr="00213EF3">
        <w:rPr>
          <w:b w:val="0"/>
          <w:sz w:val="26"/>
          <w:szCs w:val="26"/>
        </w:rPr>
        <w:t>: TIENSU</w:t>
      </w:r>
      <w:bookmarkEnd w:id="176"/>
      <w:bookmarkEnd w:id="177"/>
    </w:p>
    <w:tbl>
      <w:tblPr>
        <w:tblW w:w="778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48"/>
          <w:tblHead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972796" w:rsidRPr="00213EF3" w:rsidTr="00F576E5">
        <w:tc>
          <w:tcPr>
            <w:tcW w:w="694" w:type="dxa"/>
            <w:tcBorders>
              <w:top w:val="single" w:sz="12" w:space="0" w:color="auto"/>
              <w:left w:val="nil"/>
            </w:tcBorders>
            <w:shd w:val="clear" w:color="auto" w:fill="FFFFFF"/>
            <w:tcMar>
              <w:top w:w="24" w:type="dxa"/>
              <w:left w:w="72" w:type="dxa"/>
              <w:bottom w:w="24" w:type="dxa"/>
              <w:right w:w="240" w:type="dxa"/>
            </w:tcMar>
          </w:tcPr>
          <w:p w:rsidR="00972796" w:rsidRPr="00213EF3" w:rsidRDefault="00972796" w:rsidP="00972796">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tcPr>
          <w:p w:rsidR="00972796" w:rsidRPr="00213EF3" w:rsidRDefault="00972796" w:rsidP="00972796">
            <w:pPr>
              <w:spacing w:line="360" w:lineRule="auto"/>
              <w:jc w:val="center"/>
            </w:pPr>
            <w:r w:rsidRPr="00213EF3">
              <w:t>IDTIENSU</w:t>
            </w:r>
          </w:p>
        </w:tc>
        <w:tc>
          <w:tcPr>
            <w:tcW w:w="1559" w:type="dxa"/>
            <w:tcBorders>
              <w:top w:val="single" w:sz="12" w:space="0" w:color="auto"/>
            </w:tcBorders>
            <w:shd w:val="clear" w:color="auto" w:fill="FFFFFF"/>
            <w:noWrap/>
            <w:tcMar>
              <w:top w:w="24" w:type="dxa"/>
              <w:left w:w="72" w:type="dxa"/>
              <w:bottom w:w="24" w:type="dxa"/>
              <w:right w:w="72" w:type="dxa"/>
            </w:tcMar>
          </w:tcPr>
          <w:p w:rsidR="00972796" w:rsidRPr="00213EF3" w:rsidRDefault="00972796" w:rsidP="00972796">
            <w:pPr>
              <w:spacing w:line="360" w:lineRule="auto"/>
              <w:jc w:val="center"/>
            </w:pPr>
            <w:r w:rsidRPr="00213EF3">
              <w:t>Int(11)</w:t>
            </w:r>
          </w:p>
        </w:tc>
        <w:tc>
          <w:tcPr>
            <w:tcW w:w="1418" w:type="dxa"/>
            <w:tcBorders>
              <w:top w:val="single" w:sz="12" w:space="0" w:color="auto"/>
            </w:tcBorders>
            <w:shd w:val="clear" w:color="auto" w:fill="FFFFFF"/>
            <w:tcMar>
              <w:top w:w="24" w:type="dxa"/>
              <w:left w:w="72" w:type="dxa"/>
              <w:bottom w:w="24" w:type="dxa"/>
              <w:right w:w="72" w:type="dxa"/>
            </w:tcMar>
          </w:tcPr>
          <w:p w:rsidR="00972796" w:rsidRPr="00213EF3" w:rsidRDefault="00972796" w:rsidP="00972796">
            <w:pPr>
              <w:spacing w:line="360" w:lineRule="auto"/>
              <w:jc w:val="center"/>
            </w:pPr>
          </w:p>
        </w:tc>
        <w:tc>
          <w:tcPr>
            <w:tcW w:w="992" w:type="dxa"/>
            <w:tcBorders>
              <w:top w:val="single" w:sz="12" w:space="0" w:color="auto"/>
            </w:tcBorders>
            <w:shd w:val="clear" w:color="auto" w:fill="FFFFFF"/>
            <w:tcMar>
              <w:top w:w="24" w:type="dxa"/>
              <w:left w:w="72" w:type="dxa"/>
              <w:bottom w:w="24" w:type="dxa"/>
              <w:right w:w="72" w:type="dxa"/>
            </w:tcMar>
          </w:tcPr>
          <w:p w:rsidR="00972796" w:rsidRPr="00213EF3" w:rsidRDefault="00972796" w:rsidP="00972796">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tcPr>
          <w:p w:rsidR="00972796" w:rsidRPr="00213EF3" w:rsidRDefault="00972796" w:rsidP="00972796">
            <w:pPr>
              <w:spacing w:line="360" w:lineRule="auto"/>
              <w:jc w:val="center"/>
            </w:pPr>
            <w:r w:rsidRPr="00213EF3">
              <w:t>PK</w:t>
            </w:r>
          </w:p>
        </w:tc>
      </w:tr>
      <w:tr w:rsidR="00972796" w:rsidRPr="00213EF3" w:rsidTr="00F576E5">
        <w:tc>
          <w:tcPr>
            <w:tcW w:w="694" w:type="dxa"/>
            <w:tcBorders>
              <w:left w:val="nil"/>
            </w:tcBorders>
            <w:shd w:val="clear" w:color="auto" w:fill="FFFFFF"/>
            <w:tcMar>
              <w:top w:w="24" w:type="dxa"/>
              <w:left w:w="72" w:type="dxa"/>
              <w:bottom w:w="24" w:type="dxa"/>
              <w:right w:w="240" w:type="dxa"/>
            </w:tcMar>
            <w:hideMark/>
          </w:tcPr>
          <w:p w:rsidR="00972796" w:rsidRPr="00213EF3" w:rsidRDefault="00972796" w:rsidP="00972796">
            <w:pPr>
              <w:spacing w:line="360" w:lineRule="auto"/>
              <w:jc w:val="center"/>
            </w:pPr>
            <w:r>
              <w:t>2</w:t>
            </w:r>
          </w:p>
        </w:tc>
        <w:tc>
          <w:tcPr>
            <w:tcW w:w="2268" w:type="dxa"/>
            <w:shd w:val="clear" w:color="auto" w:fill="FFFFFF" w:themeFill="background1"/>
            <w:noWrap/>
            <w:tcMar>
              <w:top w:w="24" w:type="dxa"/>
              <w:left w:w="72" w:type="dxa"/>
              <w:bottom w:w="24" w:type="dxa"/>
              <w:right w:w="72" w:type="dxa"/>
            </w:tcMar>
            <w:hideMark/>
          </w:tcPr>
          <w:p w:rsidR="00972796" w:rsidRPr="00213EF3" w:rsidRDefault="00972796" w:rsidP="00972796">
            <w:pPr>
              <w:spacing w:line="360" w:lineRule="auto"/>
              <w:jc w:val="center"/>
            </w:pPr>
            <w:r w:rsidRPr="00213EF3">
              <w:t>CMND</w:t>
            </w:r>
          </w:p>
        </w:tc>
        <w:tc>
          <w:tcPr>
            <w:tcW w:w="1559" w:type="dxa"/>
            <w:shd w:val="clear" w:color="auto" w:fill="FFFFFF"/>
            <w:noWrap/>
            <w:tcMar>
              <w:top w:w="24" w:type="dxa"/>
              <w:left w:w="72" w:type="dxa"/>
              <w:bottom w:w="24" w:type="dxa"/>
              <w:right w:w="72" w:type="dxa"/>
            </w:tcMar>
            <w:hideMark/>
          </w:tcPr>
          <w:p w:rsidR="00972796" w:rsidRPr="00213EF3" w:rsidRDefault="00972796" w:rsidP="00972796">
            <w:pPr>
              <w:spacing w:line="360" w:lineRule="auto"/>
              <w:jc w:val="center"/>
            </w:pPr>
            <w:r w:rsidRPr="00213EF3">
              <w:t>Char(15)</w:t>
            </w:r>
          </w:p>
        </w:tc>
        <w:tc>
          <w:tcPr>
            <w:tcW w:w="1418" w:type="dxa"/>
            <w:shd w:val="clear" w:color="auto" w:fill="FFFFFF"/>
            <w:tcMar>
              <w:top w:w="24" w:type="dxa"/>
              <w:left w:w="72" w:type="dxa"/>
              <w:bottom w:w="24" w:type="dxa"/>
              <w:right w:w="72" w:type="dxa"/>
            </w:tcMar>
          </w:tcPr>
          <w:p w:rsidR="00972796" w:rsidRPr="00213EF3" w:rsidRDefault="00972796" w:rsidP="00972796">
            <w:pPr>
              <w:spacing w:line="360" w:lineRule="auto"/>
              <w:jc w:val="center"/>
            </w:pPr>
          </w:p>
        </w:tc>
        <w:tc>
          <w:tcPr>
            <w:tcW w:w="992" w:type="dxa"/>
            <w:shd w:val="clear" w:color="auto" w:fill="FFFFFF"/>
            <w:tcMar>
              <w:top w:w="24" w:type="dxa"/>
              <w:left w:w="72" w:type="dxa"/>
              <w:bottom w:w="24" w:type="dxa"/>
              <w:right w:w="72" w:type="dxa"/>
            </w:tcMar>
            <w:hideMark/>
          </w:tcPr>
          <w:p w:rsidR="00972796" w:rsidRPr="00213EF3" w:rsidRDefault="00972796" w:rsidP="00972796">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972796" w:rsidRPr="00213EF3" w:rsidRDefault="00972796" w:rsidP="00972796">
            <w:pPr>
              <w:spacing w:line="360" w:lineRule="auto"/>
              <w:jc w:val="center"/>
            </w:pPr>
          </w:p>
        </w:tc>
      </w:tr>
      <w:tr w:rsidR="00972796" w:rsidRPr="00213EF3" w:rsidTr="00F576E5">
        <w:tc>
          <w:tcPr>
            <w:tcW w:w="694" w:type="dxa"/>
            <w:tcBorders>
              <w:left w:val="nil"/>
            </w:tcBorders>
            <w:shd w:val="clear" w:color="auto" w:fill="FFFFFF"/>
            <w:tcMar>
              <w:top w:w="24" w:type="dxa"/>
              <w:left w:w="72" w:type="dxa"/>
              <w:bottom w:w="24" w:type="dxa"/>
              <w:right w:w="240" w:type="dxa"/>
            </w:tcMar>
          </w:tcPr>
          <w:p w:rsidR="00972796" w:rsidRPr="00213EF3" w:rsidRDefault="00972796" w:rsidP="00972796">
            <w:pPr>
              <w:spacing w:line="360" w:lineRule="auto"/>
              <w:jc w:val="center"/>
            </w:pPr>
            <w:r>
              <w:t>3</w:t>
            </w:r>
          </w:p>
        </w:tc>
        <w:tc>
          <w:tcPr>
            <w:tcW w:w="2268" w:type="dxa"/>
            <w:shd w:val="clear" w:color="auto" w:fill="FFFFFF" w:themeFill="background1"/>
            <w:noWrap/>
            <w:tcMar>
              <w:top w:w="24" w:type="dxa"/>
              <w:left w:w="72" w:type="dxa"/>
              <w:bottom w:w="24" w:type="dxa"/>
              <w:right w:w="72" w:type="dxa"/>
            </w:tcMar>
          </w:tcPr>
          <w:p w:rsidR="00972796" w:rsidRPr="00213EF3" w:rsidRDefault="00972796" w:rsidP="00972796">
            <w:pPr>
              <w:spacing w:line="360" w:lineRule="auto"/>
              <w:jc w:val="center"/>
            </w:pPr>
            <w:r w:rsidRPr="00213EF3">
              <w:t>BHYT</w:t>
            </w:r>
          </w:p>
        </w:tc>
        <w:tc>
          <w:tcPr>
            <w:tcW w:w="1559" w:type="dxa"/>
            <w:shd w:val="clear" w:color="auto" w:fill="FFFFFF"/>
            <w:noWrap/>
            <w:tcMar>
              <w:top w:w="24" w:type="dxa"/>
              <w:left w:w="72" w:type="dxa"/>
              <w:bottom w:w="24" w:type="dxa"/>
              <w:right w:w="72" w:type="dxa"/>
            </w:tcMar>
          </w:tcPr>
          <w:p w:rsidR="00972796" w:rsidRPr="00213EF3" w:rsidRDefault="00972796" w:rsidP="00972796">
            <w:pPr>
              <w:spacing w:line="360" w:lineRule="auto"/>
              <w:jc w:val="center"/>
            </w:pPr>
            <w:r w:rsidRPr="00213EF3">
              <w:t>Char(15)</w:t>
            </w:r>
          </w:p>
        </w:tc>
        <w:tc>
          <w:tcPr>
            <w:tcW w:w="1418" w:type="dxa"/>
            <w:shd w:val="clear" w:color="auto" w:fill="FFFFFF"/>
            <w:tcMar>
              <w:top w:w="24" w:type="dxa"/>
              <w:left w:w="72" w:type="dxa"/>
              <w:bottom w:w="24" w:type="dxa"/>
              <w:right w:w="72" w:type="dxa"/>
            </w:tcMar>
          </w:tcPr>
          <w:p w:rsidR="00972796" w:rsidRPr="00213EF3" w:rsidRDefault="00972796" w:rsidP="00972796">
            <w:pPr>
              <w:spacing w:line="360" w:lineRule="auto"/>
              <w:jc w:val="center"/>
            </w:pPr>
          </w:p>
        </w:tc>
        <w:tc>
          <w:tcPr>
            <w:tcW w:w="992" w:type="dxa"/>
            <w:shd w:val="clear" w:color="auto" w:fill="FFFFFF"/>
            <w:tcMar>
              <w:top w:w="24" w:type="dxa"/>
              <w:left w:w="72" w:type="dxa"/>
              <w:bottom w:w="24" w:type="dxa"/>
              <w:right w:w="72" w:type="dxa"/>
            </w:tcMar>
          </w:tcPr>
          <w:p w:rsidR="00972796" w:rsidRPr="00213EF3" w:rsidRDefault="00972796" w:rsidP="00972796">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tcPr>
          <w:p w:rsidR="00972796" w:rsidRPr="00213EF3" w:rsidRDefault="00972796" w:rsidP="00972796">
            <w:pPr>
              <w:spacing w:line="360" w:lineRule="auto"/>
              <w:jc w:val="center"/>
            </w:pPr>
          </w:p>
        </w:tc>
      </w:tr>
      <w:tr w:rsidR="00F576E5" w:rsidRPr="00213EF3" w:rsidTr="00F576E5">
        <w:tc>
          <w:tcPr>
            <w:tcW w:w="694" w:type="dxa"/>
            <w:tcBorders>
              <w:left w:val="nil"/>
            </w:tcBorders>
            <w:shd w:val="clear" w:color="auto" w:fill="FFFFFF"/>
            <w:tcMar>
              <w:top w:w="24" w:type="dxa"/>
              <w:left w:w="72" w:type="dxa"/>
              <w:bottom w:w="24" w:type="dxa"/>
              <w:right w:w="240" w:type="dxa"/>
            </w:tcMar>
            <w:hideMark/>
          </w:tcPr>
          <w:p w:rsidR="00F576E5" w:rsidRPr="00213EF3" w:rsidRDefault="00DC0565" w:rsidP="00213EF3">
            <w:pPr>
              <w:spacing w:line="360" w:lineRule="auto"/>
              <w:jc w:val="center"/>
            </w:pPr>
            <w:r>
              <w:t>4</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NBENHNHAN</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DC0565" w:rsidP="00213EF3">
            <w:pPr>
              <w:spacing w:line="360" w:lineRule="auto"/>
              <w:jc w:val="center"/>
            </w:pPr>
            <w:r>
              <w:t>5</w:t>
            </w:r>
          </w:p>
        </w:tc>
        <w:tc>
          <w:tcPr>
            <w:tcW w:w="2268" w:type="dxa"/>
            <w:tcBorders>
              <w:bottom w:val="single" w:sz="2" w:space="0" w:color="auto"/>
            </w:tcBorders>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IEUSU</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DC0565" w:rsidP="00213EF3">
            <w:pPr>
              <w:spacing w:line="360" w:lineRule="auto"/>
              <w:jc w:val="center"/>
            </w:pPr>
            <w:r>
              <w:t>6</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NGAY</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date</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b w:val="0"/>
          <w:i/>
          <w:sz w:val="26"/>
          <w:lang w:val="en-US"/>
        </w:rPr>
      </w:pPr>
    </w:p>
    <w:p w:rsidR="00F576E5" w:rsidRPr="00213EF3" w:rsidRDefault="00F576E5" w:rsidP="00213EF3">
      <w:pPr>
        <w:pStyle w:val="DA1"/>
        <w:jc w:val="left"/>
        <w:rPr>
          <w:sz w:val="26"/>
          <w:lang w:val="en-US"/>
        </w:rPr>
      </w:pPr>
    </w:p>
    <w:p w:rsidR="001B1D02" w:rsidRPr="00213EF3" w:rsidRDefault="001B1D02"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lastRenderedPageBreak/>
        <w:t xml:space="preserve">3.3.6 Bảng </w:t>
      </w:r>
      <w:r w:rsidR="00D761EA">
        <w:rPr>
          <w:sz w:val="26"/>
        </w:rPr>
        <w:t>l</w:t>
      </w:r>
      <w:r w:rsidRPr="00213EF3">
        <w:rPr>
          <w:sz w:val="26"/>
        </w:rPr>
        <w:t>ưu trữ thông Thuốc</w:t>
      </w:r>
    </w:p>
    <w:p w:rsidR="00F576E5" w:rsidRPr="00213EF3" w:rsidRDefault="00F576E5" w:rsidP="00213EF3">
      <w:pPr>
        <w:pStyle w:val="DA1"/>
        <w:ind w:firstLine="720"/>
        <w:jc w:val="left"/>
        <w:rPr>
          <w:b w:val="0"/>
          <w:sz w:val="26"/>
          <w:lang w:val="en-US"/>
        </w:rPr>
      </w:pPr>
      <w:r w:rsidRPr="00213EF3">
        <w:rPr>
          <w:b w:val="0"/>
          <w:sz w:val="26"/>
          <w:lang w:val="en-US"/>
        </w:rPr>
        <w:t>Tên Bảng: THUOC</w:t>
      </w:r>
    </w:p>
    <w:p w:rsidR="00F576E5" w:rsidRPr="00213EF3" w:rsidRDefault="00F576E5" w:rsidP="00213EF3">
      <w:pPr>
        <w:pStyle w:val="Caption"/>
        <w:shd w:val="clear" w:color="auto" w:fill="FFFFFF" w:themeFill="background1"/>
        <w:spacing w:line="360" w:lineRule="auto"/>
        <w:ind w:firstLine="720"/>
        <w:rPr>
          <w:b w:val="0"/>
          <w:sz w:val="26"/>
          <w:szCs w:val="26"/>
        </w:rPr>
      </w:pPr>
      <w:r w:rsidRPr="00213EF3">
        <w:rPr>
          <w:b w:val="0"/>
          <w:sz w:val="26"/>
          <w:szCs w:val="26"/>
        </w:rPr>
        <w:t>Mô tả: Bảng lưu trữ thông tin thuốc lưu thông tin thuốc dựa vào id thuốc, tên thuốc, thành, phần thuốc và chống chỉ định thuốc.</w:t>
      </w:r>
    </w:p>
    <w:p w:rsidR="00F576E5" w:rsidRPr="00213EF3" w:rsidRDefault="00F576E5" w:rsidP="00213EF3">
      <w:pPr>
        <w:pStyle w:val="Caption"/>
        <w:spacing w:line="360" w:lineRule="auto"/>
        <w:jc w:val="center"/>
        <w:rPr>
          <w:b w:val="0"/>
          <w:sz w:val="26"/>
          <w:szCs w:val="26"/>
        </w:rPr>
      </w:pPr>
      <w:bookmarkStart w:id="178" w:name="_Toc9339422"/>
      <w:bookmarkStart w:id="179" w:name="_Toc13487093"/>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7</w:t>
      </w:r>
      <w:r w:rsidRPr="00213EF3">
        <w:rPr>
          <w:b w:val="0"/>
          <w:sz w:val="26"/>
          <w:szCs w:val="26"/>
        </w:rPr>
        <w:fldChar w:fldCharType="end"/>
      </w:r>
      <w:r w:rsidRPr="00213EF3">
        <w:rPr>
          <w:b w:val="0"/>
          <w:sz w:val="26"/>
          <w:szCs w:val="26"/>
        </w:rPr>
        <w:t>: THUOC</w:t>
      </w:r>
      <w:bookmarkEnd w:id="178"/>
      <w:bookmarkEnd w:id="179"/>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708"/>
        <w:gridCol w:w="1560"/>
        <w:gridCol w:w="1275"/>
        <w:gridCol w:w="993"/>
        <w:gridCol w:w="552"/>
      </w:tblGrid>
      <w:tr w:rsidR="00F576E5" w:rsidRPr="00213EF3" w:rsidTr="00F576E5">
        <w:trPr>
          <w:trHeight w:val="92"/>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70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60"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275"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3"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552"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70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THUOC</w:t>
            </w:r>
          </w:p>
        </w:tc>
        <w:tc>
          <w:tcPr>
            <w:tcW w:w="1560"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00)</w:t>
            </w:r>
          </w:p>
        </w:tc>
        <w:tc>
          <w:tcPr>
            <w:tcW w:w="1275"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3"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70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THUOC</w:t>
            </w:r>
          </w:p>
        </w:tc>
        <w:tc>
          <w:tcPr>
            <w:tcW w:w="1560"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25)</w:t>
            </w:r>
          </w:p>
        </w:tc>
        <w:tc>
          <w:tcPr>
            <w:tcW w:w="1275"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70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HANHPHANTHUOC</w:t>
            </w:r>
          </w:p>
        </w:tc>
        <w:tc>
          <w:tcPr>
            <w:tcW w:w="1560"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25)</w:t>
            </w:r>
          </w:p>
        </w:tc>
        <w:tc>
          <w:tcPr>
            <w:tcW w:w="1275"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70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ONGCHIDINH</w:t>
            </w:r>
          </w:p>
        </w:tc>
        <w:tc>
          <w:tcPr>
            <w:tcW w:w="1560"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25)</w:t>
            </w:r>
          </w:p>
        </w:tc>
        <w:tc>
          <w:tcPr>
            <w:tcW w:w="1275"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t xml:space="preserve">3.3.6 Bảng </w:t>
      </w:r>
      <w:r w:rsidR="00D761EA">
        <w:rPr>
          <w:sz w:val="26"/>
        </w:rPr>
        <w:t>l</w:t>
      </w:r>
      <w:r w:rsidRPr="00213EF3">
        <w:rPr>
          <w:sz w:val="26"/>
        </w:rPr>
        <w:t>ưu trữ thông khoa</w:t>
      </w:r>
    </w:p>
    <w:p w:rsidR="00F576E5" w:rsidRPr="00213EF3" w:rsidRDefault="00F576E5" w:rsidP="00213EF3">
      <w:pPr>
        <w:pStyle w:val="DA1"/>
        <w:ind w:firstLine="720"/>
        <w:jc w:val="left"/>
        <w:rPr>
          <w:b w:val="0"/>
          <w:sz w:val="26"/>
          <w:lang w:val="en-US"/>
        </w:rPr>
      </w:pPr>
      <w:r w:rsidRPr="00213EF3">
        <w:rPr>
          <w:b w:val="0"/>
          <w:sz w:val="26"/>
          <w:lang w:val="en-US"/>
        </w:rPr>
        <w:t>Tên Bảng: KHOA</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khoa lưu thông tin các khoa trong bệnh viện dựa vào id khoa, tên khoa và chức năng của từng khoa.</w:t>
      </w:r>
      <w:bookmarkStart w:id="180" w:name="_Toc9339423"/>
    </w:p>
    <w:p w:rsidR="00F576E5" w:rsidRPr="00213EF3" w:rsidRDefault="00F576E5" w:rsidP="00213EF3">
      <w:pPr>
        <w:pStyle w:val="Caption"/>
        <w:spacing w:line="360" w:lineRule="auto"/>
        <w:jc w:val="center"/>
        <w:rPr>
          <w:b w:val="0"/>
          <w:sz w:val="26"/>
          <w:szCs w:val="26"/>
        </w:rPr>
      </w:pPr>
      <w:bookmarkStart w:id="181" w:name="_Toc13487094"/>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8</w:t>
      </w:r>
      <w:r w:rsidRPr="00213EF3">
        <w:rPr>
          <w:b w:val="0"/>
          <w:sz w:val="26"/>
          <w:szCs w:val="26"/>
        </w:rPr>
        <w:fldChar w:fldCharType="end"/>
      </w:r>
      <w:r w:rsidRPr="00213EF3">
        <w:rPr>
          <w:b w:val="0"/>
          <w:sz w:val="26"/>
          <w:szCs w:val="26"/>
        </w:rPr>
        <w:t>: KHOA</w:t>
      </w:r>
      <w:bookmarkEnd w:id="180"/>
      <w:bookmarkEnd w:id="181"/>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_KHOA</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0)</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KHOA</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UCNANG</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r w:rsidRPr="00213EF3">
        <w:rPr>
          <w:sz w:val="26"/>
          <w:lang w:val="en-US"/>
        </w:rPr>
        <w:lastRenderedPageBreak/>
        <w:t xml:space="preserve">3.3.6 Bảng </w:t>
      </w:r>
      <w:r w:rsidR="00D761EA">
        <w:rPr>
          <w:sz w:val="26"/>
        </w:rPr>
        <w:t>l</w:t>
      </w:r>
      <w:r w:rsidRPr="00213EF3">
        <w:rPr>
          <w:sz w:val="26"/>
        </w:rPr>
        <w:t>ưu trữ thông hồ sơ bệnh nhân</w:t>
      </w:r>
    </w:p>
    <w:p w:rsidR="00F576E5" w:rsidRPr="00213EF3" w:rsidRDefault="00F576E5" w:rsidP="00213EF3">
      <w:pPr>
        <w:pStyle w:val="DA1"/>
        <w:ind w:firstLine="720"/>
        <w:jc w:val="left"/>
        <w:rPr>
          <w:b w:val="0"/>
          <w:sz w:val="26"/>
          <w:lang w:val="en-US"/>
        </w:rPr>
      </w:pPr>
      <w:r w:rsidRPr="00213EF3">
        <w:rPr>
          <w:b w:val="0"/>
          <w:sz w:val="26"/>
          <w:lang w:val="en-US"/>
        </w:rPr>
        <w:t>Tên Bảng: HOSOBENHNHAN</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bênh nhận lưu trữ tất cả thông tin bệnh án của từng bệnh nhân dựa vào mã hồ sơ, tên bệnh nhân, tên bệnh, tình trạng bệnh, chứng minh nhân dân, bảo hiểm y tế, tên bác sĩ, tên thuốc và thời gian tạo ra hồ sơ bệnh án.</w:t>
      </w:r>
    </w:p>
    <w:p w:rsidR="00F576E5" w:rsidRPr="00213EF3" w:rsidRDefault="00F576E5" w:rsidP="00213EF3">
      <w:pPr>
        <w:pStyle w:val="Caption"/>
        <w:spacing w:line="360" w:lineRule="auto"/>
        <w:jc w:val="center"/>
        <w:rPr>
          <w:b w:val="0"/>
          <w:sz w:val="26"/>
          <w:szCs w:val="26"/>
        </w:rPr>
      </w:pPr>
      <w:bookmarkStart w:id="182" w:name="_Toc9339424"/>
      <w:bookmarkStart w:id="183" w:name="_Toc13487095"/>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19</w:t>
      </w:r>
      <w:r w:rsidRPr="00213EF3">
        <w:rPr>
          <w:b w:val="0"/>
          <w:sz w:val="26"/>
          <w:szCs w:val="26"/>
        </w:rPr>
        <w:fldChar w:fldCharType="end"/>
      </w:r>
      <w:r w:rsidRPr="00213EF3">
        <w:rPr>
          <w:b w:val="0"/>
          <w:sz w:val="26"/>
          <w:szCs w:val="26"/>
        </w:rPr>
        <w:t>: HOSOBENHNHAN</w:t>
      </w:r>
      <w:bookmarkEnd w:id="182"/>
      <w:bookmarkEnd w:id="183"/>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425"/>
        <w:gridCol w:w="1559"/>
        <w:gridCol w:w="1276"/>
        <w:gridCol w:w="977"/>
        <w:gridCol w:w="851"/>
      </w:tblGrid>
      <w:tr w:rsidR="00F576E5" w:rsidRPr="00213EF3" w:rsidTr="00F576E5">
        <w:trPr>
          <w:trHeight w:val="443"/>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425"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276"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77"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425"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MAHOSO</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276"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77"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425"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BENHNHAN</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276"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425"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NBENH</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00)</w:t>
            </w:r>
          </w:p>
        </w:tc>
        <w:tc>
          <w:tcPr>
            <w:tcW w:w="1276"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425"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INHTRANGBENH</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00)</w:t>
            </w:r>
          </w:p>
        </w:tc>
        <w:tc>
          <w:tcPr>
            <w:tcW w:w="1276"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5</w:t>
            </w:r>
          </w:p>
        </w:tc>
        <w:tc>
          <w:tcPr>
            <w:tcW w:w="2425"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MND</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5)</w:t>
            </w:r>
          </w:p>
        </w:tc>
        <w:tc>
          <w:tcPr>
            <w:tcW w:w="1276"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6</w:t>
            </w:r>
          </w:p>
        </w:tc>
        <w:tc>
          <w:tcPr>
            <w:tcW w:w="2425"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BHYT</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5)</w:t>
            </w:r>
          </w:p>
        </w:tc>
        <w:tc>
          <w:tcPr>
            <w:tcW w:w="1276"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7</w:t>
            </w:r>
          </w:p>
        </w:tc>
        <w:tc>
          <w:tcPr>
            <w:tcW w:w="2425"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NTHUOC</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276"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8</w:t>
            </w:r>
          </w:p>
        </w:tc>
        <w:tc>
          <w:tcPr>
            <w:tcW w:w="2425" w:type="dxa"/>
            <w:tcBorders>
              <w:bottom w:val="single" w:sz="2" w:space="0" w:color="auto"/>
            </w:tcBorders>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BACSI</w:t>
            </w:r>
          </w:p>
        </w:tc>
        <w:tc>
          <w:tcPr>
            <w:tcW w:w="1559" w:type="dxa"/>
            <w:tcBorders>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276" w:type="dxa"/>
            <w:tcBorders>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tcBorders>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9</w:t>
            </w:r>
          </w:p>
        </w:tc>
        <w:tc>
          <w:tcPr>
            <w:tcW w:w="2425"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HOIGIAN</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date</w:t>
            </w:r>
          </w:p>
        </w:tc>
        <w:tc>
          <w:tcPr>
            <w:tcW w:w="1276"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77"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p>
    <w:p w:rsidR="001F25A3" w:rsidRPr="00213EF3" w:rsidRDefault="001F25A3" w:rsidP="00213EF3">
      <w:pPr>
        <w:pStyle w:val="DA1"/>
        <w:jc w:val="left"/>
        <w:rPr>
          <w:sz w:val="26"/>
          <w:lang w:val="en-US"/>
        </w:rPr>
      </w:pPr>
    </w:p>
    <w:p w:rsidR="00CC5B97" w:rsidRPr="00213EF3" w:rsidRDefault="00CC5B97"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lastRenderedPageBreak/>
        <w:t xml:space="preserve">3.3.6 Bảng </w:t>
      </w:r>
      <w:r w:rsidR="00D761EA">
        <w:rPr>
          <w:sz w:val="26"/>
        </w:rPr>
        <w:t>l</w:t>
      </w:r>
      <w:r w:rsidRPr="00213EF3">
        <w:rPr>
          <w:sz w:val="26"/>
        </w:rPr>
        <w:t xml:space="preserve">ưu trữ thông </w:t>
      </w:r>
      <w:r w:rsidRPr="00213EF3">
        <w:rPr>
          <w:sz w:val="26"/>
          <w:lang w:val="en-US"/>
        </w:rPr>
        <w:t xml:space="preserve">chi tiết </w:t>
      </w:r>
      <w:r w:rsidRPr="00213EF3">
        <w:rPr>
          <w:sz w:val="26"/>
        </w:rPr>
        <w:t>thuốc</w:t>
      </w:r>
    </w:p>
    <w:p w:rsidR="00F576E5" w:rsidRPr="00213EF3" w:rsidRDefault="00F576E5" w:rsidP="00213EF3">
      <w:pPr>
        <w:pStyle w:val="DA1"/>
        <w:ind w:firstLine="720"/>
        <w:jc w:val="left"/>
        <w:rPr>
          <w:b w:val="0"/>
          <w:sz w:val="26"/>
          <w:lang w:val="en-US"/>
        </w:rPr>
      </w:pPr>
      <w:r w:rsidRPr="00213EF3">
        <w:rPr>
          <w:b w:val="0"/>
          <w:sz w:val="26"/>
          <w:lang w:val="en-US"/>
        </w:rPr>
        <w:t>Tên Bảng: CHITIETTHUOC</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chi tiết thuốc lưu trữ thông tin chi tiết từng loại thuốc khác nhau, dựa vào id thuốc, bảo hiểm y tế, tên thuốc, liều lượng,ghi chú, thành phần thuốc.</w:t>
      </w:r>
    </w:p>
    <w:p w:rsidR="00F576E5" w:rsidRPr="00213EF3" w:rsidRDefault="00F576E5" w:rsidP="00213EF3">
      <w:pPr>
        <w:pStyle w:val="Caption"/>
        <w:spacing w:line="360" w:lineRule="auto"/>
        <w:jc w:val="center"/>
        <w:rPr>
          <w:b w:val="0"/>
          <w:sz w:val="26"/>
          <w:szCs w:val="26"/>
        </w:rPr>
      </w:pPr>
      <w:bookmarkStart w:id="184" w:name="_Toc9339425"/>
      <w:bookmarkStart w:id="185" w:name="_Toc13487096"/>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0</w:t>
      </w:r>
      <w:r w:rsidRPr="00213EF3">
        <w:rPr>
          <w:b w:val="0"/>
          <w:sz w:val="26"/>
          <w:szCs w:val="26"/>
        </w:rPr>
        <w:fldChar w:fldCharType="end"/>
      </w:r>
      <w:r w:rsidRPr="00213EF3">
        <w:rPr>
          <w:b w:val="0"/>
          <w:sz w:val="26"/>
          <w:szCs w:val="26"/>
        </w:rPr>
        <w:t>: CHITIETTHUOC</w:t>
      </w:r>
      <w:bookmarkEnd w:id="184"/>
      <w:bookmarkEnd w:id="185"/>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THUOC</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00)</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BHYT</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5)</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NTHUOC</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255)</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LIEULUONG</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5</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GHICHU</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spacing w:line="360" w:lineRule="auto"/>
        <w:rPr>
          <w:i/>
        </w:rPr>
      </w:pPr>
    </w:p>
    <w:p w:rsidR="00F576E5" w:rsidRPr="00213EF3" w:rsidRDefault="00F576E5" w:rsidP="00213EF3">
      <w:pPr>
        <w:pStyle w:val="DA1"/>
        <w:jc w:val="left"/>
        <w:rPr>
          <w:sz w:val="26"/>
          <w:lang w:val="en-US"/>
        </w:rPr>
      </w:pPr>
      <w:r w:rsidRPr="00213EF3">
        <w:rPr>
          <w:sz w:val="26"/>
          <w:lang w:val="en-US"/>
        </w:rPr>
        <w:t xml:space="preserve">3.3.6 Bảng </w:t>
      </w:r>
      <w:r w:rsidR="00D761EA">
        <w:rPr>
          <w:sz w:val="26"/>
        </w:rPr>
        <w:t>l</w:t>
      </w:r>
      <w:r w:rsidRPr="00213EF3">
        <w:rPr>
          <w:sz w:val="26"/>
        </w:rPr>
        <w:t>ưu trữ thông bệnh</w:t>
      </w:r>
    </w:p>
    <w:p w:rsidR="00F576E5" w:rsidRPr="00213EF3" w:rsidRDefault="00F576E5" w:rsidP="00213EF3">
      <w:pPr>
        <w:pStyle w:val="DA1"/>
        <w:ind w:firstLine="720"/>
        <w:jc w:val="left"/>
        <w:rPr>
          <w:b w:val="0"/>
          <w:sz w:val="26"/>
          <w:lang w:val="en-US"/>
        </w:rPr>
      </w:pPr>
      <w:r w:rsidRPr="00213EF3">
        <w:rPr>
          <w:b w:val="0"/>
          <w:sz w:val="26"/>
          <w:lang w:val="en-US"/>
        </w:rPr>
        <w:t>Tên Bảng: BENH</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bệnh lưu trữ thông tin các loại bệnh dựa vào id bệnh, chi tiết tiết bệnh và tên bệnh</w:t>
      </w:r>
    </w:p>
    <w:p w:rsidR="00F576E5" w:rsidRPr="00213EF3" w:rsidRDefault="00F576E5" w:rsidP="00213EF3">
      <w:pPr>
        <w:pStyle w:val="Caption"/>
        <w:spacing w:line="360" w:lineRule="auto"/>
        <w:jc w:val="center"/>
        <w:rPr>
          <w:b w:val="0"/>
          <w:sz w:val="26"/>
          <w:szCs w:val="26"/>
        </w:rPr>
      </w:pPr>
      <w:bookmarkStart w:id="186" w:name="_Toc9339426"/>
      <w:bookmarkStart w:id="187" w:name="_Toc13487097"/>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1</w:t>
      </w:r>
      <w:r w:rsidRPr="00213EF3">
        <w:rPr>
          <w:b w:val="0"/>
          <w:sz w:val="26"/>
          <w:szCs w:val="26"/>
        </w:rPr>
        <w:fldChar w:fldCharType="end"/>
      </w:r>
      <w:r w:rsidRPr="00213EF3">
        <w:rPr>
          <w:b w:val="0"/>
          <w:sz w:val="26"/>
          <w:szCs w:val="26"/>
        </w:rPr>
        <w:t>: BENH</w:t>
      </w:r>
      <w:bookmarkEnd w:id="186"/>
      <w:bookmarkEnd w:id="187"/>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BENH</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00)</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TENBENH</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10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1B1D02">
        <w:trPr>
          <w:trHeight w:val="284"/>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lastRenderedPageBreak/>
              <w:t>3</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CHITIETBENH</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Có</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t xml:space="preserve">3.3.6 Bảng </w:t>
      </w:r>
      <w:r w:rsidR="00D761EA">
        <w:rPr>
          <w:sz w:val="26"/>
        </w:rPr>
        <w:t>l</w:t>
      </w:r>
      <w:r w:rsidRPr="00213EF3">
        <w:rPr>
          <w:sz w:val="26"/>
        </w:rPr>
        <w:t xml:space="preserve">ưu trữ thông </w:t>
      </w:r>
      <w:r w:rsidRPr="00213EF3">
        <w:rPr>
          <w:sz w:val="26"/>
          <w:lang w:val="en-US"/>
        </w:rPr>
        <w:t>khám bệnh</w:t>
      </w:r>
    </w:p>
    <w:p w:rsidR="00F576E5" w:rsidRPr="00213EF3" w:rsidRDefault="00F576E5" w:rsidP="00213EF3">
      <w:pPr>
        <w:pStyle w:val="DA1"/>
        <w:ind w:firstLine="720"/>
        <w:jc w:val="left"/>
        <w:rPr>
          <w:b w:val="0"/>
          <w:sz w:val="26"/>
          <w:lang w:val="en-US"/>
        </w:rPr>
      </w:pPr>
      <w:r w:rsidRPr="00213EF3">
        <w:rPr>
          <w:b w:val="0"/>
          <w:sz w:val="26"/>
          <w:lang w:val="en-US"/>
        </w:rPr>
        <w:t>Tên Bảng: KHAMBENH</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khám bệnh lưu trữ thông tin id đợt khám, mã bênh nhân, hệ thống chẩn đoán, bác sĩ chẩn đoán, ghi chú chẩn đoán bệnh của bác sĩ, ngày khám và tên triệu chứng.</w:t>
      </w:r>
    </w:p>
    <w:p w:rsidR="00F576E5" w:rsidRPr="00213EF3" w:rsidRDefault="00F576E5" w:rsidP="00213EF3">
      <w:pPr>
        <w:pStyle w:val="Caption"/>
        <w:spacing w:line="360" w:lineRule="auto"/>
        <w:jc w:val="center"/>
        <w:rPr>
          <w:b w:val="0"/>
          <w:sz w:val="26"/>
          <w:szCs w:val="26"/>
        </w:rPr>
      </w:pPr>
      <w:bookmarkStart w:id="188" w:name="_Toc13487098"/>
      <w:r w:rsidRPr="00213EF3">
        <w:rPr>
          <w:b w:val="0"/>
          <w:sz w:val="26"/>
          <w:szCs w:val="26"/>
        </w:rPr>
        <w:t>Bảng 3.</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2</w:t>
      </w:r>
      <w:r w:rsidRPr="00213EF3">
        <w:rPr>
          <w:b w:val="0"/>
          <w:sz w:val="26"/>
          <w:szCs w:val="26"/>
        </w:rPr>
        <w:fldChar w:fldCharType="end"/>
      </w:r>
      <w:r w:rsidRPr="00213EF3">
        <w:rPr>
          <w:b w:val="0"/>
          <w:sz w:val="26"/>
          <w:szCs w:val="26"/>
        </w:rPr>
        <w:t>: KHAMBENH</w:t>
      </w:r>
      <w:bookmarkEnd w:id="188"/>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992"/>
        <w:gridCol w:w="1559"/>
        <w:gridCol w:w="992"/>
        <w:gridCol w:w="993"/>
        <w:gridCol w:w="552"/>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3"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552"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992"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DDOTKHAM</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c>
          <w:tcPr>
            <w:tcW w:w="993"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992"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MABENHNHAN</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992"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992"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HETHONGCHANDOAN</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992"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pPr>
          </w:p>
        </w:tc>
      </w:tr>
      <w:tr w:rsidR="00F576E5" w:rsidRPr="00213EF3" w:rsidTr="00F576E5">
        <w:trPr>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992" w:type="dxa"/>
            <w:tcBorders>
              <w:top w:val="single" w:sz="2" w:space="0" w:color="auto"/>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BACSICHANDOAN</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992" w:type="dxa"/>
            <w:tcBorders>
              <w:top w:val="single" w:sz="2" w:space="0" w:color="auto"/>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tcBorders>
              <w:top w:val="single" w:sz="2" w:space="0" w:color="auto"/>
              <w:bottom w:val="single" w:sz="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552" w:type="dxa"/>
            <w:tcBorders>
              <w:top w:val="single" w:sz="2" w:space="0" w:color="auto"/>
              <w:bottom w:val="single" w:sz="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tcPr>
          <w:p w:rsidR="00F576E5" w:rsidRPr="00213EF3" w:rsidRDefault="00F576E5" w:rsidP="00213EF3">
            <w:pPr>
              <w:spacing w:line="360" w:lineRule="auto"/>
              <w:jc w:val="center"/>
            </w:pPr>
            <w:r w:rsidRPr="00213EF3">
              <w:t>5</w:t>
            </w:r>
          </w:p>
        </w:tc>
        <w:tc>
          <w:tcPr>
            <w:tcW w:w="2992" w:type="dxa"/>
            <w:tcBorders>
              <w:top w:val="single" w:sz="2" w:space="0" w:color="auto"/>
              <w:bottom w:val="single" w:sz="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GHICHUBACSI</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Text</w:t>
            </w:r>
          </w:p>
        </w:tc>
        <w:tc>
          <w:tcPr>
            <w:tcW w:w="992" w:type="dxa"/>
            <w:tcBorders>
              <w:top w:val="single" w:sz="2" w:space="0" w:color="auto"/>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tcBorders>
              <w:top w:val="single" w:sz="2" w:space="0" w:color="auto"/>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r w:rsidRPr="00213EF3">
              <w:t>Không</w:t>
            </w:r>
          </w:p>
        </w:tc>
        <w:tc>
          <w:tcPr>
            <w:tcW w:w="552" w:type="dxa"/>
            <w:tcBorders>
              <w:top w:val="single" w:sz="2" w:space="0" w:color="auto"/>
              <w:bottom w:val="single" w:sz="2" w:space="0" w:color="auto"/>
              <w:right w:val="nil"/>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2" w:space="0" w:color="auto"/>
            </w:tcBorders>
            <w:shd w:val="clear" w:color="auto" w:fill="FFFFFF"/>
            <w:tcMar>
              <w:top w:w="24" w:type="dxa"/>
              <w:left w:w="72" w:type="dxa"/>
              <w:bottom w:w="24" w:type="dxa"/>
              <w:right w:w="240" w:type="dxa"/>
            </w:tcMar>
          </w:tcPr>
          <w:p w:rsidR="00F576E5" w:rsidRPr="00213EF3" w:rsidRDefault="00F576E5" w:rsidP="00213EF3">
            <w:pPr>
              <w:spacing w:line="360" w:lineRule="auto"/>
              <w:jc w:val="center"/>
            </w:pPr>
            <w:r w:rsidRPr="00213EF3">
              <w:t>6</w:t>
            </w:r>
          </w:p>
        </w:tc>
        <w:tc>
          <w:tcPr>
            <w:tcW w:w="2992" w:type="dxa"/>
            <w:tcBorders>
              <w:top w:val="single" w:sz="2" w:space="0" w:color="auto"/>
              <w:bottom w:val="single" w:sz="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NGAY KHAM</w:t>
            </w:r>
          </w:p>
        </w:tc>
        <w:tc>
          <w:tcPr>
            <w:tcW w:w="1559" w:type="dxa"/>
            <w:tcBorders>
              <w:top w:val="single" w:sz="2" w:space="0" w:color="auto"/>
              <w:bottom w:val="single" w:sz="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Date</w:t>
            </w:r>
          </w:p>
        </w:tc>
        <w:tc>
          <w:tcPr>
            <w:tcW w:w="992" w:type="dxa"/>
            <w:tcBorders>
              <w:top w:val="single" w:sz="2" w:space="0" w:color="auto"/>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tcBorders>
              <w:top w:val="single" w:sz="2" w:space="0" w:color="auto"/>
              <w:bottom w:val="single" w:sz="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r w:rsidRPr="00213EF3">
              <w:t>Không</w:t>
            </w:r>
          </w:p>
        </w:tc>
        <w:tc>
          <w:tcPr>
            <w:tcW w:w="552" w:type="dxa"/>
            <w:tcBorders>
              <w:top w:val="single" w:sz="2" w:space="0" w:color="auto"/>
              <w:bottom w:val="single" w:sz="2" w:space="0" w:color="auto"/>
              <w:right w:val="nil"/>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tcPr>
          <w:p w:rsidR="00F576E5" w:rsidRPr="00213EF3" w:rsidRDefault="00F576E5" w:rsidP="00213EF3">
            <w:pPr>
              <w:spacing w:line="360" w:lineRule="auto"/>
              <w:jc w:val="center"/>
            </w:pPr>
            <w:r w:rsidRPr="00213EF3">
              <w:t>7</w:t>
            </w:r>
          </w:p>
        </w:tc>
        <w:tc>
          <w:tcPr>
            <w:tcW w:w="2992" w:type="dxa"/>
            <w:tcBorders>
              <w:top w:val="single" w:sz="2" w:space="0" w:color="auto"/>
              <w:bottom w:val="single" w:sz="1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TENTRIEUCHUNG</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tcPr>
          <w:p w:rsidR="00F576E5" w:rsidRPr="00213EF3" w:rsidRDefault="00F576E5" w:rsidP="00213EF3">
            <w:pPr>
              <w:spacing w:line="360" w:lineRule="auto"/>
              <w:jc w:val="center"/>
            </w:pPr>
            <w:r w:rsidRPr="00213EF3">
              <w:t>Varchar(255)</w:t>
            </w: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3"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r w:rsidRPr="00213EF3">
              <w:t>Không</w:t>
            </w:r>
          </w:p>
        </w:tc>
        <w:tc>
          <w:tcPr>
            <w:tcW w:w="552" w:type="dxa"/>
            <w:tcBorders>
              <w:top w:val="single" w:sz="2" w:space="0" w:color="auto"/>
              <w:bottom w:val="single" w:sz="12" w:space="0" w:color="auto"/>
              <w:right w:val="nil"/>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r>
    </w:tbl>
    <w:p w:rsidR="00F576E5" w:rsidRPr="00213EF3" w:rsidRDefault="00F576E5" w:rsidP="00213EF3">
      <w:pPr>
        <w:pStyle w:val="DA1"/>
        <w:jc w:val="left"/>
        <w:rPr>
          <w:sz w:val="26"/>
          <w:lang w:val="en-US"/>
        </w:rPr>
      </w:pPr>
    </w:p>
    <w:p w:rsidR="006A6307" w:rsidRDefault="006A6307" w:rsidP="00213EF3">
      <w:pPr>
        <w:pStyle w:val="DA1"/>
        <w:jc w:val="left"/>
        <w:rPr>
          <w:sz w:val="26"/>
          <w:lang w:val="en-US"/>
        </w:rPr>
      </w:pPr>
    </w:p>
    <w:p w:rsidR="006A6307" w:rsidRDefault="006A6307" w:rsidP="00213EF3">
      <w:pPr>
        <w:pStyle w:val="DA1"/>
        <w:jc w:val="left"/>
        <w:rPr>
          <w:sz w:val="26"/>
          <w:lang w:val="en-US"/>
        </w:rPr>
      </w:pPr>
    </w:p>
    <w:p w:rsidR="00F576E5" w:rsidRPr="006A6307" w:rsidRDefault="00F576E5" w:rsidP="006A6307">
      <w:pPr>
        <w:pStyle w:val="DA1"/>
        <w:spacing w:line="240" w:lineRule="auto"/>
        <w:jc w:val="left"/>
        <w:rPr>
          <w:sz w:val="26"/>
          <w:lang w:val="en-US"/>
        </w:rPr>
      </w:pPr>
      <w:r w:rsidRPr="006A6307">
        <w:rPr>
          <w:sz w:val="26"/>
          <w:lang w:val="en-US"/>
        </w:rPr>
        <w:lastRenderedPageBreak/>
        <w:t xml:space="preserve">3.3.6 Bảng </w:t>
      </w:r>
      <w:r w:rsidR="00D761EA" w:rsidRPr="006A6307">
        <w:rPr>
          <w:sz w:val="26"/>
        </w:rPr>
        <w:t>l</w:t>
      </w:r>
      <w:r w:rsidRPr="006A6307">
        <w:rPr>
          <w:sz w:val="26"/>
        </w:rPr>
        <w:t>ưu trữ thông bằng cấp</w:t>
      </w:r>
    </w:p>
    <w:p w:rsidR="00F576E5" w:rsidRPr="006A6307" w:rsidRDefault="00F576E5" w:rsidP="006A6307">
      <w:pPr>
        <w:pStyle w:val="DA1"/>
        <w:spacing w:line="240" w:lineRule="auto"/>
        <w:ind w:firstLine="720"/>
        <w:jc w:val="left"/>
        <w:rPr>
          <w:b w:val="0"/>
          <w:sz w:val="26"/>
          <w:lang w:val="en-US"/>
        </w:rPr>
      </w:pPr>
      <w:r w:rsidRPr="006A6307">
        <w:rPr>
          <w:b w:val="0"/>
          <w:sz w:val="26"/>
          <w:lang w:val="en-US"/>
        </w:rPr>
        <w:t>Tên Bảng: BANGCAP</w:t>
      </w:r>
    </w:p>
    <w:p w:rsidR="001B1D02" w:rsidRPr="006A6307" w:rsidRDefault="00F576E5" w:rsidP="006A6307">
      <w:pPr>
        <w:shd w:val="clear" w:color="auto" w:fill="FFFFFF" w:themeFill="background1"/>
        <w:spacing w:before="120" w:after="120" w:line="240" w:lineRule="auto"/>
        <w:ind w:firstLine="720"/>
      </w:pPr>
      <w:r w:rsidRPr="006A6307">
        <w:t>Mô tả: Bảng lưu trữ thông tin bằng cấp lưu trữ thông tin các loại bằng cấp của các bác sĩ, dựa vào id bằng cấp, mã bác sĩ, tên bằng và tên bác sĩ</w:t>
      </w:r>
      <w:bookmarkStart w:id="189" w:name="_Toc9339427"/>
    </w:p>
    <w:p w:rsidR="00F576E5" w:rsidRPr="006A6307" w:rsidRDefault="00F576E5" w:rsidP="006A6307">
      <w:pPr>
        <w:pStyle w:val="Caption"/>
        <w:spacing w:line="360" w:lineRule="auto"/>
        <w:jc w:val="center"/>
        <w:rPr>
          <w:b w:val="0"/>
          <w:sz w:val="26"/>
          <w:szCs w:val="26"/>
        </w:rPr>
      </w:pPr>
      <w:bookmarkStart w:id="190" w:name="_Toc13487099"/>
      <w:r w:rsidRPr="006A6307">
        <w:rPr>
          <w:b w:val="0"/>
          <w:sz w:val="26"/>
          <w:szCs w:val="26"/>
        </w:rPr>
        <w:t>Bảng 3.</w:t>
      </w:r>
      <w:r w:rsidRPr="006A6307">
        <w:rPr>
          <w:b w:val="0"/>
          <w:sz w:val="26"/>
          <w:szCs w:val="26"/>
        </w:rPr>
        <w:fldChar w:fldCharType="begin"/>
      </w:r>
      <w:r w:rsidRPr="006A6307">
        <w:rPr>
          <w:b w:val="0"/>
          <w:sz w:val="26"/>
          <w:szCs w:val="26"/>
        </w:rPr>
        <w:instrText xml:space="preserve"> SEQ Bảng_3. \* ARABIC </w:instrText>
      </w:r>
      <w:r w:rsidRPr="006A6307">
        <w:rPr>
          <w:b w:val="0"/>
          <w:sz w:val="26"/>
          <w:szCs w:val="26"/>
        </w:rPr>
        <w:fldChar w:fldCharType="separate"/>
      </w:r>
      <w:r w:rsidR="0053081E">
        <w:rPr>
          <w:b w:val="0"/>
          <w:noProof/>
          <w:sz w:val="26"/>
          <w:szCs w:val="26"/>
        </w:rPr>
        <w:t>23</w:t>
      </w:r>
      <w:r w:rsidRPr="006A6307">
        <w:rPr>
          <w:b w:val="0"/>
          <w:sz w:val="26"/>
          <w:szCs w:val="26"/>
        </w:rPr>
        <w:fldChar w:fldCharType="end"/>
      </w:r>
      <w:r w:rsidRPr="006A6307">
        <w:rPr>
          <w:b w:val="0"/>
          <w:sz w:val="26"/>
          <w:szCs w:val="26"/>
        </w:rPr>
        <w:t>: BANGCAP</w:t>
      </w:r>
      <w:bookmarkEnd w:id="189"/>
      <w:bookmarkEnd w:id="190"/>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6A6307"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Khóa</w:t>
            </w:r>
          </w:p>
        </w:tc>
      </w:tr>
      <w:tr w:rsidR="00F576E5" w:rsidRPr="006A6307"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IDBANGCAP</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Int(11)</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PK</w:t>
            </w:r>
          </w:p>
        </w:tc>
      </w:tr>
      <w:tr w:rsidR="00F576E5" w:rsidRPr="006A6307"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2</w:t>
            </w:r>
          </w:p>
        </w:tc>
        <w:tc>
          <w:tcPr>
            <w:tcW w:w="2268" w:type="dxa"/>
            <w:shd w:val="clear" w:color="auto" w:fill="FFFFFF" w:themeFill="background1"/>
            <w:noWrap/>
            <w:tcMar>
              <w:top w:w="24" w:type="dxa"/>
              <w:left w:w="72" w:type="dxa"/>
              <w:bottom w:w="24" w:type="dxa"/>
              <w:right w:w="72" w:type="dxa"/>
            </w:tcMar>
            <w:hideMark/>
          </w:tcPr>
          <w:p w:rsidR="00F576E5" w:rsidRPr="006A6307" w:rsidRDefault="00F576E5" w:rsidP="006A6307">
            <w:pPr>
              <w:spacing w:line="360" w:lineRule="auto"/>
              <w:jc w:val="center"/>
            </w:pPr>
            <w:r w:rsidRPr="006A6307">
              <w:t>MABACSI</w:t>
            </w:r>
          </w:p>
        </w:tc>
        <w:tc>
          <w:tcPr>
            <w:tcW w:w="1559"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varchar(50)</w:t>
            </w:r>
          </w:p>
        </w:tc>
        <w:tc>
          <w:tcPr>
            <w:tcW w:w="1418" w:type="dxa"/>
            <w:shd w:val="clear" w:color="auto" w:fill="FFFFFF"/>
            <w:tcMar>
              <w:top w:w="24" w:type="dxa"/>
              <w:left w:w="72" w:type="dxa"/>
              <w:bottom w:w="24" w:type="dxa"/>
              <w:right w:w="72" w:type="dxa"/>
            </w:tcMar>
          </w:tcPr>
          <w:p w:rsidR="00F576E5" w:rsidRPr="006A6307" w:rsidRDefault="00F576E5" w:rsidP="006A6307">
            <w:pPr>
              <w:spacing w:line="360" w:lineRule="auto"/>
              <w:jc w:val="center"/>
            </w:pPr>
          </w:p>
        </w:tc>
        <w:tc>
          <w:tcPr>
            <w:tcW w:w="992" w:type="dxa"/>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p>
        </w:tc>
      </w:tr>
      <w:tr w:rsidR="00F576E5" w:rsidRPr="006A6307"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3</w:t>
            </w:r>
          </w:p>
        </w:tc>
        <w:tc>
          <w:tcPr>
            <w:tcW w:w="2268"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TENBACSI</w:t>
            </w:r>
          </w:p>
        </w:tc>
        <w:tc>
          <w:tcPr>
            <w:tcW w:w="1559"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varchar(50)</w:t>
            </w:r>
          </w:p>
        </w:tc>
        <w:tc>
          <w:tcPr>
            <w:tcW w:w="1418" w:type="dxa"/>
            <w:shd w:val="clear" w:color="auto" w:fill="FFFFFF"/>
            <w:tcMar>
              <w:top w:w="24" w:type="dxa"/>
              <w:left w:w="72" w:type="dxa"/>
              <w:bottom w:w="24" w:type="dxa"/>
              <w:right w:w="72" w:type="dxa"/>
            </w:tcMar>
          </w:tcPr>
          <w:p w:rsidR="00F576E5" w:rsidRPr="006A6307" w:rsidRDefault="00F576E5" w:rsidP="006A6307">
            <w:pPr>
              <w:spacing w:line="360" w:lineRule="auto"/>
              <w:jc w:val="center"/>
            </w:pPr>
          </w:p>
        </w:tc>
        <w:tc>
          <w:tcPr>
            <w:tcW w:w="992" w:type="dxa"/>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p>
        </w:tc>
      </w:tr>
      <w:tr w:rsidR="00F576E5" w:rsidRPr="006A6307"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6A6307" w:rsidRDefault="00F576E5" w:rsidP="006A6307">
            <w:pPr>
              <w:spacing w:line="240" w:lineRule="auto"/>
              <w:jc w:val="center"/>
            </w:pPr>
            <w:r w:rsidRPr="006A6307">
              <w:t>4</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6A6307" w:rsidRDefault="00F576E5" w:rsidP="006A6307">
            <w:pPr>
              <w:spacing w:line="240" w:lineRule="auto"/>
              <w:jc w:val="center"/>
            </w:pPr>
            <w:r w:rsidRPr="006A6307">
              <w:t>TENBANG</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6A6307" w:rsidRDefault="00F576E5" w:rsidP="006A6307">
            <w:pPr>
              <w:spacing w:line="240" w:lineRule="auto"/>
              <w:jc w:val="center"/>
            </w:pPr>
            <w:r w:rsidRPr="006A6307">
              <w:t>Varchar(100)</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6A6307" w:rsidRDefault="00F576E5" w:rsidP="006A6307">
            <w:pPr>
              <w:spacing w:line="24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240" w:lineRule="auto"/>
              <w:jc w:val="center"/>
            </w:pPr>
            <w:r w:rsidRPr="006A6307">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6A6307" w:rsidRDefault="00F576E5" w:rsidP="006A6307">
            <w:pPr>
              <w:spacing w:line="240" w:lineRule="auto"/>
              <w:jc w:val="center"/>
            </w:pPr>
          </w:p>
        </w:tc>
      </w:tr>
    </w:tbl>
    <w:p w:rsidR="00F576E5" w:rsidRPr="006A6307" w:rsidRDefault="00F576E5" w:rsidP="006A6307">
      <w:pPr>
        <w:pStyle w:val="DA1"/>
        <w:spacing w:line="240" w:lineRule="auto"/>
        <w:jc w:val="left"/>
        <w:rPr>
          <w:rFonts w:eastAsia="Times New Roman"/>
          <w:b w:val="0"/>
          <w:sz w:val="26"/>
          <w:lang w:val="en-US"/>
        </w:rPr>
      </w:pPr>
    </w:p>
    <w:p w:rsidR="00F576E5" w:rsidRPr="006A6307" w:rsidRDefault="00F576E5" w:rsidP="006A6307">
      <w:pPr>
        <w:pStyle w:val="DA1"/>
        <w:spacing w:line="240" w:lineRule="auto"/>
        <w:jc w:val="left"/>
        <w:rPr>
          <w:sz w:val="26"/>
          <w:lang w:val="en-US"/>
        </w:rPr>
      </w:pPr>
      <w:r w:rsidRPr="006A6307">
        <w:rPr>
          <w:sz w:val="26"/>
          <w:lang w:val="en-US"/>
        </w:rPr>
        <w:t xml:space="preserve">3.3.6 Bảng </w:t>
      </w:r>
      <w:r w:rsidR="00D761EA" w:rsidRPr="006A6307">
        <w:rPr>
          <w:sz w:val="26"/>
        </w:rPr>
        <w:t>l</w:t>
      </w:r>
      <w:r w:rsidRPr="006A6307">
        <w:rPr>
          <w:sz w:val="26"/>
        </w:rPr>
        <w:t>ưu trữ thông đăng nhập</w:t>
      </w:r>
    </w:p>
    <w:p w:rsidR="00F576E5" w:rsidRPr="006A6307" w:rsidRDefault="00F576E5" w:rsidP="006A6307">
      <w:pPr>
        <w:pStyle w:val="DA1"/>
        <w:spacing w:line="240" w:lineRule="auto"/>
        <w:ind w:firstLine="720"/>
        <w:jc w:val="left"/>
        <w:rPr>
          <w:b w:val="0"/>
          <w:sz w:val="26"/>
          <w:lang w:val="en-US"/>
        </w:rPr>
      </w:pPr>
      <w:r w:rsidRPr="006A6307">
        <w:rPr>
          <w:b w:val="0"/>
          <w:sz w:val="26"/>
          <w:lang w:val="en-US"/>
        </w:rPr>
        <w:t>Tên Bảng: DANGNHAP</w:t>
      </w:r>
    </w:p>
    <w:p w:rsidR="00F576E5" w:rsidRPr="006A6307" w:rsidRDefault="00F576E5" w:rsidP="006A6307">
      <w:pPr>
        <w:shd w:val="clear" w:color="auto" w:fill="FFFFFF" w:themeFill="background1"/>
        <w:spacing w:before="120" w:after="120" w:line="360" w:lineRule="auto"/>
        <w:ind w:firstLine="720"/>
      </w:pPr>
      <w:r w:rsidRPr="006A6307">
        <w:t>Mô tả: Bảng lưu trữ thông tin đăng nhập lưu trữ thông tin các tài khoản trong hệ thống dựa trên id người dùng, tên người dùng, mật khẩu và phân quyền đăng nhập cho từng tài khoản.</w:t>
      </w:r>
    </w:p>
    <w:p w:rsidR="00F576E5" w:rsidRPr="006A6307" w:rsidRDefault="00F576E5" w:rsidP="006A6307">
      <w:pPr>
        <w:pStyle w:val="Caption"/>
        <w:spacing w:line="360" w:lineRule="auto"/>
        <w:jc w:val="center"/>
        <w:rPr>
          <w:b w:val="0"/>
          <w:sz w:val="26"/>
          <w:szCs w:val="26"/>
        </w:rPr>
      </w:pPr>
      <w:bookmarkStart w:id="191" w:name="_Toc9339428"/>
      <w:bookmarkStart w:id="192" w:name="_Toc13487100"/>
      <w:r w:rsidRPr="006A6307">
        <w:rPr>
          <w:b w:val="0"/>
          <w:sz w:val="26"/>
          <w:szCs w:val="26"/>
        </w:rPr>
        <w:t>Bảng 3.</w:t>
      </w:r>
      <w:r w:rsidRPr="006A6307">
        <w:rPr>
          <w:b w:val="0"/>
          <w:sz w:val="26"/>
          <w:szCs w:val="26"/>
        </w:rPr>
        <w:fldChar w:fldCharType="begin"/>
      </w:r>
      <w:r w:rsidRPr="006A6307">
        <w:rPr>
          <w:b w:val="0"/>
          <w:sz w:val="26"/>
          <w:szCs w:val="26"/>
        </w:rPr>
        <w:instrText xml:space="preserve"> SEQ Bảng_3. \* ARABIC </w:instrText>
      </w:r>
      <w:r w:rsidRPr="006A6307">
        <w:rPr>
          <w:b w:val="0"/>
          <w:sz w:val="26"/>
          <w:szCs w:val="26"/>
        </w:rPr>
        <w:fldChar w:fldCharType="separate"/>
      </w:r>
      <w:r w:rsidR="0053081E">
        <w:rPr>
          <w:b w:val="0"/>
          <w:noProof/>
          <w:sz w:val="26"/>
          <w:szCs w:val="26"/>
        </w:rPr>
        <w:t>24</w:t>
      </w:r>
      <w:r w:rsidRPr="006A6307">
        <w:rPr>
          <w:b w:val="0"/>
          <w:sz w:val="26"/>
          <w:szCs w:val="26"/>
        </w:rPr>
        <w:fldChar w:fldCharType="end"/>
      </w:r>
      <w:r w:rsidRPr="006A6307">
        <w:rPr>
          <w:b w:val="0"/>
          <w:sz w:val="26"/>
          <w:szCs w:val="26"/>
        </w:rPr>
        <w:t>: DANGNHAP</w:t>
      </w:r>
      <w:bookmarkEnd w:id="191"/>
      <w:bookmarkEnd w:id="192"/>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6A6307"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rPr>
                <w:b/>
              </w:rPr>
            </w:pPr>
            <w:r w:rsidRPr="006A6307">
              <w:rPr>
                <w:b/>
              </w:rPr>
              <w:t>Khóa</w:t>
            </w:r>
          </w:p>
        </w:tc>
      </w:tr>
      <w:tr w:rsidR="00F576E5" w:rsidRPr="006A6307"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972796" w:rsidRDefault="00F576E5" w:rsidP="006A6307">
            <w:pPr>
              <w:pStyle w:val="DA1"/>
              <w:rPr>
                <w:rFonts w:eastAsiaTheme="minorEastAsia"/>
                <w:b w:val="0"/>
                <w:sz w:val="26"/>
                <w:lang w:val="en-US"/>
              </w:rPr>
            </w:pPr>
            <w:r w:rsidRPr="00972796">
              <w:rPr>
                <w:rFonts w:eastAsiaTheme="minorEastAsia"/>
                <w:b w:val="0"/>
                <w:sz w:val="26"/>
                <w:lang w:val="en-US"/>
              </w:rPr>
              <w:t>ID</w:t>
            </w:r>
            <w:r w:rsidRPr="00972796">
              <w:rPr>
                <w:rFonts w:eastAsiaTheme="minorEastAsia"/>
                <w:b w:val="0"/>
                <w:sz w:val="26"/>
                <w:lang w:val="en-US"/>
              </w:rPr>
              <w:softHyphen/>
              <w:t>_USER</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Int(11)</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PK</w:t>
            </w:r>
          </w:p>
        </w:tc>
      </w:tr>
      <w:tr w:rsidR="00F576E5" w:rsidRPr="006A6307"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2</w:t>
            </w:r>
          </w:p>
        </w:tc>
        <w:tc>
          <w:tcPr>
            <w:tcW w:w="2268" w:type="dxa"/>
            <w:shd w:val="clear" w:color="auto" w:fill="FFFFFF" w:themeFill="background1"/>
            <w:noWrap/>
            <w:tcMar>
              <w:top w:w="24" w:type="dxa"/>
              <w:left w:w="72" w:type="dxa"/>
              <w:bottom w:w="24" w:type="dxa"/>
              <w:right w:w="72" w:type="dxa"/>
            </w:tcMar>
            <w:hideMark/>
          </w:tcPr>
          <w:p w:rsidR="00F576E5" w:rsidRPr="006A6307" w:rsidRDefault="00F576E5" w:rsidP="006A6307">
            <w:pPr>
              <w:spacing w:line="360" w:lineRule="auto"/>
              <w:jc w:val="center"/>
            </w:pPr>
            <w:r w:rsidRPr="006A6307">
              <w:t>USERNAME</w:t>
            </w:r>
          </w:p>
        </w:tc>
        <w:tc>
          <w:tcPr>
            <w:tcW w:w="1559"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varchar(50)</w:t>
            </w:r>
          </w:p>
        </w:tc>
        <w:tc>
          <w:tcPr>
            <w:tcW w:w="1418" w:type="dxa"/>
            <w:shd w:val="clear" w:color="auto" w:fill="FFFFFF"/>
            <w:tcMar>
              <w:top w:w="24" w:type="dxa"/>
              <w:left w:w="72" w:type="dxa"/>
              <w:bottom w:w="24" w:type="dxa"/>
              <w:right w:w="72" w:type="dxa"/>
            </w:tcMar>
          </w:tcPr>
          <w:p w:rsidR="00F576E5" w:rsidRPr="006A6307" w:rsidRDefault="00F576E5" w:rsidP="006A6307">
            <w:pPr>
              <w:spacing w:line="360" w:lineRule="auto"/>
              <w:jc w:val="center"/>
            </w:pPr>
          </w:p>
        </w:tc>
        <w:tc>
          <w:tcPr>
            <w:tcW w:w="992" w:type="dxa"/>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p>
        </w:tc>
      </w:tr>
      <w:tr w:rsidR="00F576E5" w:rsidRPr="006A6307"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6A6307" w:rsidRDefault="00F576E5" w:rsidP="006A6307">
            <w:pPr>
              <w:spacing w:line="360" w:lineRule="auto"/>
              <w:jc w:val="center"/>
            </w:pPr>
            <w:r w:rsidRPr="006A6307">
              <w:t>3</w:t>
            </w:r>
          </w:p>
        </w:tc>
        <w:tc>
          <w:tcPr>
            <w:tcW w:w="2268"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PASS</w:t>
            </w:r>
          </w:p>
        </w:tc>
        <w:tc>
          <w:tcPr>
            <w:tcW w:w="1559" w:type="dxa"/>
            <w:shd w:val="clear" w:color="auto" w:fill="FFFFFF"/>
            <w:noWrap/>
            <w:tcMar>
              <w:top w:w="24" w:type="dxa"/>
              <w:left w:w="72" w:type="dxa"/>
              <w:bottom w:w="24" w:type="dxa"/>
              <w:right w:w="72" w:type="dxa"/>
            </w:tcMar>
            <w:hideMark/>
          </w:tcPr>
          <w:p w:rsidR="00F576E5" w:rsidRPr="006A6307" w:rsidRDefault="00F576E5" w:rsidP="006A6307">
            <w:pPr>
              <w:spacing w:line="360" w:lineRule="auto"/>
              <w:jc w:val="center"/>
            </w:pPr>
            <w:r w:rsidRPr="006A6307">
              <w:t>Int(6)</w:t>
            </w:r>
          </w:p>
        </w:tc>
        <w:tc>
          <w:tcPr>
            <w:tcW w:w="1418" w:type="dxa"/>
            <w:shd w:val="clear" w:color="auto" w:fill="FFFFFF"/>
            <w:tcMar>
              <w:top w:w="24" w:type="dxa"/>
              <w:left w:w="72" w:type="dxa"/>
              <w:bottom w:w="24" w:type="dxa"/>
              <w:right w:w="72" w:type="dxa"/>
            </w:tcMar>
          </w:tcPr>
          <w:p w:rsidR="00F576E5" w:rsidRPr="006A6307" w:rsidRDefault="00F576E5" w:rsidP="006A6307">
            <w:pPr>
              <w:spacing w:line="360" w:lineRule="auto"/>
              <w:jc w:val="center"/>
            </w:pPr>
          </w:p>
        </w:tc>
        <w:tc>
          <w:tcPr>
            <w:tcW w:w="992" w:type="dxa"/>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r w:rsidRPr="006A6307">
              <w:t>Không</w:t>
            </w:r>
          </w:p>
        </w:tc>
        <w:tc>
          <w:tcPr>
            <w:tcW w:w="851" w:type="dxa"/>
            <w:tcBorders>
              <w:right w:val="nil"/>
            </w:tcBorders>
            <w:shd w:val="clear" w:color="auto" w:fill="FFFFFF"/>
            <w:tcMar>
              <w:top w:w="24" w:type="dxa"/>
              <w:left w:w="72" w:type="dxa"/>
              <w:bottom w:w="24" w:type="dxa"/>
              <w:right w:w="72" w:type="dxa"/>
            </w:tcMar>
            <w:hideMark/>
          </w:tcPr>
          <w:p w:rsidR="00F576E5" w:rsidRPr="006A6307" w:rsidRDefault="00F576E5" w:rsidP="006A6307">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ROLE</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6)</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1B1D02" w:rsidRPr="00213EF3" w:rsidRDefault="001B1D02"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lastRenderedPageBreak/>
        <w:t xml:space="preserve">3.3.6 Bảng </w:t>
      </w:r>
      <w:r w:rsidR="00D761EA">
        <w:rPr>
          <w:sz w:val="26"/>
        </w:rPr>
        <w:t>l</w:t>
      </w:r>
      <w:r w:rsidRPr="00213EF3">
        <w:rPr>
          <w:sz w:val="26"/>
        </w:rPr>
        <w:t xml:space="preserve">ưu trữ thông </w:t>
      </w:r>
      <w:r w:rsidRPr="00213EF3">
        <w:rPr>
          <w:sz w:val="26"/>
          <w:lang w:val="en-US"/>
        </w:rPr>
        <w:t>triệu chứng khám bệnh</w:t>
      </w:r>
    </w:p>
    <w:p w:rsidR="00F576E5" w:rsidRPr="00213EF3" w:rsidRDefault="00F576E5" w:rsidP="00213EF3">
      <w:pPr>
        <w:pStyle w:val="DA1"/>
        <w:ind w:firstLine="720"/>
        <w:jc w:val="left"/>
        <w:rPr>
          <w:b w:val="0"/>
          <w:sz w:val="26"/>
          <w:lang w:val="en-US"/>
        </w:rPr>
      </w:pPr>
      <w:r w:rsidRPr="00213EF3">
        <w:rPr>
          <w:b w:val="0"/>
          <w:sz w:val="26"/>
          <w:lang w:val="en-US"/>
        </w:rPr>
        <w:t>Tên Bảng: TRIEUCHUNGKHAMBENH</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triệu chứng của từng đợt khám bệnh, bao gồm id đợt khám và id triệu chứng.</w:t>
      </w:r>
    </w:p>
    <w:p w:rsidR="00F576E5" w:rsidRPr="00213EF3" w:rsidRDefault="00F576E5" w:rsidP="00213EF3">
      <w:pPr>
        <w:pStyle w:val="Caption"/>
        <w:spacing w:line="360" w:lineRule="auto"/>
        <w:jc w:val="center"/>
        <w:rPr>
          <w:b w:val="0"/>
          <w:sz w:val="26"/>
          <w:szCs w:val="26"/>
        </w:rPr>
      </w:pPr>
      <w:bookmarkStart w:id="193" w:name="_Toc13487101"/>
      <w:r w:rsidRPr="00213EF3">
        <w:rPr>
          <w:b w:val="0"/>
          <w:sz w:val="26"/>
          <w:szCs w:val="26"/>
        </w:rPr>
        <w:t xml:space="preserve">Bảng 3. </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5</w:t>
      </w:r>
      <w:r w:rsidRPr="00213EF3">
        <w:rPr>
          <w:b w:val="0"/>
          <w:sz w:val="26"/>
          <w:szCs w:val="26"/>
        </w:rPr>
        <w:fldChar w:fldCharType="end"/>
      </w:r>
      <w:r w:rsidRPr="00213EF3">
        <w:rPr>
          <w:b w:val="0"/>
          <w:sz w:val="26"/>
          <w:szCs w:val="26"/>
        </w:rPr>
        <w:t>: TRIEUCHUNGKHAMBENH</w:t>
      </w:r>
      <w:bookmarkEnd w:id="193"/>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pStyle w:val="DA1"/>
              <w:rPr>
                <w:b w:val="0"/>
                <w:sz w:val="26"/>
                <w:lang w:val="en-US"/>
              </w:rPr>
            </w:pPr>
            <w:r w:rsidRPr="00213EF3">
              <w:rPr>
                <w:b w:val="0"/>
                <w:sz w:val="26"/>
                <w:lang w:val="en-US"/>
              </w:rPr>
              <w:t>IDDOTKHAM</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11)</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IDTRIEUCHUNG</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50)</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1B1D02" w:rsidRPr="00213EF3" w:rsidRDefault="001B1D02" w:rsidP="00213EF3">
      <w:pPr>
        <w:pStyle w:val="DA1"/>
        <w:jc w:val="left"/>
        <w:rPr>
          <w:sz w:val="26"/>
          <w:lang w:val="en-US"/>
        </w:rPr>
      </w:pPr>
    </w:p>
    <w:p w:rsidR="00F576E5" w:rsidRPr="00213EF3" w:rsidRDefault="00F576E5" w:rsidP="00213EF3">
      <w:pPr>
        <w:pStyle w:val="DA1"/>
        <w:jc w:val="left"/>
        <w:rPr>
          <w:sz w:val="26"/>
          <w:lang w:val="en-US"/>
        </w:rPr>
      </w:pPr>
      <w:r w:rsidRPr="00213EF3">
        <w:rPr>
          <w:sz w:val="26"/>
          <w:lang w:val="en-US"/>
        </w:rPr>
        <w:t xml:space="preserve">3.3.6 Bảng </w:t>
      </w:r>
      <w:r w:rsidRPr="00213EF3">
        <w:rPr>
          <w:sz w:val="26"/>
        </w:rPr>
        <w:t>Lưu trữ thông tin luật kết hợp</w:t>
      </w:r>
    </w:p>
    <w:p w:rsidR="00F576E5" w:rsidRPr="00213EF3" w:rsidRDefault="00F576E5" w:rsidP="00213EF3">
      <w:pPr>
        <w:pStyle w:val="DA1"/>
        <w:ind w:firstLine="720"/>
        <w:jc w:val="left"/>
        <w:rPr>
          <w:b w:val="0"/>
          <w:sz w:val="26"/>
          <w:lang w:val="en-US"/>
        </w:rPr>
      </w:pPr>
      <w:r w:rsidRPr="00213EF3">
        <w:rPr>
          <w:b w:val="0"/>
          <w:sz w:val="26"/>
          <w:lang w:val="en-US"/>
        </w:rPr>
        <w:t>Tên Bảng: LUAT</w:t>
      </w:r>
    </w:p>
    <w:p w:rsidR="00F576E5" w:rsidRPr="00213EF3" w:rsidRDefault="00F576E5" w:rsidP="00213EF3">
      <w:pPr>
        <w:shd w:val="clear" w:color="auto" w:fill="FFFFFF" w:themeFill="background1"/>
        <w:spacing w:before="120" w:after="120" w:line="360" w:lineRule="auto"/>
        <w:ind w:firstLine="720"/>
      </w:pPr>
      <w:r w:rsidRPr="00213EF3">
        <w:t>Mô tả: Bảng lưu trữ thông tin đăng nhập lưu trữ thông tin id luật, nội dung các luật, kết quả luật và tỉ lệ.</w:t>
      </w:r>
    </w:p>
    <w:p w:rsidR="00F576E5" w:rsidRPr="00213EF3" w:rsidRDefault="00F576E5" w:rsidP="00213EF3">
      <w:pPr>
        <w:pStyle w:val="Caption"/>
        <w:spacing w:line="360" w:lineRule="auto"/>
        <w:jc w:val="center"/>
        <w:rPr>
          <w:b w:val="0"/>
          <w:sz w:val="26"/>
          <w:szCs w:val="26"/>
        </w:rPr>
      </w:pPr>
      <w:bookmarkStart w:id="194" w:name="_Toc13487102"/>
      <w:r w:rsidRPr="00213EF3">
        <w:rPr>
          <w:b w:val="0"/>
          <w:sz w:val="26"/>
          <w:szCs w:val="26"/>
        </w:rPr>
        <w:t xml:space="preserve">Bảng 3. </w:t>
      </w:r>
      <w:r w:rsidRPr="00213EF3">
        <w:rPr>
          <w:b w:val="0"/>
          <w:sz w:val="26"/>
          <w:szCs w:val="26"/>
        </w:rPr>
        <w:fldChar w:fldCharType="begin"/>
      </w:r>
      <w:r w:rsidRPr="00213EF3">
        <w:rPr>
          <w:b w:val="0"/>
          <w:sz w:val="26"/>
          <w:szCs w:val="26"/>
        </w:rPr>
        <w:instrText xml:space="preserve"> SEQ Bảng_3. \* ARABIC </w:instrText>
      </w:r>
      <w:r w:rsidRPr="00213EF3">
        <w:rPr>
          <w:b w:val="0"/>
          <w:sz w:val="26"/>
          <w:szCs w:val="26"/>
        </w:rPr>
        <w:fldChar w:fldCharType="separate"/>
      </w:r>
      <w:r w:rsidR="0053081E">
        <w:rPr>
          <w:b w:val="0"/>
          <w:noProof/>
          <w:sz w:val="26"/>
          <w:szCs w:val="26"/>
        </w:rPr>
        <w:t>26</w:t>
      </w:r>
      <w:r w:rsidRPr="00213EF3">
        <w:rPr>
          <w:b w:val="0"/>
          <w:sz w:val="26"/>
          <w:szCs w:val="26"/>
        </w:rPr>
        <w:fldChar w:fldCharType="end"/>
      </w:r>
      <w:r w:rsidRPr="00213EF3">
        <w:rPr>
          <w:b w:val="0"/>
          <w:sz w:val="26"/>
          <w:szCs w:val="26"/>
        </w:rPr>
        <w:t>: LUAT</w:t>
      </w:r>
      <w:bookmarkEnd w:id="194"/>
    </w:p>
    <w:tbl>
      <w:tblPr>
        <w:tblW w:w="778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694"/>
        <w:gridCol w:w="2268"/>
        <w:gridCol w:w="1559"/>
        <w:gridCol w:w="1418"/>
        <w:gridCol w:w="992"/>
        <w:gridCol w:w="851"/>
      </w:tblGrid>
      <w:tr w:rsidR="00F576E5" w:rsidRPr="00213EF3" w:rsidTr="00F576E5">
        <w:trPr>
          <w:trHeight w:val="230"/>
          <w:tblHeader/>
          <w:jc w:val="center"/>
        </w:trPr>
        <w:tc>
          <w:tcPr>
            <w:tcW w:w="694" w:type="dxa"/>
            <w:tcBorders>
              <w:top w:val="single" w:sz="12" w:space="0" w:color="auto"/>
              <w:left w:val="nil"/>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STT</w:t>
            </w:r>
          </w:p>
        </w:tc>
        <w:tc>
          <w:tcPr>
            <w:tcW w:w="226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ên</w:t>
            </w:r>
          </w:p>
        </w:tc>
        <w:tc>
          <w:tcPr>
            <w:tcW w:w="1559"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iểu</w:t>
            </w:r>
          </w:p>
        </w:tc>
        <w:tc>
          <w:tcPr>
            <w:tcW w:w="1418"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Thuộc tính</w:t>
            </w:r>
          </w:p>
        </w:tc>
        <w:tc>
          <w:tcPr>
            <w:tcW w:w="992" w:type="dxa"/>
            <w:tcBorders>
              <w:top w:val="single" w:sz="1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Null</w:t>
            </w:r>
          </w:p>
        </w:tc>
        <w:tc>
          <w:tcPr>
            <w:tcW w:w="851" w:type="dxa"/>
            <w:tcBorders>
              <w:top w:val="single" w:sz="1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rPr>
                <w:b/>
              </w:rPr>
            </w:pPr>
            <w:r w:rsidRPr="00213EF3">
              <w:rPr>
                <w:b/>
              </w:rPr>
              <w:t>Khóa</w:t>
            </w:r>
          </w:p>
        </w:tc>
      </w:tr>
      <w:tr w:rsidR="00F576E5" w:rsidRPr="00213EF3" w:rsidTr="00F576E5">
        <w:trPr>
          <w:trHeight w:val="334"/>
          <w:jc w:val="center"/>
        </w:trPr>
        <w:tc>
          <w:tcPr>
            <w:tcW w:w="694" w:type="dxa"/>
            <w:tcBorders>
              <w:top w:val="single" w:sz="12" w:space="0" w:color="auto"/>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1</w:t>
            </w:r>
          </w:p>
        </w:tc>
        <w:tc>
          <w:tcPr>
            <w:tcW w:w="2268"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pStyle w:val="DA1"/>
              <w:rPr>
                <w:b w:val="0"/>
                <w:sz w:val="26"/>
                <w:lang w:val="en-US"/>
              </w:rPr>
            </w:pPr>
            <w:r w:rsidRPr="00213EF3">
              <w:rPr>
                <w:b w:val="0"/>
                <w:sz w:val="26"/>
              </w:rPr>
              <w:t>ID</w:t>
            </w:r>
            <w:r w:rsidRPr="00213EF3">
              <w:rPr>
                <w:b w:val="0"/>
                <w:sz w:val="26"/>
              </w:rPr>
              <w:softHyphen/>
            </w:r>
            <w:r w:rsidRPr="00213EF3">
              <w:rPr>
                <w:b w:val="0"/>
                <w:sz w:val="26"/>
                <w:lang w:val="en-US"/>
              </w:rPr>
              <w:t>LUAT</w:t>
            </w:r>
          </w:p>
        </w:tc>
        <w:tc>
          <w:tcPr>
            <w:tcW w:w="1559" w:type="dxa"/>
            <w:tcBorders>
              <w:top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Int(30)</w:t>
            </w:r>
          </w:p>
        </w:tc>
        <w:tc>
          <w:tcPr>
            <w:tcW w:w="1418"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Tự tăng, +</w:t>
            </w:r>
          </w:p>
        </w:tc>
        <w:tc>
          <w:tcPr>
            <w:tcW w:w="992" w:type="dxa"/>
            <w:tcBorders>
              <w:top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PK</w:t>
            </w: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2</w:t>
            </w:r>
          </w:p>
        </w:tc>
        <w:tc>
          <w:tcPr>
            <w:tcW w:w="2268" w:type="dxa"/>
            <w:shd w:val="clear" w:color="auto" w:fill="FFFFFF" w:themeFill="background1"/>
            <w:noWrap/>
            <w:tcMar>
              <w:top w:w="24" w:type="dxa"/>
              <w:left w:w="72" w:type="dxa"/>
              <w:bottom w:w="24" w:type="dxa"/>
              <w:right w:w="72" w:type="dxa"/>
            </w:tcMar>
            <w:hideMark/>
          </w:tcPr>
          <w:p w:rsidR="00F576E5" w:rsidRPr="00213EF3" w:rsidRDefault="00F576E5" w:rsidP="00213EF3">
            <w:pPr>
              <w:spacing w:line="360" w:lineRule="auto"/>
              <w:jc w:val="center"/>
            </w:pPr>
            <w:r w:rsidRPr="00213EF3">
              <w:t>NOIDUNG</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left w:val="nil"/>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3</w:t>
            </w:r>
          </w:p>
        </w:tc>
        <w:tc>
          <w:tcPr>
            <w:tcW w:w="2268"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KETQUA</w:t>
            </w:r>
          </w:p>
        </w:tc>
        <w:tc>
          <w:tcPr>
            <w:tcW w:w="1559" w:type="dxa"/>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ext</w:t>
            </w:r>
          </w:p>
        </w:tc>
        <w:tc>
          <w:tcPr>
            <w:tcW w:w="1418" w:type="dxa"/>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r w:rsidR="00F576E5" w:rsidRPr="00213EF3" w:rsidTr="00F576E5">
        <w:trPr>
          <w:jc w:val="center"/>
        </w:trPr>
        <w:tc>
          <w:tcPr>
            <w:tcW w:w="694" w:type="dxa"/>
            <w:tcBorders>
              <w:top w:val="single" w:sz="2" w:space="0" w:color="auto"/>
              <w:left w:val="nil"/>
              <w:bottom w:val="single" w:sz="12" w:space="0" w:color="auto"/>
            </w:tcBorders>
            <w:shd w:val="clear" w:color="auto" w:fill="FFFFFF"/>
            <w:tcMar>
              <w:top w:w="24" w:type="dxa"/>
              <w:left w:w="72" w:type="dxa"/>
              <w:bottom w:w="24" w:type="dxa"/>
              <w:right w:w="240" w:type="dxa"/>
            </w:tcMar>
            <w:hideMark/>
          </w:tcPr>
          <w:p w:rsidR="00F576E5" w:rsidRPr="00213EF3" w:rsidRDefault="00F576E5" w:rsidP="00213EF3">
            <w:pPr>
              <w:spacing w:line="360" w:lineRule="auto"/>
              <w:jc w:val="center"/>
            </w:pPr>
            <w:r w:rsidRPr="00213EF3">
              <w:t>4</w:t>
            </w:r>
          </w:p>
        </w:tc>
        <w:tc>
          <w:tcPr>
            <w:tcW w:w="2268"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TILE</w:t>
            </w:r>
          </w:p>
        </w:tc>
        <w:tc>
          <w:tcPr>
            <w:tcW w:w="1559" w:type="dxa"/>
            <w:tcBorders>
              <w:top w:val="single" w:sz="2" w:space="0" w:color="auto"/>
              <w:bottom w:val="single" w:sz="12" w:space="0" w:color="auto"/>
            </w:tcBorders>
            <w:shd w:val="clear" w:color="auto" w:fill="FFFFFF"/>
            <w:noWrap/>
            <w:tcMar>
              <w:top w:w="24" w:type="dxa"/>
              <w:left w:w="72" w:type="dxa"/>
              <w:bottom w:w="24" w:type="dxa"/>
              <w:right w:w="72" w:type="dxa"/>
            </w:tcMar>
            <w:hideMark/>
          </w:tcPr>
          <w:p w:rsidR="00F576E5" w:rsidRPr="00213EF3" w:rsidRDefault="00F576E5" w:rsidP="00213EF3">
            <w:pPr>
              <w:spacing w:line="360" w:lineRule="auto"/>
              <w:jc w:val="center"/>
            </w:pPr>
            <w:r w:rsidRPr="00213EF3">
              <w:t>Varchar(30)</w:t>
            </w:r>
          </w:p>
        </w:tc>
        <w:tc>
          <w:tcPr>
            <w:tcW w:w="1418" w:type="dxa"/>
            <w:tcBorders>
              <w:top w:val="single" w:sz="2" w:space="0" w:color="auto"/>
              <w:bottom w:val="single" w:sz="12" w:space="0" w:color="auto"/>
            </w:tcBorders>
            <w:shd w:val="clear" w:color="auto" w:fill="FFFFFF"/>
            <w:tcMar>
              <w:top w:w="24" w:type="dxa"/>
              <w:left w:w="72" w:type="dxa"/>
              <w:bottom w:w="24" w:type="dxa"/>
              <w:right w:w="72" w:type="dxa"/>
            </w:tcMar>
          </w:tcPr>
          <w:p w:rsidR="00F576E5" w:rsidRPr="00213EF3" w:rsidRDefault="00F576E5" w:rsidP="00213EF3">
            <w:pPr>
              <w:spacing w:line="360" w:lineRule="auto"/>
              <w:jc w:val="center"/>
            </w:pPr>
          </w:p>
        </w:tc>
        <w:tc>
          <w:tcPr>
            <w:tcW w:w="992" w:type="dxa"/>
            <w:tcBorders>
              <w:top w:val="single" w:sz="2" w:space="0" w:color="auto"/>
              <w:bottom w:val="single" w:sz="12" w:space="0" w:color="auto"/>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r w:rsidRPr="00213EF3">
              <w:t>Không</w:t>
            </w:r>
          </w:p>
        </w:tc>
        <w:tc>
          <w:tcPr>
            <w:tcW w:w="851" w:type="dxa"/>
            <w:tcBorders>
              <w:top w:val="single" w:sz="2" w:space="0" w:color="auto"/>
              <w:bottom w:val="single" w:sz="12" w:space="0" w:color="auto"/>
              <w:right w:val="nil"/>
            </w:tcBorders>
            <w:shd w:val="clear" w:color="auto" w:fill="FFFFFF"/>
            <w:tcMar>
              <w:top w:w="24" w:type="dxa"/>
              <w:left w:w="72" w:type="dxa"/>
              <w:bottom w:w="24" w:type="dxa"/>
              <w:right w:w="72" w:type="dxa"/>
            </w:tcMar>
            <w:hideMark/>
          </w:tcPr>
          <w:p w:rsidR="00F576E5" w:rsidRPr="00213EF3" w:rsidRDefault="00F576E5" w:rsidP="00213EF3">
            <w:pPr>
              <w:spacing w:line="360" w:lineRule="auto"/>
              <w:jc w:val="center"/>
            </w:pPr>
          </w:p>
        </w:tc>
      </w:tr>
    </w:tbl>
    <w:p w:rsidR="00F576E5" w:rsidRPr="00213EF3" w:rsidRDefault="00F576E5" w:rsidP="00213EF3">
      <w:pPr>
        <w:spacing w:line="360" w:lineRule="auto"/>
        <w:sectPr w:rsidR="00F576E5" w:rsidRPr="00213EF3" w:rsidSect="00DC0565">
          <w:headerReference w:type="default" r:id="rId35"/>
          <w:footerReference w:type="default" r:id="rId36"/>
          <w:pgSz w:w="11906" w:h="16838" w:code="9"/>
          <w:pgMar w:top="1701" w:right="1134" w:bottom="1701" w:left="1985" w:header="709" w:footer="709" w:gutter="0"/>
          <w:pgNumType w:start="17"/>
          <w:cols w:space="708"/>
          <w:docGrid w:linePitch="360"/>
        </w:sectPr>
      </w:pPr>
    </w:p>
    <w:p w:rsidR="000E7B45" w:rsidRPr="00213EF3" w:rsidRDefault="00AB5420" w:rsidP="00213EF3">
      <w:pPr>
        <w:pStyle w:val="Heading1"/>
        <w:spacing w:before="120" w:after="120" w:line="360" w:lineRule="auto"/>
        <w:jc w:val="center"/>
        <w:rPr>
          <w:rFonts w:ascii="Times New Roman" w:hAnsi="Times New Roman" w:cs="Times New Roman"/>
          <w:sz w:val="32"/>
          <w:szCs w:val="32"/>
        </w:rPr>
      </w:pPr>
      <w:bookmarkStart w:id="195" w:name="_Toc12874320"/>
      <w:r w:rsidRPr="00213EF3">
        <w:rPr>
          <w:rFonts w:ascii="Times New Roman" w:hAnsi="Times New Roman" w:cs="Times New Roman"/>
          <w:sz w:val="32"/>
          <w:szCs w:val="32"/>
        </w:rPr>
        <w:lastRenderedPageBreak/>
        <w:t>CHƯƠNG 4</w:t>
      </w:r>
      <w:r w:rsidR="000E7B45" w:rsidRPr="00213EF3">
        <w:rPr>
          <w:rFonts w:ascii="Times New Roman" w:hAnsi="Times New Roman" w:cs="Times New Roman"/>
          <w:sz w:val="32"/>
          <w:szCs w:val="32"/>
        </w:rPr>
        <w:t>:</w:t>
      </w:r>
      <w:r w:rsidR="00344A24" w:rsidRPr="00213EF3">
        <w:rPr>
          <w:rFonts w:ascii="Times New Roman" w:hAnsi="Times New Roman" w:cs="Times New Roman"/>
          <w:sz w:val="32"/>
          <w:szCs w:val="32"/>
        </w:rPr>
        <w:t xml:space="preserve"> </w:t>
      </w:r>
      <w:r w:rsidR="00C57E41" w:rsidRPr="00213EF3">
        <w:rPr>
          <w:rFonts w:ascii="Times New Roman" w:hAnsi="Times New Roman" w:cs="Times New Roman"/>
          <w:sz w:val="32"/>
          <w:szCs w:val="32"/>
        </w:rPr>
        <w:t>XÂY DỰNG HỆ THỐNG</w:t>
      </w:r>
      <w:bookmarkEnd w:id="195"/>
    </w:p>
    <w:p w:rsidR="00603EE1" w:rsidRPr="00213EF3" w:rsidRDefault="00106597" w:rsidP="00213EF3">
      <w:pPr>
        <w:pStyle w:val="Heading2"/>
        <w:spacing w:line="360" w:lineRule="auto"/>
        <w:rPr>
          <w:rFonts w:ascii="Times New Roman" w:hAnsi="Times New Roman" w:cs="Times New Roman"/>
          <w:sz w:val="26"/>
          <w:szCs w:val="26"/>
        </w:rPr>
      </w:pPr>
      <w:bookmarkStart w:id="196" w:name="_Toc12874321"/>
      <w:r w:rsidRPr="00213EF3">
        <w:rPr>
          <w:rFonts w:ascii="Times New Roman" w:hAnsi="Times New Roman" w:cs="Times New Roman"/>
          <w:sz w:val="26"/>
          <w:szCs w:val="26"/>
        </w:rPr>
        <w:t>4.1 Giải Thuật</w:t>
      </w:r>
      <w:bookmarkEnd w:id="196"/>
    </w:p>
    <w:tbl>
      <w:tblPr>
        <w:tblStyle w:val="TableGrid"/>
        <w:tblW w:w="0" w:type="auto"/>
        <w:jc w:val="center"/>
        <w:tblLook w:val="04A0" w:firstRow="1" w:lastRow="0" w:firstColumn="1" w:lastColumn="0" w:noHBand="0" w:noVBand="1"/>
      </w:tblPr>
      <w:tblGrid>
        <w:gridCol w:w="1726"/>
        <w:gridCol w:w="2361"/>
        <w:gridCol w:w="4690"/>
      </w:tblGrid>
      <w:tr w:rsidR="00603EE1" w:rsidRPr="00213EF3" w:rsidTr="00E93E42">
        <w:trPr>
          <w:trHeight w:val="542"/>
          <w:jc w:val="center"/>
        </w:trPr>
        <w:tc>
          <w:tcPr>
            <w:tcW w:w="1761" w:type="dxa"/>
            <w:vAlign w:val="center"/>
          </w:tcPr>
          <w:p w:rsidR="00106597" w:rsidRPr="00213EF3" w:rsidRDefault="00106597" w:rsidP="00213EF3">
            <w:pPr>
              <w:spacing w:line="360" w:lineRule="auto"/>
              <w:jc w:val="center"/>
            </w:pPr>
            <w:r w:rsidRPr="00213EF3">
              <w:t>STT</w:t>
            </w:r>
          </w:p>
        </w:tc>
        <w:tc>
          <w:tcPr>
            <w:tcW w:w="2203" w:type="dxa"/>
            <w:vAlign w:val="center"/>
          </w:tcPr>
          <w:p w:rsidR="00106597" w:rsidRPr="00213EF3" w:rsidRDefault="00106597" w:rsidP="00213EF3">
            <w:pPr>
              <w:spacing w:line="360" w:lineRule="auto"/>
              <w:jc w:val="center"/>
            </w:pPr>
            <w:r w:rsidRPr="00213EF3">
              <w:t>Kí hiệu</w:t>
            </w:r>
          </w:p>
        </w:tc>
        <w:tc>
          <w:tcPr>
            <w:tcW w:w="4813" w:type="dxa"/>
            <w:vAlign w:val="center"/>
          </w:tcPr>
          <w:p w:rsidR="00106597" w:rsidRPr="00213EF3" w:rsidRDefault="00FC567E" w:rsidP="00213EF3">
            <w:pPr>
              <w:spacing w:line="360" w:lineRule="auto"/>
              <w:jc w:val="center"/>
            </w:pPr>
            <w:r w:rsidRPr="00213EF3">
              <w:t>Diễn giải</w:t>
            </w:r>
          </w:p>
        </w:tc>
      </w:tr>
      <w:tr w:rsidR="00E93E42" w:rsidRPr="00213EF3" w:rsidTr="00E93E42">
        <w:trPr>
          <w:jc w:val="center"/>
        </w:trPr>
        <w:tc>
          <w:tcPr>
            <w:tcW w:w="1761" w:type="dxa"/>
            <w:vAlign w:val="center"/>
          </w:tcPr>
          <w:p w:rsidR="00106597" w:rsidRPr="00213EF3" w:rsidRDefault="00106597" w:rsidP="00213EF3">
            <w:pPr>
              <w:spacing w:line="360" w:lineRule="auto"/>
              <w:jc w:val="center"/>
            </w:pPr>
            <w:r w:rsidRPr="00213EF3">
              <w:t>1</w:t>
            </w:r>
          </w:p>
        </w:tc>
        <w:tc>
          <w:tcPr>
            <w:tcW w:w="2203" w:type="dxa"/>
            <w:vAlign w:val="center"/>
          </w:tcPr>
          <w:p w:rsidR="00106597" w:rsidRPr="00213EF3" w:rsidRDefault="00106597" w:rsidP="00213EF3">
            <w:pPr>
              <w:spacing w:line="360" w:lineRule="auto"/>
            </w:pPr>
            <w:r w:rsidRPr="00213EF3">
              <w:rPr>
                <w:noProof/>
              </w:rPr>
              <w:drawing>
                <wp:inline distT="0" distB="0" distL="0" distR="0" wp14:anchorId="72CFF50A" wp14:editId="2EF8633D">
                  <wp:extent cx="1133474" cy="666750"/>
                  <wp:effectExtent l="0" t="0" r="0" b="0"/>
                  <wp:docPr id="8" name="Picture 8" descr="https://documents.lucidchart.com/documents/1359857c-9faf-42ce-9ae2-6adf9f47e1c8/pages/RQsd.nIfuvgw?a=6987&amp;x=616&amp;y=145&amp;w=308&amp;h=110&amp;store=1&amp;accept=image%2F*&amp;auth=LCA%201fe62d2f7a6be6fb55dd1cbc408bfec0274cae41-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chart.com/documents/1359857c-9faf-42ce-9ae2-6adf9f47e1c8/pages/RQsd.nIfuvgw?a=6987&amp;x=616&amp;y=145&amp;w=308&amp;h=110&amp;store=1&amp;accept=image%2F*&amp;auth=LCA%201fe62d2f7a6be6fb55dd1cbc408bfec0274cae41-ts%3D156091910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33474" cy="666750"/>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Bắt đầu chương trình</w:t>
            </w:r>
          </w:p>
        </w:tc>
      </w:tr>
      <w:tr w:rsidR="00E93E42" w:rsidRPr="00213EF3" w:rsidTr="00E93E42">
        <w:trPr>
          <w:jc w:val="center"/>
        </w:trPr>
        <w:tc>
          <w:tcPr>
            <w:tcW w:w="1761" w:type="dxa"/>
            <w:vAlign w:val="center"/>
          </w:tcPr>
          <w:p w:rsidR="00106597" w:rsidRPr="00213EF3" w:rsidRDefault="00106597" w:rsidP="00213EF3">
            <w:pPr>
              <w:spacing w:line="360" w:lineRule="auto"/>
              <w:jc w:val="center"/>
            </w:pPr>
            <w:r w:rsidRPr="00213EF3">
              <w:t>2</w:t>
            </w:r>
          </w:p>
        </w:tc>
        <w:tc>
          <w:tcPr>
            <w:tcW w:w="2203" w:type="dxa"/>
            <w:vAlign w:val="center"/>
          </w:tcPr>
          <w:p w:rsidR="00106597" w:rsidRPr="00213EF3" w:rsidRDefault="00FC567E" w:rsidP="00213EF3">
            <w:pPr>
              <w:spacing w:line="360" w:lineRule="auto"/>
            </w:pPr>
            <w:r w:rsidRPr="00213EF3">
              <w:rPr>
                <w:noProof/>
              </w:rPr>
              <w:drawing>
                <wp:inline distT="0" distB="0" distL="0" distR="0" wp14:anchorId="0A03F680" wp14:editId="55145016">
                  <wp:extent cx="1133475" cy="657225"/>
                  <wp:effectExtent l="0" t="0" r="9525" b="9525"/>
                  <wp:docPr id="10" name="Picture 10" descr="https://documents.lucidchart.com/documents/1359857c-9faf-42ce-9ae2-6adf9f47e1c8/pages/RQsd.nIfuvgw?a=6987&amp;x=616&amp;y=245&amp;w=308&amp;h=110&amp;store=1&amp;accept=image%2F*&amp;auth=LCA%204c3d7cfe0c34387ce462bb53062383d392ab84c9-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chart.com/documents/1359857c-9faf-42ce-9ae2-6adf9f47e1c8/pages/RQsd.nIfuvgw?a=6987&amp;x=616&amp;y=245&amp;w=308&amp;h=110&amp;store=1&amp;accept=image%2F*&amp;auth=LCA%204c3d7cfe0c34387ce462bb53062383d392ab84c9-ts%3D156091910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33475" cy="657225"/>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Kết thúc chương trình</w:t>
            </w:r>
          </w:p>
        </w:tc>
      </w:tr>
      <w:tr w:rsidR="00E93E42" w:rsidRPr="00213EF3" w:rsidTr="00E93E42">
        <w:trPr>
          <w:jc w:val="center"/>
        </w:trPr>
        <w:tc>
          <w:tcPr>
            <w:tcW w:w="1761" w:type="dxa"/>
            <w:vAlign w:val="center"/>
          </w:tcPr>
          <w:p w:rsidR="00106597" w:rsidRPr="00213EF3" w:rsidRDefault="00106597" w:rsidP="00213EF3">
            <w:pPr>
              <w:spacing w:line="360" w:lineRule="auto"/>
              <w:jc w:val="center"/>
            </w:pPr>
            <w:r w:rsidRPr="00213EF3">
              <w:t>3</w:t>
            </w:r>
          </w:p>
        </w:tc>
        <w:tc>
          <w:tcPr>
            <w:tcW w:w="2203" w:type="dxa"/>
            <w:vAlign w:val="center"/>
          </w:tcPr>
          <w:p w:rsidR="00106597" w:rsidRPr="00213EF3" w:rsidRDefault="00FC567E" w:rsidP="00213EF3">
            <w:pPr>
              <w:spacing w:line="360" w:lineRule="auto"/>
            </w:pPr>
            <w:r w:rsidRPr="00213EF3">
              <w:rPr>
                <w:noProof/>
              </w:rPr>
              <w:drawing>
                <wp:inline distT="0" distB="0" distL="0" distR="0" wp14:anchorId="07512FB1" wp14:editId="509F48A8">
                  <wp:extent cx="1362075" cy="382228"/>
                  <wp:effectExtent l="0" t="0" r="0" b="0"/>
                  <wp:docPr id="14" name="Picture 14" descr="https://documents.lucidchart.com/documents/1359857c-9faf-42ce-9ae2-6adf9f47e1c8/pages/RQsd.nIfuvgw?a=7003&amp;x=919&amp;y=166&amp;w=222&amp;h=68&amp;store=1&amp;accept=image%2F*&amp;auth=LCA%20c7d2161f0e3ac2a40c2df2e18e7433ddc1f333ba-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documents.lucidchart.com/documents/1359857c-9faf-42ce-9ae2-6adf9f47e1c8/pages/RQsd.nIfuvgw?a=7003&amp;x=919&amp;y=166&amp;w=222&amp;h=68&amp;store=1&amp;accept=image%2F*&amp;auth=LCA%20c7d2161f0e3ac2a40c2df2e18e7433ddc1f333ba-ts%3D156091910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62075" cy="382228"/>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Luồng dữ liệu</w:t>
            </w:r>
          </w:p>
        </w:tc>
      </w:tr>
      <w:tr w:rsidR="00E93E42" w:rsidRPr="00213EF3" w:rsidTr="00E93E42">
        <w:trPr>
          <w:jc w:val="center"/>
        </w:trPr>
        <w:tc>
          <w:tcPr>
            <w:tcW w:w="1761" w:type="dxa"/>
            <w:vAlign w:val="center"/>
          </w:tcPr>
          <w:p w:rsidR="00106597" w:rsidRPr="00213EF3" w:rsidRDefault="00106597" w:rsidP="00213EF3">
            <w:pPr>
              <w:spacing w:line="360" w:lineRule="auto"/>
              <w:jc w:val="center"/>
            </w:pPr>
            <w:r w:rsidRPr="00213EF3">
              <w:t>4</w:t>
            </w:r>
          </w:p>
        </w:tc>
        <w:tc>
          <w:tcPr>
            <w:tcW w:w="2203" w:type="dxa"/>
            <w:vAlign w:val="center"/>
          </w:tcPr>
          <w:p w:rsidR="00106597" w:rsidRPr="00213EF3" w:rsidRDefault="00FC567E" w:rsidP="00213EF3">
            <w:pPr>
              <w:spacing w:line="360" w:lineRule="auto"/>
            </w:pPr>
            <w:r w:rsidRPr="00213EF3">
              <w:rPr>
                <w:noProof/>
              </w:rPr>
              <w:drawing>
                <wp:inline distT="0" distB="0" distL="0" distR="0" wp14:anchorId="09B32715" wp14:editId="38EF0022">
                  <wp:extent cx="1294130" cy="609600"/>
                  <wp:effectExtent l="0" t="0" r="1270" b="0"/>
                  <wp:docPr id="18" name="Picture 18" descr="https://documents.lucidchart.com/documents/1359857c-9faf-42ce-9ae2-6adf9f47e1c8/pages/RQsd.nIfuvgw?a=7012&amp;x=1129&amp;y=314&amp;w=242&amp;h=132&amp;store=1&amp;accept=image%2F*&amp;auth=LCA%20d760b2e82d1e22611de0bb261eb41d8359e1fbe5-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documents.lucidchart.com/documents/1359857c-9faf-42ce-9ae2-6adf9f47e1c8/pages/RQsd.nIfuvgw?a=7012&amp;x=1129&amp;y=314&amp;w=242&amp;h=132&amp;store=1&amp;accept=image%2F*&amp;auth=LCA%20d760b2e82d1e22611de0bb261eb41d8359e1fbe5-ts%3D156091910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94130" cy="609600"/>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Nhập dữ liệu vào</w:t>
            </w:r>
          </w:p>
        </w:tc>
      </w:tr>
      <w:tr w:rsidR="00E93E42" w:rsidRPr="00213EF3" w:rsidTr="00E93E42">
        <w:trPr>
          <w:jc w:val="center"/>
        </w:trPr>
        <w:tc>
          <w:tcPr>
            <w:tcW w:w="1761" w:type="dxa"/>
            <w:vAlign w:val="center"/>
          </w:tcPr>
          <w:p w:rsidR="00106597" w:rsidRPr="00213EF3" w:rsidRDefault="00106597" w:rsidP="00213EF3">
            <w:pPr>
              <w:spacing w:line="360" w:lineRule="auto"/>
              <w:jc w:val="center"/>
            </w:pPr>
            <w:r w:rsidRPr="00213EF3">
              <w:t>5</w:t>
            </w:r>
          </w:p>
        </w:tc>
        <w:tc>
          <w:tcPr>
            <w:tcW w:w="2203" w:type="dxa"/>
            <w:vAlign w:val="center"/>
          </w:tcPr>
          <w:p w:rsidR="00106597" w:rsidRPr="00213EF3" w:rsidRDefault="00FC567E" w:rsidP="00213EF3">
            <w:pPr>
              <w:spacing w:line="360" w:lineRule="auto"/>
              <w:rPr>
                <w:noProof/>
              </w:rPr>
            </w:pPr>
            <w:r w:rsidRPr="00213EF3">
              <w:rPr>
                <w:noProof/>
              </w:rPr>
              <w:drawing>
                <wp:inline distT="0" distB="0" distL="0" distR="0" wp14:anchorId="43E4F856" wp14:editId="4217C8DE">
                  <wp:extent cx="1190625" cy="838200"/>
                  <wp:effectExtent l="0" t="0" r="9525" b="0"/>
                  <wp:docPr id="23" name="Picture 23" descr="https://documents.lucidchart.com/documents/1359857c-9faf-42ce-9ae2-6adf9f47e1c8/pages/RQsd.nIfuvgw?a=7017&amp;x=366&amp;y=52&amp;w=308&amp;h=176&amp;store=1&amp;accept=image%2F*&amp;auth=LCA%20f17a38a68075ce76899877c1d257ae5d8b9013d0-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documents.lucidchart.com/documents/1359857c-9faf-42ce-9ae2-6adf9f47e1c8/pages/RQsd.nIfuvgw?a=7017&amp;x=366&amp;y=52&amp;w=308&amp;h=176&amp;store=1&amp;accept=image%2F*&amp;auth=LCA%20f17a38a68075ce76899877c1d257ae5d8b9013d0-ts%3D156091910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90625" cy="838200"/>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Điều kiện lựa chọn</w:t>
            </w:r>
          </w:p>
        </w:tc>
      </w:tr>
      <w:tr w:rsidR="00E93E42" w:rsidRPr="00213EF3" w:rsidTr="00972796">
        <w:trPr>
          <w:trHeight w:val="1010"/>
          <w:jc w:val="center"/>
        </w:trPr>
        <w:tc>
          <w:tcPr>
            <w:tcW w:w="1761" w:type="dxa"/>
            <w:vAlign w:val="center"/>
          </w:tcPr>
          <w:p w:rsidR="00106597" w:rsidRPr="00213EF3" w:rsidRDefault="00106597" w:rsidP="00213EF3">
            <w:pPr>
              <w:spacing w:line="360" w:lineRule="auto"/>
              <w:jc w:val="center"/>
            </w:pPr>
            <w:r w:rsidRPr="00213EF3">
              <w:t>6</w:t>
            </w:r>
          </w:p>
        </w:tc>
        <w:tc>
          <w:tcPr>
            <w:tcW w:w="2203" w:type="dxa"/>
            <w:vAlign w:val="center"/>
          </w:tcPr>
          <w:p w:rsidR="00106597" w:rsidRPr="00213EF3" w:rsidRDefault="00FC567E" w:rsidP="00213EF3">
            <w:pPr>
              <w:spacing w:line="360" w:lineRule="auto"/>
            </w:pPr>
            <w:r w:rsidRPr="00213EF3">
              <w:rPr>
                <w:noProof/>
              </w:rPr>
              <w:drawing>
                <wp:inline distT="0" distB="0" distL="0" distR="0" wp14:anchorId="2581CD62" wp14:editId="7FB0EF2E">
                  <wp:extent cx="1143000" cy="590550"/>
                  <wp:effectExtent l="0" t="0" r="0" b="0"/>
                  <wp:docPr id="30" name="Picture 30" descr="https://documents.lucidchart.com/documents/1359857c-9faf-42ce-9ae2-6adf9f47e1c8/pages/RQsd.nIfuvgw?a=7024&amp;x=1230&amp;y=54&amp;w=220&amp;h=143&amp;store=1&amp;accept=image%2F*&amp;auth=LCA%206aa30fd220fff1e4e2bceb4ac36249b3a9c84fc3-ts%3D1560919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documents.lucidchart.com/documents/1359857c-9faf-42ce-9ae2-6adf9f47e1c8/pages/RQsd.nIfuvgw?a=7024&amp;x=1230&amp;y=54&amp;w=220&amp;h=143&amp;store=1&amp;accept=image%2F*&amp;auth=LCA%206aa30fd220fff1e4e2bceb4ac36249b3a9c84fc3-ts%3D156091910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43000" cy="590550"/>
                          </a:xfrm>
                          <a:prstGeom prst="rect">
                            <a:avLst/>
                          </a:prstGeom>
                          <a:noFill/>
                          <a:ln>
                            <a:noFill/>
                          </a:ln>
                        </pic:spPr>
                      </pic:pic>
                    </a:graphicData>
                  </a:graphic>
                </wp:inline>
              </w:drawing>
            </w:r>
          </w:p>
        </w:tc>
        <w:tc>
          <w:tcPr>
            <w:tcW w:w="4813" w:type="dxa"/>
            <w:vAlign w:val="center"/>
          </w:tcPr>
          <w:p w:rsidR="00106597" w:rsidRPr="00213EF3" w:rsidRDefault="00FC567E" w:rsidP="00213EF3">
            <w:pPr>
              <w:spacing w:line="360" w:lineRule="auto"/>
              <w:jc w:val="center"/>
            </w:pPr>
            <w:r w:rsidRPr="00213EF3">
              <w:t>Xữ lý, tính toán hoặc giá trị.</w:t>
            </w:r>
          </w:p>
        </w:tc>
      </w:tr>
    </w:tbl>
    <w:p w:rsidR="006A6307" w:rsidRDefault="006A6307" w:rsidP="00213EF3">
      <w:pPr>
        <w:pStyle w:val="Caption"/>
        <w:spacing w:line="360" w:lineRule="auto"/>
        <w:jc w:val="center"/>
        <w:rPr>
          <w:b w:val="0"/>
          <w:sz w:val="26"/>
          <w:szCs w:val="26"/>
        </w:rPr>
      </w:pPr>
      <w:bookmarkStart w:id="197" w:name="_Toc12776212"/>
    </w:p>
    <w:p w:rsidR="00106597" w:rsidRPr="00213EF3" w:rsidRDefault="00E93E42" w:rsidP="00213EF3">
      <w:pPr>
        <w:pStyle w:val="Caption"/>
        <w:spacing w:line="360" w:lineRule="auto"/>
        <w:jc w:val="center"/>
        <w:rPr>
          <w:b w:val="0"/>
          <w:sz w:val="26"/>
          <w:szCs w:val="26"/>
        </w:rPr>
      </w:pPr>
      <w:r w:rsidRPr="00213EF3">
        <w:rPr>
          <w:b w:val="0"/>
          <w:sz w:val="26"/>
          <w:szCs w:val="26"/>
        </w:rPr>
        <w:t xml:space="preserve">Hình 4. </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w:t>
      </w:r>
      <w:r w:rsidRPr="00213EF3">
        <w:rPr>
          <w:b w:val="0"/>
          <w:sz w:val="26"/>
          <w:szCs w:val="26"/>
        </w:rPr>
        <w:fldChar w:fldCharType="end"/>
      </w:r>
      <w:r w:rsidRPr="00213EF3">
        <w:rPr>
          <w:b w:val="0"/>
          <w:sz w:val="26"/>
          <w:szCs w:val="26"/>
        </w:rPr>
        <w:t>: Ký hiệu lưu đồ</w:t>
      </w:r>
      <w:bookmarkEnd w:id="197"/>
    </w:p>
    <w:p w:rsidR="009F2FEE" w:rsidRPr="00213EF3" w:rsidRDefault="005015D9" w:rsidP="00213EF3">
      <w:pPr>
        <w:spacing w:line="360" w:lineRule="auto"/>
        <w:rPr>
          <w:b/>
        </w:rPr>
      </w:pPr>
      <w:r w:rsidRPr="00213EF3">
        <w:rPr>
          <w:b/>
        </w:rPr>
        <w:t>4.1.1</w:t>
      </w:r>
      <w:r w:rsidR="00E93E42" w:rsidRPr="00213EF3">
        <w:rPr>
          <w:b/>
        </w:rPr>
        <w:t xml:space="preserve"> Giải thuật thêm luật</w:t>
      </w:r>
    </w:p>
    <w:p w:rsidR="008302FF" w:rsidRPr="00213EF3" w:rsidRDefault="008302FF" w:rsidP="00213EF3">
      <w:pPr>
        <w:spacing w:line="360" w:lineRule="auto"/>
        <w:ind w:firstLine="720"/>
      </w:pPr>
      <w:r w:rsidRPr="00213EF3">
        <w:t>Giải thuật này áp dụng cho các quản trị viên cập nhậ</w:t>
      </w:r>
      <w:r w:rsidR="00485017" w:rsidRPr="00213EF3">
        <w:t xml:space="preserve">t </w:t>
      </w:r>
      <w:r w:rsidRPr="00213EF3">
        <w:t xml:space="preserve">luật. </w:t>
      </w:r>
      <w:r w:rsidR="00485017" w:rsidRPr="00213EF3">
        <w:t xml:space="preserve">Khi thêm các luật mới thì  đồng thời các triệu chứng và loại bệnh cũng được cập nhật, tương ứng với từng luật. </w:t>
      </w:r>
    </w:p>
    <w:p w:rsidR="008302FF" w:rsidRPr="00213EF3" w:rsidRDefault="008302FF" w:rsidP="00213EF3">
      <w:pPr>
        <w:spacing w:line="360" w:lineRule="auto"/>
        <w:rPr>
          <w:noProof/>
        </w:rPr>
      </w:pPr>
      <w:r w:rsidRPr="00213EF3">
        <w:rPr>
          <w:b/>
        </w:rPr>
        <w:lastRenderedPageBreak/>
        <w:tab/>
      </w:r>
      <w:r w:rsidRPr="00213EF3">
        <w:rPr>
          <w:b/>
        </w:rPr>
        <w:tab/>
      </w:r>
      <w:r w:rsidRPr="00213EF3">
        <w:rPr>
          <w:noProof/>
        </w:rPr>
        <w:tab/>
      </w:r>
      <w:r w:rsidRPr="00213EF3">
        <w:rPr>
          <w:noProof/>
        </w:rPr>
        <w:drawing>
          <wp:inline distT="0" distB="0" distL="0" distR="0" wp14:anchorId="41D4BBF6" wp14:editId="193B96C6">
            <wp:extent cx="4305300" cy="7048500"/>
            <wp:effectExtent l="0" t="0" r="0" b="0"/>
            <wp:docPr id="4" name="Picture 4" descr="https://documents.lucidchart.com/documents/1359857c-9faf-42ce-9ae2-6adf9f47e1c8/pages/RQsd.nIfuvgw?a=7837&amp;x=631&amp;y=-45&amp;w=638&amp;h=1420&amp;store=1&amp;accept=image%2F*&amp;auth=LCA%205461cfdf5e5a3286cf89bfa02ce493b065b32df5-ts%3D1561430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chart.com/documents/1359857c-9faf-42ce-9ae2-6adf9f47e1c8/pages/RQsd.nIfuvgw?a=7837&amp;x=631&amp;y=-45&amp;w=638&amp;h=1420&amp;store=1&amp;accept=image%2F*&amp;auth=LCA%205461cfdf5e5a3286cf89bfa02ce493b065b32df5-ts%3D1561430338"/>
                    <pic:cNvPicPr>
                      <a:picLocks noChangeAspect="1" noChangeArrowheads="1"/>
                    </pic:cNvPicPr>
                  </pic:nvPicPr>
                  <pic:blipFill rotWithShape="1">
                    <a:blip r:embed="rId43">
                      <a:extLst>
                        <a:ext uri="{28A0092B-C50C-407E-A947-70E740481C1C}">
                          <a14:useLocalDpi xmlns:a14="http://schemas.microsoft.com/office/drawing/2010/main" val="0"/>
                        </a:ext>
                      </a:extLst>
                    </a:blip>
                    <a:srcRect t="5728" r="5637" b="2242"/>
                    <a:stretch/>
                  </pic:blipFill>
                  <pic:spPr bwMode="auto">
                    <a:xfrm>
                      <a:off x="0" y="0"/>
                      <a:ext cx="4305300" cy="7048500"/>
                    </a:xfrm>
                    <a:prstGeom prst="rect">
                      <a:avLst/>
                    </a:prstGeom>
                    <a:noFill/>
                    <a:ln>
                      <a:noFill/>
                    </a:ln>
                    <a:extLst>
                      <a:ext uri="{53640926-AAD7-44D8-BBD7-CCE9431645EC}">
                        <a14:shadowObscured xmlns:a14="http://schemas.microsoft.com/office/drawing/2010/main"/>
                      </a:ext>
                    </a:extLst>
                  </pic:spPr>
                </pic:pic>
              </a:graphicData>
            </a:graphic>
          </wp:inline>
        </w:drawing>
      </w:r>
    </w:p>
    <w:p w:rsidR="00AF3937" w:rsidRPr="00213EF3" w:rsidRDefault="00AF3937" w:rsidP="00213EF3">
      <w:pPr>
        <w:pStyle w:val="Caption"/>
        <w:spacing w:line="360" w:lineRule="auto"/>
        <w:jc w:val="center"/>
        <w:rPr>
          <w:b w:val="0"/>
          <w:sz w:val="26"/>
          <w:szCs w:val="26"/>
        </w:rPr>
      </w:pPr>
      <w:bookmarkStart w:id="198" w:name="_Toc12776213"/>
    </w:p>
    <w:p w:rsidR="008302FF" w:rsidRPr="00213EF3" w:rsidRDefault="008302FF" w:rsidP="00213EF3">
      <w:pPr>
        <w:pStyle w:val="Caption"/>
        <w:spacing w:line="360" w:lineRule="auto"/>
        <w:jc w:val="center"/>
        <w:rPr>
          <w:b w:val="0"/>
          <w:sz w:val="26"/>
          <w:szCs w:val="26"/>
        </w:rPr>
      </w:pPr>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w:t>
      </w:r>
      <w:r w:rsidRPr="00213EF3">
        <w:rPr>
          <w:b w:val="0"/>
          <w:sz w:val="26"/>
          <w:szCs w:val="26"/>
        </w:rPr>
        <w:fldChar w:fldCharType="end"/>
      </w:r>
      <w:r w:rsidRPr="00213EF3">
        <w:rPr>
          <w:b w:val="0"/>
          <w:sz w:val="26"/>
          <w:szCs w:val="26"/>
        </w:rPr>
        <w:t>: Giải thuật thêm luật</w:t>
      </w:r>
      <w:bookmarkEnd w:id="198"/>
    </w:p>
    <w:p w:rsidR="005175EB" w:rsidRPr="00213EF3" w:rsidRDefault="005175EB" w:rsidP="00213EF3">
      <w:pPr>
        <w:spacing w:line="360" w:lineRule="auto"/>
        <w:rPr>
          <w:b/>
        </w:rPr>
      </w:pPr>
    </w:p>
    <w:p w:rsidR="00E93E42" w:rsidRPr="00213EF3" w:rsidRDefault="005015D9" w:rsidP="00213EF3">
      <w:pPr>
        <w:spacing w:line="360" w:lineRule="auto"/>
        <w:rPr>
          <w:b/>
        </w:rPr>
      </w:pPr>
      <w:r w:rsidRPr="00213EF3">
        <w:rPr>
          <w:b/>
        </w:rPr>
        <w:lastRenderedPageBreak/>
        <w:t>4.1.</w:t>
      </w:r>
      <w:r w:rsidR="00E93E42" w:rsidRPr="00213EF3">
        <w:rPr>
          <w:b/>
        </w:rPr>
        <w:t>2 Giải thuật dự đoán bệnh</w:t>
      </w:r>
    </w:p>
    <w:p w:rsidR="00802081" w:rsidRPr="00213EF3" w:rsidRDefault="00802081" w:rsidP="00213EF3">
      <w:pPr>
        <w:spacing w:line="360" w:lineRule="auto"/>
        <w:ind w:firstLine="720"/>
      </w:pPr>
      <w:r w:rsidRPr="00213EF3">
        <w:t>Cho tập các hạng mục</w:t>
      </w:r>
      <w:r w:rsidR="0044580B" w:rsidRPr="00213EF3">
        <w:t xml:space="preserve"> I = i</w:t>
      </w:r>
      <w:r w:rsidR="0044580B" w:rsidRPr="00213EF3">
        <w:rPr>
          <w:vertAlign w:val="subscript"/>
        </w:rPr>
        <w:t>1</w:t>
      </w:r>
      <w:r w:rsidR="0044580B" w:rsidRPr="00213EF3">
        <w:t>, i</w:t>
      </w:r>
      <w:r w:rsidR="0044580B" w:rsidRPr="00213EF3">
        <w:rPr>
          <w:vertAlign w:val="subscript"/>
        </w:rPr>
        <w:t>2</w:t>
      </w:r>
      <w:r w:rsidR="0044580B" w:rsidRPr="00213EF3">
        <w:t>,…..i</w:t>
      </w:r>
      <w:r w:rsidR="0044580B" w:rsidRPr="00213EF3">
        <w:rPr>
          <w:vertAlign w:val="subscript"/>
        </w:rPr>
        <w:t>m</w:t>
      </w:r>
      <w:r w:rsidRPr="00213EF3">
        <w:t> </w:t>
      </w:r>
      <w:r w:rsidR="0044580B" w:rsidRPr="00213EF3">
        <w:t> và cơ sở dữ liệu</w:t>
      </w:r>
      <w:r w:rsidRPr="00213EF3">
        <w:t xml:space="preserve"> giao dịch</w:t>
      </w:r>
      <w:r w:rsidR="0038536E" w:rsidRPr="00213EF3">
        <w:t xml:space="preserve"> T</w:t>
      </w:r>
      <w:r w:rsidR="0044580B" w:rsidRPr="00213EF3">
        <w:t xml:space="preserve"> = t</w:t>
      </w:r>
      <w:r w:rsidR="0044580B" w:rsidRPr="00213EF3">
        <w:rPr>
          <w:vertAlign w:val="subscript"/>
        </w:rPr>
        <w:t>1,</w:t>
      </w:r>
      <w:r w:rsidR="0044580B" w:rsidRPr="00213EF3">
        <w:t xml:space="preserve"> t</w:t>
      </w:r>
      <w:r w:rsidR="0044580B" w:rsidRPr="00213EF3">
        <w:rPr>
          <w:vertAlign w:val="subscript"/>
        </w:rPr>
        <w:t>2</w:t>
      </w:r>
      <w:r w:rsidR="0044580B" w:rsidRPr="00213EF3">
        <w:t>,…t</w:t>
      </w:r>
      <w:r w:rsidR="0044580B" w:rsidRPr="00213EF3">
        <w:rPr>
          <w:vertAlign w:val="subscript"/>
        </w:rPr>
        <w:t>n,</w:t>
      </w:r>
      <w:r w:rsidRPr="00213EF3">
        <w:t xml:space="preserve"> với </w:t>
      </w:r>
      <w:r w:rsidR="0044580B" w:rsidRPr="00213EF3">
        <w:t>t</w:t>
      </w:r>
      <w:r w:rsidR="0044580B" w:rsidRPr="00213EF3">
        <w:rPr>
          <w:vertAlign w:val="subscript"/>
        </w:rPr>
        <w:t xml:space="preserve">i </w:t>
      </w:r>
      <w:r w:rsidR="0044580B" w:rsidRPr="00213EF3">
        <w:t>= i</w:t>
      </w:r>
      <w:r w:rsidR="0044580B" w:rsidRPr="00213EF3">
        <w:rPr>
          <w:vertAlign w:val="subscript"/>
        </w:rPr>
        <w:t xml:space="preserve">i1, </w:t>
      </w:r>
      <w:r w:rsidR="0044580B" w:rsidRPr="00213EF3">
        <w:t>i</w:t>
      </w:r>
      <w:r w:rsidR="0044580B" w:rsidRPr="00213EF3">
        <w:rPr>
          <w:vertAlign w:val="subscript"/>
        </w:rPr>
        <w:t>i2</w:t>
      </w:r>
      <w:r w:rsidR="0044580B" w:rsidRPr="00213EF3">
        <w:t>,…i</w:t>
      </w:r>
      <w:r w:rsidR="0044580B" w:rsidRPr="00213EF3">
        <w:rPr>
          <w:vertAlign w:val="subscript"/>
        </w:rPr>
        <w:t xml:space="preserve">ik </w:t>
      </w:r>
      <w:r w:rsidR="0044580B" w:rsidRPr="00213EF3">
        <w:t xml:space="preserve"> </w:t>
      </w:r>
      <w:r w:rsidRPr="00213EF3">
        <w:t>và </w:t>
      </w:r>
      <w:r w:rsidR="0044580B" w:rsidRPr="00213EF3">
        <w:t>i</w:t>
      </w:r>
      <w:r w:rsidR="0044580B" w:rsidRPr="00213EF3">
        <w:rPr>
          <w:vertAlign w:val="subscript"/>
        </w:rPr>
        <w:t xml:space="preserve">ij  </w:t>
      </w:r>
      <w:r w:rsidR="0044580B" w:rsidRPr="00213EF3">
        <w:t>€ I</w:t>
      </w:r>
      <w:r w:rsidRPr="00213EF3">
        <w:t>.</w:t>
      </w:r>
    </w:p>
    <w:p w:rsidR="001F3100" w:rsidRPr="00213EF3" w:rsidRDefault="007B7DEF" w:rsidP="00213EF3">
      <w:pPr>
        <w:spacing w:line="360" w:lineRule="auto"/>
        <w:ind w:firstLine="720"/>
      </w:pPr>
      <w:r w:rsidRPr="00213EF3">
        <w:t>Bài toán khai thác luật kết hợp là bài toán tìm tất cả các luật dạng </w:t>
      </w:r>
      <w:r w:rsidR="00802081" w:rsidRPr="00213EF3">
        <w:t xml:space="preserve">X </w:t>
      </w:r>
      <w:r w:rsidR="00802081" w:rsidRPr="00213EF3">
        <w:sym w:font="Symbol" w:char="F0AE"/>
      </w:r>
      <w:r w:rsidR="00802081" w:rsidRPr="00213EF3">
        <w:t xml:space="preserve"> Y </w:t>
      </w:r>
      <w:r w:rsidRPr="00213EF3">
        <w:t>(X, Y là tập con của I và X giao Y = {}) thỏa mãn độ phổ biến và độ tin cậy tối thiểu.</w:t>
      </w:r>
      <w:r w:rsidR="001F3100" w:rsidRPr="00213EF3">
        <w:t xml:space="preserve"> Trong đó, có thể hiểu rằng những bệnh có triệu chứng trong tập X cũng thường xuất hiện trong tập Y. (X và Y gọi là itemset).</w:t>
      </w:r>
    </w:p>
    <w:p w:rsidR="001F3100" w:rsidRPr="00213EF3" w:rsidRDefault="001F3100" w:rsidP="00213EF3">
      <w:pPr>
        <w:spacing w:line="360" w:lineRule="auto"/>
        <w:ind w:firstLine="720"/>
      </w:pPr>
      <w:r w:rsidRPr="00213EF3">
        <w:t xml:space="preserve">Ví dụ, nếu X = {sốt, sổ mũi} và Y = {ho, nhứt đầu} và ta có luật kết hợp X =&gt;Y thì chúng ta có thể nói rằng những người mắc phải triệu chứng ho và sổ mũi thì cũng thường bị luôn cả ho </w:t>
      </w:r>
      <w:r w:rsidR="005316DF" w:rsidRPr="00213EF3">
        <w:t>và nhứt đầu</w:t>
      </w:r>
      <w:r w:rsidRPr="00213EF3">
        <w:t>.</w:t>
      </w:r>
    </w:p>
    <w:p w:rsidR="00603B09" w:rsidRPr="00213EF3" w:rsidRDefault="007418F1" w:rsidP="00213EF3">
      <w:pPr>
        <w:spacing w:line="360" w:lineRule="auto"/>
        <w:ind w:firstLine="720"/>
      </w:pPr>
      <w:r w:rsidRPr="00213EF3">
        <w:t>Để thự</w:t>
      </w:r>
      <w:r w:rsidR="007B7DEF" w:rsidRPr="00213EF3">
        <w:t>c</w:t>
      </w:r>
      <w:r w:rsidRPr="00213EF3">
        <w:t xml:space="preserve"> hiện được giải thuật này thì trước tiên ta tìm các tập luật phổ biến về các loại bệnh và triệu chứng</w:t>
      </w:r>
      <w:r w:rsidR="0038536E" w:rsidRPr="00213EF3">
        <w:t>(L</w:t>
      </w:r>
      <w:r w:rsidR="0038536E" w:rsidRPr="00213EF3">
        <w:rPr>
          <w:vertAlign w:val="subscript"/>
        </w:rPr>
        <w:t>k</w:t>
      </w:r>
      <w:r w:rsidR="0038536E" w:rsidRPr="00213EF3">
        <w:t>)</w:t>
      </w:r>
      <w:r w:rsidRPr="00213EF3">
        <w:t>.</w:t>
      </w:r>
    </w:p>
    <w:p w:rsidR="0027103C" w:rsidRPr="00213EF3" w:rsidRDefault="0027103C" w:rsidP="00213EF3">
      <w:pPr>
        <w:widowControl w:val="0"/>
        <w:autoSpaceDE w:val="0"/>
        <w:autoSpaceDN w:val="0"/>
        <w:spacing w:after="0" w:line="360" w:lineRule="auto"/>
        <w:ind w:left="1159"/>
        <w:jc w:val="left"/>
        <w:rPr>
          <w:rFonts w:eastAsia="Times New Roman"/>
        </w:rPr>
      </w:pPr>
      <w:r w:rsidRPr="00213EF3">
        <w:rPr>
          <w:rFonts w:eastAsia="Times New Roman"/>
          <w:b/>
        </w:rPr>
        <w:t xml:space="preserve">Đầu vào: </w:t>
      </w:r>
      <w:r w:rsidRPr="00213EF3">
        <w:rPr>
          <w:rFonts w:eastAsia="Times New Roman"/>
        </w:rPr>
        <w:t>Tập mục phổ biến L</w:t>
      </w:r>
      <w:r w:rsidRPr="00213EF3">
        <w:rPr>
          <w:rFonts w:eastAsia="Times New Roman"/>
          <w:vertAlign w:val="subscript"/>
        </w:rPr>
        <w:t>k</w:t>
      </w:r>
    </w:p>
    <w:p w:rsidR="0027103C" w:rsidRPr="00213EF3" w:rsidRDefault="0027103C" w:rsidP="00213EF3">
      <w:pPr>
        <w:widowControl w:val="0"/>
        <w:autoSpaceDE w:val="0"/>
        <w:autoSpaceDN w:val="0"/>
        <w:spacing w:before="191" w:after="0" w:line="360" w:lineRule="auto"/>
        <w:ind w:left="1159"/>
        <w:jc w:val="left"/>
        <w:rPr>
          <w:rFonts w:eastAsia="Times New Roman"/>
        </w:rPr>
      </w:pPr>
      <w:r w:rsidRPr="00213EF3">
        <w:rPr>
          <w:rFonts w:eastAsia="Times New Roman"/>
          <w:b/>
        </w:rPr>
        <w:t xml:space="preserve">Đầu ra: </w:t>
      </w:r>
      <w:r w:rsidR="002E692C">
        <w:rPr>
          <w:rFonts w:eastAsia="Times New Roman"/>
        </w:rPr>
        <w:t>Tập luật thoả mãn độ tin cậy</w:t>
      </w:r>
      <w:r w:rsidRPr="00213EF3">
        <w:rPr>
          <w:rFonts w:eastAsia="Times New Roman"/>
        </w:rPr>
        <w:t xml:space="preserve"> mincof </w:t>
      </w:r>
    </w:p>
    <w:p w:rsidR="007B7DEF" w:rsidRPr="00213EF3" w:rsidRDefault="005316DF" w:rsidP="00213EF3">
      <w:pPr>
        <w:pStyle w:val="ListParagraph"/>
        <w:widowControl w:val="0"/>
        <w:numPr>
          <w:ilvl w:val="0"/>
          <w:numId w:val="45"/>
        </w:numPr>
        <w:autoSpaceDE w:val="0"/>
        <w:autoSpaceDN w:val="0"/>
        <w:spacing w:before="191" w:after="0" w:line="360" w:lineRule="auto"/>
        <w:jc w:val="left"/>
        <w:rPr>
          <w:rFonts w:eastAsia="Times New Roman"/>
        </w:rPr>
      </w:pPr>
      <w:r w:rsidRPr="00213EF3">
        <w:rPr>
          <w:rFonts w:eastAsia="Times New Roman"/>
        </w:rPr>
        <w:t xml:space="preserve">Tính n(X </w:t>
      </w:r>
      <w:r w:rsidRPr="00213EF3">
        <w:rPr>
          <w:rFonts w:eastAsia="Times New Roman"/>
        </w:rPr>
        <w:sym w:font="Symbol" w:char="F0C8"/>
      </w:r>
      <w:r w:rsidRPr="00213EF3">
        <w:rPr>
          <w:rFonts w:eastAsia="Times New Roman"/>
        </w:rPr>
        <w:t xml:space="preserve"> Y)</w:t>
      </w:r>
      <w:r w:rsidR="00D830A4" w:rsidRPr="00213EF3">
        <w:rPr>
          <w:rFonts w:eastAsia="Times New Roman"/>
        </w:rPr>
        <w:t xml:space="preserve"> </w:t>
      </w:r>
    </w:p>
    <w:p w:rsidR="005316DF" w:rsidRPr="00213EF3" w:rsidRDefault="005316DF" w:rsidP="00213EF3">
      <w:pPr>
        <w:pStyle w:val="ListParagraph"/>
        <w:widowControl w:val="0"/>
        <w:numPr>
          <w:ilvl w:val="0"/>
          <w:numId w:val="45"/>
        </w:numPr>
        <w:autoSpaceDE w:val="0"/>
        <w:autoSpaceDN w:val="0"/>
        <w:spacing w:before="191" w:after="0" w:line="360" w:lineRule="auto"/>
        <w:jc w:val="left"/>
        <w:rPr>
          <w:rFonts w:eastAsia="Times New Roman"/>
        </w:rPr>
      </w:pPr>
      <w:r w:rsidRPr="00213EF3">
        <w:rPr>
          <w:rFonts w:eastAsia="Times New Roman"/>
        </w:rPr>
        <w:t xml:space="preserve">Tính </w:t>
      </w:r>
      <w:r w:rsidR="004B462E" w:rsidRPr="00213EF3">
        <w:rPr>
          <w:rFonts w:eastAsia="Times New Roman"/>
        </w:rPr>
        <w:t>N tổng</w:t>
      </w:r>
      <w:r w:rsidRPr="00213EF3">
        <w:rPr>
          <w:rFonts w:eastAsia="Times New Roman"/>
        </w:rPr>
        <w:t xml:space="preserve"> số lần giao dịch </w:t>
      </w:r>
    </w:p>
    <w:p w:rsidR="005316DF" w:rsidRPr="00213EF3" w:rsidRDefault="00D830A4" w:rsidP="00213EF3">
      <w:pPr>
        <w:pStyle w:val="ListParagraph"/>
        <w:widowControl w:val="0"/>
        <w:numPr>
          <w:ilvl w:val="0"/>
          <w:numId w:val="45"/>
        </w:numPr>
        <w:autoSpaceDE w:val="0"/>
        <w:autoSpaceDN w:val="0"/>
        <w:spacing w:before="191" w:after="0" w:line="360" w:lineRule="auto"/>
        <w:jc w:val="left"/>
        <w:rPr>
          <w:rFonts w:eastAsia="Times New Roman"/>
        </w:rPr>
      </w:pPr>
      <w:r w:rsidRPr="00213EF3">
        <w:rPr>
          <w:rFonts w:eastAsia="Times New Roman"/>
        </w:rPr>
        <w:t xml:space="preserve">Tile </w:t>
      </w:r>
      <w:r w:rsidRPr="00213EF3">
        <w:rPr>
          <w:rFonts w:eastAsia="Times New Roman"/>
        </w:rPr>
        <w:sym w:font="Symbol" w:char="F0AC"/>
      </w:r>
      <w:r w:rsidRPr="00213EF3">
        <w:rPr>
          <w:rFonts w:eastAsia="Times New Roman"/>
        </w:rPr>
        <w:t xml:space="preserve"> n(X </w:t>
      </w:r>
      <w:r w:rsidRPr="00213EF3">
        <w:rPr>
          <w:rFonts w:eastAsia="Times New Roman"/>
        </w:rPr>
        <w:sym w:font="Symbol" w:char="F0C8"/>
      </w:r>
      <w:r w:rsidRPr="00213EF3">
        <w:rPr>
          <w:rFonts w:eastAsia="Times New Roman"/>
        </w:rPr>
        <w:t xml:space="preserve"> Y)/N</w:t>
      </w:r>
    </w:p>
    <w:p w:rsidR="0027103C" w:rsidRPr="00213EF3" w:rsidRDefault="0027103C" w:rsidP="00213EF3">
      <w:pPr>
        <w:widowControl w:val="0"/>
        <w:autoSpaceDE w:val="0"/>
        <w:autoSpaceDN w:val="0"/>
        <w:spacing w:before="191" w:after="0" w:line="360" w:lineRule="auto"/>
        <w:jc w:val="left"/>
        <w:rPr>
          <w:rFonts w:eastAsia="Times New Roman"/>
        </w:rPr>
      </w:pPr>
      <w:r w:rsidRPr="00213EF3">
        <w:rPr>
          <w:rFonts w:eastAsia="Times New Roman"/>
          <w:b/>
        </w:rPr>
        <w:t>procedure genrules</w:t>
      </w:r>
      <w:r w:rsidRPr="00213EF3">
        <w:rPr>
          <w:rFonts w:eastAsia="Times New Roman"/>
        </w:rPr>
        <w:t>(L</w:t>
      </w:r>
      <w:r w:rsidRPr="00213EF3">
        <w:rPr>
          <w:rFonts w:eastAsia="Times New Roman"/>
          <w:vertAlign w:val="subscript"/>
        </w:rPr>
        <w:t>k</w:t>
      </w:r>
      <w:r w:rsidRPr="00213EF3">
        <w:rPr>
          <w:rFonts w:eastAsia="Times New Roman"/>
        </w:rPr>
        <w:t>: large k-itemset, a</w:t>
      </w:r>
      <w:r w:rsidRPr="00213EF3">
        <w:rPr>
          <w:rFonts w:eastAsia="Times New Roman"/>
          <w:vertAlign w:val="subscript"/>
        </w:rPr>
        <w:t>m</w:t>
      </w:r>
      <w:r w:rsidRPr="00213EF3">
        <w:rPr>
          <w:rFonts w:eastAsia="Times New Roman"/>
        </w:rPr>
        <w:t>: large m-itemset)</w:t>
      </w:r>
    </w:p>
    <w:p w:rsidR="0027103C" w:rsidRPr="00213EF3" w:rsidRDefault="0027103C" w:rsidP="00213EF3">
      <w:pPr>
        <w:widowControl w:val="0"/>
        <w:autoSpaceDE w:val="0"/>
        <w:autoSpaceDN w:val="0"/>
        <w:spacing w:before="191" w:after="0" w:line="360" w:lineRule="auto"/>
        <w:jc w:val="left"/>
        <w:rPr>
          <w:rFonts w:eastAsia="Times New Roman"/>
          <w:b/>
          <w:bCs/>
        </w:rPr>
      </w:pPr>
      <w:r w:rsidRPr="00213EF3">
        <w:rPr>
          <w:rFonts w:eastAsia="Times New Roman"/>
          <w:b/>
        </w:rPr>
        <w:t>begi</w:t>
      </w:r>
      <w:r w:rsidR="00F97626" w:rsidRPr="00213EF3">
        <w:rPr>
          <w:rFonts w:eastAsia="Times New Roman"/>
          <w:b/>
        </w:rPr>
        <w:t>n</w:t>
      </w:r>
      <w:r w:rsidR="00AF3937" w:rsidRPr="00213EF3">
        <w:rPr>
          <w:rFonts w:eastAsia="Times New Roman"/>
          <w:b/>
          <w:bCs/>
        </w:rPr>
        <w:t xml:space="preserve"> </w:t>
      </w:r>
      <w:r w:rsidRPr="00213EF3">
        <w:rPr>
          <w:rFonts w:eastAsia="Times New Roman"/>
        </w:rPr>
        <w:t>A={(m-1)-itemset a</w:t>
      </w:r>
      <w:r w:rsidRPr="00213EF3">
        <w:rPr>
          <w:rFonts w:eastAsia="Times New Roman"/>
          <w:vertAlign w:val="subscript"/>
        </w:rPr>
        <w:t>m-1</w:t>
      </w:r>
      <w:r w:rsidRPr="00213EF3">
        <w:rPr>
          <w:rFonts w:eastAsia="Times New Roman"/>
        </w:rPr>
        <w:t>| a</w:t>
      </w:r>
      <w:r w:rsidRPr="00213EF3">
        <w:rPr>
          <w:rFonts w:eastAsia="Times New Roman"/>
          <w:vertAlign w:val="subscript"/>
        </w:rPr>
        <w:t>m-1</w:t>
      </w:r>
      <w:r w:rsidRPr="00213EF3">
        <w:rPr>
          <w:rFonts w:eastAsia="Times New Roman"/>
        </w:rPr>
        <w:t xml:space="preserve"> a</w:t>
      </w:r>
      <w:r w:rsidRPr="00213EF3">
        <w:rPr>
          <w:rFonts w:eastAsia="Times New Roman"/>
          <w:vertAlign w:val="subscript"/>
        </w:rPr>
        <w:t>m</w:t>
      </w:r>
      <w:r w:rsidRPr="00213EF3">
        <w:rPr>
          <w:rFonts w:eastAsia="Times New Roman"/>
        </w:rPr>
        <w:t>}</w:t>
      </w:r>
    </w:p>
    <w:p w:rsidR="0027103C" w:rsidRPr="00213EF3" w:rsidRDefault="0027103C" w:rsidP="00213EF3">
      <w:pPr>
        <w:widowControl w:val="0"/>
        <w:autoSpaceDE w:val="0"/>
        <w:autoSpaceDN w:val="0"/>
        <w:spacing w:before="172" w:after="0" w:line="360" w:lineRule="auto"/>
        <w:ind w:left="281"/>
        <w:jc w:val="left"/>
        <w:rPr>
          <w:rFonts w:eastAsia="Times New Roman"/>
          <w:b/>
        </w:rPr>
      </w:pPr>
      <w:r w:rsidRPr="00213EF3">
        <w:rPr>
          <w:rFonts w:eastAsia="Times New Roman"/>
          <w:b/>
        </w:rPr>
        <w:t xml:space="preserve">forall </w:t>
      </w:r>
      <w:r w:rsidRPr="00213EF3">
        <w:rPr>
          <w:rFonts w:eastAsia="Times New Roman"/>
        </w:rPr>
        <w:t>a</w:t>
      </w:r>
      <w:r w:rsidRPr="00213EF3">
        <w:rPr>
          <w:rFonts w:eastAsia="Times New Roman"/>
          <w:vertAlign w:val="subscript"/>
        </w:rPr>
        <w:t>m-1</w:t>
      </w:r>
      <w:r w:rsidRPr="00213EF3">
        <w:rPr>
          <w:rFonts w:eastAsia="Times New Roman"/>
        </w:rPr>
        <w:t xml:space="preserve">A </w:t>
      </w:r>
      <w:r w:rsidRPr="00213EF3">
        <w:rPr>
          <w:rFonts w:eastAsia="Times New Roman"/>
          <w:b/>
        </w:rPr>
        <w:t>do begin</w:t>
      </w:r>
      <w:r w:rsidR="00AF3937" w:rsidRPr="00213EF3">
        <w:rPr>
          <w:rFonts w:eastAsia="Times New Roman"/>
          <w:b/>
        </w:rPr>
        <w:t xml:space="preserve"> </w:t>
      </w:r>
      <w:r w:rsidRPr="00213EF3">
        <w:rPr>
          <w:rFonts w:eastAsia="Times New Roman"/>
        </w:rPr>
        <w:t>conf = sup(L</w:t>
      </w:r>
      <w:r w:rsidRPr="00213EF3">
        <w:rPr>
          <w:rFonts w:eastAsia="Times New Roman"/>
          <w:vertAlign w:val="subscript"/>
        </w:rPr>
        <w:t>k</w:t>
      </w:r>
      <w:r w:rsidRPr="00213EF3">
        <w:rPr>
          <w:rFonts w:eastAsia="Times New Roman"/>
        </w:rPr>
        <w:t>)/sup(a</w:t>
      </w:r>
      <w:r w:rsidRPr="00213EF3">
        <w:rPr>
          <w:rFonts w:eastAsia="Times New Roman"/>
          <w:vertAlign w:val="subscript"/>
        </w:rPr>
        <w:t>m-1</w:t>
      </w:r>
      <w:r w:rsidRPr="00213EF3">
        <w:rPr>
          <w:rFonts w:eastAsia="Times New Roman"/>
        </w:rPr>
        <w:t>);</w:t>
      </w:r>
    </w:p>
    <w:p w:rsidR="0027103C" w:rsidRPr="00213EF3" w:rsidRDefault="0027103C" w:rsidP="00213EF3">
      <w:pPr>
        <w:widowControl w:val="0"/>
        <w:autoSpaceDE w:val="0"/>
        <w:autoSpaceDN w:val="0"/>
        <w:spacing w:before="190" w:after="0" w:line="360" w:lineRule="auto"/>
        <w:ind w:left="1001"/>
        <w:jc w:val="left"/>
        <w:rPr>
          <w:rFonts w:eastAsia="Times New Roman"/>
          <w:b/>
        </w:rPr>
      </w:pPr>
      <w:r w:rsidRPr="00213EF3">
        <w:rPr>
          <w:rFonts w:eastAsia="Times New Roman"/>
          <w:b/>
        </w:rPr>
        <w:t xml:space="preserve">if </w:t>
      </w:r>
      <w:r w:rsidRPr="00213EF3">
        <w:rPr>
          <w:rFonts w:eastAsia="Times New Roman"/>
        </w:rPr>
        <w:t xml:space="preserve">(conf &gt;= mincof) </w:t>
      </w:r>
      <w:r w:rsidRPr="00213EF3">
        <w:rPr>
          <w:rFonts w:eastAsia="Times New Roman"/>
          <w:b/>
        </w:rPr>
        <w:t>then begin</w:t>
      </w:r>
      <w:r w:rsidR="00AF3937" w:rsidRPr="00213EF3">
        <w:rPr>
          <w:rFonts w:eastAsia="Times New Roman"/>
          <w:b/>
        </w:rPr>
        <w:t xml:space="preserve">  </w:t>
      </w:r>
      <w:r w:rsidRPr="00213EF3">
        <w:rPr>
          <w:rFonts w:eastAsia="Times New Roman"/>
        </w:rPr>
        <w:t>Xuất ra luật a</w:t>
      </w:r>
      <w:r w:rsidRPr="00213EF3">
        <w:rPr>
          <w:rFonts w:eastAsia="Times New Roman"/>
          <w:vertAlign w:val="subscript"/>
        </w:rPr>
        <w:t>m-1</w:t>
      </w:r>
      <w:r w:rsidRPr="00213EF3">
        <w:rPr>
          <w:rFonts w:eastAsia="Times New Roman"/>
        </w:rPr>
        <w:t>(L</w:t>
      </w:r>
      <w:r w:rsidRPr="00213EF3">
        <w:rPr>
          <w:rFonts w:eastAsia="Times New Roman"/>
          <w:vertAlign w:val="subscript"/>
        </w:rPr>
        <w:t>k</w:t>
      </w:r>
      <w:r w:rsidRPr="00213EF3">
        <w:rPr>
          <w:rFonts w:eastAsia="Times New Roman"/>
        </w:rPr>
        <w:t xml:space="preserve"> – a</w:t>
      </w:r>
      <w:r w:rsidRPr="00213EF3">
        <w:rPr>
          <w:rFonts w:eastAsia="Times New Roman"/>
          <w:vertAlign w:val="subscript"/>
        </w:rPr>
        <w:t>m-1</w:t>
      </w:r>
      <w:r w:rsidRPr="00213EF3">
        <w:rPr>
          <w:rFonts w:eastAsia="Times New Roman"/>
        </w:rPr>
        <w:t>);</w:t>
      </w:r>
    </w:p>
    <w:p w:rsidR="00AF3937" w:rsidRPr="00213EF3" w:rsidRDefault="0027103C" w:rsidP="00213EF3">
      <w:pPr>
        <w:widowControl w:val="0"/>
        <w:autoSpaceDE w:val="0"/>
        <w:autoSpaceDN w:val="0"/>
        <w:spacing w:before="190" w:after="0" w:line="360" w:lineRule="auto"/>
        <w:ind w:left="1001"/>
        <w:jc w:val="left"/>
        <w:rPr>
          <w:rFonts w:eastAsia="Times New Roman"/>
        </w:rPr>
      </w:pPr>
      <w:r w:rsidRPr="00213EF3">
        <w:rPr>
          <w:rFonts w:eastAsia="Times New Roman"/>
          <w:b/>
        </w:rPr>
        <w:t xml:space="preserve">if </w:t>
      </w:r>
      <w:r w:rsidRPr="00213EF3">
        <w:rPr>
          <w:rFonts w:eastAsia="Times New Roman"/>
        </w:rPr>
        <w:t xml:space="preserve">(m-1)&gt;1 </w:t>
      </w:r>
      <w:r w:rsidRPr="00213EF3">
        <w:rPr>
          <w:rFonts w:eastAsia="Times New Roman"/>
          <w:b/>
        </w:rPr>
        <w:t xml:space="preserve">then </w:t>
      </w:r>
      <w:r w:rsidRPr="00213EF3">
        <w:rPr>
          <w:rFonts w:eastAsia="Times New Roman"/>
        </w:rPr>
        <w:t>call genrules(L</w:t>
      </w:r>
      <w:r w:rsidRPr="00213EF3">
        <w:rPr>
          <w:rFonts w:eastAsia="Times New Roman"/>
          <w:vertAlign w:val="subscript"/>
        </w:rPr>
        <w:t>k</w:t>
      </w:r>
      <w:r w:rsidRPr="00213EF3">
        <w:rPr>
          <w:rFonts w:eastAsia="Times New Roman"/>
        </w:rPr>
        <w:t>,a</w:t>
      </w:r>
      <w:r w:rsidRPr="00213EF3">
        <w:rPr>
          <w:rFonts w:eastAsia="Times New Roman"/>
          <w:vertAlign w:val="subscript"/>
        </w:rPr>
        <w:t>m-1</w:t>
      </w:r>
      <w:r w:rsidRPr="00213EF3">
        <w:rPr>
          <w:rFonts w:eastAsia="Times New Roman"/>
        </w:rPr>
        <w:t>);</w:t>
      </w:r>
    </w:p>
    <w:p w:rsidR="00AF3937" w:rsidRPr="00213EF3" w:rsidRDefault="0027103C" w:rsidP="00213EF3">
      <w:pPr>
        <w:widowControl w:val="0"/>
        <w:autoSpaceDE w:val="0"/>
        <w:autoSpaceDN w:val="0"/>
        <w:spacing w:before="190" w:after="0" w:line="360" w:lineRule="auto"/>
        <w:ind w:left="1001"/>
        <w:jc w:val="left"/>
        <w:rPr>
          <w:rFonts w:eastAsia="Times New Roman"/>
          <w:b/>
        </w:rPr>
      </w:pPr>
      <w:r w:rsidRPr="00213EF3">
        <w:rPr>
          <w:rFonts w:eastAsia="Times New Roman"/>
          <w:b/>
        </w:rPr>
        <w:t>end</w:t>
      </w:r>
    </w:p>
    <w:p w:rsidR="0027103C" w:rsidRPr="00213EF3" w:rsidRDefault="0027103C" w:rsidP="00213EF3">
      <w:pPr>
        <w:widowControl w:val="0"/>
        <w:autoSpaceDE w:val="0"/>
        <w:autoSpaceDN w:val="0"/>
        <w:spacing w:before="190" w:after="0" w:line="360" w:lineRule="auto"/>
        <w:ind w:left="1001"/>
        <w:jc w:val="left"/>
        <w:rPr>
          <w:rFonts w:eastAsia="Times New Roman"/>
        </w:rPr>
      </w:pPr>
      <w:r w:rsidRPr="00213EF3">
        <w:rPr>
          <w:rFonts w:eastAsia="Times New Roman"/>
          <w:b/>
          <w:w w:val="95"/>
        </w:rPr>
        <w:t>end</w:t>
      </w:r>
      <w:r w:rsidR="0089289F" w:rsidRPr="00213EF3">
        <w:rPr>
          <w:rFonts w:eastAsia="Times New Roman"/>
          <w:b/>
          <w:w w:val="95"/>
        </w:rPr>
        <w:t>.</w:t>
      </w:r>
    </w:p>
    <w:p w:rsidR="00E93E42" w:rsidRPr="00213EF3" w:rsidRDefault="002A7EFA" w:rsidP="00213EF3">
      <w:pPr>
        <w:pStyle w:val="Heading2"/>
        <w:spacing w:line="360" w:lineRule="auto"/>
        <w:rPr>
          <w:rFonts w:ascii="Times New Roman" w:hAnsi="Times New Roman" w:cs="Times New Roman"/>
          <w:b w:val="0"/>
          <w:sz w:val="26"/>
          <w:szCs w:val="26"/>
        </w:rPr>
      </w:pPr>
      <w:bookmarkStart w:id="199" w:name="_Toc12874322"/>
      <w:r w:rsidRPr="00213EF3">
        <w:rPr>
          <w:rFonts w:ascii="Times New Roman" w:hAnsi="Times New Roman" w:cs="Times New Roman"/>
          <w:sz w:val="26"/>
          <w:szCs w:val="26"/>
        </w:rPr>
        <w:lastRenderedPageBreak/>
        <w:t>4.2 Xây dựng hệ thống</w:t>
      </w:r>
      <w:bookmarkEnd w:id="199"/>
    </w:p>
    <w:p w:rsidR="000A074B" w:rsidRPr="00213EF3" w:rsidRDefault="00270DED" w:rsidP="00213EF3">
      <w:pPr>
        <w:spacing w:line="360" w:lineRule="auto"/>
        <w:ind w:firstLine="720"/>
      </w:pPr>
      <w:r w:rsidRPr="00213EF3">
        <w:t xml:space="preserve">Từ những phân tích đã trình bày ở trên, tôi tiến hành xây dựng một hệ thống quản lí khám chữa bệnh như đã định hướng. Hệ thống có ba công việc chính: (i) xây dựng </w:t>
      </w:r>
      <w:r w:rsidR="005E1C89" w:rsidRPr="00213EF3">
        <w:t>trang quản lí dành cho người quản trị thực hiện quản lí các danh mục khoa, bằng cấp, triệu chứ</w:t>
      </w:r>
      <w:r w:rsidR="00CE1195" w:rsidRPr="00213EF3">
        <w:t>ng,</w:t>
      </w:r>
      <w:r w:rsidR="005E1C89" w:rsidRPr="00213EF3">
        <w:t xml:space="preserve"> thuốc,..; (ii) xây dựng trang khám bệnh dành cho bác sĩ, với các chức năng dự đoán, ra toa thuốc. Đồng thời, bác sĩ có thể xem thông tin chi tiết, tìm kiếm của các mục loại bệnh, triệu chứng, thuốc, bằng cấp, bệnh nhân, bác sĩ,…;(iii) xây dựng trang quản lí cho y tá, tại đây các y tá có thể quản lí bệnh</w:t>
      </w:r>
      <w:r w:rsidR="00AB5420" w:rsidRPr="00213EF3">
        <w:t xml:space="preserve"> nhân, quản lí hồ sơ bệnh nhân, nhận thông tin bệnh nhân, trước khi vào khám bệnh.</w:t>
      </w:r>
      <w:r w:rsidR="0001629D" w:rsidRPr="00213EF3">
        <w:t xml:space="preserve"> Ngoài ra, các bệnh nhân cũng có thể vào xem thông tin bệnh án của bản thân.</w:t>
      </w:r>
    </w:p>
    <w:p w:rsidR="006C35C5" w:rsidRPr="00213EF3" w:rsidRDefault="00BE2515" w:rsidP="00213EF3">
      <w:pPr>
        <w:spacing w:line="360" w:lineRule="auto"/>
        <w:rPr>
          <w:b/>
        </w:rPr>
      </w:pPr>
      <w:r w:rsidRPr="00213EF3">
        <w:rPr>
          <w:b/>
        </w:rPr>
        <w:t>4.</w:t>
      </w:r>
      <w:r w:rsidR="0017176E" w:rsidRPr="00213EF3">
        <w:rPr>
          <w:b/>
        </w:rPr>
        <w:t>2.1</w:t>
      </w:r>
      <w:r w:rsidR="006C35C5" w:rsidRPr="00213EF3">
        <w:rPr>
          <w:b/>
        </w:rPr>
        <w:t xml:space="preserve"> Đăng nhập.</w:t>
      </w:r>
      <w:r w:rsidR="00AB5420" w:rsidRPr="00213EF3">
        <w:rPr>
          <w:b/>
        </w:rPr>
        <w:tab/>
      </w:r>
    </w:p>
    <w:p w:rsidR="00AB5420" w:rsidRPr="00213EF3" w:rsidRDefault="00FE3DFD" w:rsidP="00213EF3">
      <w:pPr>
        <w:spacing w:line="360" w:lineRule="auto"/>
        <w:ind w:firstLine="360"/>
      </w:pPr>
      <w:r w:rsidRPr="00213EF3">
        <w:t xml:space="preserve">Mô tả: </w:t>
      </w:r>
      <w:r w:rsidR="00AB5420" w:rsidRPr="00213EF3">
        <w:t>Để có thể vào được hệ thống, bắt buộc tất cả người dùng phải đăng nhập vào hệ thống. Người dùng cần nhập đúng</w:t>
      </w:r>
      <w:r w:rsidR="00062BE9" w:rsidRPr="00213EF3">
        <w:t xml:space="preserve"> Username</w:t>
      </w:r>
      <w:r w:rsidR="00D761EA">
        <w:t xml:space="preserve"> (</w:t>
      </w:r>
      <w:r w:rsidR="000A4DA7" w:rsidRPr="00213EF3">
        <w:t>tên tài khoản)</w:t>
      </w:r>
      <w:r w:rsidR="00062BE9" w:rsidRPr="00213EF3">
        <w:t xml:space="preserve"> và Password</w:t>
      </w:r>
      <w:r w:rsidR="00D761EA">
        <w:t xml:space="preserve"> </w:t>
      </w:r>
      <w:r w:rsidR="000A4DA7" w:rsidRPr="00213EF3">
        <w:t xml:space="preserve">(mật khẩu) </w:t>
      </w:r>
      <w:r w:rsidR="009C6DBC" w:rsidRPr="00213EF3">
        <w:t>như Hình 4.3</w:t>
      </w:r>
      <w:r w:rsidR="008D720F" w:rsidRPr="00213EF3">
        <w:t xml:space="preserve">. </w:t>
      </w:r>
      <w:r w:rsidR="00A248C7" w:rsidRPr="00213EF3">
        <w:t>Dựa vào tài khoản có thể truy xuất các quyền của người dùng, các quyền mặc định</w:t>
      </w:r>
      <w:r w:rsidR="000A4DA7" w:rsidRPr="00213EF3">
        <w:t xml:space="preserve"> </w:t>
      </w:r>
      <w:r w:rsidR="00A248C7" w:rsidRPr="00213EF3">
        <w:t xml:space="preserve">cụ thể gồm: </w:t>
      </w:r>
      <w:r w:rsidR="000A4DA7" w:rsidRPr="00213EF3">
        <w:t>quản trị</w:t>
      </w:r>
      <w:r w:rsidR="009C6DBC" w:rsidRPr="00213EF3">
        <w:t xml:space="preserve">, bác sĩ, </w:t>
      </w:r>
      <w:r w:rsidR="000A4DA7" w:rsidRPr="00213EF3">
        <w:t>y tá</w:t>
      </w:r>
      <w:r w:rsidR="009C6DBC" w:rsidRPr="00213EF3">
        <w:t xml:space="preserve"> và bệnh nhân</w:t>
      </w:r>
      <w:r w:rsidR="000A4DA7" w:rsidRPr="00213EF3">
        <w:t>.</w:t>
      </w:r>
      <w:r w:rsidR="00A248C7" w:rsidRPr="00213EF3">
        <w:t xml:space="preserve"> Các quyền này được cài đặt cho người dùng trong quá trình tạo người dùng tại chức năng </w:t>
      </w:r>
      <w:r w:rsidR="009C6DBC" w:rsidRPr="00213EF3">
        <w:t>“Đăng kí</w:t>
      </w:r>
      <w:r w:rsidR="006B621C" w:rsidRPr="00213EF3">
        <w:t xml:space="preserve"> tài khoản mới”, được trình bày trong mụ</w:t>
      </w:r>
      <w:r w:rsidR="00883BF7" w:rsidRPr="00213EF3">
        <w:t>c 4.2.3</w:t>
      </w:r>
      <w:r w:rsidR="006B621C" w:rsidRPr="00213EF3">
        <w:t>.</w:t>
      </w:r>
    </w:p>
    <w:p w:rsidR="000A4DA7" w:rsidRPr="00213EF3" w:rsidRDefault="000A4DA7" w:rsidP="00213EF3">
      <w:pPr>
        <w:pStyle w:val="ListParagraph"/>
        <w:numPr>
          <w:ilvl w:val="0"/>
          <w:numId w:val="23"/>
        </w:numPr>
        <w:spacing w:line="360" w:lineRule="auto"/>
      </w:pPr>
      <w:r w:rsidRPr="00213EF3">
        <w:t xml:space="preserve">Quản trị: Thực hiện </w:t>
      </w:r>
      <w:r w:rsidR="00883BF7" w:rsidRPr="00213EF3">
        <w:t xml:space="preserve">tất cả </w:t>
      </w:r>
      <w:r w:rsidRPr="00213EF3">
        <w:t>các chức năng</w:t>
      </w:r>
      <w:r w:rsidR="00883BF7" w:rsidRPr="00213EF3">
        <w:t xml:space="preserve"> trong hệ thống</w:t>
      </w:r>
      <w:r w:rsidRPr="00213EF3">
        <w:t>.</w:t>
      </w:r>
    </w:p>
    <w:p w:rsidR="000A4DA7" w:rsidRPr="00213EF3" w:rsidRDefault="000A4DA7" w:rsidP="00213EF3">
      <w:pPr>
        <w:pStyle w:val="ListParagraph"/>
        <w:numPr>
          <w:ilvl w:val="0"/>
          <w:numId w:val="23"/>
        </w:numPr>
        <w:spacing w:line="360" w:lineRule="auto"/>
      </w:pPr>
      <w:r w:rsidRPr="00213EF3">
        <w:t>Bác sĩ: Thực hiện các chức năng liên quan đến khám chữa bệnh, kê toa thuốc và được quyền tìm kiếm, xem thông tin chi tiết các danh mục khác.</w:t>
      </w:r>
    </w:p>
    <w:p w:rsidR="000A4DA7" w:rsidRPr="00213EF3" w:rsidRDefault="000A4DA7" w:rsidP="00213EF3">
      <w:pPr>
        <w:pStyle w:val="ListParagraph"/>
        <w:numPr>
          <w:ilvl w:val="0"/>
          <w:numId w:val="23"/>
        </w:numPr>
        <w:spacing w:line="360" w:lineRule="auto"/>
      </w:pPr>
      <w:r w:rsidRPr="00213EF3">
        <w:t>Y tá: Thực hiện tiếp nhận thông tin bệnh nhân đến khám bệ</w:t>
      </w:r>
      <w:r w:rsidR="006C35C5" w:rsidRPr="00213EF3">
        <w:t xml:space="preserve">nh, </w:t>
      </w:r>
      <w:r w:rsidRPr="00213EF3">
        <w:t>quản lí bệnh nhân, đồng thời quản lí hồ sơ bệnh nhân</w:t>
      </w:r>
      <w:r w:rsidR="005B2688" w:rsidRPr="00213EF3">
        <w:t xml:space="preserve"> và tiền sử</w:t>
      </w:r>
      <w:r w:rsidRPr="00213EF3">
        <w:t>.</w:t>
      </w:r>
    </w:p>
    <w:p w:rsidR="0089289F" w:rsidRPr="00213EF3" w:rsidRDefault="00883BF7" w:rsidP="00213EF3">
      <w:pPr>
        <w:pStyle w:val="ListParagraph"/>
        <w:numPr>
          <w:ilvl w:val="0"/>
          <w:numId w:val="23"/>
        </w:numPr>
        <w:spacing w:line="360" w:lineRule="auto"/>
      </w:pPr>
      <w:r w:rsidRPr="00213EF3">
        <w:t xml:space="preserve">Bệnh nhân: Được quyền xem các </w:t>
      </w:r>
      <w:r w:rsidR="00730C7F" w:rsidRPr="00213EF3">
        <w:t>thông tin bệnh án của bản thân.</w:t>
      </w:r>
    </w:p>
    <w:p w:rsidR="008D720F" w:rsidRPr="00213EF3" w:rsidRDefault="0089289F" w:rsidP="00213EF3">
      <w:pPr>
        <w:keepNext/>
        <w:spacing w:line="360" w:lineRule="auto"/>
        <w:ind w:left="1440"/>
      </w:pPr>
      <w:r w:rsidRPr="00213EF3">
        <w:rPr>
          <w:noProof/>
        </w:rPr>
        <w:lastRenderedPageBreak/>
        <w:drawing>
          <wp:inline distT="0" distB="0" distL="0" distR="0" wp14:anchorId="1E13EB92" wp14:editId="7D40F802">
            <wp:extent cx="3800475" cy="2828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25).png"/>
                    <pic:cNvPicPr/>
                  </pic:nvPicPr>
                  <pic:blipFill rotWithShape="1">
                    <a:blip r:embed="rId44">
                      <a:extLst>
                        <a:ext uri="{28A0092B-C50C-407E-A947-70E740481C1C}">
                          <a14:useLocalDpi xmlns:a14="http://schemas.microsoft.com/office/drawing/2010/main" val="0"/>
                        </a:ext>
                      </a:extLst>
                    </a:blip>
                    <a:srcRect l="27385" t="16869" r="28855" b="13327"/>
                    <a:stretch/>
                  </pic:blipFill>
                  <pic:spPr bwMode="auto">
                    <a:xfrm>
                      <a:off x="0" y="0"/>
                      <a:ext cx="3836296" cy="2855589"/>
                    </a:xfrm>
                    <a:prstGeom prst="rect">
                      <a:avLst/>
                    </a:prstGeom>
                    <a:ln>
                      <a:noFill/>
                    </a:ln>
                    <a:extLst>
                      <a:ext uri="{53640926-AAD7-44D8-BBD7-CCE9431645EC}">
                        <a14:shadowObscured xmlns:a14="http://schemas.microsoft.com/office/drawing/2010/main"/>
                      </a:ext>
                    </a:extLst>
                  </pic:spPr>
                </pic:pic>
              </a:graphicData>
            </a:graphic>
          </wp:inline>
        </w:drawing>
      </w:r>
    </w:p>
    <w:p w:rsidR="008D720F" w:rsidRPr="00213EF3" w:rsidRDefault="008D720F" w:rsidP="00213EF3">
      <w:pPr>
        <w:pStyle w:val="Caption"/>
        <w:spacing w:line="360" w:lineRule="auto"/>
        <w:jc w:val="center"/>
        <w:rPr>
          <w:b w:val="0"/>
          <w:sz w:val="26"/>
          <w:szCs w:val="26"/>
        </w:rPr>
      </w:pPr>
      <w:bookmarkStart w:id="200" w:name="_Toc9172699"/>
      <w:bookmarkStart w:id="201" w:name="_Toc9339906"/>
      <w:bookmarkStart w:id="202" w:name="_Toc12776214"/>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w:t>
      </w:r>
      <w:r w:rsidRPr="00213EF3">
        <w:rPr>
          <w:b w:val="0"/>
          <w:sz w:val="26"/>
          <w:szCs w:val="26"/>
        </w:rPr>
        <w:fldChar w:fldCharType="end"/>
      </w:r>
      <w:r w:rsidRPr="00213EF3">
        <w:rPr>
          <w:b w:val="0"/>
          <w:sz w:val="26"/>
          <w:szCs w:val="26"/>
        </w:rPr>
        <w:t>: Giao diện đăng nhập</w:t>
      </w:r>
      <w:bookmarkEnd w:id="200"/>
      <w:bookmarkEnd w:id="201"/>
      <w:bookmarkEnd w:id="202"/>
    </w:p>
    <w:p w:rsidR="006C35C5" w:rsidRPr="00213EF3" w:rsidRDefault="00BE2515" w:rsidP="00213EF3">
      <w:pPr>
        <w:spacing w:line="360" w:lineRule="auto"/>
        <w:rPr>
          <w:b/>
        </w:rPr>
      </w:pPr>
      <w:r w:rsidRPr="00213EF3">
        <w:rPr>
          <w:b/>
        </w:rPr>
        <w:t>4.</w:t>
      </w:r>
      <w:r w:rsidR="006C35C5" w:rsidRPr="00213EF3">
        <w:rPr>
          <w:b/>
        </w:rPr>
        <w:t>2</w:t>
      </w:r>
      <w:r w:rsidR="00883BF7" w:rsidRPr="00213EF3">
        <w:rPr>
          <w:b/>
        </w:rPr>
        <w:t>.2</w:t>
      </w:r>
      <w:r w:rsidR="006C35C5" w:rsidRPr="00213EF3">
        <w:rPr>
          <w:b/>
        </w:rPr>
        <w:t xml:space="preserve"> Đổi mật khẩu</w:t>
      </w:r>
    </w:p>
    <w:p w:rsidR="0024231F" w:rsidRPr="00213EF3" w:rsidRDefault="0024231F" w:rsidP="00213EF3">
      <w:pPr>
        <w:spacing w:line="360" w:lineRule="auto"/>
      </w:pPr>
      <w:r w:rsidRPr="00213EF3">
        <w:tab/>
        <w:t>Giao diện đổi mật khẩu được thể hiệ</w:t>
      </w:r>
      <w:r w:rsidR="00AD1CB9" w:rsidRPr="00213EF3">
        <w:t>n như Hình 4.4</w:t>
      </w:r>
      <w:r w:rsidRPr="00213EF3">
        <w:t xml:space="preserve">, để đổi mật khẩu người dùng phải đảm bảo được các thông tin sau: </w:t>
      </w:r>
      <w:r w:rsidR="00DA7561" w:rsidRPr="00213EF3">
        <w:t xml:space="preserve">(1) </w:t>
      </w:r>
      <w:r w:rsidRPr="00213EF3">
        <w:t>Mật khẩu cũ phải chính xác, Mật khẩ</w:t>
      </w:r>
      <w:r w:rsidR="00DA7561" w:rsidRPr="00213EF3">
        <w:t xml:space="preserve">u mới (2) </w:t>
      </w:r>
      <w:r w:rsidRPr="00213EF3">
        <w:t>và nhập lại mật khẩu mới</w:t>
      </w:r>
      <w:r w:rsidR="00DA7561" w:rsidRPr="00213EF3">
        <w:t xml:space="preserve"> (3)</w:t>
      </w:r>
      <w:r w:rsidRPr="00213EF3">
        <w:t xml:space="preserve"> phải trùng khớp với nhau. Khi thỏa mãn các yêu cầu trên, người dùng cần nhấn nút “Xác nhận” để hoàn thành.</w:t>
      </w:r>
    </w:p>
    <w:p w:rsidR="006C35C5" w:rsidRPr="00213EF3" w:rsidRDefault="0089289F" w:rsidP="00213EF3">
      <w:pPr>
        <w:spacing w:line="360" w:lineRule="auto"/>
        <w:jc w:val="center"/>
      </w:pPr>
      <w:r w:rsidRPr="00213EF3">
        <w:rPr>
          <w:noProof/>
        </w:rPr>
        <w:drawing>
          <wp:inline distT="0" distB="0" distL="0" distR="0" wp14:anchorId="407758DE" wp14:editId="3D99051B">
            <wp:extent cx="4171950" cy="3067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28).png"/>
                    <pic:cNvPicPr/>
                  </pic:nvPicPr>
                  <pic:blipFill>
                    <a:blip r:embed="rId45">
                      <a:extLst>
                        <a:ext uri="{28A0092B-C50C-407E-A947-70E740481C1C}">
                          <a14:useLocalDpi xmlns:a14="http://schemas.microsoft.com/office/drawing/2010/main" val="0"/>
                        </a:ext>
                      </a:extLst>
                    </a:blip>
                    <a:stretch>
                      <a:fillRect/>
                    </a:stretch>
                  </pic:blipFill>
                  <pic:spPr>
                    <a:xfrm>
                      <a:off x="0" y="0"/>
                      <a:ext cx="4180255" cy="3073156"/>
                    </a:xfrm>
                    <a:prstGeom prst="rect">
                      <a:avLst/>
                    </a:prstGeom>
                  </pic:spPr>
                </pic:pic>
              </a:graphicData>
            </a:graphic>
          </wp:inline>
        </w:drawing>
      </w:r>
    </w:p>
    <w:p w:rsidR="005175EB" w:rsidRPr="006A6307" w:rsidRDefault="006C35C5" w:rsidP="006A6307">
      <w:pPr>
        <w:pStyle w:val="Caption"/>
        <w:spacing w:line="360" w:lineRule="auto"/>
        <w:jc w:val="center"/>
        <w:rPr>
          <w:b w:val="0"/>
          <w:sz w:val="26"/>
          <w:szCs w:val="26"/>
        </w:rPr>
      </w:pPr>
      <w:bookmarkStart w:id="203" w:name="_Toc9172700"/>
      <w:bookmarkStart w:id="204" w:name="_Toc9339907"/>
      <w:bookmarkStart w:id="205" w:name="_Toc12776215"/>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w:t>
      </w:r>
      <w:r w:rsidRPr="00213EF3">
        <w:rPr>
          <w:b w:val="0"/>
          <w:sz w:val="26"/>
          <w:szCs w:val="26"/>
        </w:rPr>
        <w:fldChar w:fldCharType="end"/>
      </w:r>
      <w:r w:rsidRPr="00213EF3">
        <w:rPr>
          <w:b w:val="0"/>
          <w:sz w:val="26"/>
          <w:szCs w:val="26"/>
        </w:rPr>
        <w:t>: Đổi mật khẩu</w:t>
      </w:r>
      <w:bookmarkEnd w:id="203"/>
      <w:bookmarkEnd w:id="204"/>
      <w:bookmarkEnd w:id="205"/>
    </w:p>
    <w:p w:rsidR="00883BF7" w:rsidRPr="00213EF3" w:rsidRDefault="00883BF7" w:rsidP="00213EF3">
      <w:pPr>
        <w:spacing w:line="360" w:lineRule="auto"/>
        <w:rPr>
          <w:b/>
        </w:rPr>
      </w:pPr>
      <w:r w:rsidRPr="00213EF3">
        <w:rPr>
          <w:b/>
        </w:rPr>
        <w:lastRenderedPageBreak/>
        <w:t>4.2.3 Đăng kí tài khoản</w:t>
      </w:r>
    </w:p>
    <w:p w:rsidR="005F71EB" w:rsidRPr="00213EF3" w:rsidRDefault="00730C7F" w:rsidP="00213EF3">
      <w:pPr>
        <w:spacing w:line="360" w:lineRule="auto"/>
        <w:rPr>
          <w:noProof/>
        </w:rPr>
      </w:pPr>
      <w:r w:rsidRPr="00213EF3">
        <w:rPr>
          <w:b/>
          <w:noProof/>
        </w:rPr>
        <w:tab/>
      </w:r>
      <w:r w:rsidRPr="00213EF3">
        <w:rPr>
          <w:noProof/>
        </w:rPr>
        <w:t>Khi cần tạo tài khoản mới, người quản trị sẽ thực hiện đăng kí tài khoản mới bằng các bước như sau: (1) nhập thông tin tên đăng nhậ</w:t>
      </w:r>
      <w:r w:rsidR="00AD1CB9" w:rsidRPr="00213EF3">
        <w:rPr>
          <w:noProof/>
        </w:rPr>
        <w:t>p( mã bác sĩ, y tá hoặc mã số bệnh nhân), (2) chọn quyền ( “Bác sĩ”, “Y tá”, “Bệnh nhân”) tương ứng vớ</w:t>
      </w:r>
      <w:r w:rsidR="000A5A0F" w:rsidRPr="00213EF3">
        <w:rPr>
          <w:noProof/>
        </w:rPr>
        <w:t>i từ</w:t>
      </w:r>
      <w:r w:rsidR="00AD1CB9" w:rsidRPr="00213EF3">
        <w:rPr>
          <w:noProof/>
        </w:rPr>
        <w:t>ng mã số người dùng. Sau đó chọn “Xác nhận” để hoàn thành quá trình đăng kí (Hình 4.5)</w:t>
      </w:r>
    </w:p>
    <w:p w:rsidR="00730C7F" w:rsidRPr="00213EF3" w:rsidRDefault="00730C7F" w:rsidP="00213EF3">
      <w:pPr>
        <w:spacing w:line="360" w:lineRule="auto"/>
        <w:jc w:val="center"/>
        <w:rPr>
          <w:b/>
        </w:rPr>
      </w:pPr>
      <w:r w:rsidRPr="00213EF3">
        <w:rPr>
          <w:b/>
          <w:noProof/>
        </w:rPr>
        <w:drawing>
          <wp:inline distT="0" distB="0" distL="0" distR="0" wp14:anchorId="3265A916" wp14:editId="01148764">
            <wp:extent cx="5143500" cy="4600575"/>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Screenshot (320).png"/>
                    <pic:cNvPicPr/>
                  </pic:nvPicPr>
                  <pic:blipFill rotWithShape="1">
                    <a:blip r:embed="rId46">
                      <a:extLst>
                        <a:ext uri="{28A0092B-C50C-407E-A947-70E740481C1C}">
                          <a14:useLocalDpi xmlns:a14="http://schemas.microsoft.com/office/drawing/2010/main" val="0"/>
                        </a:ext>
                      </a:extLst>
                    </a:blip>
                    <a:srcRect t="11530" b="12039"/>
                    <a:stretch/>
                  </pic:blipFill>
                  <pic:spPr bwMode="auto">
                    <a:xfrm>
                      <a:off x="0" y="0"/>
                      <a:ext cx="5143500" cy="4600575"/>
                    </a:xfrm>
                    <a:prstGeom prst="rect">
                      <a:avLst/>
                    </a:prstGeom>
                    <a:ln>
                      <a:noFill/>
                    </a:ln>
                    <a:extLst>
                      <a:ext uri="{53640926-AAD7-44D8-BBD7-CCE9431645EC}">
                        <a14:shadowObscured xmlns:a14="http://schemas.microsoft.com/office/drawing/2010/main"/>
                      </a:ext>
                    </a:extLst>
                  </pic:spPr>
                </pic:pic>
              </a:graphicData>
            </a:graphic>
          </wp:inline>
        </w:drawing>
      </w:r>
    </w:p>
    <w:p w:rsidR="00AF3937" w:rsidRPr="00972796" w:rsidRDefault="00AD1CB9" w:rsidP="00972796">
      <w:pPr>
        <w:pStyle w:val="Caption"/>
        <w:spacing w:line="360" w:lineRule="auto"/>
        <w:jc w:val="center"/>
        <w:rPr>
          <w:b w:val="0"/>
          <w:sz w:val="26"/>
          <w:szCs w:val="26"/>
        </w:rPr>
      </w:pPr>
      <w:bookmarkStart w:id="206" w:name="_Toc12776216"/>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5</w:t>
      </w:r>
      <w:r w:rsidRPr="00213EF3">
        <w:rPr>
          <w:b w:val="0"/>
          <w:sz w:val="26"/>
          <w:szCs w:val="26"/>
        </w:rPr>
        <w:fldChar w:fldCharType="end"/>
      </w:r>
      <w:r w:rsidRPr="00213EF3">
        <w:rPr>
          <w:b w:val="0"/>
          <w:sz w:val="26"/>
          <w:szCs w:val="26"/>
        </w:rPr>
        <w:t>: Đăng kí tài khoản</w:t>
      </w:r>
      <w:bookmarkEnd w:id="206"/>
    </w:p>
    <w:p w:rsidR="00DA7561" w:rsidRPr="00213EF3" w:rsidRDefault="00BE2515" w:rsidP="00213EF3">
      <w:pPr>
        <w:spacing w:line="360" w:lineRule="auto"/>
        <w:rPr>
          <w:b/>
        </w:rPr>
      </w:pPr>
      <w:r w:rsidRPr="00213EF3">
        <w:rPr>
          <w:b/>
        </w:rPr>
        <w:t>4.</w:t>
      </w:r>
      <w:r w:rsidR="00AD1CB9" w:rsidRPr="00213EF3">
        <w:rPr>
          <w:b/>
        </w:rPr>
        <w:t>2.</w:t>
      </w:r>
      <w:r w:rsidRPr="00213EF3">
        <w:rPr>
          <w:b/>
        </w:rPr>
        <w:t>4</w:t>
      </w:r>
      <w:r w:rsidR="00DA7561" w:rsidRPr="00213EF3">
        <w:rPr>
          <w:b/>
        </w:rPr>
        <w:t xml:space="preserve"> Quản lí </w:t>
      </w:r>
      <w:r w:rsidR="00341D76" w:rsidRPr="00213EF3">
        <w:rPr>
          <w:b/>
        </w:rPr>
        <w:t>bác sĩ, y tá</w:t>
      </w:r>
    </w:p>
    <w:p w:rsidR="00BD24BB" w:rsidRPr="00213EF3" w:rsidRDefault="00D3561C" w:rsidP="00213EF3">
      <w:pPr>
        <w:spacing w:line="360" w:lineRule="auto"/>
      </w:pPr>
      <w:r w:rsidRPr="00213EF3">
        <w:tab/>
        <w:t>Đố</w:t>
      </w:r>
      <w:r w:rsidR="00BD24BB" w:rsidRPr="00213EF3">
        <w:t xml:space="preserve">i với quản lí </w:t>
      </w:r>
      <w:r w:rsidR="003B4ECF" w:rsidRPr="00213EF3">
        <w:t>người dùng</w:t>
      </w:r>
      <w:r w:rsidR="00BD24BB" w:rsidRPr="00213EF3">
        <w:t xml:space="preserve"> bao gồm các chức năng: Tìm kiếm (1), Tất cả (2), thêm mới(3), chức năng xem chi tiết bác sĩ </w:t>
      </w:r>
      <w:r w:rsidR="00605F3A" w:rsidRPr="00213EF3">
        <w:t>sửa</w:t>
      </w:r>
      <w:r w:rsidR="00AD1CB9" w:rsidRPr="00213EF3">
        <w:t xml:space="preserve"> xóa (4) như Hình 4.6</w:t>
      </w:r>
      <w:r w:rsidR="00BD24BB" w:rsidRPr="00213EF3">
        <w:t>.</w:t>
      </w:r>
    </w:p>
    <w:p w:rsidR="00DA7561" w:rsidRPr="00213EF3" w:rsidRDefault="003274AE" w:rsidP="00213EF3">
      <w:pPr>
        <w:spacing w:line="360" w:lineRule="auto"/>
      </w:pPr>
      <w:r w:rsidRPr="00213EF3">
        <w:rPr>
          <w:noProof/>
        </w:rPr>
        <w:lastRenderedPageBreak/>
        <w:drawing>
          <wp:inline distT="0" distB="0" distL="0" distR="0" wp14:anchorId="0B9AA501" wp14:editId="46B8C825">
            <wp:extent cx="5579745" cy="2905125"/>
            <wp:effectExtent l="0" t="0" r="190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 (32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79745" cy="2905125"/>
                    </a:xfrm>
                    <a:prstGeom prst="rect">
                      <a:avLst/>
                    </a:prstGeom>
                  </pic:spPr>
                </pic:pic>
              </a:graphicData>
            </a:graphic>
          </wp:inline>
        </w:drawing>
      </w:r>
    </w:p>
    <w:p w:rsidR="00BD24BB" w:rsidRPr="00213EF3" w:rsidRDefault="008C630C" w:rsidP="00213EF3">
      <w:pPr>
        <w:pStyle w:val="Caption"/>
        <w:spacing w:line="360" w:lineRule="auto"/>
        <w:jc w:val="center"/>
        <w:rPr>
          <w:b w:val="0"/>
          <w:sz w:val="26"/>
          <w:szCs w:val="26"/>
        </w:rPr>
      </w:pPr>
      <w:bookmarkStart w:id="207" w:name="_Toc12776217"/>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6</w:t>
      </w:r>
      <w:r w:rsidRPr="00213EF3">
        <w:rPr>
          <w:b w:val="0"/>
          <w:sz w:val="26"/>
          <w:szCs w:val="26"/>
        </w:rPr>
        <w:fldChar w:fldCharType="end"/>
      </w:r>
      <w:r w:rsidRPr="00213EF3">
        <w:rPr>
          <w:b w:val="0"/>
          <w:sz w:val="26"/>
          <w:szCs w:val="26"/>
        </w:rPr>
        <w:t>: Quản lí người dùng</w:t>
      </w:r>
      <w:bookmarkEnd w:id="207"/>
    </w:p>
    <w:p w:rsidR="00BD24BB" w:rsidRPr="00213EF3" w:rsidRDefault="00A33AA5" w:rsidP="00213EF3">
      <w:pPr>
        <w:spacing w:line="360" w:lineRule="auto"/>
        <w:rPr>
          <w:b/>
        </w:rPr>
      </w:pPr>
      <w:r w:rsidRPr="00213EF3">
        <w:rPr>
          <w:b/>
        </w:rPr>
        <w:t>4.</w:t>
      </w:r>
      <w:r w:rsidR="005015D9" w:rsidRPr="00213EF3">
        <w:rPr>
          <w:b/>
        </w:rPr>
        <w:t>2.4.2</w:t>
      </w:r>
      <w:r w:rsidR="00BD24BB" w:rsidRPr="00213EF3">
        <w:rPr>
          <w:b/>
        </w:rPr>
        <w:t xml:space="preserve"> Thêm </w:t>
      </w:r>
      <w:r w:rsidR="00341D76" w:rsidRPr="00213EF3">
        <w:rPr>
          <w:b/>
        </w:rPr>
        <w:t>bác sĩ, y tá</w:t>
      </w:r>
    </w:p>
    <w:p w:rsidR="00CC5B97" w:rsidRPr="00213EF3" w:rsidRDefault="00A33AA5" w:rsidP="00213EF3">
      <w:pPr>
        <w:spacing w:line="360" w:lineRule="auto"/>
      </w:pPr>
      <w:r w:rsidRPr="00213EF3">
        <w:tab/>
        <w:t xml:space="preserve">Nội dung thêm </w:t>
      </w:r>
      <w:r w:rsidR="008C630C" w:rsidRPr="00213EF3">
        <w:t>người dùng</w:t>
      </w:r>
      <w:r w:rsidR="00B93B8F" w:rsidRPr="00213EF3">
        <w:t xml:space="preserve"> được thể hiệ</w:t>
      </w:r>
      <w:r w:rsidR="005015D9" w:rsidRPr="00213EF3">
        <w:t>n như Hình 4.7</w:t>
      </w:r>
      <w:r w:rsidR="00910BF0" w:rsidRPr="00213EF3">
        <w:t xml:space="preserve">. </w:t>
      </w:r>
      <w:r w:rsidR="00B93B8F" w:rsidRPr="00213EF3">
        <w:t>Trong đó mã</w:t>
      </w:r>
      <w:r w:rsidR="003274AE" w:rsidRPr="00213EF3">
        <w:t xml:space="preserve"> bác sĩ, y tá sẽ được </w:t>
      </w:r>
      <w:r w:rsidR="00910BF0" w:rsidRPr="00213EF3">
        <w:t xml:space="preserve">quản trị </w:t>
      </w:r>
      <w:r w:rsidR="003274AE" w:rsidRPr="00213EF3">
        <w:t>lựa chọn: “bác sĩ” hoặc “y tá”</w:t>
      </w:r>
      <w:r w:rsidR="00910BF0" w:rsidRPr="00213EF3">
        <w:t xml:space="preserve"> tùy theo thông tin và chức cụ mỗi người, </w:t>
      </w:r>
      <w:r w:rsidR="003274AE" w:rsidRPr="00213EF3">
        <w:t xml:space="preserve">sau đó mã </w:t>
      </w:r>
      <w:r w:rsidR="00910BF0" w:rsidRPr="00213EF3">
        <w:t xml:space="preserve">được </w:t>
      </w:r>
      <w:r w:rsidR="00B93B8F" w:rsidRPr="00213EF3">
        <w:t xml:space="preserve">tự động </w:t>
      </w:r>
      <w:r w:rsidR="00910BF0" w:rsidRPr="00213EF3">
        <w:t>sinh ra</w:t>
      </w:r>
      <w:r w:rsidR="00B93B8F" w:rsidRPr="00213EF3">
        <w:t xml:space="preserve"> mang đến sự tiện lợi vì khi đó người quản trị không cần nhớ mã số </w:t>
      </w:r>
      <w:r w:rsidR="008C630C" w:rsidRPr="00213EF3">
        <w:t xml:space="preserve">người dùng </w:t>
      </w:r>
      <w:r w:rsidR="00B93B8F" w:rsidRPr="00213EF3">
        <w:t>khác.</w:t>
      </w:r>
      <w:r w:rsidR="00910BF0" w:rsidRPr="00213EF3">
        <w:t xml:space="preserve"> </w:t>
      </w:r>
      <w:r w:rsidR="00B93B8F" w:rsidRPr="00213EF3">
        <w:t xml:space="preserve">Sau khi nhập thông tin </w:t>
      </w:r>
      <w:r w:rsidR="000E4C03" w:rsidRPr="00213EF3">
        <w:t xml:space="preserve">quản trị </w:t>
      </w:r>
      <w:r w:rsidR="00B93B8F" w:rsidRPr="00213EF3">
        <w:t>cần nhấ</w:t>
      </w:r>
      <w:r w:rsidR="003274AE" w:rsidRPr="00213EF3">
        <w:t>n nút “</w:t>
      </w:r>
      <w:r w:rsidR="00B93B8F" w:rsidRPr="00213EF3">
        <w:t xml:space="preserve">Lưu CSDL” thì thông tin của </w:t>
      </w:r>
      <w:r w:rsidR="008C630C" w:rsidRPr="00213EF3">
        <w:t xml:space="preserve">người dùng </w:t>
      </w:r>
      <w:r w:rsidR="00B93B8F" w:rsidRPr="00213EF3">
        <w:t>sẽ được lưu vào hệ thống. Nhấn nút “Hủy”</w:t>
      </w:r>
      <w:r w:rsidR="007333CA" w:rsidRPr="00213EF3">
        <w:t xml:space="preserve"> thông tin đang nhập</w:t>
      </w:r>
      <w:r w:rsidR="00B93B8F" w:rsidRPr="00213EF3">
        <w:t xml:space="preserve"> sẽ mất. Nhất nút “Quay về” hệ thống sẽ chuyển về trang quản lí </w:t>
      </w:r>
      <w:r w:rsidR="00F51F96" w:rsidRPr="00213EF3">
        <w:t>người dùng</w:t>
      </w:r>
      <w:r w:rsidR="00B93B8F" w:rsidRPr="00213EF3">
        <w:t>.</w:t>
      </w:r>
    </w:p>
    <w:p w:rsidR="00BD24BB" w:rsidRPr="00213EF3" w:rsidRDefault="003274AE" w:rsidP="00213EF3">
      <w:pPr>
        <w:spacing w:line="360" w:lineRule="auto"/>
        <w:jc w:val="center"/>
      </w:pPr>
      <w:r w:rsidRPr="00213EF3">
        <w:rPr>
          <w:noProof/>
        </w:rPr>
        <w:drawing>
          <wp:inline distT="0" distB="0" distL="0" distR="0" wp14:anchorId="39E2FBEF" wp14:editId="53E7E2BB">
            <wp:extent cx="5579745" cy="2124075"/>
            <wp:effectExtent l="0" t="0" r="190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 (325).png"/>
                    <pic:cNvPicPr/>
                  </pic:nvPicPr>
                  <pic:blipFill rotWithShape="1">
                    <a:blip r:embed="rId48" cstate="print">
                      <a:extLst>
                        <a:ext uri="{28A0092B-C50C-407E-A947-70E740481C1C}">
                          <a14:useLocalDpi xmlns:a14="http://schemas.microsoft.com/office/drawing/2010/main" val="0"/>
                        </a:ext>
                      </a:extLst>
                    </a:blip>
                    <a:srcRect t="9645" b="6092"/>
                    <a:stretch/>
                  </pic:blipFill>
                  <pic:spPr bwMode="auto">
                    <a:xfrm>
                      <a:off x="0" y="0"/>
                      <a:ext cx="5579745" cy="2124075"/>
                    </a:xfrm>
                    <a:prstGeom prst="rect">
                      <a:avLst/>
                    </a:prstGeom>
                    <a:ln>
                      <a:noFill/>
                    </a:ln>
                    <a:extLst>
                      <a:ext uri="{53640926-AAD7-44D8-BBD7-CCE9431645EC}">
                        <a14:shadowObscured xmlns:a14="http://schemas.microsoft.com/office/drawing/2010/main"/>
                      </a:ext>
                    </a:extLst>
                  </pic:spPr>
                </pic:pic>
              </a:graphicData>
            </a:graphic>
          </wp:inline>
        </w:drawing>
      </w:r>
    </w:p>
    <w:p w:rsidR="00B93B8F" w:rsidRPr="00213EF3" w:rsidRDefault="00F51F96" w:rsidP="00213EF3">
      <w:pPr>
        <w:pStyle w:val="Caption"/>
        <w:spacing w:line="360" w:lineRule="auto"/>
        <w:jc w:val="center"/>
        <w:rPr>
          <w:b w:val="0"/>
          <w:sz w:val="26"/>
          <w:szCs w:val="26"/>
        </w:rPr>
      </w:pPr>
      <w:bookmarkStart w:id="208" w:name="_Toc9172702"/>
      <w:bookmarkStart w:id="209" w:name="_Toc9339909"/>
      <w:bookmarkStart w:id="210" w:name="_Toc12776218"/>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7</w:t>
      </w:r>
      <w:r w:rsidRPr="00213EF3">
        <w:rPr>
          <w:b w:val="0"/>
          <w:sz w:val="26"/>
          <w:szCs w:val="26"/>
        </w:rPr>
        <w:fldChar w:fldCharType="end"/>
      </w:r>
      <w:r w:rsidRPr="00213EF3">
        <w:rPr>
          <w:b w:val="0"/>
          <w:sz w:val="26"/>
          <w:szCs w:val="26"/>
        </w:rPr>
        <w:t>: Thêm mới người dùng</w:t>
      </w:r>
      <w:bookmarkEnd w:id="208"/>
      <w:bookmarkEnd w:id="209"/>
      <w:bookmarkEnd w:id="210"/>
    </w:p>
    <w:p w:rsidR="00B93B8F" w:rsidRPr="00213EF3" w:rsidRDefault="005015D9" w:rsidP="00213EF3">
      <w:pPr>
        <w:spacing w:line="360" w:lineRule="auto"/>
        <w:rPr>
          <w:b/>
        </w:rPr>
      </w:pPr>
      <w:r w:rsidRPr="00213EF3">
        <w:rPr>
          <w:b/>
        </w:rPr>
        <w:lastRenderedPageBreak/>
        <w:t>4.2.4.3</w:t>
      </w:r>
      <w:r w:rsidR="00B93B8F" w:rsidRPr="00213EF3">
        <w:rPr>
          <w:b/>
        </w:rPr>
        <w:t xml:space="preserve"> Chỉnh </w:t>
      </w:r>
      <w:r w:rsidR="00605F3A" w:rsidRPr="00213EF3">
        <w:rPr>
          <w:b/>
        </w:rPr>
        <w:t>sửa</w:t>
      </w:r>
      <w:r w:rsidR="00B93B8F" w:rsidRPr="00213EF3">
        <w:rPr>
          <w:b/>
        </w:rPr>
        <w:t xml:space="preserve"> thông tin </w:t>
      </w:r>
      <w:r w:rsidR="00341D76" w:rsidRPr="00213EF3">
        <w:rPr>
          <w:b/>
        </w:rPr>
        <w:t>bác sĩ, y tá</w:t>
      </w:r>
    </w:p>
    <w:p w:rsidR="00452CD8" w:rsidRPr="00213EF3" w:rsidRDefault="00B93B8F" w:rsidP="00213EF3">
      <w:pPr>
        <w:spacing w:line="360" w:lineRule="auto"/>
      </w:pPr>
      <w:r w:rsidRPr="00213EF3">
        <w:tab/>
      </w:r>
      <w:r w:rsidR="000E4C03" w:rsidRPr="00213EF3">
        <w:t xml:space="preserve">Để </w:t>
      </w:r>
      <w:r w:rsidR="00605F3A" w:rsidRPr="00213EF3">
        <w:t>sửa</w:t>
      </w:r>
      <w:r w:rsidR="000E4C03" w:rsidRPr="00213EF3">
        <w:t xml:space="preserve"> các thông tin liên quan đế</w:t>
      </w:r>
      <w:r w:rsidR="00F51F96" w:rsidRPr="00213EF3">
        <w:t>n người dùng</w:t>
      </w:r>
      <w:r w:rsidR="000E4C03" w:rsidRPr="00213EF3">
        <w:t>, quản trị chọn vào chức năng “Sửa” ở</w:t>
      </w:r>
      <w:r w:rsidR="005015D9" w:rsidRPr="00213EF3">
        <w:t xml:space="preserve"> Hình 4.6</w:t>
      </w:r>
      <w:r w:rsidR="000E4C03" w:rsidRPr="00213EF3">
        <w:t xml:space="preserve"> tương ứng với </w:t>
      </w:r>
      <w:r w:rsidR="00F51F96" w:rsidRPr="00213EF3">
        <w:t xml:space="preserve">người dùng </w:t>
      </w:r>
      <w:r w:rsidR="000E4C03" w:rsidRPr="00213EF3">
        <w:t xml:space="preserve">cần sửa thông tin và nhập nội dung mới vào. Việc chỉnh </w:t>
      </w:r>
      <w:r w:rsidR="00605F3A" w:rsidRPr="00213EF3">
        <w:t>sửa</w:t>
      </w:r>
      <w:r w:rsidR="000E4C03" w:rsidRPr="00213EF3">
        <w:t xml:space="preserve"> thông tin </w:t>
      </w:r>
      <w:r w:rsidR="00F51F96" w:rsidRPr="00213EF3">
        <w:t xml:space="preserve">người dùng </w:t>
      </w:r>
      <w:r w:rsidR="000E4C03" w:rsidRPr="00213EF3">
        <w:t>cần thực hiện theo các bướ</w:t>
      </w:r>
      <w:r w:rsidR="00F51F96" w:rsidRPr="00213EF3">
        <w:t xml:space="preserve">c như </w:t>
      </w:r>
      <w:r w:rsidR="00845835" w:rsidRPr="00213EF3">
        <w:t>Hình 4.8</w:t>
      </w:r>
      <w:r w:rsidR="000E4C03" w:rsidRPr="00213EF3">
        <w:t xml:space="preserve">. Sau khi chỉnh </w:t>
      </w:r>
      <w:r w:rsidR="00605F3A" w:rsidRPr="00213EF3">
        <w:t>sửa</w:t>
      </w:r>
      <w:r w:rsidR="000E4C03" w:rsidRPr="00213EF3">
        <w:t xml:space="preserve"> nội dung cần thiết quản trị cần nhấn nút “ Lưu CSDL” thì thông tin của </w:t>
      </w:r>
      <w:r w:rsidR="00F51F96" w:rsidRPr="00213EF3">
        <w:t xml:space="preserve">người dùng </w:t>
      </w:r>
      <w:r w:rsidR="000E4C03" w:rsidRPr="00213EF3">
        <w:t>sẽ được lưu vào hệ thống. Nhấn nút “Hủy”</w:t>
      </w:r>
      <w:r w:rsidR="00E742FD" w:rsidRPr="00213EF3">
        <w:t xml:space="preserve"> thông tin đang nhập </w:t>
      </w:r>
      <w:r w:rsidR="000E4C03" w:rsidRPr="00213EF3">
        <w:t xml:space="preserve">sẽ mất. Nhất nút “Quay về” hệ thống sẽ chuyển về trang quản lí </w:t>
      </w:r>
      <w:r w:rsidR="00F51F96" w:rsidRPr="00213EF3">
        <w:t>người dùng</w:t>
      </w:r>
      <w:r w:rsidR="000E4C03" w:rsidRPr="00213EF3">
        <w:t>.</w:t>
      </w:r>
    </w:p>
    <w:p w:rsidR="000E4C03" w:rsidRPr="00213EF3" w:rsidRDefault="00452CD8" w:rsidP="00213EF3">
      <w:pPr>
        <w:spacing w:line="360" w:lineRule="auto"/>
        <w:jc w:val="center"/>
      </w:pPr>
      <w:r w:rsidRPr="00213EF3">
        <w:rPr>
          <w:noProof/>
        </w:rPr>
        <w:drawing>
          <wp:inline distT="0" distB="0" distL="0" distR="0" wp14:anchorId="01F1F0C9" wp14:editId="39AF021F">
            <wp:extent cx="5579745" cy="229552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83).png"/>
                    <pic:cNvPicPr/>
                  </pic:nvPicPr>
                  <pic:blipFill rotWithShape="1">
                    <a:blip r:embed="rId49" cstate="print">
                      <a:extLst>
                        <a:ext uri="{28A0092B-C50C-407E-A947-70E740481C1C}">
                          <a14:useLocalDpi xmlns:a14="http://schemas.microsoft.com/office/drawing/2010/main" val="0"/>
                        </a:ext>
                      </a:extLst>
                    </a:blip>
                    <a:srcRect t="3644" b="10122"/>
                    <a:stretch/>
                  </pic:blipFill>
                  <pic:spPr bwMode="auto">
                    <a:xfrm>
                      <a:off x="0" y="0"/>
                      <a:ext cx="5579745" cy="2295525"/>
                    </a:xfrm>
                    <a:prstGeom prst="rect">
                      <a:avLst/>
                    </a:prstGeom>
                    <a:ln>
                      <a:noFill/>
                    </a:ln>
                    <a:extLst>
                      <a:ext uri="{53640926-AAD7-44D8-BBD7-CCE9431645EC}">
                        <a14:shadowObscured xmlns:a14="http://schemas.microsoft.com/office/drawing/2010/main"/>
                      </a:ext>
                    </a:extLst>
                  </pic:spPr>
                </pic:pic>
              </a:graphicData>
            </a:graphic>
          </wp:inline>
        </w:drawing>
      </w:r>
    </w:p>
    <w:p w:rsidR="00F51F96" w:rsidRPr="00213EF3" w:rsidRDefault="00F51F96" w:rsidP="00213EF3">
      <w:pPr>
        <w:pStyle w:val="Caption"/>
        <w:spacing w:line="360" w:lineRule="auto"/>
        <w:jc w:val="center"/>
        <w:rPr>
          <w:b w:val="0"/>
          <w:sz w:val="26"/>
          <w:szCs w:val="26"/>
        </w:rPr>
      </w:pPr>
      <w:bookmarkStart w:id="211" w:name="_Toc12776219"/>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8</w:t>
      </w:r>
      <w:r w:rsidRPr="00213EF3">
        <w:rPr>
          <w:b w:val="0"/>
          <w:sz w:val="26"/>
          <w:szCs w:val="26"/>
        </w:rPr>
        <w:fldChar w:fldCharType="end"/>
      </w:r>
      <w:r w:rsidRPr="00213EF3">
        <w:rPr>
          <w:b w:val="0"/>
          <w:sz w:val="26"/>
          <w:szCs w:val="26"/>
        </w:rPr>
        <w:t>: Chỉnh sửa thông tin người dùng</w:t>
      </w:r>
      <w:bookmarkEnd w:id="211"/>
    </w:p>
    <w:p w:rsidR="000E4C03" w:rsidRPr="00213EF3" w:rsidRDefault="005015D9" w:rsidP="00213EF3">
      <w:pPr>
        <w:spacing w:line="360" w:lineRule="auto"/>
        <w:rPr>
          <w:b/>
        </w:rPr>
      </w:pPr>
      <w:r w:rsidRPr="00213EF3">
        <w:rPr>
          <w:b/>
        </w:rPr>
        <w:t>4.2.4.4</w:t>
      </w:r>
      <w:r w:rsidR="00F51F96" w:rsidRPr="00213EF3">
        <w:rPr>
          <w:b/>
        </w:rPr>
        <w:t xml:space="preserve"> Xóa thông tin </w:t>
      </w:r>
      <w:r w:rsidR="00341D76" w:rsidRPr="00213EF3">
        <w:rPr>
          <w:b/>
        </w:rPr>
        <w:t>bác sĩ, y tá</w:t>
      </w:r>
    </w:p>
    <w:p w:rsidR="00CC5B97" w:rsidRPr="00213EF3" w:rsidRDefault="009E5BC1" w:rsidP="00213EF3">
      <w:pPr>
        <w:spacing w:line="360" w:lineRule="auto"/>
      </w:pPr>
      <w:r w:rsidRPr="00213EF3">
        <w:tab/>
        <w:t>Chứ</w:t>
      </w:r>
      <w:r w:rsidR="00F51F96" w:rsidRPr="00213EF3">
        <w:t>c năng xóa người dùng</w:t>
      </w:r>
      <w:r w:rsidRPr="00213EF3">
        <w:t xml:space="preserve"> </w:t>
      </w:r>
      <w:r w:rsidR="00F1729E" w:rsidRPr="00213EF3">
        <w:t xml:space="preserve">được thực hiện cần có sự xác nhận của người quản trị. Nếu quản trị chọn “Ok” thì thông tin của </w:t>
      </w:r>
      <w:r w:rsidR="008817CF" w:rsidRPr="00213EF3">
        <w:t xml:space="preserve">người dùng </w:t>
      </w:r>
      <w:r w:rsidR="00F1729E" w:rsidRPr="00213EF3">
        <w:t>được chọn sẽ bị xóa mất. Ngược lại, chọn “Hủy” thảo tác xóa thất bại.</w:t>
      </w:r>
      <w:r w:rsidR="00845835" w:rsidRPr="00213EF3">
        <w:t xml:space="preserve"> </w:t>
      </w:r>
    </w:p>
    <w:p w:rsidR="00F1729E" w:rsidRPr="00213EF3" w:rsidRDefault="00910BF0" w:rsidP="00213EF3">
      <w:pPr>
        <w:spacing w:line="360" w:lineRule="auto"/>
        <w:jc w:val="center"/>
      </w:pPr>
      <w:r w:rsidRPr="00213EF3">
        <w:rPr>
          <w:noProof/>
        </w:rPr>
        <w:drawing>
          <wp:inline distT="0" distB="0" distL="0" distR="0" wp14:anchorId="09F13476" wp14:editId="05764B24">
            <wp:extent cx="5410200" cy="1704975"/>
            <wp:effectExtent l="0" t="0" r="0"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 (329).png"/>
                    <pic:cNvPicPr/>
                  </pic:nvPicPr>
                  <pic:blipFill rotWithShape="1">
                    <a:blip r:embed="rId50" cstate="print">
                      <a:extLst>
                        <a:ext uri="{28A0092B-C50C-407E-A947-70E740481C1C}">
                          <a14:useLocalDpi xmlns:a14="http://schemas.microsoft.com/office/drawing/2010/main" val="0"/>
                        </a:ext>
                      </a:extLst>
                    </a:blip>
                    <a:srcRect r="3039" b="43122"/>
                    <a:stretch/>
                  </pic:blipFill>
                  <pic:spPr bwMode="auto">
                    <a:xfrm>
                      <a:off x="0" y="0"/>
                      <a:ext cx="5410200" cy="1704975"/>
                    </a:xfrm>
                    <a:prstGeom prst="rect">
                      <a:avLst/>
                    </a:prstGeom>
                    <a:ln>
                      <a:noFill/>
                    </a:ln>
                    <a:extLst>
                      <a:ext uri="{53640926-AAD7-44D8-BBD7-CCE9431645EC}">
                        <a14:shadowObscured xmlns:a14="http://schemas.microsoft.com/office/drawing/2010/main"/>
                      </a:ext>
                    </a:extLst>
                  </pic:spPr>
                </pic:pic>
              </a:graphicData>
            </a:graphic>
          </wp:inline>
        </w:drawing>
      </w:r>
    </w:p>
    <w:p w:rsidR="00B93B8F" w:rsidRPr="00213EF3" w:rsidRDefault="008817CF" w:rsidP="00213EF3">
      <w:pPr>
        <w:pStyle w:val="Caption"/>
        <w:spacing w:line="360" w:lineRule="auto"/>
        <w:jc w:val="center"/>
        <w:rPr>
          <w:b w:val="0"/>
          <w:sz w:val="26"/>
          <w:szCs w:val="26"/>
        </w:rPr>
      </w:pPr>
      <w:bookmarkStart w:id="212" w:name="_Toc12776220"/>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9</w:t>
      </w:r>
      <w:r w:rsidRPr="00213EF3">
        <w:rPr>
          <w:b w:val="0"/>
          <w:sz w:val="26"/>
          <w:szCs w:val="26"/>
        </w:rPr>
        <w:fldChar w:fldCharType="end"/>
      </w:r>
      <w:r w:rsidRPr="00213EF3">
        <w:rPr>
          <w:b w:val="0"/>
          <w:sz w:val="26"/>
          <w:szCs w:val="26"/>
        </w:rPr>
        <w:t>: Xóa thông tin người dùng</w:t>
      </w:r>
      <w:bookmarkEnd w:id="212"/>
    </w:p>
    <w:p w:rsidR="00F1729E" w:rsidRPr="00213EF3" w:rsidRDefault="005015D9" w:rsidP="00213EF3">
      <w:pPr>
        <w:spacing w:line="360" w:lineRule="auto"/>
        <w:rPr>
          <w:b/>
        </w:rPr>
      </w:pPr>
      <w:r w:rsidRPr="00213EF3">
        <w:rPr>
          <w:b/>
        </w:rPr>
        <w:lastRenderedPageBreak/>
        <w:t>4.2.4.5</w:t>
      </w:r>
      <w:r w:rsidR="00A33AA5" w:rsidRPr="00213EF3">
        <w:rPr>
          <w:b/>
        </w:rPr>
        <w:t xml:space="preserve"> </w:t>
      </w:r>
      <w:r w:rsidR="00F1729E" w:rsidRPr="00213EF3">
        <w:rPr>
          <w:b/>
        </w:rPr>
        <w:t>Xem chi tiế</w:t>
      </w:r>
      <w:r w:rsidR="008817CF" w:rsidRPr="00213EF3">
        <w:rPr>
          <w:b/>
        </w:rPr>
        <w:t xml:space="preserve">t thông tin </w:t>
      </w:r>
      <w:r w:rsidR="00341D76" w:rsidRPr="00213EF3">
        <w:rPr>
          <w:b/>
        </w:rPr>
        <w:t>bác sĩ, y tá</w:t>
      </w:r>
    </w:p>
    <w:p w:rsidR="00F1729E" w:rsidRPr="00213EF3" w:rsidRDefault="00F1729E" w:rsidP="00213EF3">
      <w:pPr>
        <w:spacing w:line="360" w:lineRule="auto"/>
      </w:pPr>
      <w:r w:rsidRPr="00213EF3">
        <w:tab/>
        <w:t xml:space="preserve">Vì các thông tin liên quan đến </w:t>
      </w:r>
      <w:r w:rsidR="008817CF" w:rsidRPr="00213EF3">
        <w:t>người dùng</w:t>
      </w:r>
      <w:r w:rsidRPr="00213EF3">
        <w:t xml:space="preserve"> chưa hiện lên đầy đủ nên sẽ có một trang riêng để hiển thị thông tin chi tiết </w:t>
      </w:r>
      <w:r w:rsidR="008817CF" w:rsidRPr="00213EF3">
        <w:t>người dùng</w:t>
      </w:r>
      <w:r w:rsidRPr="00213EF3">
        <w:t>.</w:t>
      </w:r>
      <w:r w:rsidR="00845835" w:rsidRPr="00213EF3">
        <w:t xml:space="preserve"> Hình 4.10</w:t>
      </w:r>
      <w:r w:rsidR="00A33AA5" w:rsidRPr="00213EF3">
        <w:t>.</w:t>
      </w:r>
    </w:p>
    <w:p w:rsidR="00C13DF6" w:rsidRPr="00213EF3" w:rsidRDefault="00910BF0" w:rsidP="00213EF3">
      <w:pPr>
        <w:spacing w:line="360" w:lineRule="auto"/>
      </w:pPr>
      <w:r w:rsidRPr="00213EF3">
        <w:rPr>
          <w:noProof/>
        </w:rPr>
        <w:drawing>
          <wp:inline distT="0" distB="0" distL="0" distR="0" wp14:anchorId="262D675E" wp14:editId="36E338F9">
            <wp:extent cx="5579745" cy="2590800"/>
            <wp:effectExtent l="0" t="0" r="190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 (33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79745" cy="2590800"/>
                    </a:xfrm>
                    <a:prstGeom prst="rect">
                      <a:avLst/>
                    </a:prstGeom>
                  </pic:spPr>
                </pic:pic>
              </a:graphicData>
            </a:graphic>
          </wp:inline>
        </w:drawing>
      </w:r>
    </w:p>
    <w:p w:rsidR="005F71EB" w:rsidRPr="00213EF3" w:rsidRDefault="00C13DF6" w:rsidP="00213EF3">
      <w:pPr>
        <w:pStyle w:val="Caption"/>
        <w:spacing w:line="360" w:lineRule="auto"/>
        <w:jc w:val="center"/>
        <w:rPr>
          <w:b w:val="0"/>
          <w:sz w:val="26"/>
          <w:szCs w:val="26"/>
        </w:rPr>
      </w:pPr>
      <w:bookmarkStart w:id="213" w:name="_Toc12776221"/>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0</w:t>
      </w:r>
      <w:r w:rsidRPr="00213EF3">
        <w:rPr>
          <w:b w:val="0"/>
          <w:sz w:val="26"/>
          <w:szCs w:val="26"/>
        </w:rPr>
        <w:fldChar w:fldCharType="end"/>
      </w:r>
      <w:r w:rsidRPr="00213EF3">
        <w:rPr>
          <w:b w:val="0"/>
          <w:sz w:val="26"/>
          <w:szCs w:val="26"/>
        </w:rPr>
        <w:t>: Chi tiết thông tin người dùng</w:t>
      </w:r>
      <w:bookmarkEnd w:id="213"/>
    </w:p>
    <w:p w:rsidR="00A33AA5" w:rsidRPr="00213EF3" w:rsidRDefault="005015D9" w:rsidP="00213EF3">
      <w:pPr>
        <w:spacing w:line="360" w:lineRule="auto"/>
        <w:rPr>
          <w:b/>
        </w:rPr>
      </w:pPr>
      <w:r w:rsidRPr="00213EF3">
        <w:rPr>
          <w:b/>
        </w:rPr>
        <w:t>4.2</w:t>
      </w:r>
      <w:r w:rsidR="00A33AA5" w:rsidRPr="00213EF3">
        <w:rPr>
          <w:b/>
        </w:rPr>
        <w:t>.</w:t>
      </w:r>
      <w:r w:rsidRPr="00213EF3">
        <w:rPr>
          <w:b/>
        </w:rPr>
        <w:t>5</w:t>
      </w:r>
      <w:r w:rsidR="00A33AA5" w:rsidRPr="00213EF3">
        <w:rPr>
          <w:b/>
        </w:rPr>
        <w:t xml:space="preserve"> Quản lí khoa</w:t>
      </w:r>
    </w:p>
    <w:p w:rsidR="005F71EB" w:rsidRPr="00213EF3" w:rsidRDefault="00D3561C" w:rsidP="00213EF3">
      <w:pPr>
        <w:spacing w:line="360" w:lineRule="auto"/>
        <w:ind w:firstLine="720"/>
      </w:pPr>
      <w:r w:rsidRPr="00213EF3">
        <w:t>Đố</w:t>
      </w:r>
      <w:r w:rsidR="00A33AA5" w:rsidRPr="00213EF3">
        <w:t xml:space="preserve">i với quản lí khoa bao gồm các chức năng: Tìm kiếm (1), Tất cả (2), thêm mới(3), chức năng </w:t>
      </w:r>
      <w:r w:rsidR="00605F3A" w:rsidRPr="00213EF3">
        <w:t>sửa</w:t>
      </w:r>
      <w:r w:rsidR="00845835" w:rsidRPr="00213EF3">
        <w:t xml:space="preserve"> xóa khoa (4) như Hình 4.11</w:t>
      </w:r>
      <w:r w:rsidR="00A33AA5" w:rsidRPr="00213EF3">
        <w:t>.</w:t>
      </w:r>
    </w:p>
    <w:p w:rsidR="00A33AA5" w:rsidRPr="00213EF3" w:rsidRDefault="00910BF0" w:rsidP="00213EF3">
      <w:pPr>
        <w:spacing w:line="360" w:lineRule="auto"/>
      </w:pPr>
      <w:r w:rsidRPr="00213EF3">
        <w:rPr>
          <w:noProof/>
        </w:rPr>
        <w:drawing>
          <wp:inline distT="0" distB="0" distL="0" distR="0" wp14:anchorId="460D684C" wp14:editId="0B66FC29">
            <wp:extent cx="5210175" cy="2667000"/>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 (333).png"/>
                    <pic:cNvPicPr/>
                  </pic:nvPicPr>
                  <pic:blipFill rotWithShape="1">
                    <a:blip r:embed="rId52" cstate="print">
                      <a:extLst>
                        <a:ext uri="{28A0092B-C50C-407E-A947-70E740481C1C}">
                          <a14:useLocalDpi xmlns:a14="http://schemas.microsoft.com/office/drawing/2010/main" val="0"/>
                        </a:ext>
                      </a:extLst>
                    </a:blip>
                    <a:srcRect b="1579"/>
                    <a:stretch/>
                  </pic:blipFill>
                  <pic:spPr bwMode="auto">
                    <a:xfrm>
                      <a:off x="0" y="0"/>
                      <a:ext cx="5210175" cy="2667000"/>
                    </a:xfrm>
                    <a:prstGeom prst="rect">
                      <a:avLst/>
                    </a:prstGeom>
                    <a:ln>
                      <a:noFill/>
                    </a:ln>
                    <a:extLst>
                      <a:ext uri="{53640926-AAD7-44D8-BBD7-CCE9431645EC}">
                        <a14:shadowObscured xmlns:a14="http://schemas.microsoft.com/office/drawing/2010/main"/>
                      </a:ext>
                    </a:extLst>
                  </pic:spPr>
                </pic:pic>
              </a:graphicData>
            </a:graphic>
          </wp:inline>
        </w:drawing>
      </w:r>
    </w:p>
    <w:p w:rsidR="00A33AA5" w:rsidRPr="00213EF3" w:rsidRDefault="00A33AA5" w:rsidP="00213EF3">
      <w:pPr>
        <w:pStyle w:val="Caption"/>
        <w:spacing w:line="360" w:lineRule="auto"/>
        <w:jc w:val="center"/>
        <w:rPr>
          <w:b w:val="0"/>
          <w:sz w:val="26"/>
          <w:szCs w:val="26"/>
        </w:rPr>
      </w:pPr>
      <w:bookmarkStart w:id="214" w:name="_Toc9172706"/>
      <w:bookmarkStart w:id="215" w:name="_Toc9339913"/>
      <w:bookmarkStart w:id="216" w:name="_Toc12776222"/>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1</w:t>
      </w:r>
      <w:r w:rsidRPr="00213EF3">
        <w:rPr>
          <w:b w:val="0"/>
          <w:sz w:val="26"/>
          <w:szCs w:val="26"/>
        </w:rPr>
        <w:fldChar w:fldCharType="end"/>
      </w:r>
      <w:r w:rsidRPr="00213EF3">
        <w:rPr>
          <w:b w:val="0"/>
          <w:sz w:val="26"/>
          <w:szCs w:val="26"/>
        </w:rPr>
        <w:t>: Quản lí khoa</w:t>
      </w:r>
      <w:bookmarkEnd w:id="214"/>
      <w:bookmarkEnd w:id="215"/>
      <w:bookmarkEnd w:id="216"/>
    </w:p>
    <w:p w:rsidR="00A33AA5" w:rsidRPr="00213EF3" w:rsidRDefault="005015D9" w:rsidP="00213EF3">
      <w:pPr>
        <w:spacing w:before="120" w:after="120" w:line="360" w:lineRule="auto"/>
        <w:rPr>
          <w:b/>
        </w:rPr>
      </w:pPr>
      <w:r w:rsidRPr="00213EF3">
        <w:rPr>
          <w:b/>
        </w:rPr>
        <w:lastRenderedPageBreak/>
        <w:t>4.2</w:t>
      </w:r>
      <w:r w:rsidR="00845835" w:rsidRPr="00213EF3">
        <w:rPr>
          <w:b/>
        </w:rPr>
        <w:t>.5</w:t>
      </w:r>
      <w:r w:rsidR="00A33AA5" w:rsidRPr="00213EF3">
        <w:rPr>
          <w:b/>
        </w:rPr>
        <w:t xml:space="preserve">.1 Thêm Khoa </w:t>
      </w:r>
    </w:p>
    <w:p w:rsidR="005F71EB" w:rsidRPr="00213EF3" w:rsidRDefault="00E742FD" w:rsidP="00213EF3">
      <w:pPr>
        <w:spacing w:line="360" w:lineRule="auto"/>
        <w:ind w:firstLine="720"/>
      </w:pPr>
      <w:r w:rsidRPr="00213EF3">
        <w:t>Nội dung thêm khoa</w:t>
      </w:r>
      <w:r w:rsidR="00A33AA5" w:rsidRPr="00213EF3">
        <w:t xml:space="preserve"> được thể hiện như Hình </w:t>
      </w:r>
      <w:r w:rsidR="00845835" w:rsidRPr="00213EF3">
        <w:t>4.12</w:t>
      </w:r>
      <w:r w:rsidR="007333CA" w:rsidRPr="00213EF3">
        <w:t>. Trong đó mã khoa</w:t>
      </w:r>
      <w:r w:rsidR="00A33AA5" w:rsidRPr="00213EF3">
        <w:t xml:space="preserve"> tự động tăng mang đến sự tiện lợi vì khi đó người quản trị không cần nhớ </w:t>
      </w:r>
      <w:r w:rsidR="007333CA" w:rsidRPr="00213EF3">
        <w:t xml:space="preserve">mã số các khoa </w:t>
      </w:r>
      <w:r w:rsidR="00A33AA5" w:rsidRPr="00213EF3">
        <w:t>khác.</w:t>
      </w:r>
      <w:r w:rsidR="00404144" w:rsidRPr="00213EF3">
        <w:t xml:space="preserve"> </w:t>
      </w:r>
      <w:r w:rsidR="00A33AA5" w:rsidRPr="00213EF3">
        <w:t xml:space="preserve">Sau khi nhập thông tin quản trị cần nhấn nút “ Lưu CSDL” </w:t>
      </w:r>
      <w:r w:rsidR="007333CA" w:rsidRPr="00213EF3">
        <w:t>thì thông tin của khoa</w:t>
      </w:r>
      <w:r w:rsidR="00A33AA5" w:rsidRPr="00213EF3">
        <w:t xml:space="preserve"> sẽ được lưu vào hệ thống. Nhấn nút “Hủy”</w:t>
      </w:r>
      <w:r w:rsidR="007333CA" w:rsidRPr="00213EF3">
        <w:t xml:space="preserve"> thông tin đang nhập </w:t>
      </w:r>
      <w:r w:rsidR="00A33AA5" w:rsidRPr="00213EF3">
        <w:t>sẽ mất. Nhất nút “Quay về” hệ thống sẽ chuyển về trang quản lí bác sĩ.</w:t>
      </w:r>
    </w:p>
    <w:p w:rsidR="00A33AA5" w:rsidRPr="00213EF3" w:rsidRDefault="0083339F" w:rsidP="00213EF3">
      <w:pPr>
        <w:spacing w:before="120" w:after="120" w:line="360" w:lineRule="auto"/>
        <w:jc w:val="center"/>
      </w:pPr>
      <w:r w:rsidRPr="00213EF3">
        <w:rPr>
          <w:noProof/>
        </w:rPr>
        <w:drawing>
          <wp:inline distT="0" distB="0" distL="0" distR="0" wp14:anchorId="08E46E7D" wp14:editId="3E6F70BA">
            <wp:extent cx="5743575" cy="3552825"/>
            <wp:effectExtent l="0" t="0" r="9525"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 (336).png"/>
                    <pic:cNvPicPr/>
                  </pic:nvPicPr>
                  <pic:blipFill rotWithShape="1">
                    <a:blip r:embed="rId53" cstate="print">
                      <a:extLst>
                        <a:ext uri="{28A0092B-C50C-407E-A947-70E740481C1C}">
                          <a14:useLocalDpi xmlns:a14="http://schemas.microsoft.com/office/drawing/2010/main" val="0"/>
                        </a:ext>
                      </a:extLst>
                    </a:blip>
                    <a:srcRect t="10036" b="7003"/>
                    <a:stretch/>
                  </pic:blipFill>
                  <pic:spPr bwMode="auto">
                    <a:xfrm>
                      <a:off x="0" y="0"/>
                      <a:ext cx="5743575" cy="3552825"/>
                    </a:xfrm>
                    <a:prstGeom prst="rect">
                      <a:avLst/>
                    </a:prstGeom>
                    <a:ln>
                      <a:noFill/>
                    </a:ln>
                    <a:extLst>
                      <a:ext uri="{53640926-AAD7-44D8-BBD7-CCE9431645EC}">
                        <a14:shadowObscured xmlns:a14="http://schemas.microsoft.com/office/drawing/2010/main"/>
                      </a:ext>
                    </a:extLst>
                  </pic:spPr>
                </pic:pic>
              </a:graphicData>
            </a:graphic>
          </wp:inline>
        </w:drawing>
      </w:r>
    </w:p>
    <w:p w:rsidR="00A33AA5" w:rsidRPr="00213EF3" w:rsidRDefault="007333CA" w:rsidP="00213EF3">
      <w:pPr>
        <w:pStyle w:val="Caption"/>
        <w:spacing w:line="360" w:lineRule="auto"/>
        <w:jc w:val="center"/>
        <w:rPr>
          <w:b w:val="0"/>
          <w:sz w:val="26"/>
          <w:szCs w:val="26"/>
        </w:rPr>
      </w:pPr>
      <w:bookmarkStart w:id="217" w:name="_Toc9172707"/>
      <w:bookmarkStart w:id="218" w:name="_Toc9339914"/>
      <w:bookmarkStart w:id="219" w:name="_Toc12776223"/>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2</w:t>
      </w:r>
      <w:r w:rsidRPr="00213EF3">
        <w:rPr>
          <w:b w:val="0"/>
          <w:sz w:val="26"/>
          <w:szCs w:val="26"/>
        </w:rPr>
        <w:fldChar w:fldCharType="end"/>
      </w:r>
      <w:r w:rsidRPr="00213EF3">
        <w:rPr>
          <w:b w:val="0"/>
          <w:sz w:val="26"/>
          <w:szCs w:val="26"/>
        </w:rPr>
        <w:t>: Thêm Khoa</w:t>
      </w:r>
      <w:bookmarkEnd w:id="217"/>
      <w:bookmarkEnd w:id="218"/>
      <w:bookmarkEnd w:id="219"/>
    </w:p>
    <w:p w:rsidR="00E742FD" w:rsidRPr="00213EF3" w:rsidRDefault="005015D9" w:rsidP="00213EF3">
      <w:pPr>
        <w:spacing w:line="360" w:lineRule="auto"/>
        <w:rPr>
          <w:b/>
        </w:rPr>
      </w:pPr>
      <w:r w:rsidRPr="00213EF3">
        <w:rPr>
          <w:b/>
        </w:rPr>
        <w:t>4.2</w:t>
      </w:r>
      <w:r w:rsidR="00845835" w:rsidRPr="00213EF3">
        <w:rPr>
          <w:b/>
        </w:rPr>
        <w:t>.5</w:t>
      </w:r>
      <w:r w:rsidR="00E742FD" w:rsidRPr="00213EF3">
        <w:rPr>
          <w:b/>
        </w:rPr>
        <w:t>.2 Chỉnh sửa thông tin khoa</w:t>
      </w:r>
    </w:p>
    <w:p w:rsidR="00CC5B97" w:rsidRPr="00213EF3" w:rsidRDefault="00E742FD" w:rsidP="00213EF3">
      <w:pPr>
        <w:spacing w:line="360" w:lineRule="auto"/>
      </w:pPr>
      <w:r w:rsidRPr="00213EF3">
        <w:tab/>
        <w:t xml:space="preserve">Để </w:t>
      </w:r>
      <w:r w:rsidR="00605F3A" w:rsidRPr="00213EF3">
        <w:t>sửa</w:t>
      </w:r>
      <w:r w:rsidRPr="00213EF3">
        <w:t xml:space="preserve"> các thông tin liên quan đến khoa, quản trị chọn vào chức năng “Sửa” ở</w:t>
      </w:r>
      <w:r w:rsidR="00845835" w:rsidRPr="00213EF3">
        <w:t xml:space="preserve"> Hình 4.11</w:t>
      </w:r>
      <w:r w:rsidRPr="00213EF3">
        <w:t xml:space="preserve"> tương ứng với khoa cần sửa thông tin và nhập nội dung mới vào.</w:t>
      </w:r>
      <w:r w:rsidR="0049563A" w:rsidRPr="00213EF3">
        <w:t xml:space="preserve"> Việc chỉnh </w:t>
      </w:r>
      <w:r w:rsidR="00605F3A" w:rsidRPr="00213EF3">
        <w:t>sửa</w:t>
      </w:r>
      <w:r w:rsidR="0049563A" w:rsidRPr="00213EF3">
        <w:t xml:space="preserve"> thông tin khoa</w:t>
      </w:r>
      <w:r w:rsidRPr="00213EF3">
        <w:t xml:space="preserve"> cần thực hiện theo các bước như Hình 4.</w:t>
      </w:r>
      <w:r w:rsidR="00845835" w:rsidRPr="00213EF3">
        <w:t>13</w:t>
      </w:r>
      <w:r w:rsidRPr="00213EF3">
        <w:t xml:space="preserve">. Sau khi chỉnh </w:t>
      </w:r>
      <w:r w:rsidR="00605F3A" w:rsidRPr="00213EF3">
        <w:t>sửa</w:t>
      </w:r>
      <w:r w:rsidRPr="00213EF3">
        <w:t xml:space="preserve"> nội dung cần thiết quản trị cần nhấn nút “ Lưu CSDL” thì thông tin của khoa sẽ được lưu vào hệ thống. Nhấn nút “Hủy” thông tin đang nhập sẽ mất. Nhất nút “Quay về” hệ thống sẽ chuyển về trang quản lí khoa.</w:t>
      </w:r>
    </w:p>
    <w:p w:rsidR="00452CD8" w:rsidRPr="00213EF3" w:rsidRDefault="00452CD8" w:rsidP="00213EF3">
      <w:pPr>
        <w:spacing w:line="360" w:lineRule="auto"/>
        <w:jc w:val="center"/>
        <w:rPr>
          <w:noProof/>
        </w:rPr>
      </w:pPr>
    </w:p>
    <w:p w:rsidR="00E742FD" w:rsidRPr="00213EF3" w:rsidRDefault="00452CD8" w:rsidP="00213EF3">
      <w:pPr>
        <w:spacing w:line="360" w:lineRule="auto"/>
        <w:jc w:val="center"/>
      </w:pPr>
      <w:r w:rsidRPr="00213EF3">
        <w:rPr>
          <w:noProof/>
        </w:rPr>
        <w:lastRenderedPageBreak/>
        <w:drawing>
          <wp:inline distT="0" distB="0" distL="0" distR="0" wp14:anchorId="544455B4" wp14:editId="5C98B4D4">
            <wp:extent cx="5579745" cy="2676525"/>
            <wp:effectExtent l="0" t="0" r="190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384).png"/>
                    <pic:cNvPicPr/>
                  </pic:nvPicPr>
                  <pic:blipFill rotWithShape="1">
                    <a:blip r:embed="rId54" cstate="print">
                      <a:extLst>
                        <a:ext uri="{28A0092B-C50C-407E-A947-70E740481C1C}">
                          <a14:useLocalDpi xmlns:a14="http://schemas.microsoft.com/office/drawing/2010/main" val="0"/>
                        </a:ext>
                      </a:extLst>
                    </a:blip>
                    <a:srcRect t="4251" b="10425"/>
                    <a:stretch/>
                  </pic:blipFill>
                  <pic:spPr bwMode="auto">
                    <a:xfrm>
                      <a:off x="0" y="0"/>
                      <a:ext cx="5579745" cy="2676525"/>
                    </a:xfrm>
                    <a:prstGeom prst="rect">
                      <a:avLst/>
                    </a:prstGeom>
                    <a:ln>
                      <a:noFill/>
                    </a:ln>
                    <a:extLst>
                      <a:ext uri="{53640926-AAD7-44D8-BBD7-CCE9431645EC}">
                        <a14:shadowObscured xmlns:a14="http://schemas.microsoft.com/office/drawing/2010/main"/>
                      </a:ext>
                    </a:extLst>
                  </pic:spPr>
                </pic:pic>
              </a:graphicData>
            </a:graphic>
          </wp:inline>
        </w:drawing>
      </w:r>
    </w:p>
    <w:p w:rsidR="00E742FD" w:rsidRPr="00213EF3" w:rsidRDefault="00E742FD" w:rsidP="00213EF3">
      <w:pPr>
        <w:pStyle w:val="Caption"/>
        <w:spacing w:line="360" w:lineRule="auto"/>
        <w:jc w:val="center"/>
        <w:rPr>
          <w:b w:val="0"/>
          <w:sz w:val="26"/>
          <w:szCs w:val="26"/>
        </w:rPr>
      </w:pPr>
      <w:bookmarkStart w:id="220" w:name="_Toc9172708"/>
      <w:bookmarkStart w:id="221" w:name="_Toc9339915"/>
      <w:bookmarkStart w:id="222" w:name="_Toc12776224"/>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3</w:t>
      </w:r>
      <w:r w:rsidRPr="00213EF3">
        <w:rPr>
          <w:b w:val="0"/>
          <w:sz w:val="26"/>
          <w:szCs w:val="26"/>
        </w:rPr>
        <w:fldChar w:fldCharType="end"/>
      </w:r>
      <w:r w:rsidRPr="00213EF3">
        <w:rPr>
          <w:b w:val="0"/>
          <w:sz w:val="26"/>
          <w:szCs w:val="26"/>
        </w:rPr>
        <w:t>: Chỉnh sửa thông tin khoa</w:t>
      </w:r>
      <w:bookmarkEnd w:id="220"/>
      <w:bookmarkEnd w:id="221"/>
      <w:bookmarkEnd w:id="222"/>
    </w:p>
    <w:p w:rsidR="008646D8" w:rsidRPr="00213EF3" w:rsidRDefault="005015D9" w:rsidP="00213EF3">
      <w:pPr>
        <w:spacing w:line="360" w:lineRule="auto"/>
        <w:rPr>
          <w:b/>
        </w:rPr>
      </w:pPr>
      <w:r w:rsidRPr="00213EF3">
        <w:rPr>
          <w:b/>
        </w:rPr>
        <w:t>4.2</w:t>
      </w:r>
      <w:r w:rsidR="00E742FD" w:rsidRPr="00213EF3">
        <w:rPr>
          <w:b/>
        </w:rPr>
        <w:t>.</w:t>
      </w:r>
      <w:r w:rsidR="00845835" w:rsidRPr="00213EF3">
        <w:rPr>
          <w:b/>
        </w:rPr>
        <w:t>5.</w:t>
      </w:r>
      <w:r w:rsidR="00E742FD" w:rsidRPr="00213EF3">
        <w:rPr>
          <w:b/>
        </w:rPr>
        <w:t>3 Xóa khoa</w:t>
      </w:r>
    </w:p>
    <w:p w:rsidR="00E742FD" w:rsidRPr="00213EF3" w:rsidRDefault="008646D8" w:rsidP="00213EF3">
      <w:pPr>
        <w:spacing w:line="360" w:lineRule="auto"/>
        <w:ind w:firstLine="720"/>
      </w:pPr>
      <w:r w:rsidRPr="00213EF3">
        <w:t>Chức năng xóa sách được thực hiện cần có sự xác nhận của người quản trị. Nếu quản trị chọn “Ok” thì thông tin của khoa được chọn sẽ bị xóa mất. Ngược lại, chọn “Hủy” thảo tác xóa thất bại.</w:t>
      </w:r>
    </w:p>
    <w:p w:rsidR="00E742FD" w:rsidRPr="00213EF3" w:rsidRDefault="0083339F" w:rsidP="00213EF3">
      <w:pPr>
        <w:spacing w:line="360" w:lineRule="auto"/>
        <w:jc w:val="center"/>
        <w:rPr>
          <w:noProof/>
        </w:rPr>
      </w:pPr>
      <w:r w:rsidRPr="00213EF3">
        <w:rPr>
          <w:noProof/>
        </w:rPr>
        <w:drawing>
          <wp:inline distT="0" distB="0" distL="0" distR="0" wp14:anchorId="695E0C12" wp14:editId="5801ED52">
            <wp:extent cx="4791075" cy="1952625"/>
            <wp:effectExtent l="0" t="0" r="9525"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creenshot (340).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91075" cy="1952625"/>
                    </a:xfrm>
                    <a:prstGeom prst="rect">
                      <a:avLst/>
                    </a:prstGeom>
                  </pic:spPr>
                </pic:pic>
              </a:graphicData>
            </a:graphic>
          </wp:inline>
        </w:drawing>
      </w:r>
    </w:p>
    <w:p w:rsidR="008646D8" w:rsidRPr="00213EF3" w:rsidRDefault="008646D8" w:rsidP="00213EF3">
      <w:pPr>
        <w:pStyle w:val="Caption"/>
        <w:spacing w:line="360" w:lineRule="auto"/>
        <w:jc w:val="center"/>
        <w:rPr>
          <w:b w:val="0"/>
          <w:sz w:val="26"/>
          <w:szCs w:val="26"/>
        </w:rPr>
      </w:pPr>
      <w:bookmarkStart w:id="223" w:name="_Toc9172709"/>
      <w:bookmarkStart w:id="224" w:name="_Toc9339916"/>
      <w:bookmarkStart w:id="225" w:name="_Toc12776225"/>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4</w:t>
      </w:r>
      <w:r w:rsidRPr="00213EF3">
        <w:rPr>
          <w:b w:val="0"/>
          <w:sz w:val="26"/>
          <w:szCs w:val="26"/>
        </w:rPr>
        <w:fldChar w:fldCharType="end"/>
      </w:r>
      <w:r w:rsidRPr="00213EF3">
        <w:rPr>
          <w:b w:val="0"/>
          <w:sz w:val="26"/>
          <w:szCs w:val="26"/>
        </w:rPr>
        <w:t>: Xóa khoa</w:t>
      </w:r>
      <w:bookmarkEnd w:id="223"/>
      <w:bookmarkEnd w:id="224"/>
      <w:bookmarkEnd w:id="225"/>
    </w:p>
    <w:p w:rsidR="008646D8" w:rsidRPr="00213EF3" w:rsidRDefault="0046399B" w:rsidP="00213EF3">
      <w:pPr>
        <w:spacing w:line="360" w:lineRule="auto"/>
        <w:rPr>
          <w:b/>
        </w:rPr>
      </w:pPr>
      <w:r w:rsidRPr="00213EF3">
        <w:rPr>
          <w:b/>
        </w:rPr>
        <w:t>4.</w:t>
      </w:r>
      <w:r w:rsidR="005015D9" w:rsidRPr="00213EF3">
        <w:rPr>
          <w:b/>
        </w:rPr>
        <w:t>2</w:t>
      </w:r>
      <w:r w:rsidR="00845835" w:rsidRPr="00213EF3">
        <w:rPr>
          <w:b/>
        </w:rPr>
        <w:t>.6</w:t>
      </w:r>
      <w:r w:rsidR="008646D8" w:rsidRPr="00213EF3">
        <w:rPr>
          <w:b/>
        </w:rPr>
        <w:t xml:space="preserve"> Quản lí bằng cấp</w:t>
      </w:r>
    </w:p>
    <w:p w:rsidR="0030500E" w:rsidRPr="00213EF3" w:rsidRDefault="00D3561C" w:rsidP="00213EF3">
      <w:pPr>
        <w:spacing w:line="360" w:lineRule="auto"/>
        <w:ind w:firstLine="720"/>
      </w:pPr>
      <w:r w:rsidRPr="00213EF3">
        <w:t>Đố</w:t>
      </w:r>
      <w:r w:rsidR="0030500E" w:rsidRPr="00213EF3">
        <w:t>i với quản lí bằng cấp bao gồm các chức năng: Tìm kiếm (1), Tất cả (2), thêm mới</w:t>
      </w:r>
      <w:r w:rsidR="0046399B" w:rsidRPr="00213EF3">
        <w:t xml:space="preserve"> </w:t>
      </w:r>
      <w:r w:rsidR="0030500E" w:rsidRPr="00213EF3">
        <w:t xml:space="preserve">(3), chức năng </w:t>
      </w:r>
      <w:r w:rsidR="00605F3A" w:rsidRPr="00213EF3">
        <w:t>sửa</w:t>
      </w:r>
      <w:r w:rsidR="0030500E" w:rsidRPr="00213EF3">
        <w:t xml:space="preserve"> xóa  bằng cấ</w:t>
      </w:r>
      <w:r w:rsidR="00845835" w:rsidRPr="00213EF3">
        <w:t>p (4) như Hình 4.15</w:t>
      </w:r>
      <w:r w:rsidR="0030500E" w:rsidRPr="00213EF3">
        <w:t>.</w:t>
      </w:r>
    </w:p>
    <w:p w:rsidR="00060D19" w:rsidRPr="00213EF3" w:rsidRDefault="0083339F" w:rsidP="00213EF3">
      <w:pPr>
        <w:spacing w:line="360" w:lineRule="auto"/>
        <w:jc w:val="center"/>
      </w:pPr>
      <w:r w:rsidRPr="00213EF3">
        <w:rPr>
          <w:noProof/>
        </w:rPr>
        <w:lastRenderedPageBreak/>
        <w:drawing>
          <wp:inline distT="0" distB="0" distL="0" distR="0" wp14:anchorId="5CFA5A60" wp14:editId="0B69EAD2">
            <wp:extent cx="5400675" cy="2924175"/>
            <wp:effectExtent l="0" t="0" r="9525"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Screenshot (34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675" cy="2924175"/>
                    </a:xfrm>
                    <a:prstGeom prst="rect">
                      <a:avLst/>
                    </a:prstGeom>
                  </pic:spPr>
                </pic:pic>
              </a:graphicData>
            </a:graphic>
          </wp:inline>
        </w:drawing>
      </w:r>
    </w:p>
    <w:p w:rsidR="005F71EB" w:rsidRPr="00213EF3" w:rsidRDefault="00060D19" w:rsidP="00213EF3">
      <w:pPr>
        <w:pStyle w:val="Caption"/>
        <w:spacing w:line="360" w:lineRule="auto"/>
        <w:jc w:val="center"/>
        <w:rPr>
          <w:b w:val="0"/>
          <w:sz w:val="26"/>
          <w:szCs w:val="26"/>
        </w:rPr>
      </w:pPr>
      <w:bookmarkStart w:id="226" w:name="_Toc9172710"/>
      <w:bookmarkStart w:id="227" w:name="_Toc9339917"/>
      <w:bookmarkStart w:id="228" w:name="_Toc12776226"/>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5</w:t>
      </w:r>
      <w:r w:rsidRPr="00213EF3">
        <w:rPr>
          <w:b w:val="0"/>
          <w:sz w:val="26"/>
          <w:szCs w:val="26"/>
        </w:rPr>
        <w:fldChar w:fldCharType="end"/>
      </w:r>
      <w:r w:rsidRPr="00213EF3">
        <w:rPr>
          <w:b w:val="0"/>
          <w:sz w:val="26"/>
          <w:szCs w:val="26"/>
        </w:rPr>
        <w:t>: Quản lí bằng cấp</w:t>
      </w:r>
      <w:bookmarkEnd w:id="226"/>
      <w:bookmarkEnd w:id="227"/>
      <w:bookmarkEnd w:id="228"/>
    </w:p>
    <w:p w:rsidR="008646D8" w:rsidRPr="00213EF3" w:rsidRDefault="0046399B" w:rsidP="00213EF3">
      <w:pPr>
        <w:spacing w:line="360" w:lineRule="auto"/>
        <w:rPr>
          <w:b/>
        </w:rPr>
      </w:pPr>
      <w:r w:rsidRPr="00213EF3">
        <w:rPr>
          <w:b/>
        </w:rPr>
        <w:t>4.</w:t>
      </w:r>
      <w:r w:rsidR="005015D9" w:rsidRPr="00213EF3">
        <w:rPr>
          <w:b/>
        </w:rPr>
        <w:t>2</w:t>
      </w:r>
      <w:r w:rsidR="00845835" w:rsidRPr="00213EF3">
        <w:rPr>
          <w:b/>
        </w:rPr>
        <w:t>.6</w:t>
      </w:r>
      <w:r w:rsidR="008646D8" w:rsidRPr="00213EF3">
        <w:rPr>
          <w:b/>
        </w:rPr>
        <w:t>.1 Thêm bằng cấp</w:t>
      </w:r>
    </w:p>
    <w:p w:rsidR="0083339F" w:rsidRPr="00213EF3" w:rsidRDefault="00D3561C" w:rsidP="00213EF3">
      <w:pPr>
        <w:spacing w:line="360" w:lineRule="auto"/>
        <w:ind w:firstLine="720"/>
      </w:pPr>
      <w:r w:rsidRPr="00213EF3">
        <w:t>Nội dung thêm bằng cấp được thể hiệ</w:t>
      </w:r>
      <w:r w:rsidR="00845835" w:rsidRPr="00213EF3">
        <w:t>n như Hình 4.16</w:t>
      </w:r>
      <w:r w:rsidRPr="00213EF3">
        <w:t>. Trong đó id bằng cấp tự động tăng.Sau khi nhập thông tin quản trị cần nhấn nút “ Lưu CSDL” thì thông tin bằng cấp sẽ được lưu vào hệ thống. Nhấn nút “Hủy” thông tin đang nhập sẽ mất. Nhất nút “Quay về” hệ thống sẽ chuyển về trang quản lí bằng cấp.</w:t>
      </w:r>
    </w:p>
    <w:p w:rsidR="00060D19" w:rsidRPr="00213EF3" w:rsidRDefault="0083339F" w:rsidP="00213EF3">
      <w:pPr>
        <w:spacing w:line="360" w:lineRule="auto"/>
        <w:jc w:val="center"/>
      </w:pPr>
      <w:r w:rsidRPr="00213EF3">
        <w:rPr>
          <w:noProof/>
        </w:rPr>
        <w:drawing>
          <wp:inline distT="0" distB="0" distL="0" distR="0" wp14:anchorId="79623AE0" wp14:editId="4879933E">
            <wp:extent cx="5248275" cy="2714625"/>
            <wp:effectExtent l="0" t="0" r="9525"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Screenshot (343).png"/>
                    <pic:cNvPicPr/>
                  </pic:nvPicPr>
                  <pic:blipFill rotWithShape="1">
                    <a:blip r:embed="rId57" cstate="print">
                      <a:extLst>
                        <a:ext uri="{28A0092B-C50C-407E-A947-70E740481C1C}">
                          <a14:useLocalDpi xmlns:a14="http://schemas.microsoft.com/office/drawing/2010/main" val="0"/>
                        </a:ext>
                      </a:extLst>
                    </a:blip>
                    <a:srcRect t="4555" b="5263"/>
                    <a:stretch/>
                  </pic:blipFill>
                  <pic:spPr bwMode="auto">
                    <a:xfrm>
                      <a:off x="0" y="0"/>
                      <a:ext cx="5248275" cy="2714625"/>
                    </a:xfrm>
                    <a:prstGeom prst="rect">
                      <a:avLst/>
                    </a:prstGeom>
                    <a:ln>
                      <a:noFill/>
                    </a:ln>
                    <a:extLst>
                      <a:ext uri="{53640926-AAD7-44D8-BBD7-CCE9431645EC}">
                        <a14:shadowObscured xmlns:a14="http://schemas.microsoft.com/office/drawing/2010/main"/>
                      </a:ext>
                    </a:extLst>
                  </pic:spPr>
                </pic:pic>
              </a:graphicData>
            </a:graphic>
          </wp:inline>
        </w:drawing>
      </w:r>
    </w:p>
    <w:p w:rsidR="00060D19" w:rsidRPr="00213EF3" w:rsidRDefault="00060D19" w:rsidP="00213EF3">
      <w:pPr>
        <w:pStyle w:val="Caption"/>
        <w:spacing w:line="360" w:lineRule="auto"/>
        <w:jc w:val="center"/>
        <w:rPr>
          <w:b w:val="0"/>
          <w:sz w:val="26"/>
          <w:szCs w:val="26"/>
        </w:rPr>
      </w:pPr>
      <w:bookmarkStart w:id="229" w:name="_Toc9172711"/>
      <w:bookmarkStart w:id="230" w:name="_Toc9339918"/>
      <w:bookmarkStart w:id="231" w:name="_Toc12776227"/>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6</w:t>
      </w:r>
      <w:r w:rsidRPr="00213EF3">
        <w:rPr>
          <w:b w:val="0"/>
          <w:sz w:val="26"/>
          <w:szCs w:val="26"/>
        </w:rPr>
        <w:fldChar w:fldCharType="end"/>
      </w:r>
      <w:r w:rsidRPr="00213EF3">
        <w:rPr>
          <w:b w:val="0"/>
          <w:sz w:val="26"/>
          <w:szCs w:val="26"/>
        </w:rPr>
        <w:t>: Thêm bằng cấp</w:t>
      </w:r>
      <w:bookmarkEnd w:id="229"/>
      <w:bookmarkEnd w:id="230"/>
      <w:bookmarkEnd w:id="231"/>
    </w:p>
    <w:p w:rsidR="008646D8" w:rsidRPr="00213EF3" w:rsidRDefault="0046399B" w:rsidP="00213EF3">
      <w:pPr>
        <w:spacing w:line="360" w:lineRule="auto"/>
        <w:rPr>
          <w:b/>
        </w:rPr>
      </w:pPr>
      <w:r w:rsidRPr="00213EF3">
        <w:rPr>
          <w:b/>
        </w:rPr>
        <w:lastRenderedPageBreak/>
        <w:t>4.</w:t>
      </w:r>
      <w:r w:rsidR="005015D9" w:rsidRPr="00213EF3">
        <w:rPr>
          <w:b/>
        </w:rPr>
        <w:t>2</w:t>
      </w:r>
      <w:r w:rsidR="00845835" w:rsidRPr="00213EF3">
        <w:rPr>
          <w:b/>
        </w:rPr>
        <w:t>.6</w:t>
      </w:r>
      <w:r w:rsidR="008646D8" w:rsidRPr="00213EF3">
        <w:rPr>
          <w:b/>
        </w:rPr>
        <w:t>.2 Chỉnh sửa bằng cấp</w:t>
      </w:r>
    </w:p>
    <w:p w:rsidR="00452CD8" w:rsidRPr="00213EF3" w:rsidRDefault="0049563A" w:rsidP="00213EF3">
      <w:pPr>
        <w:spacing w:line="360" w:lineRule="auto"/>
        <w:ind w:firstLine="720"/>
      </w:pPr>
      <w:r w:rsidRPr="00213EF3">
        <w:t xml:space="preserve">Để </w:t>
      </w:r>
      <w:r w:rsidR="00605F3A" w:rsidRPr="00213EF3">
        <w:t>sửa</w:t>
      </w:r>
      <w:r w:rsidRPr="00213EF3">
        <w:t xml:space="preserve"> các thông tin liên quan đến bằng cấp, quản trị chọn vào chức năng “Sửa” ở</w:t>
      </w:r>
      <w:r w:rsidR="00845835" w:rsidRPr="00213EF3">
        <w:t xml:space="preserve"> Hình 4.15</w:t>
      </w:r>
      <w:r w:rsidRPr="00213EF3">
        <w:t xml:space="preserve"> tương ứng với bằng cấp cần sửa thông tin và nhập nội dung mới vào. Việc chỉnh </w:t>
      </w:r>
      <w:r w:rsidR="00605F3A" w:rsidRPr="00213EF3">
        <w:t>sửa</w:t>
      </w:r>
      <w:r w:rsidRPr="00213EF3">
        <w:t xml:space="preserve"> thông tin bằng cấp cần thực hiện theo các bướ</w:t>
      </w:r>
      <w:r w:rsidR="00845835" w:rsidRPr="00213EF3">
        <w:t>c như Hình 4.17</w:t>
      </w:r>
      <w:r w:rsidRPr="00213EF3">
        <w:t xml:space="preserve">. Sau khi chỉnh </w:t>
      </w:r>
      <w:r w:rsidR="00605F3A" w:rsidRPr="00213EF3">
        <w:t>sửa</w:t>
      </w:r>
      <w:r w:rsidRPr="00213EF3">
        <w:t xml:space="preserve"> nội dung cần thiết quản trị cần nhấn nút “ Lưu CSDL” thì thông tin của bằng cấp sẽ được lưu vào hệ thống. Nhấn nút “Hủy” thông tin đang nhập sẽ mất. Nhấn nút “Quay về” hệ thống sẽ chuyển về trang quản lí bằng cấp.</w:t>
      </w:r>
    </w:p>
    <w:p w:rsidR="00060D19" w:rsidRPr="00213EF3" w:rsidRDefault="00452CD8" w:rsidP="00213EF3">
      <w:pPr>
        <w:spacing w:line="360" w:lineRule="auto"/>
        <w:jc w:val="center"/>
      </w:pPr>
      <w:r w:rsidRPr="00213EF3">
        <w:rPr>
          <w:noProof/>
        </w:rPr>
        <w:drawing>
          <wp:inline distT="0" distB="0" distL="0" distR="0" wp14:anchorId="7B1292B4" wp14:editId="1292F3C9">
            <wp:extent cx="5753100" cy="392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385).png"/>
                    <pic:cNvPicPr/>
                  </pic:nvPicPr>
                  <pic:blipFill rotWithShape="1">
                    <a:blip r:embed="rId58" cstate="print">
                      <a:extLst>
                        <a:ext uri="{28A0092B-C50C-407E-A947-70E740481C1C}">
                          <a14:useLocalDpi xmlns:a14="http://schemas.microsoft.com/office/drawing/2010/main" val="0"/>
                        </a:ext>
                      </a:extLst>
                    </a:blip>
                    <a:srcRect t="4251" b="11032"/>
                    <a:stretch/>
                  </pic:blipFill>
                  <pic:spPr bwMode="auto">
                    <a:xfrm>
                      <a:off x="0" y="0"/>
                      <a:ext cx="5753100" cy="3924300"/>
                    </a:xfrm>
                    <a:prstGeom prst="rect">
                      <a:avLst/>
                    </a:prstGeom>
                    <a:ln>
                      <a:noFill/>
                    </a:ln>
                    <a:extLst>
                      <a:ext uri="{53640926-AAD7-44D8-BBD7-CCE9431645EC}">
                        <a14:shadowObscured xmlns:a14="http://schemas.microsoft.com/office/drawing/2010/main"/>
                      </a:ext>
                    </a:extLst>
                  </pic:spPr>
                </pic:pic>
              </a:graphicData>
            </a:graphic>
          </wp:inline>
        </w:drawing>
      </w:r>
    </w:p>
    <w:p w:rsidR="00060D19" w:rsidRPr="00213EF3" w:rsidRDefault="00060D19" w:rsidP="00213EF3">
      <w:pPr>
        <w:pStyle w:val="Caption"/>
        <w:spacing w:line="360" w:lineRule="auto"/>
        <w:jc w:val="center"/>
        <w:rPr>
          <w:b w:val="0"/>
          <w:sz w:val="26"/>
          <w:szCs w:val="26"/>
        </w:rPr>
      </w:pPr>
      <w:bookmarkStart w:id="232" w:name="_Toc9172712"/>
      <w:bookmarkStart w:id="233" w:name="_Toc9339919"/>
      <w:bookmarkStart w:id="234" w:name="_Toc12776228"/>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7</w:t>
      </w:r>
      <w:r w:rsidRPr="00213EF3">
        <w:rPr>
          <w:b w:val="0"/>
          <w:sz w:val="26"/>
          <w:szCs w:val="26"/>
        </w:rPr>
        <w:fldChar w:fldCharType="end"/>
      </w:r>
      <w:r w:rsidRPr="00213EF3">
        <w:rPr>
          <w:b w:val="0"/>
          <w:sz w:val="26"/>
          <w:szCs w:val="26"/>
        </w:rPr>
        <w:t>: Chỉnh sửa bằng cấp</w:t>
      </w:r>
      <w:bookmarkEnd w:id="232"/>
      <w:bookmarkEnd w:id="233"/>
      <w:bookmarkEnd w:id="234"/>
    </w:p>
    <w:p w:rsidR="008646D8" w:rsidRPr="00213EF3" w:rsidRDefault="00055EE1" w:rsidP="00213EF3">
      <w:pPr>
        <w:spacing w:line="360" w:lineRule="auto"/>
        <w:rPr>
          <w:b/>
        </w:rPr>
      </w:pPr>
      <w:r w:rsidRPr="00213EF3">
        <w:rPr>
          <w:b/>
        </w:rPr>
        <w:t>4.</w:t>
      </w:r>
      <w:r w:rsidR="005015D9" w:rsidRPr="00213EF3">
        <w:rPr>
          <w:b/>
        </w:rPr>
        <w:t>2</w:t>
      </w:r>
      <w:r w:rsidR="008646D8" w:rsidRPr="00213EF3">
        <w:rPr>
          <w:b/>
        </w:rPr>
        <w:t>.</w:t>
      </w:r>
      <w:r w:rsidR="00845835" w:rsidRPr="00213EF3">
        <w:rPr>
          <w:b/>
        </w:rPr>
        <w:t>6</w:t>
      </w:r>
      <w:r w:rsidR="008646D8" w:rsidRPr="00213EF3">
        <w:rPr>
          <w:b/>
        </w:rPr>
        <w:t>.3 Xóa bằng cấp</w:t>
      </w:r>
    </w:p>
    <w:p w:rsidR="001B28B9" w:rsidRPr="00213EF3" w:rsidRDefault="001B28B9" w:rsidP="00213EF3">
      <w:pPr>
        <w:spacing w:line="360" w:lineRule="auto"/>
        <w:ind w:firstLine="720"/>
      </w:pPr>
      <w:r w:rsidRPr="00213EF3">
        <w:t>Chức năng xóa bằng cấp được thực hiện cần có sự xác nhận của người quản trị. Nếu quản trị chọn “Ok” thì thông tin bằng cấp được chọn sẽ bị xóa mất. Ngược lại, chọn “Hủy” thảo tác xóa thất bạ</w:t>
      </w:r>
      <w:r w:rsidR="00845835" w:rsidRPr="00213EF3">
        <w:t>i. Hình 4.18</w:t>
      </w:r>
      <w:r w:rsidRPr="00213EF3">
        <w:t>.</w:t>
      </w:r>
    </w:p>
    <w:p w:rsidR="0083339F" w:rsidRPr="00213EF3" w:rsidRDefault="0083339F" w:rsidP="00213EF3">
      <w:pPr>
        <w:spacing w:line="360" w:lineRule="auto"/>
        <w:rPr>
          <w:noProof/>
        </w:rPr>
      </w:pPr>
    </w:p>
    <w:p w:rsidR="00060D19" w:rsidRPr="00213EF3" w:rsidRDefault="0083339F" w:rsidP="00213EF3">
      <w:pPr>
        <w:spacing w:line="360" w:lineRule="auto"/>
        <w:jc w:val="center"/>
      </w:pPr>
      <w:r w:rsidRPr="00213EF3">
        <w:rPr>
          <w:noProof/>
        </w:rPr>
        <w:lastRenderedPageBreak/>
        <w:drawing>
          <wp:inline distT="0" distB="0" distL="0" distR="0" wp14:anchorId="2A9F2B2E" wp14:editId="3748504A">
            <wp:extent cx="5276850" cy="28384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Screenshot (345).png"/>
                    <pic:cNvPicPr/>
                  </pic:nvPicPr>
                  <pic:blipFill rotWithShape="1">
                    <a:blip r:embed="rId59" cstate="print">
                      <a:extLst>
                        <a:ext uri="{28A0092B-C50C-407E-A947-70E740481C1C}">
                          <a14:useLocalDpi xmlns:a14="http://schemas.microsoft.com/office/drawing/2010/main" val="0"/>
                        </a:ext>
                      </a:extLst>
                    </a:blip>
                    <a:srcRect t="4251" b="5871"/>
                    <a:stretch/>
                  </pic:blipFill>
                  <pic:spPr bwMode="auto">
                    <a:xfrm>
                      <a:off x="0" y="0"/>
                      <a:ext cx="5276850" cy="2838450"/>
                    </a:xfrm>
                    <a:prstGeom prst="rect">
                      <a:avLst/>
                    </a:prstGeom>
                    <a:ln>
                      <a:noFill/>
                    </a:ln>
                    <a:extLst>
                      <a:ext uri="{53640926-AAD7-44D8-BBD7-CCE9431645EC}">
                        <a14:shadowObscured xmlns:a14="http://schemas.microsoft.com/office/drawing/2010/main"/>
                      </a:ext>
                    </a:extLst>
                  </pic:spPr>
                </pic:pic>
              </a:graphicData>
            </a:graphic>
          </wp:inline>
        </w:drawing>
      </w:r>
    </w:p>
    <w:p w:rsidR="00060D19" w:rsidRPr="00213EF3" w:rsidRDefault="00060D19" w:rsidP="00213EF3">
      <w:pPr>
        <w:pStyle w:val="Caption"/>
        <w:spacing w:line="360" w:lineRule="auto"/>
        <w:jc w:val="center"/>
        <w:rPr>
          <w:b w:val="0"/>
          <w:sz w:val="26"/>
          <w:szCs w:val="26"/>
        </w:rPr>
      </w:pPr>
      <w:bookmarkStart w:id="235" w:name="_Toc9172713"/>
      <w:bookmarkStart w:id="236" w:name="_Toc9339920"/>
      <w:bookmarkStart w:id="237" w:name="_Toc12776229"/>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8</w:t>
      </w:r>
      <w:r w:rsidRPr="00213EF3">
        <w:rPr>
          <w:b w:val="0"/>
          <w:sz w:val="26"/>
          <w:szCs w:val="26"/>
        </w:rPr>
        <w:fldChar w:fldCharType="end"/>
      </w:r>
      <w:r w:rsidRPr="00213EF3">
        <w:rPr>
          <w:b w:val="0"/>
          <w:sz w:val="26"/>
          <w:szCs w:val="26"/>
        </w:rPr>
        <w:t>: Xóa bằng cấp</w:t>
      </w:r>
      <w:bookmarkEnd w:id="235"/>
      <w:bookmarkEnd w:id="236"/>
      <w:bookmarkEnd w:id="237"/>
    </w:p>
    <w:p w:rsidR="008646D8" w:rsidRPr="00213EF3" w:rsidRDefault="00055EE1" w:rsidP="00213EF3">
      <w:pPr>
        <w:spacing w:line="360" w:lineRule="auto"/>
        <w:rPr>
          <w:b/>
        </w:rPr>
      </w:pPr>
      <w:r w:rsidRPr="00213EF3">
        <w:rPr>
          <w:b/>
        </w:rPr>
        <w:t>4.</w:t>
      </w:r>
      <w:r w:rsidR="005015D9" w:rsidRPr="00213EF3">
        <w:rPr>
          <w:b/>
        </w:rPr>
        <w:t>2</w:t>
      </w:r>
      <w:r w:rsidR="00845835" w:rsidRPr="00213EF3">
        <w:rPr>
          <w:b/>
        </w:rPr>
        <w:t>.7</w:t>
      </w:r>
      <w:r w:rsidR="008646D8" w:rsidRPr="00213EF3">
        <w:rPr>
          <w:b/>
        </w:rPr>
        <w:t xml:space="preserve"> Quản lí thuốc</w:t>
      </w:r>
    </w:p>
    <w:p w:rsidR="005F71EB" w:rsidRPr="00213EF3" w:rsidRDefault="0030500E" w:rsidP="00213EF3">
      <w:pPr>
        <w:spacing w:line="360" w:lineRule="auto"/>
        <w:ind w:firstLine="720"/>
      </w:pPr>
      <w:r w:rsidRPr="00213EF3">
        <w:t xml:space="preserve">Đối với quản lí Thuốc bao gồm các chức năng: Tìm kiếm (1), Tất cả (2), thêm mới(3), chức năng </w:t>
      </w:r>
      <w:r w:rsidR="00605F3A" w:rsidRPr="00213EF3">
        <w:t>sửa</w:t>
      </w:r>
      <w:r w:rsidRPr="00213EF3">
        <w:t xml:space="preserve"> xóa thuố</w:t>
      </w:r>
      <w:r w:rsidR="00845835" w:rsidRPr="00213EF3">
        <w:t>c (4) như Hình 4.19</w:t>
      </w:r>
      <w:r w:rsidRPr="00213EF3">
        <w:t>.</w:t>
      </w:r>
    </w:p>
    <w:p w:rsidR="00060D19" w:rsidRPr="00213EF3" w:rsidRDefault="0083339F" w:rsidP="00213EF3">
      <w:pPr>
        <w:spacing w:line="360" w:lineRule="auto"/>
      </w:pPr>
      <w:r w:rsidRPr="00213EF3">
        <w:rPr>
          <w:noProof/>
        </w:rPr>
        <w:drawing>
          <wp:inline distT="0" distB="0" distL="0" distR="0" wp14:anchorId="6C3CF2C8" wp14:editId="793AE2EE">
            <wp:extent cx="5579745" cy="3400425"/>
            <wp:effectExtent l="0" t="0" r="1905" b="952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Screenshot (347).png"/>
                    <pic:cNvPicPr/>
                  </pic:nvPicPr>
                  <pic:blipFill rotWithShape="1">
                    <a:blip r:embed="rId60" cstate="print">
                      <a:extLst>
                        <a:ext uri="{28A0092B-C50C-407E-A947-70E740481C1C}">
                          <a14:useLocalDpi xmlns:a14="http://schemas.microsoft.com/office/drawing/2010/main" val="0"/>
                        </a:ext>
                      </a:extLst>
                    </a:blip>
                    <a:srcRect t="10372"/>
                    <a:stretch/>
                  </pic:blipFill>
                  <pic:spPr bwMode="auto">
                    <a:xfrm>
                      <a:off x="0" y="0"/>
                      <a:ext cx="5579745" cy="3400425"/>
                    </a:xfrm>
                    <a:prstGeom prst="rect">
                      <a:avLst/>
                    </a:prstGeom>
                    <a:ln>
                      <a:noFill/>
                    </a:ln>
                    <a:extLst>
                      <a:ext uri="{53640926-AAD7-44D8-BBD7-CCE9431645EC}">
                        <a14:shadowObscured xmlns:a14="http://schemas.microsoft.com/office/drawing/2010/main"/>
                      </a:ext>
                    </a:extLst>
                  </pic:spPr>
                </pic:pic>
              </a:graphicData>
            </a:graphic>
          </wp:inline>
        </w:drawing>
      </w:r>
    </w:p>
    <w:p w:rsidR="000146C4" w:rsidRPr="00213EF3" w:rsidRDefault="000146C4" w:rsidP="00213EF3">
      <w:pPr>
        <w:pStyle w:val="Caption"/>
        <w:spacing w:line="360" w:lineRule="auto"/>
        <w:jc w:val="center"/>
        <w:rPr>
          <w:b w:val="0"/>
          <w:sz w:val="26"/>
          <w:szCs w:val="26"/>
        </w:rPr>
      </w:pPr>
      <w:bookmarkStart w:id="238" w:name="_Toc9172714"/>
      <w:bookmarkStart w:id="239" w:name="_Toc9339921"/>
      <w:bookmarkStart w:id="240" w:name="_Toc12776230"/>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19</w:t>
      </w:r>
      <w:r w:rsidRPr="00213EF3">
        <w:rPr>
          <w:b w:val="0"/>
          <w:sz w:val="26"/>
          <w:szCs w:val="26"/>
        </w:rPr>
        <w:fldChar w:fldCharType="end"/>
      </w:r>
      <w:r w:rsidRPr="00213EF3">
        <w:rPr>
          <w:b w:val="0"/>
          <w:sz w:val="26"/>
          <w:szCs w:val="26"/>
        </w:rPr>
        <w:t>: Quản lí thuốc</w:t>
      </w:r>
      <w:bookmarkEnd w:id="238"/>
      <w:bookmarkEnd w:id="239"/>
      <w:bookmarkEnd w:id="240"/>
    </w:p>
    <w:p w:rsidR="008646D8" w:rsidRPr="00213EF3" w:rsidRDefault="00055EE1" w:rsidP="00213EF3">
      <w:pPr>
        <w:spacing w:line="360" w:lineRule="auto"/>
        <w:rPr>
          <w:b/>
        </w:rPr>
      </w:pPr>
      <w:r w:rsidRPr="00213EF3">
        <w:rPr>
          <w:b/>
        </w:rPr>
        <w:lastRenderedPageBreak/>
        <w:t>4.</w:t>
      </w:r>
      <w:r w:rsidR="005015D9" w:rsidRPr="00213EF3">
        <w:rPr>
          <w:b/>
        </w:rPr>
        <w:t>2</w:t>
      </w:r>
      <w:r w:rsidR="00845835" w:rsidRPr="00213EF3">
        <w:rPr>
          <w:b/>
        </w:rPr>
        <w:t>.7</w:t>
      </w:r>
      <w:r w:rsidR="008646D8" w:rsidRPr="00213EF3">
        <w:rPr>
          <w:b/>
        </w:rPr>
        <w:t>.1 Thêm thuốc</w:t>
      </w:r>
    </w:p>
    <w:p w:rsidR="005F71EB" w:rsidRPr="00213EF3" w:rsidRDefault="00D3561C" w:rsidP="00213EF3">
      <w:pPr>
        <w:spacing w:line="360" w:lineRule="auto"/>
        <w:ind w:firstLine="720"/>
      </w:pPr>
      <w:r w:rsidRPr="00213EF3">
        <w:t>Nội dung thêm thuốc được thể hiệ</w:t>
      </w:r>
      <w:r w:rsidR="00845835" w:rsidRPr="00213EF3">
        <w:t>n như Hình 4.20</w:t>
      </w:r>
      <w:r w:rsidRPr="00213EF3">
        <w:t>. Trong đó id thuốc tự động tăng.Sau khi nhập thông tin quản trị cần nhấn nút “ Lưu CSDL” thì thông tin thuốc sẽ được lưu vào hệ thống. Nhấn nút “Hủy” thông tin đang nhập sẽ mất. Nhất nút “Quay về” hệ thống sẽ chuyển về trang quản lí thuốc.</w:t>
      </w:r>
    </w:p>
    <w:p w:rsidR="00055EE1" w:rsidRPr="00213EF3" w:rsidRDefault="009E731A" w:rsidP="00213EF3">
      <w:pPr>
        <w:spacing w:line="360" w:lineRule="auto"/>
      </w:pPr>
      <w:r w:rsidRPr="00213EF3">
        <w:rPr>
          <w:noProof/>
        </w:rPr>
        <w:drawing>
          <wp:inline distT="0" distB="0" distL="0" distR="0" wp14:anchorId="6320C376" wp14:editId="7AF78192">
            <wp:extent cx="5791200" cy="403860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Screenshot (348).png"/>
                    <pic:cNvPicPr/>
                  </pic:nvPicPr>
                  <pic:blipFill rotWithShape="1">
                    <a:blip r:embed="rId61" cstate="print">
                      <a:extLst>
                        <a:ext uri="{28A0092B-C50C-407E-A947-70E740481C1C}">
                          <a14:useLocalDpi xmlns:a14="http://schemas.microsoft.com/office/drawing/2010/main" val="0"/>
                        </a:ext>
                      </a:extLst>
                    </a:blip>
                    <a:srcRect t="13057" b="10730"/>
                    <a:stretch/>
                  </pic:blipFill>
                  <pic:spPr bwMode="auto">
                    <a:xfrm>
                      <a:off x="0" y="0"/>
                      <a:ext cx="5791200" cy="4038600"/>
                    </a:xfrm>
                    <a:prstGeom prst="rect">
                      <a:avLst/>
                    </a:prstGeom>
                    <a:ln>
                      <a:noFill/>
                    </a:ln>
                    <a:extLst>
                      <a:ext uri="{53640926-AAD7-44D8-BBD7-CCE9431645EC}">
                        <a14:shadowObscured xmlns:a14="http://schemas.microsoft.com/office/drawing/2010/main"/>
                      </a:ext>
                    </a:extLst>
                  </pic:spPr>
                </pic:pic>
              </a:graphicData>
            </a:graphic>
          </wp:inline>
        </w:drawing>
      </w:r>
    </w:p>
    <w:p w:rsidR="000146C4" w:rsidRPr="00213EF3" w:rsidRDefault="000146C4" w:rsidP="00213EF3">
      <w:pPr>
        <w:pStyle w:val="Caption"/>
        <w:spacing w:line="360" w:lineRule="auto"/>
        <w:jc w:val="center"/>
        <w:rPr>
          <w:b w:val="0"/>
          <w:sz w:val="26"/>
          <w:szCs w:val="26"/>
        </w:rPr>
      </w:pPr>
      <w:bookmarkStart w:id="241" w:name="_Toc9172715"/>
      <w:bookmarkStart w:id="242" w:name="_Toc9339922"/>
      <w:bookmarkStart w:id="243" w:name="_Toc12776231"/>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0</w:t>
      </w:r>
      <w:r w:rsidRPr="00213EF3">
        <w:rPr>
          <w:b w:val="0"/>
          <w:sz w:val="26"/>
          <w:szCs w:val="26"/>
        </w:rPr>
        <w:fldChar w:fldCharType="end"/>
      </w:r>
      <w:r w:rsidRPr="00213EF3">
        <w:rPr>
          <w:b w:val="0"/>
          <w:sz w:val="26"/>
          <w:szCs w:val="26"/>
        </w:rPr>
        <w:t>: Thêm thuốc</w:t>
      </w:r>
      <w:bookmarkEnd w:id="241"/>
      <w:bookmarkEnd w:id="242"/>
      <w:bookmarkEnd w:id="243"/>
    </w:p>
    <w:p w:rsidR="008646D8" w:rsidRPr="00213EF3" w:rsidRDefault="00055EE1" w:rsidP="00213EF3">
      <w:pPr>
        <w:spacing w:line="360" w:lineRule="auto"/>
        <w:rPr>
          <w:b/>
        </w:rPr>
      </w:pPr>
      <w:r w:rsidRPr="00213EF3">
        <w:rPr>
          <w:b/>
        </w:rPr>
        <w:t>4.</w:t>
      </w:r>
      <w:r w:rsidR="005015D9" w:rsidRPr="00213EF3">
        <w:rPr>
          <w:b/>
        </w:rPr>
        <w:t>2</w:t>
      </w:r>
      <w:r w:rsidR="008646D8" w:rsidRPr="00213EF3">
        <w:rPr>
          <w:b/>
        </w:rPr>
        <w:t>.</w:t>
      </w:r>
      <w:r w:rsidR="00845835" w:rsidRPr="00213EF3">
        <w:rPr>
          <w:b/>
        </w:rPr>
        <w:t>7</w:t>
      </w:r>
      <w:r w:rsidR="008646D8" w:rsidRPr="00213EF3">
        <w:rPr>
          <w:b/>
        </w:rPr>
        <w:t>.2 Chỉnh sửa thuốc</w:t>
      </w:r>
    </w:p>
    <w:p w:rsidR="00452CD8" w:rsidRPr="00213EF3" w:rsidRDefault="0049563A" w:rsidP="00374A61">
      <w:pPr>
        <w:spacing w:line="360" w:lineRule="auto"/>
        <w:ind w:firstLine="720"/>
      </w:pPr>
      <w:r w:rsidRPr="00213EF3">
        <w:t xml:space="preserve">Để </w:t>
      </w:r>
      <w:r w:rsidR="00605F3A" w:rsidRPr="00213EF3">
        <w:t>sửa</w:t>
      </w:r>
      <w:r w:rsidRPr="00213EF3">
        <w:t xml:space="preserve"> các thông tin liên quan đến thuốc, quản trị chọn vào chức năng “Sửa” ở</w:t>
      </w:r>
      <w:r w:rsidR="00845835" w:rsidRPr="00213EF3">
        <w:t xml:space="preserve"> Hình 4.19</w:t>
      </w:r>
      <w:r w:rsidRPr="00213EF3">
        <w:t xml:space="preserve"> tương ứng với thuốc cần sửa thông tin và nhập nội dung mới vào. Việc chỉnh </w:t>
      </w:r>
      <w:r w:rsidR="00605F3A" w:rsidRPr="00213EF3">
        <w:t>sửa</w:t>
      </w:r>
      <w:r w:rsidRPr="00213EF3">
        <w:t xml:space="preserve"> thông tin bằng cấp cần thực hiện theo các bướ</w:t>
      </w:r>
      <w:r w:rsidR="00845835" w:rsidRPr="00213EF3">
        <w:t>c như Hình 4.21</w:t>
      </w:r>
      <w:r w:rsidRPr="00213EF3">
        <w:t xml:space="preserve">. Sau khi chỉnh </w:t>
      </w:r>
      <w:r w:rsidR="00605F3A" w:rsidRPr="00213EF3">
        <w:t>sửa</w:t>
      </w:r>
      <w:r w:rsidRPr="00213EF3">
        <w:t xml:space="preserve"> nội dung cần thiết quản trị cần nhấn nút “ Lưu CSDL” thì thông tin của thuốc sẽ được lưu vào hệ thống. Nhấn nút “Hủy” thông tin đang nhập sẽ mất. Nhấn nút “Quay về” hệ thống sẽ chuyển về trang quản lí thuốc.</w:t>
      </w:r>
    </w:p>
    <w:p w:rsidR="000146C4" w:rsidRPr="00213EF3" w:rsidRDefault="00452CD8" w:rsidP="00213EF3">
      <w:pPr>
        <w:spacing w:line="360" w:lineRule="auto"/>
      </w:pPr>
      <w:r w:rsidRPr="00213EF3">
        <w:rPr>
          <w:noProof/>
        </w:rPr>
        <w:lastRenderedPageBreak/>
        <w:drawing>
          <wp:inline distT="0" distB="0" distL="0" distR="0" wp14:anchorId="0432B9F9" wp14:editId="291549B8">
            <wp:extent cx="5579745" cy="2695575"/>
            <wp:effectExtent l="0" t="0" r="190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386).png"/>
                    <pic:cNvPicPr/>
                  </pic:nvPicPr>
                  <pic:blipFill rotWithShape="1">
                    <a:blip r:embed="rId62" cstate="print">
                      <a:extLst>
                        <a:ext uri="{28A0092B-C50C-407E-A947-70E740481C1C}">
                          <a14:useLocalDpi xmlns:a14="http://schemas.microsoft.com/office/drawing/2010/main" val="0"/>
                        </a:ext>
                      </a:extLst>
                    </a:blip>
                    <a:srcRect t="3644" b="10426"/>
                    <a:stretch/>
                  </pic:blipFill>
                  <pic:spPr bwMode="auto">
                    <a:xfrm>
                      <a:off x="0" y="0"/>
                      <a:ext cx="5579745" cy="2695575"/>
                    </a:xfrm>
                    <a:prstGeom prst="rect">
                      <a:avLst/>
                    </a:prstGeom>
                    <a:ln>
                      <a:noFill/>
                    </a:ln>
                    <a:extLst>
                      <a:ext uri="{53640926-AAD7-44D8-BBD7-CCE9431645EC}">
                        <a14:shadowObscured xmlns:a14="http://schemas.microsoft.com/office/drawing/2010/main"/>
                      </a:ext>
                    </a:extLst>
                  </pic:spPr>
                </pic:pic>
              </a:graphicData>
            </a:graphic>
          </wp:inline>
        </w:drawing>
      </w:r>
    </w:p>
    <w:p w:rsidR="000146C4" w:rsidRPr="00213EF3" w:rsidRDefault="000146C4" w:rsidP="00213EF3">
      <w:pPr>
        <w:pStyle w:val="Caption"/>
        <w:spacing w:line="360" w:lineRule="auto"/>
        <w:jc w:val="center"/>
        <w:rPr>
          <w:b w:val="0"/>
          <w:sz w:val="26"/>
          <w:szCs w:val="26"/>
        </w:rPr>
      </w:pPr>
      <w:bookmarkStart w:id="244" w:name="_Toc9172716"/>
      <w:bookmarkStart w:id="245" w:name="_Toc9339923"/>
      <w:bookmarkStart w:id="246" w:name="_Toc12776232"/>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1</w:t>
      </w:r>
      <w:r w:rsidRPr="00213EF3">
        <w:rPr>
          <w:b w:val="0"/>
          <w:sz w:val="26"/>
          <w:szCs w:val="26"/>
        </w:rPr>
        <w:fldChar w:fldCharType="end"/>
      </w:r>
      <w:r w:rsidRPr="00213EF3">
        <w:rPr>
          <w:b w:val="0"/>
          <w:sz w:val="26"/>
          <w:szCs w:val="26"/>
        </w:rPr>
        <w:t>: Chỉnh sửa thông tin thuốc</w:t>
      </w:r>
      <w:bookmarkEnd w:id="244"/>
      <w:bookmarkEnd w:id="245"/>
      <w:bookmarkEnd w:id="246"/>
    </w:p>
    <w:p w:rsidR="008646D8" w:rsidRPr="00213EF3" w:rsidRDefault="00055EE1" w:rsidP="00213EF3">
      <w:pPr>
        <w:spacing w:line="360" w:lineRule="auto"/>
        <w:rPr>
          <w:b/>
        </w:rPr>
      </w:pPr>
      <w:r w:rsidRPr="00213EF3">
        <w:rPr>
          <w:b/>
        </w:rPr>
        <w:t>4.</w:t>
      </w:r>
      <w:r w:rsidR="005015D9" w:rsidRPr="00213EF3">
        <w:rPr>
          <w:b/>
        </w:rPr>
        <w:t>2</w:t>
      </w:r>
      <w:r w:rsidR="001B28B9" w:rsidRPr="00213EF3">
        <w:rPr>
          <w:b/>
        </w:rPr>
        <w:t>.</w:t>
      </w:r>
      <w:r w:rsidR="00845835" w:rsidRPr="00213EF3">
        <w:rPr>
          <w:b/>
        </w:rPr>
        <w:t>7</w:t>
      </w:r>
      <w:r w:rsidR="001B28B9" w:rsidRPr="00213EF3">
        <w:rPr>
          <w:b/>
        </w:rPr>
        <w:t>.3 Xóa t</w:t>
      </w:r>
      <w:r w:rsidR="008646D8" w:rsidRPr="00213EF3">
        <w:rPr>
          <w:b/>
        </w:rPr>
        <w:t>huốc</w:t>
      </w:r>
    </w:p>
    <w:p w:rsidR="000146C4" w:rsidRPr="00213EF3" w:rsidRDefault="001B28B9" w:rsidP="00213EF3">
      <w:pPr>
        <w:spacing w:line="360" w:lineRule="auto"/>
        <w:ind w:firstLine="720"/>
      </w:pPr>
      <w:r w:rsidRPr="00213EF3">
        <w:t>Chức năng xóa thuốc được thực hiện cần có sự xác nhận của người quản trị. Nếu quản trị chọn “Ok” thì thông tin thuốc được chọn sẽ bị xóa mất. Ngược lại, chọn “Hủy” thảo tác xóa thất bạ</w:t>
      </w:r>
      <w:r w:rsidR="00845835" w:rsidRPr="00213EF3">
        <w:t>i. Hình 4.22</w:t>
      </w:r>
      <w:r w:rsidRPr="00213EF3">
        <w:t>.</w:t>
      </w:r>
    </w:p>
    <w:p w:rsidR="009E731A" w:rsidRPr="00213EF3" w:rsidRDefault="009E731A" w:rsidP="00213EF3">
      <w:pPr>
        <w:spacing w:line="360" w:lineRule="auto"/>
        <w:rPr>
          <w:noProof/>
        </w:rPr>
      </w:pPr>
    </w:p>
    <w:p w:rsidR="00055EE1" w:rsidRPr="00213EF3" w:rsidRDefault="009E731A" w:rsidP="00213EF3">
      <w:pPr>
        <w:spacing w:line="360" w:lineRule="auto"/>
      </w:pPr>
      <w:r w:rsidRPr="00213EF3">
        <w:rPr>
          <w:noProof/>
        </w:rPr>
        <w:drawing>
          <wp:inline distT="0" distB="0" distL="0" distR="0" wp14:anchorId="30B9DD87" wp14:editId="65745B08">
            <wp:extent cx="5579745" cy="2828925"/>
            <wp:effectExtent l="0" t="0" r="1905"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Screenshot (350).png"/>
                    <pic:cNvPicPr/>
                  </pic:nvPicPr>
                  <pic:blipFill rotWithShape="1">
                    <a:blip r:embed="rId63" cstate="print">
                      <a:extLst>
                        <a:ext uri="{28A0092B-C50C-407E-A947-70E740481C1C}">
                          <a14:useLocalDpi xmlns:a14="http://schemas.microsoft.com/office/drawing/2010/main" val="0"/>
                        </a:ext>
                      </a:extLst>
                    </a:blip>
                    <a:srcRect t="4555" b="5263"/>
                    <a:stretch/>
                  </pic:blipFill>
                  <pic:spPr bwMode="auto">
                    <a:xfrm>
                      <a:off x="0" y="0"/>
                      <a:ext cx="5579745" cy="2828925"/>
                    </a:xfrm>
                    <a:prstGeom prst="rect">
                      <a:avLst/>
                    </a:prstGeom>
                    <a:ln>
                      <a:noFill/>
                    </a:ln>
                    <a:extLst>
                      <a:ext uri="{53640926-AAD7-44D8-BBD7-CCE9431645EC}">
                        <a14:shadowObscured xmlns:a14="http://schemas.microsoft.com/office/drawing/2010/main"/>
                      </a:ext>
                    </a:extLst>
                  </pic:spPr>
                </pic:pic>
              </a:graphicData>
            </a:graphic>
          </wp:inline>
        </w:drawing>
      </w:r>
    </w:p>
    <w:p w:rsidR="000146C4" w:rsidRPr="00213EF3" w:rsidRDefault="000146C4" w:rsidP="00213EF3">
      <w:pPr>
        <w:pStyle w:val="Caption"/>
        <w:spacing w:line="360" w:lineRule="auto"/>
        <w:jc w:val="center"/>
        <w:rPr>
          <w:b w:val="0"/>
          <w:sz w:val="26"/>
          <w:szCs w:val="26"/>
        </w:rPr>
      </w:pPr>
      <w:bookmarkStart w:id="247" w:name="_Toc9172717"/>
      <w:bookmarkStart w:id="248" w:name="_Toc9339924"/>
      <w:bookmarkStart w:id="249" w:name="_Toc12776233"/>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2</w:t>
      </w:r>
      <w:r w:rsidRPr="00213EF3">
        <w:rPr>
          <w:b w:val="0"/>
          <w:sz w:val="26"/>
          <w:szCs w:val="26"/>
        </w:rPr>
        <w:fldChar w:fldCharType="end"/>
      </w:r>
      <w:r w:rsidRPr="00213EF3">
        <w:rPr>
          <w:b w:val="0"/>
          <w:sz w:val="26"/>
          <w:szCs w:val="26"/>
        </w:rPr>
        <w:t>: Xóa thuốc</w:t>
      </w:r>
      <w:bookmarkEnd w:id="247"/>
      <w:bookmarkEnd w:id="248"/>
      <w:bookmarkEnd w:id="249"/>
    </w:p>
    <w:p w:rsidR="008646D8" w:rsidRPr="00213EF3" w:rsidRDefault="00F82A61" w:rsidP="00213EF3">
      <w:pPr>
        <w:spacing w:line="360" w:lineRule="auto"/>
        <w:rPr>
          <w:b/>
        </w:rPr>
      </w:pPr>
      <w:r w:rsidRPr="00213EF3">
        <w:rPr>
          <w:b/>
        </w:rPr>
        <w:lastRenderedPageBreak/>
        <w:t>4.</w:t>
      </w:r>
      <w:r w:rsidR="005015D9" w:rsidRPr="00213EF3">
        <w:rPr>
          <w:b/>
        </w:rPr>
        <w:t>2</w:t>
      </w:r>
      <w:r w:rsidR="00845835" w:rsidRPr="00213EF3">
        <w:rPr>
          <w:b/>
        </w:rPr>
        <w:t>.8</w:t>
      </w:r>
      <w:r w:rsidR="0030500E" w:rsidRPr="00213EF3">
        <w:rPr>
          <w:b/>
        </w:rPr>
        <w:t xml:space="preserve"> Quản lí t</w:t>
      </w:r>
      <w:r w:rsidR="00742EDB" w:rsidRPr="00213EF3">
        <w:rPr>
          <w:b/>
        </w:rPr>
        <w:t>riệu chứng</w:t>
      </w:r>
      <w:r w:rsidRPr="00213EF3">
        <w:rPr>
          <w:b/>
        </w:rPr>
        <w:t xml:space="preserve"> và xét nghiệm</w:t>
      </w:r>
    </w:p>
    <w:p w:rsidR="000146C4" w:rsidRPr="00213EF3" w:rsidRDefault="0030500E" w:rsidP="00213EF3">
      <w:pPr>
        <w:spacing w:line="360" w:lineRule="auto"/>
        <w:ind w:firstLine="720"/>
      </w:pPr>
      <w:r w:rsidRPr="00213EF3">
        <w:t xml:space="preserve">Đối với quản lí triệu chứng bao gồm các chức năng: Tìm kiếm (1), Tất cả (2), thêm mới(3), chức năng </w:t>
      </w:r>
      <w:r w:rsidR="00605F3A" w:rsidRPr="00213EF3">
        <w:t>sửa</w:t>
      </w:r>
      <w:r w:rsidRPr="00213EF3">
        <w:t xml:space="preserve"> xóa triệu chứ</w:t>
      </w:r>
      <w:r w:rsidR="00845835" w:rsidRPr="00213EF3">
        <w:t>ng (4) như Hình 4.23</w:t>
      </w:r>
      <w:r w:rsidRPr="00213EF3">
        <w:t>.</w:t>
      </w:r>
    </w:p>
    <w:p w:rsidR="00F82A61" w:rsidRPr="00213EF3" w:rsidRDefault="009E731A" w:rsidP="00213EF3">
      <w:pPr>
        <w:spacing w:line="360" w:lineRule="auto"/>
      </w:pPr>
      <w:r w:rsidRPr="00213EF3">
        <w:rPr>
          <w:noProof/>
        </w:rPr>
        <w:drawing>
          <wp:inline distT="0" distB="0" distL="0" distR="0" wp14:anchorId="3BD53DB0" wp14:editId="7EAC6578">
            <wp:extent cx="5579745" cy="2600325"/>
            <wp:effectExtent l="0" t="0" r="1905" b="952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Screenshot (35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745" cy="2600325"/>
                    </a:xfrm>
                    <a:prstGeom prst="rect">
                      <a:avLst/>
                    </a:prstGeom>
                  </pic:spPr>
                </pic:pic>
              </a:graphicData>
            </a:graphic>
          </wp:inline>
        </w:drawing>
      </w:r>
    </w:p>
    <w:p w:rsidR="005F71EB" w:rsidRPr="00213EF3" w:rsidRDefault="000146C4" w:rsidP="00213EF3">
      <w:pPr>
        <w:pStyle w:val="Caption"/>
        <w:spacing w:line="360" w:lineRule="auto"/>
        <w:jc w:val="center"/>
        <w:rPr>
          <w:b w:val="0"/>
          <w:sz w:val="26"/>
          <w:szCs w:val="26"/>
        </w:rPr>
      </w:pPr>
      <w:bookmarkStart w:id="250" w:name="_Toc9172718"/>
      <w:bookmarkStart w:id="251" w:name="_Toc9339925"/>
      <w:bookmarkStart w:id="252" w:name="_Toc12776234"/>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3</w:t>
      </w:r>
      <w:r w:rsidRPr="00213EF3">
        <w:rPr>
          <w:b w:val="0"/>
          <w:sz w:val="26"/>
          <w:szCs w:val="26"/>
        </w:rPr>
        <w:fldChar w:fldCharType="end"/>
      </w:r>
      <w:r w:rsidRPr="00213EF3">
        <w:rPr>
          <w:b w:val="0"/>
          <w:sz w:val="26"/>
          <w:szCs w:val="26"/>
        </w:rPr>
        <w:t>: Quản lí triệu chứng</w:t>
      </w:r>
      <w:bookmarkEnd w:id="250"/>
      <w:bookmarkEnd w:id="251"/>
      <w:bookmarkEnd w:id="252"/>
    </w:p>
    <w:p w:rsidR="00742EDB" w:rsidRPr="00213EF3" w:rsidRDefault="00F82A61" w:rsidP="00213EF3">
      <w:pPr>
        <w:spacing w:line="360" w:lineRule="auto"/>
        <w:rPr>
          <w:b/>
        </w:rPr>
      </w:pPr>
      <w:r w:rsidRPr="00213EF3">
        <w:rPr>
          <w:b/>
        </w:rPr>
        <w:t>4.</w:t>
      </w:r>
      <w:r w:rsidR="005015D9" w:rsidRPr="00213EF3">
        <w:rPr>
          <w:b/>
        </w:rPr>
        <w:t>2</w:t>
      </w:r>
      <w:r w:rsidR="00845835" w:rsidRPr="00213EF3">
        <w:rPr>
          <w:b/>
        </w:rPr>
        <w:t>.8</w:t>
      </w:r>
      <w:r w:rsidR="00742EDB" w:rsidRPr="00213EF3">
        <w:rPr>
          <w:b/>
        </w:rPr>
        <w:t>.1 Thêm triệu chứng</w:t>
      </w:r>
      <w:r w:rsidRPr="00213EF3">
        <w:rPr>
          <w:b/>
        </w:rPr>
        <w:t xml:space="preserve"> và xét nghiệm</w:t>
      </w:r>
    </w:p>
    <w:p w:rsidR="009E731A" w:rsidRPr="00213EF3" w:rsidRDefault="00D3561C" w:rsidP="00213EF3">
      <w:pPr>
        <w:spacing w:line="360" w:lineRule="auto"/>
        <w:ind w:firstLine="720"/>
      </w:pPr>
      <w:r w:rsidRPr="00213EF3">
        <w:t>Nội dung thêm triệu chứng được thể hiệ</w:t>
      </w:r>
      <w:r w:rsidR="00845835" w:rsidRPr="00213EF3">
        <w:t>n như Hình 4.24</w:t>
      </w:r>
      <w:r w:rsidRPr="00213EF3">
        <w:t>. Trong đó id triệu chứng tự động tăng.Sau khi nhập thông tin quản trị cần nhấn nút “ Lưu CSDL” thì thông tin triệu chứng sẽ được lưu vào hệ thống. Nhấn nút “Hủy” thông tin đang nhập sẽ mất. Nhất nút “Quay về” hệ thống sẽ chuyển về trang quản lí triệu chứng.</w:t>
      </w:r>
    </w:p>
    <w:p w:rsidR="000146C4" w:rsidRPr="00213EF3" w:rsidRDefault="009E731A" w:rsidP="00213EF3">
      <w:pPr>
        <w:spacing w:line="360" w:lineRule="auto"/>
      </w:pPr>
      <w:r w:rsidRPr="00213EF3">
        <w:rPr>
          <w:noProof/>
        </w:rPr>
        <w:drawing>
          <wp:inline distT="0" distB="0" distL="0" distR="0" wp14:anchorId="36BDB94F" wp14:editId="277AEA56">
            <wp:extent cx="5579745" cy="2171700"/>
            <wp:effectExtent l="0" t="0" r="1905"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Screenshot (353).png"/>
                    <pic:cNvPicPr/>
                  </pic:nvPicPr>
                  <pic:blipFill rotWithShape="1">
                    <a:blip r:embed="rId65" cstate="print">
                      <a:extLst>
                        <a:ext uri="{28A0092B-C50C-407E-A947-70E740481C1C}">
                          <a14:useLocalDpi xmlns:a14="http://schemas.microsoft.com/office/drawing/2010/main" val="0"/>
                        </a:ext>
                      </a:extLst>
                    </a:blip>
                    <a:srcRect t="4555" b="5567"/>
                    <a:stretch/>
                  </pic:blipFill>
                  <pic:spPr bwMode="auto">
                    <a:xfrm>
                      <a:off x="0" y="0"/>
                      <a:ext cx="5579745" cy="2171700"/>
                    </a:xfrm>
                    <a:prstGeom prst="rect">
                      <a:avLst/>
                    </a:prstGeom>
                    <a:ln>
                      <a:noFill/>
                    </a:ln>
                    <a:extLst>
                      <a:ext uri="{53640926-AAD7-44D8-BBD7-CCE9431645EC}">
                        <a14:shadowObscured xmlns:a14="http://schemas.microsoft.com/office/drawing/2010/main"/>
                      </a:ext>
                    </a:extLst>
                  </pic:spPr>
                </pic:pic>
              </a:graphicData>
            </a:graphic>
          </wp:inline>
        </w:drawing>
      </w:r>
    </w:p>
    <w:p w:rsidR="00EC3870" w:rsidRPr="00213EF3" w:rsidRDefault="00EC3870" w:rsidP="00213EF3">
      <w:pPr>
        <w:pStyle w:val="Caption"/>
        <w:spacing w:line="360" w:lineRule="auto"/>
        <w:jc w:val="center"/>
        <w:rPr>
          <w:b w:val="0"/>
          <w:sz w:val="26"/>
          <w:szCs w:val="26"/>
        </w:rPr>
      </w:pPr>
      <w:bookmarkStart w:id="253" w:name="_Toc12776235"/>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4</w:t>
      </w:r>
      <w:r w:rsidRPr="00213EF3">
        <w:rPr>
          <w:b w:val="0"/>
          <w:sz w:val="26"/>
          <w:szCs w:val="26"/>
        </w:rPr>
        <w:fldChar w:fldCharType="end"/>
      </w:r>
      <w:r w:rsidRPr="00213EF3">
        <w:rPr>
          <w:b w:val="0"/>
          <w:sz w:val="26"/>
          <w:szCs w:val="26"/>
        </w:rPr>
        <w:t>: Thêm triệu chứng và xét nghiệm</w:t>
      </w:r>
      <w:bookmarkEnd w:id="253"/>
    </w:p>
    <w:p w:rsidR="00742EDB" w:rsidRPr="00213EF3" w:rsidRDefault="00306564" w:rsidP="00213EF3">
      <w:pPr>
        <w:spacing w:line="360" w:lineRule="auto"/>
        <w:rPr>
          <w:b/>
        </w:rPr>
      </w:pPr>
      <w:r w:rsidRPr="00213EF3">
        <w:rPr>
          <w:b/>
        </w:rPr>
        <w:lastRenderedPageBreak/>
        <w:t>4.</w:t>
      </w:r>
      <w:r w:rsidR="005015D9" w:rsidRPr="00213EF3">
        <w:rPr>
          <w:b/>
        </w:rPr>
        <w:t>2</w:t>
      </w:r>
      <w:r w:rsidR="00742EDB" w:rsidRPr="00213EF3">
        <w:rPr>
          <w:b/>
        </w:rPr>
        <w:t>.</w:t>
      </w:r>
      <w:r w:rsidR="00845835" w:rsidRPr="00213EF3">
        <w:rPr>
          <w:b/>
        </w:rPr>
        <w:t>8</w:t>
      </w:r>
      <w:r w:rsidR="00742EDB" w:rsidRPr="00213EF3">
        <w:rPr>
          <w:b/>
        </w:rPr>
        <w:t>.2 Chỉnh sửa triệu chứng</w:t>
      </w:r>
      <w:r w:rsidR="00EC3870" w:rsidRPr="00213EF3">
        <w:rPr>
          <w:b/>
        </w:rPr>
        <w:t xml:space="preserve"> và xét nghiệm</w:t>
      </w:r>
    </w:p>
    <w:p w:rsidR="00DD0091" w:rsidRPr="00213EF3" w:rsidRDefault="0049563A" w:rsidP="00213EF3">
      <w:pPr>
        <w:spacing w:line="360" w:lineRule="auto"/>
        <w:ind w:firstLine="720"/>
      </w:pPr>
      <w:r w:rsidRPr="00213EF3">
        <w:t xml:space="preserve">Để </w:t>
      </w:r>
      <w:r w:rsidR="00605F3A" w:rsidRPr="00213EF3">
        <w:t>sửa</w:t>
      </w:r>
      <w:r w:rsidRPr="00213EF3">
        <w:t xml:space="preserve"> các thông tin liên quan đến triệu chứng, quản trị chọn vào chức năng “Sửa” ở</w:t>
      </w:r>
      <w:r w:rsidR="00845835" w:rsidRPr="00213EF3">
        <w:t xml:space="preserve"> Hình 4.23</w:t>
      </w:r>
      <w:r w:rsidRPr="00213EF3">
        <w:t xml:space="preserve"> tương ứng với triệu chứng cần sửa thông tin và nhập nội dung mới vào. Việc chỉnh </w:t>
      </w:r>
      <w:r w:rsidR="00605F3A" w:rsidRPr="00213EF3">
        <w:t>sửa</w:t>
      </w:r>
      <w:r w:rsidRPr="00213EF3">
        <w:t xml:space="preserve"> thông tin triệu chứng cần thực hiện theo các bướ</w:t>
      </w:r>
      <w:r w:rsidR="00845835" w:rsidRPr="00213EF3">
        <w:t>c như Hình 4.25</w:t>
      </w:r>
      <w:r w:rsidRPr="00213EF3">
        <w:t xml:space="preserve">. Sau khi chỉnh </w:t>
      </w:r>
      <w:r w:rsidR="00605F3A" w:rsidRPr="00213EF3">
        <w:t>sửa</w:t>
      </w:r>
      <w:r w:rsidRPr="00213EF3">
        <w:t xml:space="preserve"> nội dung cần thiết quản trị cần nhấn nút “ Lưu CSDL” thì thông tin của triệu chứng sẽ được lưu vào hệ thống. Nhấn nút “Hủy” thông tin đang nhập sẽ mất. Nhấn nút “Quay về” hệ thống sẽ chuyển về trang quản lí triệu chứng.</w:t>
      </w:r>
    </w:p>
    <w:p w:rsidR="001E5FD6" w:rsidRPr="00213EF3" w:rsidRDefault="00DD0091" w:rsidP="00213EF3">
      <w:pPr>
        <w:spacing w:line="360" w:lineRule="auto"/>
      </w:pPr>
      <w:r w:rsidRPr="00213EF3">
        <w:rPr>
          <w:noProof/>
        </w:rPr>
        <w:drawing>
          <wp:inline distT="0" distB="0" distL="0" distR="0" wp14:anchorId="317CA887" wp14:editId="165A213B">
            <wp:extent cx="5715000" cy="38004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387).png"/>
                    <pic:cNvPicPr/>
                  </pic:nvPicPr>
                  <pic:blipFill rotWithShape="1">
                    <a:blip r:embed="rId66" cstate="print">
                      <a:extLst>
                        <a:ext uri="{28A0092B-C50C-407E-A947-70E740481C1C}">
                          <a14:useLocalDpi xmlns:a14="http://schemas.microsoft.com/office/drawing/2010/main" val="0"/>
                        </a:ext>
                      </a:extLst>
                    </a:blip>
                    <a:srcRect t="5161" b="10425"/>
                    <a:stretch/>
                  </pic:blipFill>
                  <pic:spPr bwMode="auto">
                    <a:xfrm>
                      <a:off x="0" y="0"/>
                      <a:ext cx="5715000" cy="3800475"/>
                    </a:xfrm>
                    <a:prstGeom prst="rect">
                      <a:avLst/>
                    </a:prstGeom>
                    <a:ln>
                      <a:noFill/>
                    </a:ln>
                    <a:extLst>
                      <a:ext uri="{53640926-AAD7-44D8-BBD7-CCE9431645EC}">
                        <a14:shadowObscured xmlns:a14="http://schemas.microsoft.com/office/drawing/2010/main"/>
                      </a:ext>
                    </a:extLst>
                  </pic:spPr>
                </pic:pic>
              </a:graphicData>
            </a:graphic>
          </wp:inline>
        </w:drawing>
      </w:r>
    </w:p>
    <w:p w:rsidR="004F3C98" w:rsidRPr="00213EF3" w:rsidRDefault="00D72BCC" w:rsidP="00213EF3">
      <w:pPr>
        <w:pStyle w:val="Caption"/>
        <w:spacing w:line="360" w:lineRule="auto"/>
        <w:jc w:val="center"/>
        <w:rPr>
          <w:b w:val="0"/>
          <w:sz w:val="26"/>
          <w:szCs w:val="26"/>
        </w:rPr>
      </w:pPr>
      <w:bookmarkStart w:id="254" w:name="_Toc12776236"/>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5</w:t>
      </w:r>
      <w:r w:rsidRPr="00213EF3">
        <w:rPr>
          <w:b w:val="0"/>
          <w:sz w:val="26"/>
          <w:szCs w:val="26"/>
        </w:rPr>
        <w:fldChar w:fldCharType="end"/>
      </w:r>
      <w:r w:rsidRPr="00213EF3">
        <w:rPr>
          <w:b w:val="0"/>
          <w:sz w:val="26"/>
          <w:szCs w:val="26"/>
        </w:rPr>
        <w:t>: Chỉnh sửa triệu chứng và xét nghiệm</w:t>
      </w:r>
      <w:bookmarkEnd w:id="254"/>
    </w:p>
    <w:p w:rsidR="00742EDB" w:rsidRPr="00213EF3" w:rsidRDefault="00306564" w:rsidP="00213EF3">
      <w:pPr>
        <w:spacing w:line="360" w:lineRule="auto"/>
        <w:rPr>
          <w:b/>
        </w:rPr>
      </w:pPr>
      <w:r w:rsidRPr="00213EF3">
        <w:rPr>
          <w:b/>
        </w:rPr>
        <w:t>4.</w:t>
      </w:r>
      <w:r w:rsidR="005015D9" w:rsidRPr="00213EF3">
        <w:rPr>
          <w:b/>
        </w:rPr>
        <w:t>2</w:t>
      </w:r>
      <w:r w:rsidR="00742EDB" w:rsidRPr="00213EF3">
        <w:rPr>
          <w:b/>
        </w:rPr>
        <w:t>.</w:t>
      </w:r>
      <w:r w:rsidR="00845835" w:rsidRPr="00213EF3">
        <w:rPr>
          <w:b/>
        </w:rPr>
        <w:t>8</w:t>
      </w:r>
      <w:r w:rsidR="00742EDB" w:rsidRPr="00213EF3">
        <w:rPr>
          <w:b/>
        </w:rPr>
        <w:t>.3 Xóa triệu chứng</w:t>
      </w:r>
      <w:r w:rsidR="00D72BCC" w:rsidRPr="00213EF3">
        <w:rPr>
          <w:b/>
        </w:rPr>
        <w:t xml:space="preserve"> và xét nghiệm</w:t>
      </w:r>
    </w:p>
    <w:p w:rsidR="001E5FD6" w:rsidRPr="00213EF3" w:rsidRDefault="001B28B9" w:rsidP="00213EF3">
      <w:pPr>
        <w:spacing w:line="360" w:lineRule="auto"/>
        <w:ind w:firstLine="720"/>
      </w:pPr>
      <w:r w:rsidRPr="00213EF3">
        <w:t>Chức năng xóa triệu chứng được thực hiện cần có sự xác nhận của người quản trị. Nếu quản trị chọn “Ok” thì thông tin triệu chứng được chọn sẽ bị xóa mất. Ngược lại, chọn “Hủy” thảo tác xóa thất bạ</w:t>
      </w:r>
      <w:r w:rsidR="00845835" w:rsidRPr="00213EF3">
        <w:t>i. Hình 4.26</w:t>
      </w:r>
      <w:r w:rsidRPr="00213EF3">
        <w:t>.</w:t>
      </w:r>
    </w:p>
    <w:p w:rsidR="009E731A" w:rsidRPr="00213EF3" w:rsidRDefault="009E731A" w:rsidP="00213EF3">
      <w:pPr>
        <w:spacing w:line="360" w:lineRule="auto"/>
        <w:rPr>
          <w:noProof/>
        </w:rPr>
      </w:pPr>
    </w:p>
    <w:p w:rsidR="00D72BCC" w:rsidRPr="00213EF3" w:rsidRDefault="009E731A" w:rsidP="00213EF3">
      <w:pPr>
        <w:spacing w:line="360" w:lineRule="auto"/>
      </w:pPr>
      <w:r w:rsidRPr="00213EF3">
        <w:rPr>
          <w:noProof/>
        </w:rPr>
        <w:lastRenderedPageBreak/>
        <w:drawing>
          <wp:inline distT="0" distB="0" distL="0" distR="0" wp14:anchorId="1AB99446" wp14:editId="5C7A11FA">
            <wp:extent cx="5579745" cy="3162300"/>
            <wp:effectExtent l="0" t="0" r="190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Screenshot (355).png"/>
                    <pic:cNvPicPr/>
                  </pic:nvPicPr>
                  <pic:blipFill rotWithShape="1">
                    <a:blip r:embed="rId67" cstate="print">
                      <a:extLst>
                        <a:ext uri="{28A0092B-C50C-407E-A947-70E740481C1C}">
                          <a14:useLocalDpi xmlns:a14="http://schemas.microsoft.com/office/drawing/2010/main" val="0"/>
                        </a:ext>
                      </a:extLst>
                    </a:blip>
                    <a:srcRect t="4555" b="5263"/>
                    <a:stretch/>
                  </pic:blipFill>
                  <pic:spPr bwMode="auto">
                    <a:xfrm>
                      <a:off x="0" y="0"/>
                      <a:ext cx="5579745" cy="3162300"/>
                    </a:xfrm>
                    <a:prstGeom prst="rect">
                      <a:avLst/>
                    </a:prstGeom>
                    <a:ln>
                      <a:noFill/>
                    </a:ln>
                    <a:extLst>
                      <a:ext uri="{53640926-AAD7-44D8-BBD7-CCE9431645EC}">
                        <a14:shadowObscured xmlns:a14="http://schemas.microsoft.com/office/drawing/2010/main"/>
                      </a:ext>
                    </a:extLst>
                  </pic:spPr>
                </pic:pic>
              </a:graphicData>
            </a:graphic>
          </wp:inline>
        </w:drawing>
      </w:r>
    </w:p>
    <w:p w:rsidR="00D72BCC" w:rsidRPr="00213EF3" w:rsidRDefault="00D72BCC" w:rsidP="00213EF3">
      <w:pPr>
        <w:pStyle w:val="Caption"/>
        <w:spacing w:line="360" w:lineRule="auto"/>
        <w:jc w:val="center"/>
        <w:rPr>
          <w:b w:val="0"/>
          <w:sz w:val="26"/>
          <w:szCs w:val="26"/>
        </w:rPr>
      </w:pPr>
      <w:bookmarkStart w:id="255" w:name="_Toc12776237"/>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6</w:t>
      </w:r>
      <w:r w:rsidRPr="00213EF3">
        <w:rPr>
          <w:b w:val="0"/>
          <w:sz w:val="26"/>
          <w:szCs w:val="26"/>
        </w:rPr>
        <w:fldChar w:fldCharType="end"/>
      </w:r>
      <w:r w:rsidRPr="00213EF3">
        <w:rPr>
          <w:b w:val="0"/>
          <w:sz w:val="26"/>
          <w:szCs w:val="26"/>
        </w:rPr>
        <w:t>: Xóa triệu chứng và xét nghiệm</w:t>
      </w:r>
      <w:bookmarkEnd w:id="255"/>
    </w:p>
    <w:p w:rsidR="00742EDB" w:rsidRPr="00213EF3" w:rsidRDefault="00306564" w:rsidP="00213EF3">
      <w:pPr>
        <w:spacing w:line="360" w:lineRule="auto"/>
        <w:rPr>
          <w:b/>
        </w:rPr>
      </w:pPr>
      <w:r w:rsidRPr="00213EF3">
        <w:rPr>
          <w:b/>
        </w:rPr>
        <w:t>4.</w:t>
      </w:r>
      <w:r w:rsidR="005015D9" w:rsidRPr="00213EF3">
        <w:rPr>
          <w:b/>
        </w:rPr>
        <w:t>2</w:t>
      </w:r>
      <w:r w:rsidR="00845835" w:rsidRPr="00213EF3">
        <w:rPr>
          <w:b/>
        </w:rPr>
        <w:t>.9</w:t>
      </w:r>
      <w:r w:rsidR="00742EDB" w:rsidRPr="00213EF3">
        <w:rPr>
          <w:b/>
        </w:rPr>
        <w:t xml:space="preserve"> Quản lí loại bệnh</w:t>
      </w:r>
    </w:p>
    <w:p w:rsidR="0030500E" w:rsidRPr="00213EF3" w:rsidRDefault="0030500E" w:rsidP="00213EF3">
      <w:pPr>
        <w:spacing w:line="360" w:lineRule="auto"/>
        <w:ind w:firstLine="720"/>
      </w:pPr>
      <w:r w:rsidRPr="00213EF3">
        <w:t xml:space="preserve">Đối với quản lí bệnh bao gồm các chức năng: Tìm kiếm (1), Tất cả (2), thêm mới(3), chức năng </w:t>
      </w:r>
      <w:r w:rsidR="00605F3A" w:rsidRPr="00213EF3">
        <w:t>sửa</w:t>
      </w:r>
      <w:r w:rsidRPr="00213EF3">
        <w:t xml:space="preserve"> xóa </w:t>
      </w:r>
      <w:r w:rsidR="00D3561C" w:rsidRPr="00213EF3">
        <w:t>bệ</w:t>
      </w:r>
      <w:r w:rsidR="00845835" w:rsidRPr="00213EF3">
        <w:t>nh(4) như Hình 4.27</w:t>
      </w:r>
      <w:r w:rsidRPr="00213EF3">
        <w:t>.</w:t>
      </w:r>
    </w:p>
    <w:p w:rsidR="001E5FD6" w:rsidRPr="00213EF3" w:rsidRDefault="009E731A" w:rsidP="00213EF3">
      <w:pPr>
        <w:spacing w:line="360" w:lineRule="auto"/>
      </w:pPr>
      <w:r w:rsidRPr="00213EF3">
        <w:rPr>
          <w:noProof/>
        </w:rPr>
        <w:drawing>
          <wp:inline distT="0" distB="0" distL="0" distR="0" wp14:anchorId="521087C6" wp14:editId="5F359C9B">
            <wp:extent cx="5579745" cy="3076575"/>
            <wp:effectExtent l="0" t="0" r="1905" b="952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creenshot (357).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79745" cy="3076575"/>
                    </a:xfrm>
                    <a:prstGeom prst="rect">
                      <a:avLst/>
                    </a:prstGeom>
                  </pic:spPr>
                </pic:pic>
              </a:graphicData>
            </a:graphic>
          </wp:inline>
        </w:drawing>
      </w:r>
    </w:p>
    <w:p w:rsidR="000E4926" w:rsidRPr="00213EF3" w:rsidRDefault="001E5FD6" w:rsidP="00213EF3">
      <w:pPr>
        <w:pStyle w:val="Caption"/>
        <w:spacing w:line="360" w:lineRule="auto"/>
        <w:jc w:val="center"/>
        <w:rPr>
          <w:b w:val="0"/>
          <w:sz w:val="26"/>
          <w:szCs w:val="26"/>
        </w:rPr>
      </w:pPr>
      <w:bookmarkStart w:id="256" w:name="_Toc9172722"/>
      <w:bookmarkStart w:id="257" w:name="_Toc9339929"/>
      <w:bookmarkStart w:id="258" w:name="_Toc12776238"/>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7</w:t>
      </w:r>
      <w:r w:rsidRPr="00213EF3">
        <w:rPr>
          <w:b w:val="0"/>
          <w:sz w:val="26"/>
          <w:szCs w:val="26"/>
        </w:rPr>
        <w:fldChar w:fldCharType="end"/>
      </w:r>
      <w:r w:rsidRPr="00213EF3">
        <w:rPr>
          <w:b w:val="0"/>
          <w:sz w:val="26"/>
          <w:szCs w:val="26"/>
        </w:rPr>
        <w:t>: Quản lí loại bệnh</w:t>
      </w:r>
      <w:bookmarkEnd w:id="256"/>
      <w:bookmarkEnd w:id="257"/>
      <w:bookmarkEnd w:id="258"/>
    </w:p>
    <w:p w:rsidR="00742EDB" w:rsidRPr="00213EF3" w:rsidRDefault="00306564" w:rsidP="00213EF3">
      <w:pPr>
        <w:spacing w:line="360" w:lineRule="auto"/>
        <w:rPr>
          <w:b/>
        </w:rPr>
      </w:pPr>
      <w:r w:rsidRPr="00213EF3">
        <w:rPr>
          <w:b/>
        </w:rPr>
        <w:lastRenderedPageBreak/>
        <w:t>4.</w:t>
      </w:r>
      <w:r w:rsidR="005015D9" w:rsidRPr="00213EF3">
        <w:rPr>
          <w:b/>
        </w:rPr>
        <w:t>2</w:t>
      </w:r>
      <w:r w:rsidR="00742EDB" w:rsidRPr="00213EF3">
        <w:rPr>
          <w:b/>
        </w:rPr>
        <w:t>.</w:t>
      </w:r>
      <w:r w:rsidR="00845835" w:rsidRPr="00213EF3">
        <w:rPr>
          <w:b/>
        </w:rPr>
        <w:t>9.</w:t>
      </w:r>
      <w:r w:rsidR="00742EDB" w:rsidRPr="00213EF3">
        <w:rPr>
          <w:b/>
        </w:rPr>
        <w:t>1 Thêm bệnh</w:t>
      </w:r>
    </w:p>
    <w:p w:rsidR="005F71EB" w:rsidRPr="00213EF3" w:rsidRDefault="00D3561C" w:rsidP="00213EF3">
      <w:pPr>
        <w:spacing w:line="360" w:lineRule="auto"/>
        <w:ind w:firstLine="720"/>
      </w:pPr>
      <w:r w:rsidRPr="00213EF3">
        <w:t>Nội dung thêm bệnh được thể hiệ</w:t>
      </w:r>
      <w:r w:rsidR="00845835" w:rsidRPr="00213EF3">
        <w:t>n như Hình 4.28</w:t>
      </w:r>
      <w:r w:rsidRPr="00213EF3">
        <w:t>. Trong đó mã bệnh tự động tăng.Sau khi nhập thông tin quản trị cần nhấn nút “ Lưu CSDL” thì thông tin bệnh sẽ được lưu vào hệ thống. Nhấn nút “Hủy” thông tin đang nhập sẽ mất. Nhất nút “Quay về” hệ thống sẽ chuyển về trang quản lí loại bệnh.</w:t>
      </w:r>
    </w:p>
    <w:p w:rsidR="00306564" w:rsidRPr="00213EF3" w:rsidRDefault="009E731A" w:rsidP="00213EF3">
      <w:pPr>
        <w:spacing w:line="360" w:lineRule="auto"/>
      </w:pPr>
      <w:r w:rsidRPr="00213EF3">
        <w:rPr>
          <w:noProof/>
        </w:rPr>
        <w:drawing>
          <wp:inline distT="0" distB="0" distL="0" distR="0" wp14:anchorId="26C5D2CE" wp14:editId="0E350347">
            <wp:extent cx="5791200" cy="38290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Screenshot (358).png"/>
                    <pic:cNvPicPr/>
                  </pic:nvPicPr>
                  <pic:blipFill rotWithShape="1">
                    <a:blip r:embed="rId69" cstate="print">
                      <a:extLst>
                        <a:ext uri="{28A0092B-C50C-407E-A947-70E740481C1C}">
                          <a14:useLocalDpi xmlns:a14="http://schemas.microsoft.com/office/drawing/2010/main" val="0"/>
                        </a:ext>
                      </a:extLst>
                    </a:blip>
                    <a:srcRect t="12753" b="11640"/>
                    <a:stretch/>
                  </pic:blipFill>
                  <pic:spPr bwMode="auto">
                    <a:xfrm>
                      <a:off x="0" y="0"/>
                      <a:ext cx="5791200" cy="3829050"/>
                    </a:xfrm>
                    <a:prstGeom prst="rect">
                      <a:avLst/>
                    </a:prstGeom>
                    <a:ln>
                      <a:noFill/>
                    </a:ln>
                    <a:extLst>
                      <a:ext uri="{53640926-AAD7-44D8-BBD7-CCE9431645EC}">
                        <a14:shadowObscured xmlns:a14="http://schemas.microsoft.com/office/drawing/2010/main"/>
                      </a:ext>
                    </a:extLst>
                  </pic:spPr>
                </pic:pic>
              </a:graphicData>
            </a:graphic>
          </wp:inline>
        </w:drawing>
      </w:r>
    </w:p>
    <w:p w:rsidR="00471A3A" w:rsidRPr="00213EF3" w:rsidRDefault="001E5FD6" w:rsidP="00213EF3">
      <w:pPr>
        <w:pStyle w:val="Caption"/>
        <w:spacing w:line="360" w:lineRule="auto"/>
        <w:jc w:val="center"/>
        <w:rPr>
          <w:b w:val="0"/>
          <w:sz w:val="26"/>
          <w:szCs w:val="26"/>
        </w:rPr>
      </w:pPr>
      <w:bookmarkStart w:id="259" w:name="_Toc9172723"/>
      <w:bookmarkStart w:id="260" w:name="_Toc9339930"/>
      <w:bookmarkStart w:id="261" w:name="_Toc12776239"/>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8</w:t>
      </w:r>
      <w:r w:rsidRPr="00213EF3">
        <w:rPr>
          <w:b w:val="0"/>
          <w:sz w:val="26"/>
          <w:szCs w:val="26"/>
        </w:rPr>
        <w:fldChar w:fldCharType="end"/>
      </w:r>
      <w:r w:rsidRPr="00213EF3">
        <w:rPr>
          <w:b w:val="0"/>
          <w:sz w:val="26"/>
          <w:szCs w:val="26"/>
        </w:rPr>
        <w:t>: Thêm bệnh</w:t>
      </w:r>
      <w:bookmarkEnd w:id="259"/>
      <w:bookmarkEnd w:id="260"/>
      <w:bookmarkEnd w:id="261"/>
    </w:p>
    <w:p w:rsidR="00742EDB" w:rsidRPr="00213EF3" w:rsidRDefault="00742EDB" w:rsidP="00213EF3">
      <w:pPr>
        <w:spacing w:line="360" w:lineRule="auto"/>
        <w:rPr>
          <w:b/>
        </w:rPr>
      </w:pPr>
      <w:r w:rsidRPr="00213EF3">
        <w:rPr>
          <w:b/>
        </w:rPr>
        <w:t>4.</w:t>
      </w:r>
      <w:r w:rsidR="005015D9" w:rsidRPr="00213EF3">
        <w:rPr>
          <w:b/>
        </w:rPr>
        <w:t>2</w:t>
      </w:r>
      <w:r w:rsidRPr="00213EF3">
        <w:rPr>
          <w:b/>
        </w:rPr>
        <w:t>.</w:t>
      </w:r>
      <w:r w:rsidR="00845835" w:rsidRPr="00213EF3">
        <w:rPr>
          <w:b/>
        </w:rPr>
        <w:t>9</w:t>
      </w:r>
      <w:r w:rsidRPr="00213EF3">
        <w:rPr>
          <w:b/>
        </w:rPr>
        <w:t>.2 Chỉnh sửa bệnh</w:t>
      </w:r>
    </w:p>
    <w:p w:rsidR="009E731A" w:rsidRPr="00213EF3" w:rsidRDefault="0049563A" w:rsidP="00213EF3">
      <w:pPr>
        <w:spacing w:line="360" w:lineRule="auto"/>
        <w:ind w:firstLine="720"/>
      </w:pPr>
      <w:r w:rsidRPr="00213EF3">
        <w:t xml:space="preserve">Để </w:t>
      </w:r>
      <w:r w:rsidR="00605F3A" w:rsidRPr="00213EF3">
        <w:t>sửa</w:t>
      </w:r>
      <w:r w:rsidRPr="00213EF3">
        <w:t xml:space="preserve"> các thông tin liên quan đến bệnh, quản trị chọn vào chức năng “Sửa” ở</w:t>
      </w:r>
      <w:r w:rsidR="00845835" w:rsidRPr="00213EF3">
        <w:t xml:space="preserve"> Hình 4.27</w:t>
      </w:r>
      <w:r w:rsidRPr="00213EF3">
        <w:t xml:space="preserve"> tương ứng với bệnh cần sửa thông tin và nhập nội dung mới vào. Việc chỉnh </w:t>
      </w:r>
      <w:r w:rsidR="00605F3A" w:rsidRPr="00213EF3">
        <w:t>sửa</w:t>
      </w:r>
      <w:r w:rsidRPr="00213EF3">
        <w:t xml:space="preserve"> thông tin bệnh cần thực hiện theo các bước nh</w:t>
      </w:r>
      <w:r w:rsidR="00845835" w:rsidRPr="00213EF3">
        <w:t>ư Hình 4.29</w:t>
      </w:r>
      <w:r w:rsidRPr="00213EF3">
        <w:t xml:space="preserve">. Sau khi chỉnh </w:t>
      </w:r>
      <w:r w:rsidR="00605F3A" w:rsidRPr="00213EF3">
        <w:t>sửa</w:t>
      </w:r>
      <w:r w:rsidRPr="00213EF3">
        <w:t xml:space="preserve"> nội dung cần thiết quản trị cần nhấn nút “ Lưu CSDL” thì thông tin của bệnh sẽ được lưu vào hệ thống. Nhấn nút “Hủy” thông tin đang nhập sẽ mất. Nhấn nút “Quay về” hệ thống sẽ chuyển về trang quản lí bệnh.</w:t>
      </w:r>
    </w:p>
    <w:p w:rsidR="00DD0091" w:rsidRPr="00213EF3" w:rsidRDefault="00DD0091" w:rsidP="00213EF3">
      <w:pPr>
        <w:spacing w:line="360" w:lineRule="auto"/>
        <w:rPr>
          <w:noProof/>
        </w:rPr>
      </w:pPr>
    </w:p>
    <w:p w:rsidR="001E5FD6" w:rsidRPr="00213EF3" w:rsidRDefault="00DD0091" w:rsidP="00213EF3">
      <w:pPr>
        <w:spacing w:line="360" w:lineRule="auto"/>
      </w:pPr>
      <w:r w:rsidRPr="00213EF3">
        <w:rPr>
          <w:noProof/>
        </w:rPr>
        <w:lastRenderedPageBreak/>
        <w:drawing>
          <wp:inline distT="0" distB="0" distL="0" distR="0" wp14:anchorId="22CB777D" wp14:editId="72B3AED4">
            <wp:extent cx="5579745" cy="31242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388).png"/>
                    <pic:cNvPicPr/>
                  </pic:nvPicPr>
                  <pic:blipFill rotWithShape="1">
                    <a:blip r:embed="rId70" cstate="print">
                      <a:extLst>
                        <a:ext uri="{28A0092B-C50C-407E-A947-70E740481C1C}">
                          <a14:useLocalDpi xmlns:a14="http://schemas.microsoft.com/office/drawing/2010/main" val="0"/>
                        </a:ext>
                      </a:extLst>
                    </a:blip>
                    <a:srcRect t="3948" b="10121"/>
                    <a:stretch/>
                  </pic:blipFill>
                  <pic:spPr bwMode="auto">
                    <a:xfrm>
                      <a:off x="0" y="0"/>
                      <a:ext cx="5579745" cy="3124200"/>
                    </a:xfrm>
                    <a:prstGeom prst="rect">
                      <a:avLst/>
                    </a:prstGeom>
                    <a:ln>
                      <a:noFill/>
                    </a:ln>
                    <a:extLst>
                      <a:ext uri="{53640926-AAD7-44D8-BBD7-CCE9431645EC}">
                        <a14:shadowObscured xmlns:a14="http://schemas.microsoft.com/office/drawing/2010/main"/>
                      </a:ext>
                    </a:extLst>
                  </pic:spPr>
                </pic:pic>
              </a:graphicData>
            </a:graphic>
          </wp:inline>
        </w:drawing>
      </w:r>
    </w:p>
    <w:p w:rsidR="009A5643" w:rsidRPr="00213EF3" w:rsidRDefault="001E5FD6" w:rsidP="00213EF3">
      <w:pPr>
        <w:pStyle w:val="Caption"/>
        <w:spacing w:line="360" w:lineRule="auto"/>
        <w:jc w:val="center"/>
        <w:rPr>
          <w:b w:val="0"/>
          <w:sz w:val="26"/>
          <w:szCs w:val="26"/>
        </w:rPr>
      </w:pPr>
      <w:bookmarkStart w:id="262" w:name="_Toc9172724"/>
      <w:bookmarkStart w:id="263" w:name="_Toc9339931"/>
      <w:bookmarkStart w:id="264" w:name="_Toc12776240"/>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29</w:t>
      </w:r>
      <w:r w:rsidRPr="00213EF3">
        <w:rPr>
          <w:b w:val="0"/>
          <w:sz w:val="26"/>
          <w:szCs w:val="26"/>
        </w:rPr>
        <w:fldChar w:fldCharType="end"/>
      </w:r>
      <w:r w:rsidRPr="00213EF3">
        <w:rPr>
          <w:b w:val="0"/>
          <w:sz w:val="26"/>
          <w:szCs w:val="26"/>
        </w:rPr>
        <w:t>: Chỉnh sửa bệnh</w:t>
      </w:r>
      <w:bookmarkEnd w:id="262"/>
      <w:bookmarkEnd w:id="263"/>
      <w:bookmarkEnd w:id="264"/>
    </w:p>
    <w:p w:rsidR="00742EDB" w:rsidRPr="00213EF3" w:rsidRDefault="008503EA" w:rsidP="00213EF3">
      <w:pPr>
        <w:spacing w:line="360" w:lineRule="auto"/>
        <w:rPr>
          <w:b/>
        </w:rPr>
      </w:pPr>
      <w:r w:rsidRPr="00213EF3">
        <w:rPr>
          <w:b/>
        </w:rPr>
        <w:t>4.</w:t>
      </w:r>
      <w:r w:rsidR="005015D9" w:rsidRPr="00213EF3">
        <w:rPr>
          <w:b/>
        </w:rPr>
        <w:t>2</w:t>
      </w:r>
      <w:r w:rsidR="00742EDB" w:rsidRPr="00213EF3">
        <w:rPr>
          <w:b/>
        </w:rPr>
        <w:t>.</w:t>
      </w:r>
      <w:r w:rsidR="00845835" w:rsidRPr="00213EF3">
        <w:rPr>
          <w:b/>
        </w:rPr>
        <w:t>9</w:t>
      </w:r>
      <w:r w:rsidR="00742EDB" w:rsidRPr="00213EF3">
        <w:rPr>
          <w:b/>
        </w:rPr>
        <w:t>.3 Xóa bệnh</w:t>
      </w:r>
    </w:p>
    <w:p w:rsidR="005F71EB" w:rsidRPr="00213EF3" w:rsidRDefault="001B28B9" w:rsidP="00213EF3">
      <w:pPr>
        <w:spacing w:line="360" w:lineRule="auto"/>
        <w:ind w:firstLine="720"/>
      </w:pPr>
      <w:r w:rsidRPr="00213EF3">
        <w:t>Chức năng xóa bệnh được thực hiện cần có sự xác nhận của người quản trị. Nếu quản trị chọn “Ok” thì thông tin bệnh được chọn sẽ bị xóa mất. Ngược lại, chọn “Hủy” thảo tác xóa thất bạ</w:t>
      </w:r>
      <w:r w:rsidR="00845835" w:rsidRPr="00213EF3">
        <w:t>i. Hình 4.30</w:t>
      </w:r>
      <w:r w:rsidRPr="00213EF3">
        <w:t>.</w:t>
      </w:r>
    </w:p>
    <w:p w:rsidR="008503EA" w:rsidRPr="00213EF3" w:rsidRDefault="00F73C0E" w:rsidP="00213EF3">
      <w:pPr>
        <w:spacing w:line="360" w:lineRule="auto"/>
      </w:pPr>
      <w:r w:rsidRPr="00213EF3">
        <w:rPr>
          <w:noProof/>
        </w:rPr>
        <w:drawing>
          <wp:inline distT="0" distB="0" distL="0" distR="0" wp14:anchorId="7246F299" wp14:editId="26D5D3E4">
            <wp:extent cx="5579745" cy="2924175"/>
            <wp:effectExtent l="0" t="0" r="1905"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Screenshot (360).png"/>
                    <pic:cNvPicPr/>
                  </pic:nvPicPr>
                  <pic:blipFill rotWithShape="1">
                    <a:blip r:embed="rId71" cstate="print">
                      <a:extLst>
                        <a:ext uri="{28A0092B-C50C-407E-A947-70E740481C1C}">
                          <a14:useLocalDpi xmlns:a14="http://schemas.microsoft.com/office/drawing/2010/main" val="0"/>
                        </a:ext>
                      </a:extLst>
                    </a:blip>
                    <a:srcRect t="7894" b="7995"/>
                    <a:stretch/>
                  </pic:blipFill>
                  <pic:spPr bwMode="auto">
                    <a:xfrm>
                      <a:off x="0" y="0"/>
                      <a:ext cx="5579745" cy="2924175"/>
                    </a:xfrm>
                    <a:prstGeom prst="rect">
                      <a:avLst/>
                    </a:prstGeom>
                    <a:ln>
                      <a:noFill/>
                    </a:ln>
                    <a:extLst>
                      <a:ext uri="{53640926-AAD7-44D8-BBD7-CCE9431645EC}">
                        <a14:shadowObscured xmlns:a14="http://schemas.microsoft.com/office/drawing/2010/main"/>
                      </a:ext>
                    </a:extLst>
                  </pic:spPr>
                </pic:pic>
              </a:graphicData>
            </a:graphic>
          </wp:inline>
        </w:drawing>
      </w:r>
    </w:p>
    <w:p w:rsidR="009A5643" w:rsidRPr="00213EF3" w:rsidRDefault="001E5FD6" w:rsidP="00213EF3">
      <w:pPr>
        <w:pStyle w:val="Caption"/>
        <w:spacing w:line="360" w:lineRule="auto"/>
        <w:jc w:val="center"/>
        <w:rPr>
          <w:b w:val="0"/>
          <w:sz w:val="26"/>
          <w:szCs w:val="26"/>
        </w:rPr>
      </w:pPr>
      <w:bookmarkStart w:id="265" w:name="_Toc9172725"/>
      <w:bookmarkStart w:id="266" w:name="_Toc9339932"/>
      <w:bookmarkStart w:id="267" w:name="_Toc12776241"/>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0</w:t>
      </w:r>
      <w:r w:rsidRPr="00213EF3">
        <w:rPr>
          <w:b w:val="0"/>
          <w:sz w:val="26"/>
          <w:szCs w:val="26"/>
        </w:rPr>
        <w:fldChar w:fldCharType="end"/>
      </w:r>
      <w:r w:rsidRPr="00213EF3">
        <w:rPr>
          <w:b w:val="0"/>
          <w:sz w:val="26"/>
          <w:szCs w:val="26"/>
        </w:rPr>
        <w:t>: Xóa bệnh</w:t>
      </w:r>
      <w:bookmarkEnd w:id="265"/>
      <w:bookmarkEnd w:id="266"/>
      <w:bookmarkEnd w:id="267"/>
    </w:p>
    <w:p w:rsidR="00742EDB" w:rsidRPr="00213EF3" w:rsidRDefault="00742EDB" w:rsidP="00213EF3">
      <w:pPr>
        <w:spacing w:line="360" w:lineRule="auto"/>
        <w:rPr>
          <w:b/>
        </w:rPr>
      </w:pPr>
      <w:r w:rsidRPr="00213EF3">
        <w:rPr>
          <w:b/>
        </w:rPr>
        <w:lastRenderedPageBreak/>
        <w:t>4</w:t>
      </w:r>
      <w:r w:rsidR="00390E4A" w:rsidRPr="00213EF3">
        <w:rPr>
          <w:b/>
        </w:rPr>
        <w:t>.</w:t>
      </w:r>
      <w:r w:rsidR="005015D9" w:rsidRPr="00213EF3">
        <w:rPr>
          <w:b/>
        </w:rPr>
        <w:t>2</w:t>
      </w:r>
      <w:r w:rsidR="00845835" w:rsidRPr="00213EF3">
        <w:rPr>
          <w:b/>
        </w:rPr>
        <w:t>.10</w:t>
      </w:r>
      <w:r w:rsidRPr="00213EF3">
        <w:rPr>
          <w:b/>
        </w:rPr>
        <w:t xml:space="preserve"> Quản lí tiền sử</w:t>
      </w:r>
    </w:p>
    <w:p w:rsidR="005F71EB" w:rsidRDefault="00D3561C" w:rsidP="00213EF3">
      <w:pPr>
        <w:spacing w:line="360" w:lineRule="auto"/>
        <w:ind w:firstLine="720"/>
      </w:pPr>
      <w:r w:rsidRPr="00213EF3">
        <w:t>Đối với quản lí tiền sử bao gồm các chức năng: Tìm kiếm (1), Tất cả (2)</w:t>
      </w:r>
      <w:r w:rsidR="00A764AD" w:rsidRPr="00213EF3">
        <w:t>,</w:t>
      </w:r>
      <w:r w:rsidRPr="00213EF3">
        <w:t xml:space="preserve"> chức năng xem chi tiết tiền sử </w:t>
      </w:r>
      <w:r w:rsidR="00605F3A" w:rsidRPr="00213EF3">
        <w:t>sửa</w:t>
      </w:r>
      <w:r w:rsidR="00A764AD" w:rsidRPr="00213EF3">
        <w:t xml:space="preserve"> xóa (3</w:t>
      </w:r>
      <w:r w:rsidR="00845835" w:rsidRPr="00213EF3">
        <w:t>) như Hình 4.31</w:t>
      </w:r>
      <w:r w:rsidRPr="00213EF3">
        <w:t>.</w:t>
      </w:r>
    </w:p>
    <w:p w:rsidR="001E5FD6" w:rsidRPr="00213EF3" w:rsidRDefault="00374A61" w:rsidP="00374A61">
      <w:pPr>
        <w:spacing w:line="360" w:lineRule="auto"/>
        <w:jc w:val="center"/>
      </w:pPr>
      <w:r>
        <w:rPr>
          <w:noProof/>
        </w:rPr>
        <w:drawing>
          <wp:inline distT="0" distB="0" distL="0" distR="0" wp14:anchorId="742E927D" wp14:editId="39B6BC3F">
            <wp:extent cx="5676900" cy="43815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Screenshot (362).png"/>
                    <pic:cNvPicPr/>
                  </pic:nvPicPr>
                  <pic:blipFill>
                    <a:blip r:embed="rId72">
                      <a:extLst>
                        <a:ext uri="{28A0092B-C50C-407E-A947-70E740481C1C}">
                          <a14:useLocalDpi xmlns:a14="http://schemas.microsoft.com/office/drawing/2010/main" val="0"/>
                        </a:ext>
                      </a:extLst>
                    </a:blip>
                    <a:stretch>
                      <a:fillRect/>
                    </a:stretch>
                  </pic:blipFill>
                  <pic:spPr>
                    <a:xfrm>
                      <a:off x="0" y="0"/>
                      <a:ext cx="5676900" cy="4381500"/>
                    </a:xfrm>
                    <a:prstGeom prst="rect">
                      <a:avLst/>
                    </a:prstGeom>
                  </pic:spPr>
                </pic:pic>
              </a:graphicData>
            </a:graphic>
          </wp:inline>
        </w:drawing>
      </w:r>
    </w:p>
    <w:p w:rsidR="009A5643" w:rsidRPr="00213EF3" w:rsidRDefault="001E5FD6" w:rsidP="00213EF3">
      <w:pPr>
        <w:pStyle w:val="Caption"/>
        <w:spacing w:line="360" w:lineRule="auto"/>
        <w:jc w:val="center"/>
        <w:rPr>
          <w:b w:val="0"/>
          <w:sz w:val="26"/>
          <w:szCs w:val="26"/>
        </w:rPr>
      </w:pPr>
      <w:bookmarkStart w:id="268" w:name="_Toc9172726"/>
      <w:bookmarkStart w:id="269" w:name="_Toc9339933"/>
      <w:bookmarkStart w:id="270" w:name="_Toc12776242"/>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1</w:t>
      </w:r>
      <w:r w:rsidRPr="00213EF3">
        <w:rPr>
          <w:b w:val="0"/>
          <w:sz w:val="26"/>
          <w:szCs w:val="26"/>
        </w:rPr>
        <w:fldChar w:fldCharType="end"/>
      </w:r>
      <w:r w:rsidRPr="00213EF3">
        <w:rPr>
          <w:b w:val="0"/>
          <w:sz w:val="26"/>
          <w:szCs w:val="26"/>
        </w:rPr>
        <w:t>: Quản lí tiền sử</w:t>
      </w:r>
      <w:bookmarkEnd w:id="268"/>
      <w:bookmarkEnd w:id="269"/>
      <w:bookmarkEnd w:id="270"/>
    </w:p>
    <w:p w:rsidR="00742EDB" w:rsidRPr="00213EF3" w:rsidRDefault="00390E4A" w:rsidP="00213EF3">
      <w:pPr>
        <w:spacing w:line="360" w:lineRule="auto"/>
        <w:rPr>
          <w:b/>
        </w:rPr>
      </w:pPr>
      <w:r w:rsidRPr="00213EF3">
        <w:rPr>
          <w:b/>
        </w:rPr>
        <w:t>4.</w:t>
      </w:r>
      <w:r w:rsidR="005015D9" w:rsidRPr="00213EF3">
        <w:rPr>
          <w:b/>
        </w:rPr>
        <w:t>2</w:t>
      </w:r>
      <w:r w:rsidR="00742EDB" w:rsidRPr="00213EF3">
        <w:rPr>
          <w:b/>
        </w:rPr>
        <w:t>.</w:t>
      </w:r>
      <w:r w:rsidR="00845835" w:rsidRPr="00213EF3">
        <w:rPr>
          <w:b/>
        </w:rPr>
        <w:t>10</w:t>
      </w:r>
      <w:r w:rsidR="00A764AD" w:rsidRPr="00213EF3">
        <w:rPr>
          <w:b/>
        </w:rPr>
        <w:t>.1</w:t>
      </w:r>
      <w:r w:rsidR="00742EDB" w:rsidRPr="00213EF3">
        <w:rPr>
          <w:b/>
        </w:rPr>
        <w:t xml:space="preserve"> Chỉnh sửa tiền sử</w:t>
      </w:r>
    </w:p>
    <w:p w:rsidR="005F71EB" w:rsidRPr="00213EF3" w:rsidRDefault="0049563A" w:rsidP="00213EF3">
      <w:pPr>
        <w:spacing w:line="360" w:lineRule="auto"/>
        <w:ind w:firstLine="720"/>
      </w:pPr>
      <w:r w:rsidRPr="00213EF3">
        <w:t xml:space="preserve">Để </w:t>
      </w:r>
      <w:r w:rsidR="00605F3A" w:rsidRPr="00213EF3">
        <w:t>sửa</w:t>
      </w:r>
      <w:r w:rsidRPr="00213EF3">
        <w:t xml:space="preserve"> các thông tin liên quan đến tiền sử, </w:t>
      </w:r>
      <w:r w:rsidR="005C0E6F" w:rsidRPr="00213EF3">
        <w:t xml:space="preserve">y tá </w:t>
      </w:r>
      <w:r w:rsidRPr="00213EF3">
        <w:t>chọn vào chức năng “Sửa” ở</w:t>
      </w:r>
      <w:r w:rsidR="00845835" w:rsidRPr="00213EF3">
        <w:t xml:space="preserve"> Hình 4.31</w:t>
      </w:r>
      <w:r w:rsidRPr="00213EF3">
        <w:t xml:space="preserve"> tương ứng với tiền sử cần sửa thông tin và nhập nội dung mới vào. Việc chỉnh </w:t>
      </w:r>
      <w:r w:rsidR="00605F3A" w:rsidRPr="00213EF3">
        <w:t>sửa</w:t>
      </w:r>
      <w:r w:rsidRPr="00213EF3">
        <w:t xml:space="preserve"> thông tin </w:t>
      </w:r>
      <w:r w:rsidR="001B28B9" w:rsidRPr="00213EF3">
        <w:t xml:space="preserve">tiền sử </w:t>
      </w:r>
      <w:r w:rsidRPr="00213EF3">
        <w:t>cần thực hiện theo các bước như Hình 4.</w:t>
      </w:r>
      <w:r w:rsidR="00A764AD" w:rsidRPr="00213EF3">
        <w:t>32</w:t>
      </w:r>
      <w:r w:rsidRPr="00213EF3">
        <w:t xml:space="preserve">. Sau khi chỉnh </w:t>
      </w:r>
      <w:r w:rsidR="00605F3A" w:rsidRPr="00213EF3">
        <w:t>sửa</w:t>
      </w:r>
      <w:r w:rsidRPr="00213EF3">
        <w:t xml:space="preserve"> nội dung cần thiết </w:t>
      </w:r>
      <w:r w:rsidR="004F2913" w:rsidRPr="00213EF3">
        <w:t xml:space="preserve">y tá </w:t>
      </w:r>
      <w:r w:rsidRPr="00213EF3">
        <w:t xml:space="preserve">cần nhấn nút “ Lưu CSDL” thì thông tin của </w:t>
      </w:r>
      <w:r w:rsidR="001B28B9" w:rsidRPr="00213EF3">
        <w:t>tiền sử</w:t>
      </w:r>
      <w:r w:rsidRPr="00213EF3">
        <w:t xml:space="preserve"> sẽ được lưu vào hệ thống. Nhấn nút “Hủy” thông tin đang nhập sẽ mất. Nhấn nút “Quay về” hệ thống sẽ chuyển về trang quản lí </w:t>
      </w:r>
      <w:r w:rsidR="001B28B9" w:rsidRPr="00213EF3">
        <w:t>tiền sử</w:t>
      </w:r>
      <w:r w:rsidRPr="00213EF3">
        <w:t>.</w:t>
      </w:r>
    </w:p>
    <w:p w:rsidR="00DD0091" w:rsidRPr="00213EF3" w:rsidRDefault="00DD0091" w:rsidP="00213EF3">
      <w:pPr>
        <w:spacing w:line="360" w:lineRule="auto"/>
        <w:jc w:val="center"/>
        <w:rPr>
          <w:noProof/>
        </w:rPr>
      </w:pPr>
    </w:p>
    <w:p w:rsidR="00A764AD" w:rsidRPr="00213EF3" w:rsidRDefault="00DD0091" w:rsidP="00213EF3">
      <w:pPr>
        <w:spacing w:line="360" w:lineRule="auto"/>
        <w:jc w:val="center"/>
      </w:pPr>
      <w:r w:rsidRPr="00213EF3">
        <w:rPr>
          <w:noProof/>
        </w:rPr>
        <w:lastRenderedPageBreak/>
        <w:drawing>
          <wp:inline distT="0" distB="0" distL="0" distR="0" wp14:anchorId="32609A06" wp14:editId="3F01A98D">
            <wp:extent cx="5579745" cy="3324225"/>
            <wp:effectExtent l="0" t="0" r="190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389).png"/>
                    <pic:cNvPicPr/>
                  </pic:nvPicPr>
                  <pic:blipFill rotWithShape="1">
                    <a:blip r:embed="rId73" cstate="print">
                      <a:extLst>
                        <a:ext uri="{28A0092B-C50C-407E-A947-70E740481C1C}">
                          <a14:useLocalDpi xmlns:a14="http://schemas.microsoft.com/office/drawing/2010/main" val="0"/>
                        </a:ext>
                      </a:extLst>
                    </a:blip>
                    <a:srcRect t="4555" b="5263"/>
                    <a:stretch/>
                  </pic:blipFill>
                  <pic:spPr bwMode="auto">
                    <a:xfrm>
                      <a:off x="0" y="0"/>
                      <a:ext cx="5579745" cy="3324225"/>
                    </a:xfrm>
                    <a:prstGeom prst="rect">
                      <a:avLst/>
                    </a:prstGeom>
                    <a:ln>
                      <a:noFill/>
                    </a:ln>
                    <a:extLst>
                      <a:ext uri="{53640926-AAD7-44D8-BBD7-CCE9431645EC}">
                        <a14:shadowObscured xmlns:a14="http://schemas.microsoft.com/office/drawing/2010/main"/>
                      </a:ext>
                    </a:extLst>
                  </pic:spPr>
                </pic:pic>
              </a:graphicData>
            </a:graphic>
          </wp:inline>
        </w:drawing>
      </w:r>
    </w:p>
    <w:p w:rsidR="004F2913" w:rsidRPr="00213EF3" w:rsidRDefault="00A764AD" w:rsidP="00213EF3">
      <w:pPr>
        <w:pStyle w:val="Caption"/>
        <w:spacing w:line="360" w:lineRule="auto"/>
        <w:jc w:val="center"/>
        <w:rPr>
          <w:b w:val="0"/>
          <w:sz w:val="26"/>
          <w:szCs w:val="26"/>
        </w:rPr>
      </w:pPr>
      <w:bookmarkStart w:id="271" w:name="_Toc12776243"/>
      <w:r w:rsidRPr="00213EF3">
        <w:rPr>
          <w:b w:val="0"/>
          <w:sz w:val="26"/>
          <w:szCs w:val="26"/>
        </w:rPr>
        <w:t xml:space="preserve">Hình 4. </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2</w:t>
      </w:r>
      <w:r w:rsidRPr="00213EF3">
        <w:rPr>
          <w:b w:val="0"/>
          <w:sz w:val="26"/>
          <w:szCs w:val="26"/>
        </w:rPr>
        <w:fldChar w:fldCharType="end"/>
      </w:r>
      <w:r w:rsidRPr="00213EF3">
        <w:rPr>
          <w:b w:val="0"/>
          <w:sz w:val="26"/>
          <w:szCs w:val="26"/>
        </w:rPr>
        <w:t>: Chỉnh sửa tiền sử</w:t>
      </w:r>
      <w:bookmarkEnd w:id="271"/>
    </w:p>
    <w:p w:rsidR="00742EDB" w:rsidRPr="00213EF3" w:rsidRDefault="00390E4A" w:rsidP="00213EF3">
      <w:pPr>
        <w:spacing w:line="360" w:lineRule="auto"/>
        <w:rPr>
          <w:b/>
        </w:rPr>
      </w:pPr>
      <w:r w:rsidRPr="00213EF3">
        <w:rPr>
          <w:b/>
        </w:rPr>
        <w:t>4.</w:t>
      </w:r>
      <w:r w:rsidR="005015D9" w:rsidRPr="00213EF3">
        <w:rPr>
          <w:b/>
        </w:rPr>
        <w:t>2</w:t>
      </w:r>
      <w:r w:rsidR="00742EDB" w:rsidRPr="00213EF3">
        <w:rPr>
          <w:b/>
        </w:rPr>
        <w:t>.</w:t>
      </w:r>
      <w:r w:rsidR="00845835" w:rsidRPr="00213EF3">
        <w:rPr>
          <w:b/>
        </w:rPr>
        <w:t>10</w:t>
      </w:r>
      <w:r w:rsidR="00A764AD" w:rsidRPr="00213EF3">
        <w:rPr>
          <w:b/>
        </w:rPr>
        <w:t>.2</w:t>
      </w:r>
      <w:r w:rsidR="00742EDB" w:rsidRPr="00213EF3">
        <w:rPr>
          <w:b/>
        </w:rPr>
        <w:t xml:space="preserve"> Xóa tiền sử</w:t>
      </w:r>
    </w:p>
    <w:p w:rsidR="005F71EB" w:rsidRPr="00213EF3" w:rsidRDefault="001B28B9" w:rsidP="00213EF3">
      <w:pPr>
        <w:spacing w:line="360" w:lineRule="auto"/>
        <w:ind w:firstLine="720"/>
      </w:pPr>
      <w:r w:rsidRPr="00213EF3">
        <w:t xml:space="preserve">Chức năng xóa tiền sử được thực hiện cần có sự xác nhận của người </w:t>
      </w:r>
      <w:r w:rsidR="004F2913" w:rsidRPr="00213EF3">
        <w:t>y tá hoặc bác sĩ</w:t>
      </w:r>
      <w:r w:rsidRPr="00213EF3">
        <w:t xml:space="preserve">. Nếu </w:t>
      </w:r>
      <w:r w:rsidR="004F2913" w:rsidRPr="00213EF3">
        <w:t xml:space="preserve">y tá hoặc bác sĩ </w:t>
      </w:r>
      <w:r w:rsidRPr="00213EF3">
        <w:t>chọn “Ok” thì thông tin tiền sử được chọn sẽ bị xóa mất. Ngược lại, chọn “Hủy” thảo tác xóa thất bại.</w:t>
      </w:r>
      <w:r w:rsidR="00A764AD" w:rsidRPr="00213EF3">
        <w:t xml:space="preserve"> Hình 4.33</w:t>
      </w:r>
      <w:r w:rsidRPr="00213EF3">
        <w:t>.</w:t>
      </w:r>
    </w:p>
    <w:p w:rsidR="001E5FD6" w:rsidRPr="00213EF3" w:rsidRDefault="00A764AD" w:rsidP="00213EF3">
      <w:pPr>
        <w:spacing w:line="360" w:lineRule="auto"/>
      </w:pPr>
      <w:r w:rsidRPr="00213EF3">
        <w:rPr>
          <w:noProof/>
        </w:rPr>
        <w:drawing>
          <wp:inline distT="0" distB="0" distL="0" distR="0" wp14:anchorId="3DD26A1A" wp14:editId="4C3D4627">
            <wp:extent cx="5579745" cy="2619375"/>
            <wp:effectExtent l="0" t="0" r="1905" b="952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Screenshot (364).png"/>
                    <pic:cNvPicPr/>
                  </pic:nvPicPr>
                  <pic:blipFill rotWithShape="1">
                    <a:blip r:embed="rId74" cstate="print">
                      <a:extLst>
                        <a:ext uri="{28A0092B-C50C-407E-A947-70E740481C1C}">
                          <a14:useLocalDpi xmlns:a14="http://schemas.microsoft.com/office/drawing/2010/main" val="0"/>
                        </a:ext>
                      </a:extLst>
                    </a:blip>
                    <a:srcRect t="8503" b="23177"/>
                    <a:stretch/>
                  </pic:blipFill>
                  <pic:spPr bwMode="auto">
                    <a:xfrm>
                      <a:off x="0" y="0"/>
                      <a:ext cx="5579745" cy="2619375"/>
                    </a:xfrm>
                    <a:prstGeom prst="rect">
                      <a:avLst/>
                    </a:prstGeom>
                    <a:ln>
                      <a:noFill/>
                    </a:ln>
                    <a:extLst>
                      <a:ext uri="{53640926-AAD7-44D8-BBD7-CCE9431645EC}">
                        <a14:shadowObscured xmlns:a14="http://schemas.microsoft.com/office/drawing/2010/main"/>
                      </a:ext>
                    </a:extLst>
                  </pic:spPr>
                </pic:pic>
              </a:graphicData>
            </a:graphic>
          </wp:inline>
        </w:drawing>
      </w:r>
    </w:p>
    <w:p w:rsidR="009A5643" w:rsidRPr="00213EF3" w:rsidRDefault="001E5FD6" w:rsidP="00213EF3">
      <w:pPr>
        <w:pStyle w:val="Caption"/>
        <w:spacing w:line="360" w:lineRule="auto"/>
        <w:jc w:val="center"/>
        <w:rPr>
          <w:b w:val="0"/>
          <w:sz w:val="26"/>
          <w:szCs w:val="26"/>
        </w:rPr>
      </w:pPr>
      <w:bookmarkStart w:id="272" w:name="_Toc9172729"/>
      <w:bookmarkStart w:id="273" w:name="_Toc9339936"/>
      <w:bookmarkStart w:id="274" w:name="_Toc12776244"/>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3</w:t>
      </w:r>
      <w:r w:rsidRPr="00213EF3">
        <w:rPr>
          <w:b w:val="0"/>
          <w:sz w:val="26"/>
          <w:szCs w:val="26"/>
        </w:rPr>
        <w:fldChar w:fldCharType="end"/>
      </w:r>
      <w:r w:rsidRPr="00213EF3">
        <w:rPr>
          <w:b w:val="0"/>
          <w:sz w:val="26"/>
          <w:szCs w:val="26"/>
        </w:rPr>
        <w:t>: Xóa tiền sử</w:t>
      </w:r>
      <w:bookmarkEnd w:id="272"/>
      <w:bookmarkEnd w:id="273"/>
      <w:bookmarkEnd w:id="274"/>
    </w:p>
    <w:p w:rsidR="00742EDB" w:rsidRPr="00213EF3" w:rsidRDefault="00742EDB" w:rsidP="00213EF3">
      <w:pPr>
        <w:spacing w:line="360" w:lineRule="auto"/>
        <w:rPr>
          <w:b/>
        </w:rPr>
      </w:pPr>
      <w:r w:rsidRPr="00213EF3">
        <w:rPr>
          <w:b/>
        </w:rPr>
        <w:lastRenderedPageBreak/>
        <w:t>4</w:t>
      </w:r>
      <w:r w:rsidR="004065E3" w:rsidRPr="00213EF3">
        <w:rPr>
          <w:b/>
        </w:rPr>
        <w:t>.</w:t>
      </w:r>
      <w:r w:rsidR="005015D9" w:rsidRPr="00213EF3">
        <w:rPr>
          <w:b/>
        </w:rPr>
        <w:t>2</w:t>
      </w:r>
      <w:r w:rsidRPr="00213EF3">
        <w:rPr>
          <w:b/>
        </w:rPr>
        <w:t>.</w:t>
      </w:r>
      <w:r w:rsidR="00845835" w:rsidRPr="00213EF3">
        <w:rPr>
          <w:b/>
        </w:rPr>
        <w:t>11</w:t>
      </w:r>
      <w:r w:rsidRPr="00213EF3">
        <w:rPr>
          <w:b/>
        </w:rPr>
        <w:t xml:space="preserve"> Quản lí bệnh nhân</w:t>
      </w:r>
    </w:p>
    <w:p w:rsidR="00D3561C" w:rsidRPr="00213EF3" w:rsidRDefault="00D3561C" w:rsidP="00213EF3">
      <w:pPr>
        <w:spacing w:line="360" w:lineRule="auto"/>
        <w:ind w:firstLine="720"/>
      </w:pPr>
      <w:r w:rsidRPr="00213EF3">
        <w:t xml:space="preserve">Đối với quản lí bệnh nhân bao gồm các chức năng: Tìm kiếm (1), Tất cả (2), thêm mới(3), chức năng xem chi tiết bệnh nhân </w:t>
      </w:r>
      <w:r w:rsidR="00605F3A" w:rsidRPr="00213EF3">
        <w:t>sửa</w:t>
      </w:r>
      <w:r w:rsidR="00A764AD" w:rsidRPr="00213EF3">
        <w:t xml:space="preserve"> xóa (4) như Hình 4.34</w:t>
      </w:r>
      <w:r w:rsidRPr="00213EF3">
        <w:t>.</w:t>
      </w:r>
    </w:p>
    <w:p w:rsidR="001E5FD6" w:rsidRPr="00213EF3" w:rsidRDefault="00A764AD" w:rsidP="00213EF3">
      <w:pPr>
        <w:keepNext/>
        <w:spacing w:line="360" w:lineRule="auto"/>
      </w:pPr>
      <w:r w:rsidRPr="00213EF3">
        <w:rPr>
          <w:noProof/>
        </w:rPr>
        <w:drawing>
          <wp:inline distT="0" distB="0" distL="0" distR="0" wp14:anchorId="65B936C9" wp14:editId="0D779716">
            <wp:extent cx="5734050" cy="4391025"/>
            <wp:effectExtent l="0" t="0" r="0" b="952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Screenshot (36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4050" cy="4391025"/>
                    </a:xfrm>
                    <a:prstGeom prst="rect">
                      <a:avLst/>
                    </a:prstGeom>
                  </pic:spPr>
                </pic:pic>
              </a:graphicData>
            </a:graphic>
          </wp:inline>
        </w:drawing>
      </w:r>
    </w:p>
    <w:p w:rsidR="00F0526B" w:rsidRPr="00213EF3" w:rsidRDefault="001E5FD6" w:rsidP="00213EF3">
      <w:pPr>
        <w:pStyle w:val="Caption"/>
        <w:spacing w:line="360" w:lineRule="auto"/>
        <w:jc w:val="center"/>
        <w:rPr>
          <w:b w:val="0"/>
          <w:sz w:val="26"/>
          <w:szCs w:val="26"/>
        </w:rPr>
      </w:pPr>
      <w:bookmarkStart w:id="275" w:name="_Toc9172730"/>
      <w:bookmarkStart w:id="276" w:name="_Toc9339937"/>
      <w:bookmarkStart w:id="277" w:name="_Toc12776245"/>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4</w:t>
      </w:r>
      <w:r w:rsidRPr="00213EF3">
        <w:rPr>
          <w:b w:val="0"/>
          <w:sz w:val="26"/>
          <w:szCs w:val="26"/>
        </w:rPr>
        <w:fldChar w:fldCharType="end"/>
      </w:r>
      <w:r w:rsidRPr="00213EF3">
        <w:rPr>
          <w:b w:val="0"/>
          <w:sz w:val="26"/>
          <w:szCs w:val="26"/>
        </w:rPr>
        <w:t>: Quản lí bệnh nhân</w:t>
      </w:r>
      <w:bookmarkEnd w:id="275"/>
      <w:bookmarkEnd w:id="276"/>
      <w:bookmarkEnd w:id="277"/>
    </w:p>
    <w:p w:rsidR="00742EDB" w:rsidRPr="00213EF3" w:rsidRDefault="004065E3" w:rsidP="00213EF3">
      <w:pPr>
        <w:spacing w:line="360" w:lineRule="auto"/>
        <w:rPr>
          <w:b/>
        </w:rPr>
      </w:pPr>
      <w:r w:rsidRPr="00213EF3">
        <w:rPr>
          <w:b/>
        </w:rPr>
        <w:t>4.</w:t>
      </w:r>
      <w:r w:rsidR="005015D9" w:rsidRPr="00213EF3">
        <w:rPr>
          <w:b/>
        </w:rPr>
        <w:t>2</w:t>
      </w:r>
      <w:r w:rsidR="00F0526B" w:rsidRPr="00213EF3">
        <w:rPr>
          <w:b/>
        </w:rPr>
        <w:t>.</w:t>
      </w:r>
      <w:r w:rsidR="00845835" w:rsidRPr="00213EF3">
        <w:rPr>
          <w:b/>
        </w:rPr>
        <w:t>11</w:t>
      </w:r>
      <w:r w:rsidR="00F0526B" w:rsidRPr="00213EF3">
        <w:rPr>
          <w:b/>
        </w:rPr>
        <w:t>.1 Thêm bệnh nhân</w:t>
      </w:r>
    </w:p>
    <w:p w:rsidR="00A764AD" w:rsidRPr="00213EF3" w:rsidRDefault="0049563A" w:rsidP="00213EF3">
      <w:pPr>
        <w:spacing w:line="360" w:lineRule="auto"/>
        <w:ind w:firstLine="720"/>
      </w:pPr>
      <w:r w:rsidRPr="00213EF3">
        <w:t>Nội dung thêm bệnh nhân được thể hiệ</w:t>
      </w:r>
      <w:r w:rsidR="00341D76" w:rsidRPr="00213EF3">
        <w:t>n như Hình 4.36</w:t>
      </w:r>
      <w:r w:rsidRPr="00213EF3">
        <w:t>. Trong đó mã bệnh nhân tự động tăng mang đến sự tiện lợi vì khi đó y tá không cần nhớ mã số bệnh nhân khác.Sau khi nhập thông tin y tá cần nhấn nút “ Lưu CSDL” thì thông tin của bệnh nhân sẽ được lưu vào hệ thống. Nhấn nút “Hủy” thông tin đang nhập sẽ mất. Nhất nút “Quay về” hệ thống sẽ chuyển về trang quản lí bệnh nhân.</w:t>
      </w:r>
    </w:p>
    <w:p w:rsidR="001E5FD6" w:rsidRPr="00213EF3" w:rsidRDefault="00A764AD" w:rsidP="00213EF3">
      <w:pPr>
        <w:spacing w:line="360" w:lineRule="auto"/>
      </w:pPr>
      <w:r w:rsidRPr="00213EF3">
        <w:rPr>
          <w:noProof/>
        </w:rPr>
        <w:lastRenderedPageBreak/>
        <w:drawing>
          <wp:inline distT="0" distB="0" distL="0" distR="0" wp14:anchorId="3FEBE735" wp14:editId="5811A947">
            <wp:extent cx="5695950" cy="485775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creenshot (367).png"/>
                    <pic:cNvPicPr/>
                  </pic:nvPicPr>
                  <pic:blipFill rotWithShape="1">
                    <a:blip r:embed="rId76" cstate="print">
                      <a:extLst>
                        <a:ext uri="{28A0092B-C50C-407E-A947-70E740481C1C}">
                          <a14:useLocalDpi xmlns:a14="http://schemas.microsoft.com/office/drawing/2010/main" val="0"/>
                        </a:ext>
                      </a:extLst>
                    </a:blip>
                    <a:srcRect t="3948" b="5263"/>
                    <a:stretch/>
                  </pic:blipFill>
                  <pic:spPr bwMode="auto">
                    <a:xfrm>
                      <a:off x="0" y="0"/>
                      <a:ext cx="5695950" cy="4857750"/>
                    </a:xfrm>
                    <a:prstGeom prst="rect">
                      <a:avLst/>
                    </a:prstGeom>
                    <a:ln>
                      <a:noFill/>
                    </a:ln>
                    <a:extLst>
                      <a:ext uri="{53640926-AAD7-44D8-BBD7-CCE9431645EC}">
                        <a14:shadowObscured xmlns:a14="http://schemas.microsoft.com/office/drawing/2010/main"/>
                      </a:ext>
                    </a:extLst>
                  </pic:spPr>
                </pic:pic>
              </a:graphicData>
            </a:graphic>
          </wp:inline>
        </w:drawing>
      </w:r>
    </w:p>
    <w:p w:rsidR="00F0526B" w:rsidRPr="00213EF3" w:rsidRDefault="001E5FD6" w:rsidP="00213EF3">
      <w:pPr>
        <w:pStyle w:val="Caption"/>
        <w:spacing w:line="360" w:lineRule="auto"/>
        <w:jc w:val="center"/>
        <w:rPr>
          <w:b w:val="0"/>
          <w:sz w:val="26"/>
          <w:szCs w:val="26"/>
        </w:rPr>
      </w:pPr>
      <w:bookmarkStart w:id="278" w:name="_Toc9172731"/>
      <w:bookmarkStart w:id="279" w:name="_Toc9339938"/>
      <w:bookmarkStart w:id="280" w:name="_Toc12776246"/>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5</w:t>
      </w:r>
      <w:r w:rsidRPr="00213EF3">
        <w:rPr>
          <w:b w:val="0"/>
          <w:sz w:val="26"/>
          <w:szCs w:val="26"/>
        </w:rPr>
        <w:fldChar w:fldCharType="end"/>
      </w:r>
      <w:r w:rsidRPr="00213EF3">
        <w:rPr>
          <w:b w:val="0"/>
          <w:sz w:val="26"/>
          <w:szCs w:val="26"/>
        </w:rPr>
        <w:t>: Thêm bệnh nhân</w:t>
      </w:r>
      <w:bookmarkEnd w:id="278"/>
      <w:bookmarkEnd w:id="279"/>
      <w:bookmarkEnd w:id="280"/>
    </w:p>
    <w:p w:rsidR="00742EDB" w:rsidRPr="00213EF3" w:rsidRDefault="004065E3" w:rsidP="00213EF3">
      <w:pPr>
        <w:spacing w:line="360" w:lineRule="auto"/>
        <w:rPr>
          <w:b/>
        </w:rPr>
      </w:pPr>
      <w:r w:rsidRPr="00213EF3">
        <w:rPr>
          <w:b/>
        </w:rPr>
        <w:t>4.</w:t>
      </w:r>
      <w:r w:rsidR="005015D9" w:rsidRPr="00213EF3">
        <w:rPr>
          <w:b/>
        </w:rPr>
        <w:t>2</w:t>
      </w:r>
      <w:r w:rsidR="001B28B9" w:rsidRPr="00213EF3">
        <w:rPr>
          <w:b/>
        </w:rPr>
        <w:t>.</w:t>
      </w:r>
      <w:r w:rsidR="00845835" w:rsidRPr="00213EF3">
        <w:rPr>
          <w:b/>
        </w:rPr>
        <w:t>11</w:t>
      </w:r>
      <w:r w:rsidR="001B28B9" w:rsidRPr="00213EF3">
        <w:rPr>
          <w:b/>
        </w:rPr>
        <w:t>.2 Chỉnh sửa bệnh</w:t>
      </w:r>
      <w:r w:rsidR="00742EDB" w:rsidRPr="00213EF3">
        <w:rPr>
          <w:b/>
        </w:rPr>
        <w:t xml:space="preserve"> nhân</w:t>
      </w:r>
    </w:p>
    <w:p w:rsidR="00D9290C" w:rsidRPr="00213EF3" w:rsidRDefault="001B28B9" w:rsidP="00213EF3">
      <w:pPr>
        <w:spacing w:line="360" w:lineRule="auto"/>
        <w:ind w:firstLine="720"/>
      </w:pPr>
      <w:r w:rsidRPr="00213EF3">
        <w:t xml:space="preserve">Để </w:t>
      </w:r>
      <w:r w:rsidR="00605F3A" w:rsidRPr="00213EF3">
        <w:t>sửa</w:t>
      </w:r>
      <w:r w:rsidRPr="00213EF3">
        <w:t xml:space="preserve"> các thông tin liên quan đến bệnh nhân y tá chọn vào chức năng “Sửa” ở</w:t>
      </w:r>
      <w:r w:rsidR="00A764AD" w:rsidRPr="00213EF3">
        <w:t xml:space="preserve"> Hình 4.34</w:t>
      </w:r>
      <w:r w:rsidRPr="00213EF3">
        <w:t xml:space="preserve"> tương ứng với bệnh nhân cần sửa thông tin và nhập nội dung mới vào. Việc chỉnh </w:t>
      </w:r>
      <w:r w:rsidR="00605F3A" w:rsidRPr="00213EF3">
        <w:t>sửa</w:t>
      </w:r>
      <w:r w:rsidRPr="00213EF3">
        <w:t xml:space="preserve"> thông tin bệnh nhân cần thực hiện theo các bướ</w:t>
      </w:r>
      <w:r w:rsidR="00A764AD" w:rsidRPr="00213EF3">
        <w:t>c như Hình 4.36</w:t>
      </w:r>
      <w:r w:rsidRPr="00213EF3">
        <w:t xml:space="preserve">. Sau khi chỉnh </w:t>
      </w:r>
      <w:r w:rsidR="00605F3A" w:rsidRPr="00213EF3">
        <w:t>sửa</w:t>
      </w:r>
      <w:r w:rsidRPr="00213EF3">
        <w:t xml:space="preserve"> nội dung cần thiết y tá cần nhấn nút “ Lưu CSDL” thì thông tin của bệnh nhân sẽ được lưu vào hệ thống. Nhấn nút “Hủy” thông tin đang nhập sẽ mất. Nhấn nút “Quay về” hệ thống sẽ chuyển về trang quản lí bệnh nhân.</w:t>
      </w:r>
    </w:p>
    <w:p w:rsidR="00DD0091" w:rsidRPr="00213EF3" w:rsidRDefault="00DD0091" w:rsidP="00213EF3">
      <w:pPr>
        <w:spacing w:line="360" w:lineRule="auto"/>
        <w:rPr>
          <w:noProof/>
        </w:rPr>
      </w:pPr>
    </w:p>
    <w:p w:rsidR="001E5FD6" w:rsidRPr="00213EF3" w:rsidRDefault="00DD0091" w:rsidP="00213EF3">
      <w:pPr>
        <w:spacing w:line="360" w:lineRule="auto"/>
      </w:pPr>
      <w:r w:rsidRPr="00213EF3">
        <w:rPr>
          <w:noProof/>
        </w:rPr>
        <w:lastRenderedPageBreak/>
        <w:drawing>
          <wp:inline distT="0" distB="0" distL="0" distR="0" wp14:anchorId="3897FE82" wp14:editId="3A0B826A">
            <wp:extent cx="5579745" cy="2695575"/>
            <wp:effectExtent l="0" t="0" r="190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390).png"/>
                    <pic:cNvPicPr/>
                  </pic:nvPicPr>
                  <pic:blipFill rotWithShape="1">
                    <a:blip r:embed="rId77" cstate="print">
                      <a:extLst>
                        <a:ext uri="{28A0092B-C50C-407E-A947-70E740481C1C}">
                          <a14:useLocalDpi xmlns:a14="http://schemas.microsoft.com/office/drawing/2010/main" val="0"/>
                        </a:ext>
                      </a:extLst>
                    </a:blip>
                    <a:srcRect t="3948" b="10121"/>
                    <a:stretch/>
                  </pic:blipFill>
                  <pic:spPr bwMode="auto">
                    <a:xfrm>
                      <a:off x="0" y="0"/>
                      <a:ext cx="5579745" cy="2695575"/>
                    </a:xfrm>
                    <a:prstGeom prst="rect">
                      <a:avLst/>
                    </a:prstGeom>
                    <a:ln>
                      <a:noFill/>
                    </a:ln>
                    <a:extLst>
                      <a:ext uri="{53640926-AAD7-44D8-BBD7-CCE9431645EC}">
                        <a14:shadowObscured xmlns:a14="http://schemas.microsoft.com/office/drawing/2010/main"/>
                      </a:ext>
                    </a:extLst>
                  </pic:spPr>
                </pic:pic>
              </a:graphicData>
            </a:graphic>
          </wp:inline>
        </w:drawing>
      </w:r>
    </w:p>
    <w:p w:rsidR="00F0526B" w:rsidRPr="00213EF3" w:rsidRDefault="001E5FD6" w:rsidP="00213EF3">
      <w:pPr>
        <w:pStyle w:val="Caption"/>
        <w:spacing w:line="360" w:lineRule="auto"/>
        <w:jc w:val="center"/>
        <w:rPr>
          <w:b w:val="0"/>
          <w:sz w:val="26"/>
          <w:szCs w:val="26"/>
        </w:rPr>
      </w:pPr>
      <w:bookmarkStart w:id="281" w:name="_Toc9172732"/>
      <w:bookmarkStart w:id="282" w:name="_Toc9339939"/>
      <w:bookmarkStart w:id="283" w:name="_Toc12776247"/>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6</w:t>
      </w:r>
      <w:r w:rsidRPr="00213EF3">
        <w:rPr>
          <w:b w:val="0"/>
          <w:sz w:val="26"/>
          <w:szCs w:val="26"/>
        </w:rPr>
        <w:fldChar w:fldCharType="end"/>
      </w:r>
      <w:r w:rsidRPr="00213EF3">
        <w:rPr>
          <w:b w:val="0"/>
          <w:sz w:val="26"/>
          <w:szCs w:val="26"/>
        </w:rPr>
        <w:t>: Chỉnh sử</w:t>
      </w:r>
      <w:r w:rsidR="001B28B9" w:rsidRPr="00213EF3">
        <w:rPr>
          <w:b w:val="0"/>
          <w:sz w:val="26"/>
          <w:szCs w:val="26"/>
        </w:rPr>
        <w:t>a bệnh</w:t>
      </w:r>
      <w:r w:rsidRPr="00213EF3">
        <w:rPr>
          <w:b w:val="0"/>
          <w:sz w:val="26"/>
          <w:szCs w:val="26"/>
        </w:rPr>
        <w:t xml:space="preserve"> nhân</w:t>
      </w:r>
      <w:bookmarkEnd w:id="281"/>
      <w:bookmarkEnd w:id="282"/>
      <w:bookmarkEnd w:id="283"/>
    </w:p>
    <w:p w:rsidR="00742EDB" w:rsidRPr="00213EF3" w:rsidRDefault="004065E3" w:rsidP="00213EF3">
      <w:pPr>
        <w:spacing w:line="360" w:lineRule="auto"/>
        <w:rPr>
          <w:b/>
        </w:rPr>
      </w:pPr>
      <w:r w:rsidRPr="00213EF3">
        <w:rPr>
          <w:b/>
        </w:rPr>
        <w:t>4.</w:t>
      </w:r>
      <w:r w:rsidR="005015D9" w:rsidRPr="00213EF3">
        <w:rPr>
          <w:b/>
        </w:rPr>
        <w:t>2</w:t>
      </w:r>
      <w:r w:rsidR="00742EDB" w:rsidRPr="00213EF3">
        <w:rPr>
          <w:b/>
        </w:rPr>
        <w:t>.</w:t>
      </w:r>
      <w:r w:rsidR="00845835" w:rsidRPr="00213EF3">
        <w:rPr>
          <w:b/>
        </w:rPr>
        <w:t>11</w:t>
      </w:r>
      <w:r w:rsidR="00742EDB" w:rsidRPr="00213EF3">
        <w:rPr>
          <w:b/>
        </w:rPr>
        <w:t>.3 Xóa bệnh nhân</w:t>
      </w:r>
    </w:p>
    <w:p w:rsidR="00D9290C" w:rsidRPr="00213EF3" w:rsidRDefault="009E5BC1" w:rsidP="00213EF3">
      <w:pPr>
        <w:spacing w:line="360" w:lineRule="auto"/>
        <w:ind w:firstLine="720"/>
      </w:pPr>
      <w:r w:rsidRPr="00213EF3">
        <w:t>Chức năng xóa bệnh nhân được thực hiện cần có sự xác nhận của y tá. Nếu y tá chọn “Ok” thì thông tin bệnh nhân được chọn sẽ bị xóa mất. Ngược lại, chọn “Hủy” thảo tác xóa thất bạ</w:t>
      </w:r>
      <w:r w:rsidR="00A764AD" w:rsidRPr="00213EF3">
        <w:t>i. Hình 4.37</w:t>
      </w:r>
      <w:r w:rsidR="00D9290C" w:rsidRPr="00213EF3">
        <w:t>.</w:t>
      </w:r>
    </w:p>
    <w:p w:rsidR="001E5FD6" w:rsidRPr="00213EF3" w:rsidRDefault="00A764AD" w:rsidP="00213EF3">
      <w:pPr>
        <w:spacing w:line="360" w:lineRule="auto"/>
      </w:pPr>
      <w:r w:rsidRPr="00213EF3">
        <w:rPr>
          <w:noProof/>
        </w:rPr>
        <w:drawing>
          <wp:inline distT="0" distB="0" distL="0" distR="0" wp14:anchorId="6696F765" wp14:editId="489DC431">
            <wp:extent cx="5579745" cy="1971675"/>
            <wp:effectExtent l="0" t="0" r="1905" b="952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creenshot (369).png"/>
                    <pic:cNvPicPr/>
                  </pic:nvPicPr>
                  <pic:blipFill rotWithShape="1">
                    <a:blip r:embed="rId78" cstate="print">
                      <a:extLst>
                        <a:ext uri="{28A0092B-C50C-407E-A947-70E740481C1C}">
                          <a14:useLocalDpi xmlns:a14="http://schemas.microsoft.com/office/drawing/2010/main" val="0"/>
                        </a:ext>
                      </a:extLst>
                    </a:blip>
                    <a:srcRect t="7895" b="29251"/>
                    <a:stretch/>
                  </pic:blipFill>
                  <pic:spPr bwMode="auto">
                    <a:xfrm>
                      <a:off x="0" y="0"/>
                      <a:ext cx="5579745" cy="1971675"/>
                    </a:xfrm>
                    <a:prstGeom prst="rect">
                      <a:avLst/>
                    </a:prstGeom>
                    <a:ln>
                      <a:noFill/>
                    </a:ln>
                    <a:extLst>
                      <a:ext uri="{53640926-AAD7-44D8-BBD7-CCE9431645EC}">
                        <a14:shadowObscured xmlns:a14="http://schemas.microsoft.com/office/drawing/2010/main"/>
                      </a:ext>
                    </a:extLst>
                  </pic:spPr>
                </pic:pic>
              </a:graphicData>
            </a:graphic>
          </wp:inline>
        </w:drawing>
      </w:r>
    </w:p>
    <w:p w:rsidR="00F0526B" w:rsidRPr="00213EF3" w:rsidRDefault="001E5FD6" w:rsidP="00213EF3">
      <w:pPr>
        <w:pStyle w:val="Caption"/>
        <w:spacing w:line="360" w:lineRule="auto"/>
        <w:jc w:val="center"/>
        <w:rPr>
          <w:b w:val="0"/>
          <w:sz w:val="26"/>
          <w:szCs w:val="26"/>
        </w:rPr>
      </w:pPr>
      <w:bookmarkStart w:id="284" w:name="_Toc9172733"/>
      <w:bookmarkStart w:id="285" w:name="_Toc9339940"/>
      <w:bookmarkStart w:id="286" w:name="_Toc12776248"/>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7</w:t>
      </w:r>
      <w:r w:rsidRPr="00213EF3">
        <w:rPr>
          <w:b w:val="0"/>
          <w:sz w:val="26"/>
          <w:szCs w:val="26"/>
        </w:rPr>
        <w:fldChar w:fldCharType="end"/>
      </w:r>
      <w:r w:rsidRPr="00213EF3">
        <w:rPr>
          <w:b w:val="0"/>
          <w:sz w:val="26"/>
          <w:szCs w:val="26"/>
        </w:rPr>
        <w:t>: Xóa bệnh nhân</w:t>
      </w:r>
      <w:bookmarkEnd w:id="284"/>
      <w:bookmarkEnd w:id="285"/>
      <w:bookmarkEnd w:id="286"/>
    </w:p>
    <w:p w:rsidR="00742EDB" w:rsidRPr="00213EF3" w:rsidRDefault="004065E3" w:rsidP="00213EF3">
      <w:pPr>
        <w:spacing w:line="360" w:lineRule="auto"/>
        <w:rPr>
          <w:b/>
        </w:rPr>
      </w:pPr>
      <w:r w:rsidRPr="00213EF3">
        <w:rPr>
          <w:b/>
        </w:rPr>
        <w:t>4.</w:t>
      </w:r>
      <w:r w:rsidR="005015D9" w:rsidRPr="00213EF3">
        <w:rPr>
          <w:b/>
        </w:rPr>
        <w:t>2</w:t>
      </w:r>
      <w:r w:rsidR="00742EDB" w:rsidRPr="00213EF3">
        <w:rPr>
          <w:b/>
        </w:rPr>
        <w:t>.</w:t>
      </w:r>
      <w:r w:rsidR="00845835" w:rsidRPr="00213EF3">
        <w:rPr>
          <w:b/>
        </w:rPr>
        <w:t>11</w:t>
      </w:r>
      <w:r w:rsidR="00742EDB" w:rsidRPr="00213EF3">
        <w:rPr>
          <w:b/>
        </w:rPr>
        <w:t>.4 Xem chi tiết bệnh nhân</w:t>
      </w:r>
    </w:p>
    <w:p w:rsidR="00037776" w:rsidRPr="00213EF3" w:rsidRDefault="009E5BC1" w:rsidP="00213EF3">
      <w:pPr>
        <w:spacing w:line="360" w:lineRule="auto"/>
        <w:ind w:firstLine="720"/>
      </w:pPr>
      <w:r w:rsidRPr="00213EF3">
        <w:t>Vì các thông tin liên quan đến bệnh nhân chưa hiện lên đầy đủ nên sẽ có một trang riêng để hiển thị thông tin chi tiết bệ</w:t>
      </w:r>
      <w:r w:rsidR="00A764AD" w:rsidRPr="00213EF3">
        <w:t xml:space="preserve">nh nhân. </w:t>
      </w:r>
      <w:r w:rsidR="00037776" w:rsidRPr="00213EF3">
        <w:t xml:space="preserve">Bên cạnh đó, chúng ta có thể xem tiền sử  bệnh và thông tin các đợt khám bệnh đã từng khám bệnh. </w:t>
      </w:r>
      <w:r w:rsidR="00A764AD" w:rsidRPr="00213EF3">
        <w:t>Hình 4.38</w:t>
      </w:r>
      <w:r w:rsidRPr="00213EF3">
        <w:t>.</w:t>
      </w:r>
    </w:p>
    <w:p w:rsidR="001E5FD6" w:rsidRPr="00213EF3" w:rsidRDefault="00037776" w:rsidP="00213EF3">
      <w:pPr>
        <w:spacing w:line="360" w:lineRule="auto"/>
      </w:pPr>
      <w:r w:rsidRPr="00213EF3">
        <w:rPr>
          <w:noProof/>
        </w:rPr>
        <w:lastRenderedPageBreak/>
        <w:drawing>
          <wp:inline distT="0" distB="0" distL="0" distR="0" wp14:anchorId="677C7838" wp14:editId="2D1CF62E">
            <wp:extent cx="5579745" cy="3343275"/>
            <wp:effectExtent l="0" t="0" r="1905" b="952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HTQL-BV (2).png"/>
                    <pic:cNvPicPr/>
                  </pic:nvPicPr>
                  <pic:blipFill rotWithShape="1">
                    <a:blip r:embed="rId79" cstate="print">
                      <a:extLst>
                        <a:ext uri="{28A0092B-C50C-407E-A947-70E740481C1C}">
                          <a14:useLocalDpi xmlns:a14="http://schemas.microsoft.com/office/drawing/2010/main" val="0"/>
                        </a:ext>
                      </a:extLst>
                    </a:blip>
                    <a:srcRect b="20661"/>
                    <a:stretch/>
                  </pic:blipFill>
                  <pic:spPr bwMode="auto">
                    <a:xfrm>
                      <a:off x="0" y="0"/>
                      <a:ext cx="5579745" cy="3343275"/>
                    </a:xfrm>
                    <a:prstGeom prst="rect">
                      <a:avLst/>
                    </a:prstGeom>
                    <a:ln>
                      <a:noFill/>
                    </a:ln>
                    <a:extLst>
                      <a:ext uri="{53640926-AAD7-44D8-BBD7-CCE9431645EC}">
                        <a14:shadowObscured xmlns:a14="http://schemas.microsoft.com/office/drawing/2010/main"/>
                      </a:ext>
                    </a:extLst>
                  </pic:spPr>
                </pic:pic>
              </a:graphicData>
            </a:graphic>
          </wp:inline>
        </w:drawing>
      </w:r>
    </w:p>
    <w:p w:rsidR="00F0526B" w:rsidRPr="00213EF3" w:rsidRDefault="001E5FD6" w:rsidP="00213EF3">
      <w:pPr>
        <w:pStyle w:val="Caption"/>
        <w:spacing w:line="360" w:lineRule="auto"/>
        <w:jc w:val="center"/>
        <w:rPr>
          <w:b w:val="0"/>
          <w:sz w:val="26"/>
          <w:szCs w:val="26"/>
        </w:rPr>
      </w:pPr>
      <w:bookmarkStart w:id="287" w:name="_Toc9172734"/>
      <w:bookmarkStart w:id="288" w:name="_Toc9339941"/>
      <w:bookmarkStart w:id="289" w:name="_Toc12776249"/>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8</w:t>
      </w:r>
      <w:r w:rsidRPr="00213EF3">
        <w:rPr>
          <w:b w:val="0"/>
          <w:sz w:val="26"/>
          <w:szCs w:val="26"/>
        </w:rPr>
        <w:fldChar w:fldCharType="end"/>
      </w:r>
      <w:r w:rsidRPr="00213EF3">
        <w:rPr>
          <w:b w:val="0"/>
          <w:sz w:val="26"/>
          <w:szCs w:val="26"/>
        </w:rPr>
        <w:t>: Xem chi tiết bệnh nhân</w:t>
      </w:r>
      <w:bookmarkEnd w:id="287"/>
      <w:bookmarkEnd w:id="288"/>
      <w:bookmarkEnd w:id="289"/>
    </w:p>
    <w:p w:rsidR="00037776" w:rsidRPr="00213EF3" w:rsidRDefault="00037776" w:rsidP="00213EF3">
      <w:pPr>
        <w:spacing w:line="360" w:lineRule="auto"/>
        <w:rPr>
          <w:b/>
        </w:rPr>
      </w:pPr>
      <w:r w:rsidRPr="00213EF3">
        <w:rPr>
          <w:b/>
        </w:rPr>
        <w:t xml:space="preserve">4.2.11.4 Toa thuốc </w:t>
      </w:r>
    </w:p>
    <w:p w:rsidR="006237A6" w:rsidRPr="00213EF3" w:rsidRDefault="00037776" w:rsidP="00213EF3">
      <w:pPr>
        <w:spacing w:line="360" w:lineRule="auto"/>
      </w:pPr>
      <w:r w:rsidRPr="00213EF3">
        <w:tab/>
        <w:t xml:space="preserve">Chức năng xem toa thuốc được thực hiện khi người dùng chọn “Toa thuốc” ở hình 4.38. Tại đây người người dùng có thể xem thông tin toa thuốc. Hình </w:t>
      </w:r>
      <w:r w:rsidR="006237A6" w:rsidRPr="00213EF3">
        <w:t>4.39</w:t>
      </w:r>
    </w:p>
    <w:p w:rsidR="00037776" w:rsidRPr="00213EF3" w:rsidRDefault="00037776" w:rsidP="00213EF3">
      <w:pPr>
        <w:spacing w:line="360" w:lineRule="auto"/>
      </w:pPr>
      <w:r w:rsidRPr="00213EF3">
        <w:rPr>
          <w:noProof/>
        </w:rPr>
        <w:drawing>
          <wp:inline distT="0" distB="0" distL="0" distR="0" wp14:anchorId="4B1D0386" wp14:editId="331D0A17">
            <wp:extent cx="5579745" cy="3124200"/>
            <wp:effectExtent l="0" t="0" r="190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creenshot (370).png"/>
                    <pic:cNvPicPr/>
                  </pic:nvPicPr>
                  <pic:blipFill rotWithShape="1">
                    <a:blip r:embed="rId80" cstate="print">
                      <a:extLst>
                        <a:ext uri="{28A0092B-C50C-407E-A947-70E740481C1C}">
                          <a14:useLocalDpi xmlns:a14="http://schemas.microsoft.com/office/drawing/2010/main" val="0"/>
                        </a:ext>
                      </a:extLst>
                    </a:blip>
                    <a:srcRect t="3643" b="6174"/>
                    <a:stretch/>
                  </pic:blipFill>
                  <pic:spPr bwMode="auto">
                    <a:xfrm>
                      <a:off x="0" y="0"/>
                      <a:ext cx="5579745" cy="3124200"/>
                    </a:xfrm>
                    <a:prstGeom prst="rect">
                      <a:avLst/>
                    </a:prstGeom>
                    <a:ln>
                      <a:noFill/>
                    </a:ln>
                    <a:extLst>
                      <a:ext uri="{53640926-AAD7-44D8-BBD7-CCE9431645EC}">
                        <a14:shadowObscured xmlns:a14="http://schemas.microsoft.com/office/drawing/2010/main"/>
                      </a:ext>
                    </a:extLst>
                  </pic:spPr>
                </pic:pic>
              </a:graphicData>
            </a:graphic>
          </wp:inline>
        </w:drawing>
      </w:r>
    </w:p>
    <w:p w:rsidR="009C1103" w:rsidRPr="00213EF3" w:rsidRDefault="006237A6" w:rsidP="00213EF3">
      <w:pPr>
        <w:pStyle w:val="Caption"/>
        <w:spacing w:line="360" w:lineRule="auto"/>
        <w:jc w:val="center"/>
        <w:rPr>
          <w:b w:val="0"/>
          <w:sz w:val="26"/>
          <w:szCs w:val="26"/>
        </w:rPr>
      </w:pPr>
      <w:bookmarkStart w:id="290" w:name="_Toc12776250"/>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39</w:t>
      </w:r>
      <w:r w:rsidRPr="00213EF3">
        <w:rPr>
          <w:b w:val="0"/>
          <w:sz w:val="26"/>
          <w:szCs w:val="26"/>
        </w:rPr>
        <w:fldChar w:fldCharType="end"/>
      </w:r>
      <w:r w:rsidRPr="00213EF3">
        <w:rPr>
          <w:b w:val="0"/>
          <w:sz w:val="26"/>
          <w:szCs w:val="26"/>
        </w:rPr>
        <w:t>: Toa thuốc</w:t>
      </w:r>
      <w:bookmarkEnd w:id="290"/>
    </w:p>
    <w:p w:rsidR="00742EDB" w:rsidRPr="00213EF3" w:rsidRDefault="00192FBA" w:rsidP="00213EF3">
      <w:pPr>
        <w:spacing w:line="360" w:lineRule="auto"/>
        <w:rPr>
          <w:b/>
        </w:rPr>
      </w:pPr>
      <w:r w:rsidRPr="00213EF3">
        <w:rPr>
          <w:b/>
        </w:rPr>
        <w:lastRenderedPageBreak/>
        <w:t>4.</w:t>
      </w:r>
      <w:r w:rsidR="005015D9" w:rsidRPr="00213EF3">
        <w:rPr>
          <w:b/>
        </w:rPr>
        <w:t>2</w:t>
      </w:r>
      <w:r w:rsidR="00845835" w:rsidRPr="00213EF3">
        <w:rPr>
          <w:b/>
        </w:rPr>
        <w:t>.12</w:t>
      </w:r>
      <w:r w:rsidR="00742EDB" w:rsidRPr="00213EF3">
        <w:rPr>
          <w:b/>
        </w:rPr>
        <w:t xml:space="preserve"> Quản lí </w:t>
      </w:r>
      <w:r w:rsidR="006237A6" w:rsidRPr="00213EF3">
        <w:rPr>
          <w:b/>
        </w:rPr>
        <w:t>bệnh án</w:t>
      </w:r>
    </w:p>
    <w:p w:rsidR="00D3561C" w:rsidRPr="00213EF3" w:rsidRDefault="00D3561C" w:rsidP="00213EF3">
      <w:pPr>
        <w:spacing w:line="360" w:lineRule="auto"/>
        <w:ind w:firstLine="720"/>
      </w:pPr>
      <w:r w:rsidRPr="00213EF3">
        <w:t>Đối với quả</w:t>
      </w:r>
      <w:r w:rsidR="00B20DE2" w:rsidRPr="00213EF3">
        <w:t xml:space="preserve">n </w:t>
      </w:r>
      <w:r w:rsidRPr="00213EF3">
        <w:t>lí hồ sơ bệnh nhân bao gồm các chức năng: Tìm kiếm (1), Tất cả (2)</w:t>
      </w:r>
      <w:r w:rsidR="00F563E1" w:rsidRPr="00213EF3">
        <w:t>,</w:t>
      </w:r>
      <w:r w:rsidRPr="00213EF3">
        <w:t xml:space="preserve"> chức năng xem chi tiết </w:t>
      </w:r>
      <w:r w:rsidR="00605F3A" w:rsidRPr="00213EF3">
        <w:t>sửa</w:t>
      </w:r>
      <w:r w:rsidR="00F563E1" w:rsidRPr="00213EF3">
        <w:t xml:space="preserve"> xóa (3</w:t>
      </w:r>
      <w:r w:rsidR="006237A6" w:rsidRPr="00213EF3">
        <w:t>) như Hình 4.40</w:t>
      </w:r>
      <w:r w:rsidRPr="00213EF3">
        <w:t>.</w:t>
      </w:r>
    </w:p>
    <w:p w:rsidR="0030500E" w:rsidRPr="00213EF3" w:rsidRDefault="00F563E1" w:rsidP="00213EF3">
      <w:pPr>
        <w:spacing w:line="360" w:lineRule="auto"/>
      </w:pPr>
      <w:r w:rsidRPr="00213EF3">
        <w:rPr>
          <w:noProof/>
        </w:rPr>
        <w:drawing>
          <wp:inline distT="0" distB="0" distL="0" distR="0" wp14:anchorId="7C18E919" wp14:editId="62B34EA1">
            <wp:extent cx="5579745" cy="3590925"/>
            <wp:effectExtent l="0" t="0" r="1905" b="9525"/>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creenshot (37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79745" cy="3590925"/>
                    </a:xfrm>
                    <a:prstGeom prst="rect">
                      <a:avLst/>
                    </a:prstGeom>
                  </pic:spPr>
                </pic:pic>
              </a:graphicData>
            </a:graphic>
          </wp:inline>
        </w:drawing>
      </w:r>
    </w:p>
    <w:p w:rsidR="00F0526B" w:rsidRPr="00213EF3" w:rsidRDefault="0030500E" w:rsidP="00213EF3">
      <w:pPr>
        <w:pStyle w:val="Caption"/>
        <w:spacing w:line="360" w:lineRule="auto"/>
        <w:jc w:val="center"/>
        <w:rPr>
          <w:b w:val="0"/>
          <w:sz w:val="26"/>
          <w:szCs w:val="26"/>
        </w:rPr>
      </w:pPr>
      <w:bookmarkStart w:id="291" w:name="_Toc9172735"/>
      <w:bookmarkStart w:id="292" w:name="_Toc9339942"/>
      <w:bookmarkStart w:id="293" w:name="_Toc12776251"/>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0</w:t>
      </w:r>
      <w:r w:rsidRPr="00213EF3">
        <w:rPr>
          <w:b w:val="0"/>
          <w:sz w:val="26"/>
          <w:szCs w:val="26"/>
        </w:rPr>
        <w:fldChar w:fldCharType="end"/>
      </w:r>
      <w:r w:rsidRPr="00213EF3">
        <w:rPr>
          <w:b w:val="0"/>
          <w:sz w:val="26"/>
          <w:szCs w:val="26"/>
        </w:rPr>
        <w:t>: Quản lí hồ sơ bệnh nhân</w:t>
      </w:r>
      <w:bookmarkEnd w:id="291"/>
      <w:bookmarkEnd w:id="292"/>
      <w:bookmarkEnd w:id="293"/>
    </w:p>
    <w:p w:rsidR="00742EDB" w:rsidRPr="00213EF3" w:rsidRDefault="00192FBA" w:rsidP="00213EF3">
      <w:pPr>
        <w:spacing w:line="360" w:lineRule="auto"/>
        <w:rPr>
          <w:b/>
        </w:rPr>
      </w:pPr>
      <w:r w:rsidRPr="00213EF3">
        <w:rPr>
          <w:b/>
        </w:rPr>
        <w:t>4.</w:t>
      </w:r>
      <w:r w:rsidR="005015D9" w:rsidRPr="00213EF3">
        <w:rPr>
          <w:b/>
        </w:rPr>
        <w:t>2</w:t>
      </w:r>
      <w:r w:rsidR="00742EDB" w:rsidRPr="00213EF3">
        <w:rPr>
          <w:b/>
        </w:rPr>
        <w:t>.</w:t>
      </w:r>
      <w:r w:rsidR="00845835" w:rsidRPr="00213EF3">
        <w:rPr>
          <w:b/>
        </w:rPr>
        <w:t>12</w:t>
      </w:r>
      <w:r w:rsidR="00F563E1" w:rsidRPr="00213EF3">
        <w:rPr>
          <w:b/>
        </w:rPr>
        <w:t>.1</w:t>
      </w:r>
      <w:r w:rsidR="00742EDB" w:rsidRPr="00213EF3">
        <w:rPr>
          <w:b/>
        </w:rPr>
        <w:t xml:space="preserve"> Chỉnh sửa hồ sơ bênh nhân</w:t>
      </w:r>
    </w:p>
    <w:p w:rsidR="00F563E1" w:rsidRPr="00213EF3" w:rsidRDefault="001B28B9" w:rsidP="00213EF3">
      <w:pPr>
        <w:spacing w:line="360" w:lineRule="auto"/>
        <w:ind w:firstLine="720"/>
      </w:pPr>
      <w:r w:rsidRPr="00213EF3">
        <w:t xml:space="preserve">Để </w:t>
      </w:r>
      <w:r w:rsidR="00605F3A" w:rsidRPr="00213EF3">
        <w:t>sửa</w:t>
      </w:r>
      <w:r w:rsidRPr="00213EF3">
        <w:t xml:space="preserve"> các thông tin liên quan đến hồ sơ bệnh nhân y tá chọn vào chức năng “Sửa” ở</w:t>
      </w:r>
      <w:r w:rsidR="00F563E1" w:rsidRPr="00213EF3">
        <w:t xml:space="preserve"> Hình 4.40</w:t>
      </w:r>
      <w:r w:rsidRPr="00213EF3">
        <w:t xml:space="preserve"> tương ứng với hồ sơ bệnh nhân cần sửa thông tin và nhập nội dung mới vào. Việc chỉnh </w:t>
      </w:r>
      <w:r w:rsidR="00605F3A" w:rsidRPr="00213EF3">
        <w:t>sửa</w:t>
      </w:r>
      <w:r w:rsidRPr="00213EF3">
        <w:t xml:space="preserve"> thông tin hồ sơ bệnh nhân cần thực hiện theo các bước như Hình </w:t>
      </w:r>
      <w:r w:rsidR="00A764AD" w:rsidRPr="00213EF3">
        <w:t>4.41</w:t>
      </w:r>
      <w:r w:rsidRPr="00213EF3">
        <w:t xml:space="preserve">. Sau khi chỉnh </w:t>
      </w:r>
      <w:r w:rsidR="00605F3A" w:rsidRPr="00213EF3">
        <w:t>sửa</w:t>
      </w:r>
      <w:r w:rsidRPr="00213EF3">
        <w:t xml:space="preserve"> nội dung cần thiết y tá cần nhấn nút “ Lưu CSDL” thì thông tin của hồ sơ bệnh nhân sẽ được lưu vào hệ thống. Nhấn nút “Hủy” thông tin đang nhập sẽ mất. Nhấn nút “Quay về” hệ thống sẽ chuyển về trang quản lí hồ sơ bệnh nhân.</w:t>
      </w:r>
    </w:p>
    <w:p w:rsidR="008E18C6" w:rsidRPr="00213EF3" w:rsidRDefault="008E18C6" w:rsidP="00213EF3">
      <w:pPr>
        <w:spacing w:line="360" w:lineRule="auto"/>
        <w:rPr>
          <w:noProof/>
        </w:rPr>
      </w:pPr>
    </w:p>
    <w:p w:rsidR="00F563E1" w:rsidRPr="00213EF3" w:rsidRDefault="008E18C6" w:rsidP="00213EF3">
      <w:pPr>
        <w:spacing w:line="360" w:lineRule="auto"/>
      </w:pPr>
      <w:r w:rsidRPr="00213EF3">
        <w:rPr>
          <w:noProof/>
        </w:rPr>
        <w:lastRenderedPageBreak/>
        <w:drawing>
          <wp:inline distT="0" distB="0" distL="0" distR="0" wp14:anchorId="13DC5BB8" wp14:editId="07B76489">
            <wp:extent cx="5579745" cy="2981325"/>
            <wp:effectExtent l="0" t="0" r="190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391).png"/>
                    <pic:cNvPicPr/>
                  </pic:nvPicPr>
                  <pic:blipFill rotWithShape="1">
                    <a:blip r:embed="rId82" cstate="print">
                      <a:extLst>
                        <a:ext uri="{28A0092B-C50C-407E-A947-70E740481C1C}">
                          <a14:useLocalDpi xmlns:a14="http://schemas.microsoft.com/office/drawing/2010/main" val="0"/>
                        </a:ext>
                      </a:extLst>
                    </a:blip>
                    <a:srcRect t="4555" b="11336"/>
                    <a:stretch/>
                  </pic:blipFill>
                  <pic:spPr bwMode="auto">
                    <a:xfrm>
                      <a:off x="0" y="0"/>
                      <a:ext cx="5579745" cy="2981325"/>
                    </a:xfrm>
                    <a:prstGeom prst="rect">
                      <a:avLst/>
                    </a:prstGeom>
                    <a:ln>
                      <a:noFill/>
                    </a:ln>
                    <a:extLst>
                      <a:ext uri="{53640926-AAD7-44D8-BBD7-CCE9431645EC}">
                        <a14:shadowObscured xmlns:a14="http://schemas.microsoft.com/office/drawing/2010/main"/>
                      </a:ext>
                    </a:extLst>
                  </pic:spPr>
                </pic:pic>
              </a:graphicData>
            </a:graphic>
          </wp:inline>
        </w:drawing>
      </w:r>
    </w:p>
    <w:p w:rsidR="0030500E" w:rsidRPr="00213EF3" w:rsidRDefault="00F563E1" w:rsidP="00213EF3">
      <w:pPr>
        <w:pStyle w:val="Caption"/>
        <w:spacing w:line="360" w:lineRule="auto"/>
        <w:jc w:val="center"/>
        <w:rPr>
          <w:b w:val="0"/>
          <w:sz w:val="26"/>
          <w:szCs w:val="26"/>
        </w:rPr>
      </w:pPr>
      <w:bookmarkStart w:id="294" w:name="_Toc12776252"/>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1</w:t>
      </w:r>
      <w:r w:rsidRPr="00213EF3">
        <w:rPr>
          <w:b w:val="0"/>
          <w:sz w:val="26"/>
          <w:szCs w:val="26"/>
        </w:rPr>
        <w:fldChar w:fldCharType="end"/>
      </w:r>
      <w:r w:rsidRPr="00213EF3">
        <w:rPr>
          <w:b w:val="0"/>
          <w:sz w:val="26"/>
          <w:szCs w:val="26"/>
        </w:rPr>
        <w:t>: Chỉnh sửa hồ sơ bênh nhân</w:t>
      </w:r>
      <w:bookmarkEnd w:id="294"/>
    </w:p>
    <w:p w:rsidR="00742EDB" w:rsidRPr="00213EF3" w:rsidRDefault="00192FBA" w:rsidP="00213EF3">
      <w:pPr>
        <w:spacing w:line="360" w:lineRule="auto"/>
        <w:rPr>
          <w:b/>
        </w:rPr>
      </w:pPr>
      <w:r w:rsidRPr="00213EF3">
        <w:rPr>
          <w:b/>
        </w:rPr>
        <w:t>4.</w:t>
      </w:r>
      <w:r w:rsidR="005015D9" w:rsidRPr="00213EF3">
        <w:rPr>
          <w:b/>
        </w:rPr>
        <w:t>2</w:t>
      </w:r>
      <w:r w:rsidR="00742EDB" w:rsidRPr="00213EF3">
        <w:rPr>
          <w:b/>
        </w:rPr>
        <w:t>.</w:t>
      </w:r>
      <w:r w:rsidR="00845835" w:rsidRPr="00213EF3">
        <w:rPr>
          <w:b/>
        </w:rPr>
        <w:t>12</w:t>
      </w:r>
      <w:r w:rsidR="00F563E1" w:rsidRPr="00213EF3">
        <w:rPr>
          <w:b/>
        </w:rPr>
        <w:t>.2</w:t>
      </w:r>
      <w:r w:rsidR="00742EDB" w:rsidRPr="00213EF3">
        <w:rPr>
          <w:b/>
        </w:rPr>
        <w:t xml:space="preserve"> Xóa hồ sơ bệnh nhân</w:t>
      </w:r>
    </w:p>
    <w:p w:rsidR="00F563E1" w:rsidRPr="00213EF3" w:rsidRDefault="009E5BC1" w:rsidP="00213EF3">
      <w:pPr>
        <w:spacing w:line="360" w:lineRule="auto"/>
        <w:ind w:firstLine="720"/>
      </w:pPr>
      <w:r w:rsidRPr="00213EF3">
        <w:t>Chức năng xóa hồ sơ bệnh nhân được thực hiện cần có sự xác nhận của y tá. Nếu y tá chọn “Ok” thì thông tin hồ sơ bệnh nhân được chọn sẽ bị xóa mất. Ngược lại, chọn “Hủy” thảo tác xóa thất bạ</w:t>
      </w:r>
      <w:r w:rsidR="00A764AD" w:rsidRPr="00213EF3">
        <w:t>i. Hình 4.42</w:t>
      </w:r>
      <w:r w:rsidRPr="00213EF3">
        <w:t>.</w:t>
      </w:r>
    </w:p>
    <w:p w:rsidR="0030500E" w:rsidRPr="00213EF3" w:rsidRDefault="00F563E1" w:rsidP="00213EF3">
      <w:pPr>
        <w:keepNext/>
        <w:spacing w:line="360" w:lineRule="auto"/>
        <w:rPr>
          <w:noProof/>
        </w:rPr>
      </w:pPr>
      <w:r w:rsidRPr="00213EF3">
        <w:rPr>
          <w:noProof/>
        </w:rPr>
        <w:drawing>
          <wp:inline distT="0" distB="0" distL="0" distR="0" wp14:anchorId="21988236" wp14:editId="72C80C0F">
            <wp:extent cx="5579745" cy="2876550"/>
            <wp:effectExtent l="0" t="0" r="190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Screenshot (376).png"/>
                    <pic:cNvPicPr/>
                  </pic:nvPicPr>
                  <pic:blipFill rotWithShape="1">
                    <a:blip r:embed="rId83" cstate="print">
                      <a:extLst>
                        <a:ext uri="{28A0092B-C50C-407E-A947-70E740481C1C}">
                          <a14:useLocalDpi xmlns:a14="http://schemas.microsoft.com/office/drawing/2010/main" val="0"/>
                        </a:ext>
                      </a:extLst>
                    </a:blip>
                    <a:srcRect t="3947" b="5567"/>
                    <a:stretch/>
                  </pic:blipFill>
                  <pic:spPr bwMode="auto">
                    <a:xfrm>
                      <a:off x="0" y="0"/>
                      <a:ext cx="5579745" cy="2876550"/>
                    </a:xfrm>
                    <a:prstGeom prst="rect">
                      <a:avLst/>
                    </a:prstGeom>
                    <a:ln>
                      <a:noFill/>
                    </a:ln>
                    <a:extLst>
                      <a:ext uri="{53640926-AAD7-44D8-BBD7-CCE9431645EC}">
                        <a14:shadowObscured xmlns:a14="http://schemas.microsoft.com/office/drawing/2010/main"/>
                      </a:ext>
                    </a:extLst>
                  </pic:spPr>
                </pic:pic>
              </a:graphicData>
            </a:graphic>
          </wp:inline>
        </w:drawing>
      </w:r>
    </w:p>
    <w:p w:rsidR="00F0526B" w:rsidRPr="00213EF3" w:rsidRDefault="0030500E" w:rsidP="00213EF3">
      <w:pPr>
        <w:pStyle w:val="Caption"/>
        <w:spacing w:line="360" w:lineRule="auto"/>
        <w:jc w:val="center"/>
        <w:rPr>
          <w:b w:val="0"/>
          <w:sz w:val="26"/>
          <w:szCs w:val="26"/>
        </w:rPr>
      </w:pPr>
      <w:bookmarkStart w:id="295" w:name="_Toc9172738"/>
      <w:bookmarkStart w:id="296" w:name="_Toc9339945"/>
      <w:bookmarkStart w:id="297" w:name="_Toc12776253"/>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2</w:t>
      </w:r>
      <w:r w:rsidRPr="00213EF3">
        <w:rPr>
          <w:b w:val="0"/>
          <w:sz w:val="26"/>
          <w:szCs w:val="26"/>
        </w:rPr>
        <w:fldChar w:fldCharType="end"/>
      </w:r>
      <w:r w:rsidRPr="00213EF3">
        <w:rPr>
          <w:b w:val="0"/>
          <w:sz w:val="26"/>
          <w:szCs w:val="26"/>
        </w:rPr>
        <w:t>: Xóa hồ sơ bệnh nhân</w:t>
      </w:r>
      <w:bookmarkEnd w:id="295"/>
      <w:bookmarkEnd w:id="296"/>
      <w:bookmarkEnd w:id="297"/>
    </w:p>
    <w:p w:rsidR="00742EDB" w:rsidRPr="00213EF3" w:rsidRDefault="00192FBA" w:rsidP="00213EF3">
      <w:pPr>
        <w:spacing w:line="360" w:lineRule="auto"/>
        <w:rPr>
          <w:b/>
        </w:rPr>
      </w:pPr>
      <w:r w:rsidRPr="00213EF3">
        <w:rPr>
          <w:b/>
        </w:rPr>
        <w:lastRenderedPageBreak/>
        <w:t>4.</w:t>
      </w:r>
      <w:r w:rsidR="005015D9" w:rsidRPr="00213EF3">
        <w:rPr>
          <w:b/>
        </w:rPr>
        <w:t>2</w:t>
      </w:r>
      <w:r w:rsidR="00742EDB" w:rsidRPr="00213EF3">
        <w:rPr>
          <w:b/>
        </w:rPr>
        <w:t>.</w:t>
      </w:r>
      <w:r w:rsidR="00845835" w:rsidRPr="00213EF3">
        <w:rPr>
          <w:b/>
        </w:rPr>
        <w:t>12</w:t>
      </w:r>
      <w:r w:rsidR="00F563E1" w:rsidRPr="00213EF3">
        <w:rPr>
          <w:b/>
        </w:rPr>
        <w:t>.3</w:t>
      </w:r>
      <w:r w:rsidR="00742EDB" w:rsidRPr="00213EF3">
        <w:rPr>
          <w:b/>
        </w:rPr>
        <w:t xml:space="preserve"> Xem chi tiết hồ sơ bệnh nhân</w:t>
      </w:r>
    </w:p>
    <w:p w:rsidR="00D9290C" w:rsidRPr="00213EF3" w:rsidRDefault="009E5BC1" w:rsidP="00213EF3">
      <w:pPr>
        <w:spacing w:line="360" w:lineRule="auto"/>
        <w:ind w:firstLine="720"/>
      </w:pPr>
      <w:r w:rsidRPr="00213EF3">
        <w:t>Vì các thông tin liên quan đến hồ sơ bệnh nhân chưa hiện lên đầy đủ nên sẽ có một trang riêng để hiển thị thông tin chi tiết hồ sơ bệ</w:t>
      </w:r>
      <w:r w:rsidR="00B20DE2" w:rsidRPr="00213EF3">
        <w:t>nh nhân(</w:t>
      </w:r>
      <w:r w:rsidR="00A764AD" w:rsidRPr="00213EF3">
        <w:t>Hình 4.43</w:t>
      </w:r>
      <w:r w:rsidR="00B20DE2" w:rsidRPr="00213EF3">
        <w:t>)</w:t>
      </w:r>
      <w:r w:rsidRPr="00213EF3">
        <w:t>.</w:t>
      </w:r>
      <w:r w:rsidR="00B20DE2" w:rsidRPr="00213EF3">
        <w:t xml:space="preserve"> Ngoài ra, trong bệnh án, người dùng còn có thể xem được chi tiết toa thuốc trong các lần khám bệnh nếu người dùng chọn “toa thuốc” (Hình 4.39).</w:t>
      </w:r>
    </w:p>
    <w:p w:rsidR="0030500E" w:rsidRPr="00213EF3" w:rsidRDefault="00B20DE2" w:rsidP="00213EF3">
      <w:pPr>
        <w:spacing w:line="360" w:lineRule="auto"/>
      </w:pPr>
      <w:r w:rsidRPr="00213EF3">
        <w:rPr>
          <w:noProof/>
        </w:rPr>
        <w:drawing>
          <wp:inline distT="0" distB="0" distL="0" distR="0" wp14:anchorId="7F838F5C" wp14:editId="751FBC9F">
            <wp:extent cx="5791200" cy="2038350"/>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Screenshot (377).png"/>
                    <pic:cNvPicPr/>
                  </pic:nvPicPr>
                  <pic:blipFill rotWithShape="1">
                    <a:blip r:embed="rId84" cstate="print">
                      <a:extLst>
                        <a:ext uri="{28A0092B-C50C-407E-A947-70E740481C1C}">
                          <a14:useLocalDpi xmlns:a14="http://schemas.microsoft.com/office/drawing/2010/main" val="0"/>
                        </a:ext>
                      </a:extLst>
                    </a:blip>
                    <a:srcRect t="4555" b="18927"/>
                    <a:stretch/>
                  </pic:blipFill>
                  <pic:spPr bwMode="auto">
                    <a:xfrm>
                      <a:off x="0" y="0"/>
                      <a:ext cx="5791200" cy="2038350"/>
                    </a:xfrm>
                    <a:prstGeom prst="rect">
                      <a:avLst/>
                    </a:prstGeom>
                    <a:ln>
                      <a:noFill/>
                    </a:ln>
                    <a:extLst>
                      <a:ext uri="{53640926-AAD7-44D8-BBD7-CCE9431645EC}">
                        <a14:shadowObscured xmlns:a14="http://schemas.microsoft.com/office/drawing/2010/main"/>
                      </a:ext>
                    </a:extLst>
                  </pic:spPr>
                </pic:pic>
              </a:graphicData>
            </a:graphic>
          </wp:inline>
        </w:drawing>
      </w:r>
    </w:p>
    <w:p w:rsidR="001E5FD6" w:rsidRPr="00213EF3" w:rsidRDefault="0030500E" w:rsidP="00213EF3">
      <w:pPr>
        <w:pStyle w:val="Caption"/>
        <w:spacing w:line="360" w:lineRule="auto"/>
        <w:jc w:val="center"/>
        <w:rPr>
          <w:b w:val="0"/>
          <w:sz w:val="26"/>
          <w:szCs w:val="26"/>
        </w:rPr>
      </w:pPr>
      <w:bookmarkStart w:id="298" w:name="_Toc9172739"/>
      <w:bookmarkStart w:id="299" w:name="_Toc9339946"/>
      <w:bookmarkStart w:id="300" w:name="_Toc12776254"/>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3</w:t>
      </w:r>
      <w:r w:rsidRPr="00213EF3">
        <w:rPr>
          <w:b w:val="0"/>
          <w:sz w:val="26"/>
          <w:szCs w:val="26"/>
        </w:rPr>
        <w:fldChar w:fldCharType="end"/>
      </w:r>
      <w:r w:rsidRPr="00213EF3">
        <w:rPr>
          <w:b w:val="0"/>
          <w:sz w:val="26"/>
          <w:szCs w:val="26"/>
        </w:rPr>
        <w:t>: Xem chi tiết hồ sơ bệnh nhân</w:t>
      </w:r>
      <w:bookmarkEnd w:id="298"/>
      <w:bookmarkEnd w:id="299"/>
      <w:bookmarkEnd w:id="300"/>
    </w:p>
    <w:p w:rsidR="00B20DE2" w:rsidRPr="00213EF3" w:rsidRDefault="00B20DE2" w:rsidP="00213EF3">
      <w:pPr>
        <w:spacing w:line="360" w:lineRule="auto"/>
        <w:rPr>
          <w:b/>
        </w:rPr>
      </w:pPr>
      <w:r w:rsidRPr="00213EF3">
        <w:rPr>
          <w:b/>
        </w:rPr>
        <w:t xml:space="preserve">4.2.13 Quản lí luật </w:t>
      </w:r>
    </w:p>
    <w:p w:rsidR="00B20DE2" w:rsidRPr="00213EF3" w:rsidRDefault="00B20DE2" w:rsidP="00213EF3">
      <w:pPr>
        <w:spacing w:line="360" w:lineRule="auto"/>
        <w:ind w:firstLine="720"/>
      </w:pPr>
      <w:r w:rsidRPr="00213EF3">
        <w:t>Đối với quản lí luật bao gồm các chức năng: Tìm kiếm (1), Tất cả (2), chức năng xem chi tiết sửa xóa (3) như Hình 4.40.</w:t>
      </w:r>
    </w:p>
    <w:p w:rsidR="00B20DE2" w:rsidRPr="00213EF3" w:rsidRDefault="00B20DE2" w:rsidP="00213EF3">
      <w:pPr>
        <w:spacing w:line="360" w:lineRule="auto"/>
      </w:pPr>
      <w:r w:rsidRPr="00213EF3">
        <w:rPr>
          <w:noProof/>
        </w:rPr>
        <w:drawing>
          <wp:inline distT="0" distB="0" distL="0" distR="0" wp14:anchorId="5D9417DF" wp14:editId="1564A673">
            <wp:extent cx="5579745" cy="2752725"/>
            <wp:effectExtent l="0" t="0" r="1905" b="952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Screenshot (379).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579745" cy="2752725"/>
                    </a:xfrm>
                    <a:prstGeom prst="rect">
                      <a:avLst/>
                    </a:prstGeom>
                  </pic:spPr>
                </pic:pic>
              </a:graphicData>
            </a:graphic>
          </wp:inline>
        </w:drawing>
      </w:r>
    </w:p>
    <w:p w:rsidR="00B20DE2" w:rsidRPr="00213EF3" w:rsidRDefault="00B20DE2" w:rsidP="00213EF3">
      <w:pPr>
        <w:pStyle w:val="Caption"/>
        <w:spacing w:line="360" w:lineRule="auto"/>
        <w:jc w:val="center"/>
        <w:rPr>
          <w:b w:val="0"/>
          <w:sz w:val="26"/>
          <w:szCs w:val="26"/>
        </w:rPr>
      </w:pPr>
      <w:bookmarkStart w:id="301" w:name="_Toc12776255"/>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4</w:t>
      </w:r>
      <w:r w:rsidRPr="00213EF3">
        <w:rPr>
          <w:b w:val="0"/>
          <w:sz w:val="26"/>
          <w:szCs w:val="26"/>
        </w:rPr>
        <w:fldChar w:fldCharType="end"/>
      </w:r>
      <w:r w:rsidRPr="00213EF3">
        <w:rPr>
          <w:b w:val="0"/>
          <w:sz w:val="26"/>
          <w:szCs w:val="26"/>
        </w:rPr>
        <w:t>: Quản lí luật</w:t>
      </w:r>
      <w:bookmarkEnd w:id="301"/>
    </w:p>
    <w:p w:rsidR="00B20DE2" w:rsidRPr="00213EF3" w:rsidRDefault="00B20DE2" w:rsidP="00213EF3">
      <w:pPr>
        <w:spacing w:line="360" w:lineRule="auto"/>
        <w:rPr>
          <w:b/>
        </w:rPr>
      </w:pPr>
      <w:r w:rsidRPr="00213EF3">
        <w:rPr>
          <w:b/>
        </w:rPr>
        <w:lastRenderedPageBreak/>
        <w:t>4.2.13.1 Thêm luật</w:t>
      </w:r>
    </w:p>
    <w:p w:rsidR="00D9290C" w:rsidRPr="00213EF3" w:rsidRDefault="00EB799B" w:rsidP="00213EF3">
      <w:pPr>
        <w:spacing w:line="360" w:lineRule="auto"/>
        <w:ind w:firstLine="720"/>
      </w:pPr>
      <w:r w:rsidRPr="00213EF3">
        <w:t>Nội dung thêm luật được thể hiện như Hình 4.45. Trong đó ID luật tự động tăng. Sau khi nhập thông tin quản trị nhấn nút “Lưu CSDL” thì thông tin của luật sẽ được lưu vào hệ thống. Nhấn nút “Hủy” thông tin đang nhập sẽ mất. Nhất nút “Quay về” hệ thống sẽ chuyển về trang quản lí luật.</w:t>
      </w:r>
    </w:p>
    <w:p w:rsidR="00B20DE2" w:rsidRPr="00213EF3" w:rsidRDefault="00EB799B" w:rsidP="00213EF3">
      <w:pPr>
        <w:spacing w:line="360" w:lineRule="auto"/>
      </w:pPr>
      <w:r w:rsidRPr="00213EF3">
        <w:rPr>
          <w:noProof/>
        </w:rPr>
        <w:drawing>
          <wp:inline distT="0" distB="0" distL="0" distR="0" wp14:anchorId="5152347C" wp14:editId="59B4676A">
            <wp:extent cx="5791200" cy="3838575"/>
            <wp:effectExtent l="0" t="0" r="0" b="952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Screenshot (381).png"/>
                    <pic:cNvPicPr/>
                  </pic:nvPicPr>
                  <pic:blipFill rotWithShape="1">
                    <a:blip r:embed="rId86" cstate="print">
                      <a:extLst>
                        <a:ext uri="{28A0092B-C50C-407E-A947-70E740481C1C}">
                          <a14:useLocalDpi xmlns:a14="http://schemas.microsoft.com/office/drawing/2010/main" val="0"/>
                        </a:ext>
                      </a:extLst>
                    </a:blip>
                    <a:srcRect t="13057" b="19231"/>
                    <a:stretch/>
                  </pic:blipFill>
                  <pic:spPr bwMode="auto">
                    <a:xfrm>
                      <a:off x="0" y="0"/>
                      <a:ext cx="5791200" cy="3838575"/>
                    </a:xfrm>
                    <a:prstGeom prst="rect">
                      <a:avLst/>
                    </a:prstGeom>
                    <a:ln>
                      <a:noFill/>
                    </a:ln>
                    <a:extLst>
                      <a:ext uri="{53640926-AAD7-44D8-BBD7-CCE9431645EC}">
                        <a14:shadowObscured xmlns:a14="http://schemas.microsoft.com/office/drawing/2010/main"/>
                      </a:ext>
                    </a:extLst>
                  </pic:spPr>
                </pic:pic>
              </a:graphicData>
            </a:graphic>
          </wp:inline>
        </w:drawing>
      </w:r>
    </w:p>
    <w:p w:rsidR="00EB799B" w:rsidRPr="00213EF3" w:rsidRDefault="00EB799B" w:rsidP="00213EF3">
      <w:pPr>
        <w:pStyle w:val="Caption"/>
        <w:spacing w:line="360" w:lineRule="auto"/>
        <w:jc w:val="center"/>
        <w:rPr>
          <w:b w:val="0"/>
          <w:sz w:val="26"/>
          <w:szCs w:val="26"/>
        </w:rPr>
      </w:pPr>
      <w:bookmarkStart w:id="302" w:name="_Toc12776256"/>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5</w:t>
      </w:r>
      <w:r w:rsidRPr="00213EF3">
        <w:rPr>
          <w:b w:val="0"/>
          <w:sz w:val="26"/>
          <w:szCs w:val="26"/>
        </w:rPr>
        <w:fldChar w:fldCharType="end"/>
      </w:r>
      <w:r w:rsidRPr="00213EF3">
        <w:rPr>
          <w:b w:val="0"/>
          <w:sz w:val="26"/>
          <w:szCs w:val="26"/>
        </w:rPr>
        <w:t>: Thêm luật</w:t>
      </w:r>
      <w:bookmarkEnd w:id="302"/>
    </w:p>
    <w:p w:rsidR="00EB799B" w:rsidRPr="00213EF3" w:rsidRDefault="00EB799B" w:rsidP="00213EF3">
      <w:pPr>
        <w:spacing w:line="360" w:lineRule="auto"/>
        <w:rPr>
          <w:b/>
        </w:rPr>
      </w:pPr>
      <w:r w:rsidRPr="00213EF3">
        <w:rPr>
          <w:b/>
        </w:rPr>
        <w:t>4.2.13.2 Xóa luật</w:t>
      </w:r>
    </w:p>
    <w:p w:rsidR="00EB799B" w:rsidRPr="00213EF3" w:rsidRDefault="00EB799B" w:rsidP="00213EF3">
      <w:pPr>
        <w:spacing w:line="360" w:lineRule="auto"/>
        <w:ind w:firstLine="720"/>
      </w:pPr>
      <w:r w:rsidRPr="00213EF3">
        <w:t>Chức năng xóa luật được thực hiện cần có sự xác nhận của quản trị. Nếu quản trị chọn “Ok” thì thông tin luật  được chọn sẽ bị xóa mất. Ngược lại, chọn “Hủy” thảo tác xóa thất bại. Hình 4.46</w:t>
      </w:r>
    </w:p>
    <w:p w:rsidR="00EB799B" w:rsidRPr="00213EF3" w:rsidRDefault="00EB799B" w:rsidP="00213EF3">
      <w:pPr>
        <w:spacing w:line="360" w:lineRule="auto"/>
        <w:ind w:firstLine="720"/>
        <w:rPr>
          <w:noProof/>
        </w:rPr>
      </w:pPr>
    </w:p>
    <w:p w:rsidR="00EB799B" w:rsidRPr="00213EF3" w:rsidRDefault="00EB799B" w:rsidP="00213EF3">
      <w:pPr>
        <w:spacing w:line="360" w:lineRule="auto"/>
      </w:pPr>
      <w:r w:rsidRPr="00213EF3">
        <w:rPr>
          <w:noProof/>
        </w:rPr>
        <w:lastRenderedPageBreak/>
        <w:drawing>
          <wp:inline distT="0" distB="0" distL="0" distR="0" wp14:anchorId="78F03CB3" wp14:editId="33558E26">
            <wp:extent cx="5579745" cy="3181350"/>
            <wp:effectExtent l="0" t="0" r="190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Screenshot (382).png"/>
                    <pic:cNvPicPr/>
                  </pic:nvPicPr>
                  <pic:blipFill rotWithShape="1">
                    <a:blip r:embed="rId87" cstate="print">
                      <a:extLst>
                        <a:ext uri="{28A0092B-C50C-407E-A947-70E740481C1C}">
                          <a14:useLocalDpi xmlns:a14="http://schemas.microsoft.com/office/drawing/2010/main" val="0"/>
                        </a:ext>
                      </a:extLst>
                    </a:blip>
                    <a:srcRect t="3948" b="6781"/>
                    <a:stretch/>
                  </pic:blipFill>
                  <pic:spPr bwMode="auto">
                    <a:xfrm>
                      <a:off x="0" y="0"/>
                      <a:ext cx="5579745" cy="3181350"/>
                    </a:xfrm>
                    <a:prstGeom prst="rect">
                      <a:avLst/>
                    </a:prstGeom>
                    <a:ln>
                      <a:noFill/>
                    </a:ln>
                    <a:extLst>
                      <a:ext uri="{53640926-AAD7-44D8-BBD7-CCE9431645EC}">
                        <a14:shadowObscured xmlns:a14="http://schemas.microsoft.com/office/drawing/2010/main"/>
                      </a:ext>
                    </a:extLst>
                  </pic:spPr>
                </pic:pic>
              </a:graphicData>
            </a:graphic>
          </wp:inline>
        </w:drawing>
      </w:r>
    </w:p>
    <w:p w:rsidR="00EB799B" w:rsidRPr="00213EF3" w:rsidRDefault="00EB799B" w:rsidP="00213EF3">
      <w:pPr>
        <w:pStyle w:val="Caption"/>
        <w:spacing w:line="360" w:lineRule="auto"/>
        <w:jc w:val="center"/>
        <w:rPr>
          <w:b w:val="0"/>
          <w:sz w:val="26"/>
          <w:szCs w:val="26"/>
        </w:rPr>
      </w:pPr>
      <w:bookmarkStart w:id="303" w:name="_Toc12776257"/>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6</w:t>
      </w:r>
      <w:r w:rsidRPr="00213EF3">
        <w:rPr>
          <w:b w:val="0"/>
          <w:sz w:val="26"/>
          <w:szCs w:val="26"/>
        </w:rPr>
        <w:fldChar w:fldCharType="end"/>
      </w:r>
      <w:r w:rsidRPr="00213EF3">
        <w:rPr>
          <w:b w:val="0"/>
          <w:sz w:val="26"/>
          <w:szCs w:val="26"/>
        </w:rPr>
        <w:t>: Xóa luật</w:t>
      </w:r>
      <w:bookmarkEnd w:id="303"/>
    </w:p>
    <w:p w:rsidR="00374C81" w:rsidRPr="00213EF3" w:rsidRDefault="005B2688" w:rsidP="00213EF3">
      <w:pPr>
        <w:spacing w:line="360" w:lineRule="auto"/>
        <w:rPr>
          <w:b/>
        </w:rPr>
      </w:pPr>
      <w:r w:rsidRPr="00213EF3">
        <w:rPr>
          <w:b/>
        </w:rPr>
        <w:t>4.</w:t>
      </w:r>
      <w:r w:rsidR="005015D9" w:rsidRPr="00213EF3">
        <w:rPr>
          <w:b/>
        </w:rPr>
        <w:t>2</w:t>
      </w:r>
      <w:r w:rsidR="00845835" w:rsidRPr="00213EF3">
        <w:rPr>
          <w:b/>
        </w:rPr>
        <w:t>.1</w:t>
      </w:r>
      <w:r w:rsidR="00B20DE2" w:rsidRPr="00213EF3">
        <w:rPr>
          <w:b/>
        </w:rPr>
        <w:t>4</w:t>
      </w:r>
      <w:r w:rsidR="00330915" w:rsidRPr="00213EF3">
        <w:rPr>
          <w:b/>
        </w:rPr>
        <w:t xml:space="preserve"> Khám bệnh</w:t>
      </w:r>
    </w:p>
    <w:p w:rsidR="00F90D84" w:rsidRPr="00213EF3" w:rsidRDefault="00F90D84" w:rsidP="00213EF3">
      <w:pPr>
        <w:spacing w:line="360" w:lineRule="auto"/>
      </w:pPr>
      <w:r w:rsidRPr="00213EF3">
        <w:rPr>
          <w:b/>
        </w:rPr>
        <w:tab/>
      </w:r>
      <w:r w:rsidRPr="00213EF3">
        <w:t>Khi có bệnh nhân vào khám bác sĩ sẽ nhập số chứng minh nhân dân để tải thông tin bệnh nhân</w:t>
      </w:r>
      <w:r w:rsidR="00786BDF" w:rsidRPr="00213EF3">
        <w:t xml:space="preserve"> </w:t>
      </w:r>
      <w:r w:rsidRPr="00213EF3">
        <w:t>(1), các thông tin như: số bảo hiểm y tế, tên bệnh nhân, số chứng minh nhân dân/ hộ chiếu, năm sinh, địa chỉ và tiền sử của bệnh nhân sẽ tự động xuất hiện. Bác sĩ chọn các triệu chứng phù hợp với triệu chứng mà bệ</w:t>
      </w:r>
      <w:r w:rsidR="00786BDF" w:rsidRPr="00213EF3">
        <w:t>nh nhân khai</w:t>
      </w:r>
      <w:r w:rsidR="00570CF0" w:rsidRPr="00213EF3">
        <w:t>(2)</w:t>
      </w:r>
      <w:r w:rsidR="00786BDF" w:rsidRPr="00213EF3">
        <w:t>, danh sách triệu chứng sẽ được liệ</w:t>
      </w:r>
      <w:r w:rsidR="00570CF0" w:rsidRPr="00213EF3">
        <w:t>u kê</w:t>
      </w:r>
      <w:r w:rsidR="00786BDF" w:rsidRPr="00213EF3">
        <w:t>. Sau đó, hệ thống sẽ tự động hiện dự đoán bệnh phù hợ</w:t>
      </w:r>
      <w:r w:rsidR="00570CF0" w:rsidRPr="00213EF3">
        <w:t>p</w:t>
      </w:r>
      <w:r w:rsidR="00786BDF" w:rsidRPr="00213EF3">
        <w:t>, bác sĩ có thể dựa vào dự đoán của hệ thống để chẩn đoán bệnh bằng cách chọn loại bệnh</w:t>
      </w:r>
      <w:r w:rsidR="00570CF0" w:rsidRPr="00213EF3">
        <w:t>(3)</w:t>
      </w:r>
      <w:r w:rsidR="00786BDF" w:rsidRPr="00213EF3">
        <w:t xml:space="preserve"> và nhập chi tiết chẩ</w:t>
      </w:r>
      <w:r w:rsidR="00570CF0" w:rsidRPr="00213EF3">
        <w:t>n đoán(4</w:t>
      </w:r>
      <w:r w:rsidR="00786BDF" w:rsidRPr="00213EF3">
        <w:t>). Nếu tình trạng bệnh nhân cần phải cho toa thuốc thì bác sĩ tiến hành cho toa thuố</w:t>
      </w:r>
      <w:r w:rsidR="00605F3A" w:rsidRPr="00213EF3">
        <w:t>c</w:t>
      </w:r>
      <w:r w:rsidR="00570CF0" w:rsidRPr="00213EF3">
        <w:t>: chọn tên thuốc(5</w:t>
      </w:r>
      <w:r w:rsidR="00605F3A" w:rsidRPr="00213EF3">
        <w:t>)</w:t>
      </w:r>
      <w:r w:rsidR="00570CF0" w:rsidRPr="00213EF3">
        <w:t>, số lượng(6), liều lượng(7)</w:t>
      </w:r>
      <w:r w:rsidR="00605F3A" w:rsidRPr="00213EF3">
        <w:t xml:space="preserve"> và </w:t>
      </w:r>
      <w:r w:rsidR="00570CF0" w:rsidRPr="00213EF3">
        <w:t>Lưu kết quả chuẩn đoán(8</w:t>
      </w:r>
      <w:r w:rsidR="00605F3A" w:rsidRPr="00213EF3">
        <w:t>).</w:t>
      </w:r>
    </w:p>
    <w:p w:rsidR="00B12FB8" w:rsidRPr="00213EF3" w:rsidRDefault="00570CF0" w:rsidP="00213EF3">
      <w:pPr>
        <w:keepNext/>
        <w:spacing w:line="360" w:lineRule="auto"/>
      </w:pPr>
      <w:r w:rsidRPr="00213EF3">
        <w:rPr>
          <w:noProof/>
        </w:rPr>
        <w:lastRenderedPageBreak/>
        <w:drawing>
          <wp:inline distT="0" distB="0" distL="0" distR="0" wp14:anchorId="126028B2" wp14:editId="0E05EBF7">
            <wp:extent cx="5579745" cy="7962900"/>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HTQL-BV (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79745" cy="7962900"/>
                    </a:xfrm>
                    <a:prstGeom prst="rect">
                      <a:avLst/>
                    </a:prstGeom>
                  </pic:spPr>
                </pic:pic>
              </a:graphicData>
            </a:graphic>
          </wp:inline>
        </w:drawing>
      </w:r>
    </w:p>
    <w:p w:rsidR="00F90D84" w:rsidRPr="00213EF3" w:rsidRDefault="00B12FB8" w:rsidP="00213EF3">
      <w:pPr>
        <w:pStyle w:val="Caption"/>
        <w:spacing w:line="360" w:lineRule="auto"/>
        <w:jc w:val="center"/>
        <w:rPr>
          <w:b w:val="0"/>
          <w:sz w:val="26"/>
          <w:szCs w:val="26"/>
        </w:rPr>
        <w:sectPr w:rsidR="00F90D84" w:rsidRPr="00213EF3" w:rsidSect="00DC0565">
          <w:headerReference w:type="default" r:id="rId89"/>
          <w:footerReference w:type="default" r:id="rId90"/>
          <w:pgSz w:w="11906" w:h="16838" w:code="9"/>
          <w:pgMar w:top="1701" w:right="1134" w:bottom="1701" w:left="1985" w:header="709" w:footer="709" w:gutter="0"/>
          <w:pgNumType w:start="54"/>
          <w:cols w:space="708"/>
          <w:docGrid w:linePitch="360"/>
        </w:sectPr>
      </w:pPr>
      <w:bookmarkStart w:id="304" w:name="_Toc12776258"/>
      <w:r w:rsidRPr="00213EF3">
        <w:rPr>
          <w:b w:val="0"/>
          <w:sz w:val="26"/>
          <w:szCs w:val="26"/>
        </w:rPr>
        <w:t>Hình 4.</w:t>
      </w:r>
      <w:r w:rsidRPr="00213EF3">
        <w:rPr>
          <w:b w:val="0"/>
          <w:sz w:val="26"/>
          <w:szCs w:val="26"/>
        </w:rPr>
        <w:fldChar w:fldCharType="begin"/>
      </w:r>
      <w:r w:rsidRPr="00213EF3">
        <w:rPr>
          <w:b w:val="0"/>
          <w:sz w:val="26"/>
          <w:szCs w:val="26"/>
        </w:rPr>
        <w:instrText xml:space="preserve"> SEQ Hình_4. \* ARABIC </w:instrText>
      </w:r>
      <w:r w:rsidRPr="00213EF3">
        <w:rPr>
          <w:b w:val="0"/>
          <w:sz w:val="26"/>
          <w:szCs w:val="26"/>
        </w:rPr>
        <w:fldChar w:fldCharType="separate"/>
      </w:r>
      <w:r w:rsidR="0053081E">
        <w:rPr>
          <w:b w:val="0"/>
          <w:noProof/>
          <w:sz w:val="26"/>
          <w:szCs w:val="26"/>
        </w:rPr>
        <w:t>47</w:t>
      </w:r>
      <w:r w:rsidRPr="00213EF3">
        <w:rPr>
          <w:b w:val="0"/>
          <w:sz w:val="26"/>
          <w:szCs w:val="26"/>
        </w:rPr>
        <w:fldChar w:fldCharType="end"/>
      </w:r>
      <w:r w:rsidRPr="00213EF3">
        <w:rPr>
          <w:b w:val="0"/>
          <w:sz w:val="26"/>
          <w:szCs w:val="26"/>
        </w:rPr>
        <w:t>: Khám bệnh</w:t>
      </w:r>
      <w:bookmarkEnd w:id="304"/>
    </w:p>
    <w:p w:rsidR="00B93B8F" w:rsidRPr="00213EF3" w:rsidRDefault="0030500E" w:rsidP="00213EF3">
      <w:pPr>
        <w:pStyle w:val="Heading1"/>
        <w:spacing w:line="360" w:lineRule="auto"/>
        <w:jc w:val="center"/>
        <w:rPr>
          <w:rFonts w:ascii="Times New Roman" w:hAnsi="Times New Roman" w:cs="Times New Roman"/>
          <w:sz w:val="32"/>
          <w:szCs w:val="32"/>
        </w:rPr>
      </w:pPr>
      <w:bookmarkStart w:id="305" w:name="_Toc12874323"/>
      <w:r w:rsidRPr="00213EF3">
        <w:rPr>
          <w:rFonts w:ascii="Times New Roman" w:hAnsi="Times New Roman" w:cs="Times New Roman"/>
          <w:sz w:val="32"/>
          <w:szCs w:val="32"/>
        </w:rPr>
        <w:lastRenderedPageBreak/>
        <w:t>CHƯƠNG 5</w:t>
      </w:r>
      <w:r w:rsidR="000E7B45" w:rsidRPr="00213EF3">
        <w:rPr>
          <w:rFonts w:ascii="Times New Roman" w:hAnsi="Times New Roman" w:cs="Times New Roman"/>
          <w:sz w:val="32"/>
          <w:szCs w:val="32"/>
        </w:rPr>
        <w:t>:</w:t>
      </w:r>
      <w:r w:rsidR="009E5BC1" w:rsidRPr="00213EF3">
        <w:rPr>
          <w:rFonts w:ascii="Times New Roman" w:hAnsi="Times New Roman" w:cs="Times New Roman"/>
          <w:sz w:val="32"/>
          <w:szCs w:val="32"/>
        </w:rPr>
        <w:t xml:space="preserve"> ĐÁNH GIÁ KẾT QUẢ</w:t>
      </w:r>
      <w:bookmarkEnd w:id="305"/>
    </w:p>
    <w:p w:rsidR="009E5BC1" w:rsidRPr="00213EF3" w:rsidRDefault="00C23276" w:rsidP="00213EF3">
      <w:pPr>
        <w:spacing w:before="120" w:after="120" w:line="360" w:lineRule="auto"/>
        <w:ind w:firstLine="720"/>
      </w:pPr>
      <w:r w:rsidRPr="00213EF3">
        <w:t xml:space="preserve">Luận văn đưa ra một cách nhìn về sự kết hợp Công nghệ thông tin vào lĩnh vực Y tế. Kết quả đề tài là hệ hỗ trợ chẩn đoán mang tính chất cộng đồng, sẽ giúp rất nhiều về mặt chuyên môn đối với các tuyến y tế. Ngoài ra, đối với sinh viên y khoa và các bác sĩ trẻ, hệ hỗ trợ chẩn đoán là một trở thủ đắc lực. </w:t>
      </w:r>
      <w:r w:rsidR="006420DA" w:rsidRPr="00213EF3">
        <w:t>Luận văn đã đạt được các kết quả mong muốn sau.</w:t>
      </w:r>
    </w:p>
    <w:p w:rsidR="006420DA" w:rsidRPr="00213EF3" w:rsidRDefault="006420DA" w:rsidP="00213EF3">
      <w:pPr>
        <w:pStyle w:val="ListParagraph"/>
        <w:numPr>
          <w:ilvl w:val="0"/>
          <w:numId w:val="25"/>
        </w:numPr>
        <w:spacing w:before="120" w:after="120" w:line="360" w:lineRule="auto"/>
      </w:pPr>
      <w:r w:rsidRPr="00213EF3">
        <w:t>Tìm hiểu về khai phá dữ liệu và luật kết hợp từ đó tích hợp vào hệ thống khám chữa bệnh.</w:t>
      </w:r>
    </w:p>
    <w:p w:rsidR="006420DA" w:rsidRPr="00213EF3" w:rsidRDefault="006420DA" w:rsidP="00213EF3">
      <w:pPr>
        <w:pStyle w:val="ListParagraph"/>
        <w:numPr>
          <w:ilvl w:val="0"/>
          <w:numId w:val="25"/>
        </w:numPr>
        <w:spacing w:before="120" w:after="120" w:line="360" w:lineRule="auto"/>
      </w:pPr>
      <w:r w:rsidRPr="00213EF3">
        <w:t xml:space="preserve">Xây dựng được hệ thống khám bệnh dành cho bác sĩ, thông qua hệ thống bác sĩ có thể khám bệnh một cách chính xác. Các bệnh nhân khi khám bệnh cũng một phần nào đó yên tâm hơn về chất lương khám chữa bệnh. Hệ thống cho phép bác sĩ kê toa thuốc, xem chi tiết, tìm kiếm các thông tin về khoa, bệnh nhân, hồ sơ bệnh nhân, thuốc, triệu chứng,…trở nên nhanh chóng và thuận tiện. </w:t>
      </w:r>
    </w:p>
    <w:p w:rsidR="00F534CD" w:rsidRPr="00213EF3" w:rsidRDefault="006420DA" w:rsidP="00213EF3">
      <w:pPr>
        <w:pStyle w:val="ListParagraph"/>
        <w:numPr>
          <w:ilvl w:val="0"/>
          <w:numId w:val="25"/>
        </w:numPr>
        <w:spacing w:before="120" w:after="120" w:line="360" w:lineRule="auto"/>
      </w:pPr>
      <w:r w:rsidRPr="00213EF3">
        <w:t xml:space="preserve">Bên cạnh đó, hệ thống còn là nơi quản lí khoa, bằng cấp, </w:t>
      </w:r>
      <w:r w:rsidR="00911DC9" w:rsidRPr="00213EF3">
        <w:t>thuốc, triệu chứng, loại bệnh, tiền sử,…với các chức năng thêm, sửa, xóa</w:t>
      </w:r>
      <w:r w:rsidR="00A46379" w:rsidRPr="00213EF3">
        <w:t>, xem chi tiết</w:t>
      </w:r>
      <w:r w:rsidR="00911DC9" w:rsidRPr="00213EF3">
        <w:t xml:space="preserve">. Đặc biệt chức năng thêm mới có tính năng mã tự sinh hỗ trợ cho công việc nhập liệu, cũng như không cần phải nhớ chính xác quy cách thêm mã mới đối với dữ liệu được nhập vào, tránh trường hợp nhập trùng mã làm phát sinh lỗi trong cơ sở dữ liệu. Chức năng sửa giúp cho việc cập nhật những thay đổi được dễ dàng, nhanh chóng và tiện lợi. Trước khi xóa bất kỳ một thông tin, người dùng cần phải xác nhận trước khi hệ thống xóa dữ liệu. </w:t>
      </w:r>
    </w:p>
    <w:p w:rsidR="00BC2CF1" w:rsidRPr="00213EF3" w:rsidRDefault="00911DC9" w:rsidP="00213EF3">
      <w:pPr>
        <w:pStyle w:val="ListParagraph"/>
        <w:numPr>
          <w:ilvl w:val="0"/>
          <w:numId w:val="25"/>
        </w:numPr>
        <w:spacing w:before="120" w:after="120" w:line="360" w:lineRule="auto"/>
        <w:sectPr w:rsidR="00BC2CF1" w:rsidRPr="00213EF3" w:rsidSect="00DC0565">
          <w:headerReference w:type="default" r:id="rId91"/>
          <w:footerReference w:type="default" r:id="rId92"/>
          <w:pgSz w:w="11906" w:h="16838" w:code="9"/>
          <w:pgMar w:top="1701" w:right="1134" w:bottom="1701" w:left="1985" w:header="709" w:footer="709" w:gutter="0"/>
          <w:pgNumType w:start="87"/>
          <w:cols w:space="708"/>
          <w:docGrid w:linePitch="360"/>
        </w:sectPr>
      </w:pPr>
      <w:r w:rsidRPr="00213EF3">
        <w:t>Các công việc được phân công rõ ràng giúp hệ thống vận hành rành mạch.</w:t>
      </w:r>
      <w:r w:rsidR="00F534CD" w:rsidRPr="00213EF3">
        <w:t xml:space="preserve"> Các bác sĩ thực hiện chức năng khám bệnh, được quyền xem thông tin, tìm kiếm các thông tin bệnh nhân, bác sĩ, khoa, bằng cấp, thuố</w:t>
      </w:r>
      <w:r w:rsidR="00A46379" w:rsidRPr="00213EF3">
        <w:t>c,..Bệnh nhân có thể xem thông tin bệnh án cá nhân</w:t>
      </w:r>
      <w:r w:rsidR="00F534CD" w:rsidRPr="00213EF3">
        <w:t>. Y tá chịu trách nhiệm tiếp nhận thông tin bệnh nhân đến khám bệnh, đồng thời quản lí bệnh nhân và hồ sơ bệnh nhân.</w:t>
      </w:r>
    </w:p>
    <w:p w:rsidR="00F4154C" w:rsidRPr="00213EF3" w:rsidRDefault="00F534CD" w:rsidP="00213EF3">
      <w:pPr>
        <w:pStyle w:val="Heading1"/>
        <w:spacing w:line="360" w:lineRule="auto"/>
        <w:jc w:val="center"/>
        <w:rPr>
          <w:rFonts w:ascii="Times New Roman" w:hAnsi="Times New Roman" w:cs="Times New Roman"/>
          <w:sz w:val="32"/>
          <w:szCs w:val="32"/>
        </w:rPr>
      </w:pPr>
      <w:bookmarkStart w:id="306" w:name="_Toc12874324"/>
      <w:r w:rsidRPr="00213EF3">
        <w:rPr>
          <w:rFonts w:ascii="Times New Roman" w:hAnsi="Times New Roman" w:cs="Times New Roman"/>
          <w:sz w:val="32"/>
          <w:szCs w:val="32"/>
        </w:rPr>
        <w:lastRenderedPageBreak/>
        <w:t>KẾT LUẬN</w:t>
      </w:r>
      <w:bookmarkEnd w:id="306"/>
    </w:p>
    <w:p w:rsidR="00F4154C" w:rsidRPr="00213EF3" w:rsidRDefault="00F4154C" w:rsidP="00213EF3">
      <w:pPr>
        <w:spacing w:before="120" w:after="120" w:line="360" w:lineRule="auto"/>
        <w:rPr>
          <w:b/>
        </w:rPr>
      </w:pPr>
      <w:r w:rsidRPr="00213EF3">
        <w:rPr>
          <w:b/>
        </w:rPr>
        <w:t>1. Đánh giá chung</w:t>
      </w:r>
    </w:p>
    <w:p w:rsidR="00F534CD" w:rsidRPr="00213EF3" w:rsidRDefault="00F534CD" w:rsidP="00213EF3">
      <w:pPr>
        <w:spacing w:before="120" w:after="120" w:line="360" w:lineRule="auto"/>
      </w:pPr>
      <w:r w:rsidRPr="00213EF3">
        <w:t>Quá trình nghiên cứu và thực hiện luậ</w:t>
      </w:r>
      <w:r w:rsidR="00464AA2" w:rsidRPr="00213EF3">
        <w:t xml:space="preserve">n văn đã giúp </w:t>
      </w:r>
      <w:r w:rsidRPr="00213EF3">
        <w:t>tôi nắm bắt được nhiều kiến thức quan trọng, hữu ích như:</w:t>
      </w:r>
    </w:p>
    <w:p w:rsidR="00F534CD" w:rsidRPr="00213EF3" w:rsidRDefault="00F4154C" w:rsidP="00213EF3">
      <w:pPr>
        <w:pStyle w:val="ListParagraph"/>
        <w:numPr>
          <w:ilvl w:val="0"/>
          <w:numId w:val="26"/>
        </w:numPr>
        <w:spacing w:before="120" w:after="120" w:line="360" w:lineRule="auto"/>
      </w:pPr>
      <w:r w:rsidRPr="00213EF3">
        <w:rPr>
          <w:lang w:val="vi-VN"/>
        </w:rPr>
        <w:t>Kiến thức về khai phá dữ liệu, luật kết hợp.</w:t>
      </w:r>
    </w:p>
    <w:p w:rsidR="00F4154C" w:rsidRPr="00213EF3" w:rsidRDefault="00F4154C" w:rsidP="00213EF3">
      <w:pPr>
        <w:pStyle w:val="ListParagraph"/>
        <w:numPr>
          <w:ilvl w:val="0"/>
          <w:numId w:val="26"/>
        </w:numPr>
        <w:spacing w:before="120" w:after="120" w:line="360" w:lineRule="auto"/>
      </w:pPr>
      <w:r w:rsidRPr="00213EF3">
        <w:t>Vận dụng kiến thức về ngôn ngữ lập trình đã biết (PHP, SQL,..) để xây dựng hệ thống khám chữa bệnh.</w:t>
      </w:r>
    </w:p>
    <w:p w:rsidR="00F4154C" w:rsidRPr="00213EF3" w:rsidRDefault="00F4154C" w:rsidP="00213EF3">
      <w:pPr>
        <w:spacing w:before="120" w:after="120" w:line="360" w:lineRule="auto"/>
        <w:rPr>
          <w:b/>
        </w:rPr>
      </w:pPr>
      <w:r w:rsidRPr="00213EF3">
        <w:rPr>
          <w:b/>
        </w:rPr>
        <w:t xml:space="preserve">2. Hạn chế đề tài </w:t>
      </w:r>
    </w:p>
    <w:p w:rsidR="00F4154C" w:rsidRPr="00213EF3" w:rsidRDefault="008D147B" w:rsidP="00213EF3">
      <w:pPr>
        <w:spacing w:before="120" w:after="120" w:line="360" w:lineRule="auto"/>
      </w:pPr>
      <w:r w:rsidRPr="00213EF3">
        <w:rPr>
          <w:b/>
        </w:rPr>
        <w:tab/>
      </w:r>
      <w:r w:rsidRPr="00213EF3">
        <w:t>Nguồn dữ liệu về y khoa còn hạn hẹ</w:t>
      </w:r>
      <w:r w:rsidR="008E4733" w:rsidRPr="00213EF3">
        <w:t>p vì không nằm trong lĩnh vực chuyên môn và d</w:t>
      </w:r>
      <w:r w:rsidR="00F4154C" w:rsidRPr="00213EF3">
        <w:t xml:space="preserve">ữ liệu nghiên cứu thu thập tại một thời điểm cắt ngang chính vì vậy không quan sát rõ được diễn tiến </w:t>
      </w:r>
      <w:r w:rsidRPr="00213EF3">
        <w:t xml:space="preserve">của </w:t>
      </w:r>
      <w:r w:rsidR="00F4154C" w:rsidRPr="00213EF3">
        <w:t>bệnh. Để đạt được kết quả tố</w:t>
      </w:r>
      <w:r w:rsidR="00464AA2" w:rsidRPr="00213EF3">
        <w:t xml:space="preserve">t hơn </w:t>
      </w:r>
      <w:r w:rsidR="00F4154C" w:rsidRPr="00213EF3">
        <w:t xml:space="preserve">cần thu thập dữ liệu từ khi bệnh nhân có những triệu chứng ban đầu đến khi </w:t>
      </w:r>
      <w:r w:rsidRPr="00213EF3">
        <w:t>triệu chứng nặng hơn</w:t>
      </w:r>
      <w:r w:rsidR="00F4154C" w:rsidRPr="00213EF3">
        <w:t>. Đồng thời cần lấy thêm dữ liệu của quá trình điều trị bệnh của bệnh nhân, điều đó sẽ cho ta hiểu hơn quá trình sinh bệnh và giúp cho chương trình đạt được hiệu quả thực tiễn cao.</w:t>
      </w:r>
    </w:p>
    <w:p w:rsidR="00344A24" w:rsidRPr="00213EF3" w:rsidRDefault="00344A24" w:rsidP="00213EF3">
      <w:pPr>
        <w:spacing w:before="120" w:after="120" w:line="360" w:lineRule="auto"/>
        <w:rPr>
          <w:b/>
        </w:rPr>
      </w:pPr>
      <w:r w:rsidRPr="00213EF3">
        <w:rPr>
          <w:b/>
        </w:rPr>
        <w:t>3. Hướng phát triển</w:t>
      </w:r>
    </w:p>
    <w:p w:rsidR="00344A24" w:rsidRPr="00213EF3" w:rsidRDefault="00344A24" w:rsidP="00213EF3">
      <w:pPr>
        <w:spacing w:before="120" w:after="120" w:line="360" w:lineRule="auto"/>
        <w:ind w:firstLine="720"/>
      </w:pPr>
      <w:r w:rsidRPr="00213EF3">
        <w:t xml:space="preserve">Khai phá dữ liệu là bài toán được nhiều nhà nghiên cứu quan tâm bởi nó được ứng dụng rộng rãi trong các lĩnh vực cũng như chứa đựng nhiều hướng mở rộng khác nhau. Tuy nhiên để mở rộng ứng dụng và được đưa vào thực tiễn thì ta cần làm thêm một số công việc sau: </w:t>
      </w:r>
    </w:p>
    <w:p w:rsidR="00344A24" w:rsidRPr="00213EF3" w:rsidRDefault="00344A24" w:rsidP="00213EF3">
      <w:pPr>
        <w:pStyle w:val="ListParagraph"/>
        <w:numPr>
          <w:ilvl w:val="0"/>
          <w:numId w:val="34"/>
        </w:numPr>
        <w:spacing w:before="120" w:after="120" w:line="360" w:lineRule="auto"/>
      </w:pPr>
      <w:r w:rsidRPr="00213EF3">
        <w:t xml:space="preserve">Số liệu bệnh nhân phải được thu thập nhiều hơn. </w:t>
      </w:r>
      <w:r w:rsidR="008D147B" w:rsidRPr="00213EF3">
        <w:t>Đặc biệt là các số liệu về triệu chứng.</w:t>
      </w:r>
    </w:p>
    <w:p w:rsidR="00344A24" w:rsidRPr="00213EF3" w:rsidRDefault="00344A24" w:rsidP="00213EF3">
      <w:pPr>
        <w:pStyle w:val="ListParagraph"/>
        <w:numPr>
          <w:ilvl w:val="0"/>
          <w:numId w:val="34"/>
        </w:numPr>
        <w:spacing w:before="120" w:after="120" w:line="360" w:lineRule="auto"/>
      </w:pPr>
      <w:r w:rsidRPr="00213EF3">
        <w:t xml:space="preserve">Thu thập số liệu diễn tiến bệnh về lâm sàng và cận lâm sàng. </w:t>
      </w:r>
    </w:p>
    <w:p w:rsidR="00344A24" w:rsidRPr="00213EF3" w:rsidRDefault="00344A24" w:rsidP="00213EF3">
      <w:pPr>
        <w:pStyle w:val="ListParagraph"/>
        <w:numPr>
          <w:ilvl w:val="0"/>
          <w:numId w:val="34"/>
        </w:numPr>
        <w:spacing w:before="120" w:after="120" w:line="360" w:lineRule="auto"/>
      </w:pPr>
      <w:r w:rsidRPr="00213EF3">
        <w:t xml:space="preserve">Xử lý dữ liệu tốt hơn để tăng hiệu suất thực thi chương trình. </w:t>
      </w:r>
    </w:p>
    <w:p w:rsidR="00344A24" w:rsidRPr="00213EF3" w:rsidRDefault="00344A24" w:rsidP="00213EF3">
      <w:pPr>
        <w:pStyle w:val="ListParagraph"/>
        <w:numPr>
          <w:ilvl w:val="0"/>
          <w:numId w:val="34"/>
        </w:numPr>
        <w:spacing w:before="120" w:after="120" w:line="360" w:lineRule="auto"/>
      </w:pPr>
      <w:r w:rsidRPr="00213EF3">
        <w:t>Cần sự hợp tác chuyên môn của các chuyên gia công nghệ thông tin và y tế.</w:t>
      </w:r>
    </w:p>
    <w:p w:rsidR="0063354C" w:rsidRPr="00213EF3" w:rsidRDefault="00483BAE" w:rsidP="00213EF3">
      <w:pPr>
        <w:spacing w:before="120" w:after="120" w:line="360" w:lineRule="auto"/>
        <w:ind w:firstLine="720"/>
        <w:rPr>
          <w:b/>
        </w:rPr>
        <w:sectPr w:rsidR="0063354C" w:rsidRPr="00213EF3" w:rsidSect="00DC0565">
          <w:headerReference w:type="default" r:id="rId93"/>
          <w:pgSz w:w="11906" w:h="16838" w:code="9"/>
          <w:pgMar w:top="1701" w:right="1134" w:bottom="1701" w:left="1985" w:header="709" w:footer="709" w:gutter="0"/>
          <w:cols w:space="708"/>
          <w:docGrid w:linePitch="360"/>
        </w:sectPr>
      </w:pPr>
      <w:r w:rsidRPr="00213EF3">
        <w:rPr>
          <w:b/>
        </w:rPr>
        <w:br w:type="page"/>
      </w:r>
    </w:p>
    <w:p w:rsidR="00024121" w:rsidRPr="00213EF3" w:rsidRDefault="00024121" w:rsidP="00213EF3">
      <w:pPr>
        <w:pStyle w:val="Heading1"/>
        <w:spacing w:line="360" w:lineRule="auto"/>
        <w:jc w:val="center"/>
        <w:rPr>
          <w:rFonts w:ascii="Times New Roman" w:hAnsi="Times New Roman" w:cs="Times New Roman"/>
          <w:sz w:val="32"/>
          <w:szCs w:val="32"/>
        </w:rPr>
      </w:pPr>
      <w:bookmarkStart w:id="307" w:name="_Toc12874325"/>
      <w:r w:rsidRPr="00213EF3">
        <w:rPr>
          <w:rFonts w:ascii="Times New Roman" w:hAnsi="Times New Roman" w:cs="Times New Roman"/>
          <w:sz w:val="32"/>
          <w:szCs w:val="32"/>
        </w:rPr>
        <w:lastRenderedPageBreak/>
        <w:t>TÀI LIỆU THAM KHẢO</w:t>
      </w:r>
      <w:bookmarkEnd w:id="307"/>
    </w:p>
    <w:p w:rsidR="00684A3E" w:rsidRPr="00213EF3" w:rsidRDefault="00684A3E" w:rsidP="00213EF3">
      <w:pPr>
        <w:spacing w:line="360" w:lineRule="auto"/>
        <w:rPr>
          <w:b/>
        </w:rPr>
      </w:pPr>
      <w:r w:rsidRPr="00213EF3">
        <w:rPr>
          <w:b/>
        </w:rPr>
        <w:t>Tiếng Việt</w:t>
      </w:r>
    </w:p>
    <w:p w:rsidR="004C3DD8" w:rsidRPr="00213EF3" w:rsidRDefault="008E4733" w:rsidP="00213EF3">
      <w:pPr>
        <w:spacing w:line="360" w:lineRule="auto"/>
      </w:pPr>
      <w:r w:rsidRPr="00213EF3">
        <w:t xml:space="preserve">[1] </w:t>
      </w:r>
      <w:r w:rsidR="004C3DD8" w:rsidRPr="00213EF3">
        <w:t xml:space="preserve">Hoàng Lan (2016), “Quá tải bệnh viện và nghịch lý của ngành y?”, </w:t>
      </w:r>
      <w:r w:rsidR="004C3DD8" w:rsidRPr="00213EF3">
        <w:rPr>
          <w:i/>
        </w:rPr>
        <w:t>tạp trí dân trí</w:t>
      </w:r>
      <w:r w:rsidR="004C3DD8" w:rsidRPr="00213EF3">
        <w:t>.</w:t>
      </w:r>
    </w:p>
    <w:p w:rsidR="004C3DD8" w:rsidRPr="00213EF3" w:rsidRDefault="003B2EF5" w:rsidP="00213EF3">
      <w:pPr>
        <w:spacing w:line="360" w:lineRule="auto"/>
      </w:pPr>
      <w:r w:rsidRPr="00213EF3">
        <w:t>[2</w:t>
      </w:r>
      <w:r w:rsidR="008E4733" w:rsidRPr="00213EF3">
        <w:t xml:space="preserve">] </w:t>
      </w:r>
      <w:r w:rsidR="00B50C98" w:rsidRPr="00213EF3">
        <w:t xml:space="preserve">Nguyễn Thị Thương (2017), </w:t>
      </w:r>
      <w:r w:rsidR="00B50C98" w:rsidRPr="00213EF3">
        <w:rPr>
          <w:i/>
        </w:rPr>
        <w:t>Nghiên cứu và ứng dụng kỹ thuật phân nhóm xây dựng hệ thống dự đoán bệnh tự kỷ ở trẻ em</w:t>
      </w:r>
      <w:r w:rsidR="00B50C98" w:rsidRPr="00213EF3">
        <w:t>, Trung tâm Thông tin - Học liệu, Đại học Đà Nẵng.</w:t>
      </w:r>
      <w:r w:rsidR="004C3DD8" w:rsidRPr="00213EF3">
        <w:t xml:space="preserve"> </w:t>
      </w:r>
    </w:p>
    <w:p w:rsidR="003B2EF5" w:rsidRPr="00213EF3" w:rsidRDefault="008E4733" w:rsidP="00213EF3">
      <w:pPr>
        <w:spacing w:line="360" w:lineRule="auto"/>
      </w:pPr>
      <w:r w:rsidRPr="00213EF3">
        <w:t xml:space="preserve">[3] </w:t>
      </w:r>
      <w:r w:rsidR="003B2EF5" w:rsidRPr="00213EF3">
        <w:t xml:space="preserve">Văn Đỗ Cẩm Vân(2010), </w:t>
      </w:r>
      <w:r w:rsidR="003B2EF5" w:rsidRPr="00213EF3">
        <w:rPr>
          <w:i/>
        </w:rPr>
        <w:t>Ứng dụng logic mờ xây dựng hệ trợ giúp chẩn đoán bệnh thần kinh - Tâm thần</w:t>
      </w:r>
      <w:r w:rsidR="003B2EF5" w:rsidRPr="00213EF3">
        <w:t xml:space="preserve">, Trung tâm Thông tin - Học liệu, Đại học Đà Nẵng. </w:t>
      </w:r>
    </w:p>
    <w:p w:rsidR="00684A3E" w:rsidRPr="00213EF3" w:rsidRDefault="002A6418" w:rsidP="00213EF3">
      <w:pPr>
        <w:spacing w:line="360" w:lineRule="auto"/>
      </w:pPr>
      <w:r w:rsidRPr="00213EF3">
        <w:t>[4</w:t>
      </w:r>
      <w:r w:rsidR="008E4733" w:rsidRPr="00213EF3">
        <w:t xml:space="preserve">] </w:t>
      </w:r>
      <w:r w:rsidR="00684A3E" w:rsidRPr="00213EF3">
        <w:t xml:space="preserve">Đỗ Phúc (2006), </w:t>
      </w:r>
      <w:r w:rsidR="00684A3E" w:rsidRPr="00213EF3">
        <w:rPr>
          <w:i/>
        </w:rPr>
        <w:t>Giáo trình khai thác dữ liệu</w:t>
      </w:r>
      <w:r w:rsidR="00684A3E" w:rsidRPr="00213EF3">
        <w:t>, NXB Đại học Quốc gia TP Hồ Chí Minh.</w:t>
      </w:r>
    </w:p>
    <w:p w:rsidR="00684A3E" w:rsidRPr="00213EF3" w:rsidRDefault="00684A3E" w:rsidP="00213EF3">
      <w:pPr>
        <w:spacing w:line="360" w:lineRule="auto"/>
        <w:rPr>
          <w:b/>
        </w:rPr>
      </w:pPr>
      <w:r w:rsidRPr="00213EF3">
        <w:rPr>
          <w:b/>
        </w:rPr>
        <w:t>Tiếng Anh</w:t>
      </w:r>
    </w:p>
    <w:p w:rsidR="00684A3E" w:rsidRPr="00213EF3" w:rsidRDefault="008E4733" w:rsidP="00213EF3">
      <w:pPr>
        <w:spacing w:line="360" w:lineRule="auto"/>
      </w:pPr>
      <w:r w:rsidRPr="00213EF3">
        <w:t xml:space="preserve">[5] </w:t>
      </w:r>
      <w:r w:rsidR="00684A3E" w:rsidRPr="00213EF3">
        <w:t xml:space="preserve">Aikins J. S., Kunz J. C.,  Shortliffc E. H., and Fallat K. J. (1983), </w:t>
      </w:r>
      <w:r w:rsidR="00684A3E" w:rsidRPr="00213EF3">
        <w:rPr>
          <w:i/>
        </w:rPr>
        <w:t>PUFF:  An  Expert   System  for  Interpretation   of Pulmonary  Function  Data</w:t>
      </w:r>
      <w:r w:rsidR="00684A3E" w:rsidRPr="00213EF3">
        <w:t>, Comput Biomed 16, pp. 199-208.</w:t>
      </w:r>
    </w:p>
    <w:p w:rsidR="003B2EF5" w:rsidRPr="00213EF3" w:rsidRDefault="002A6418" w:rsidP="00213EF3">
      <w:pPr>
        <w:spacing w:line="360" w:lineRule="auto"/>
      </w:pPr>
      <w:r w:rsidRPr="00213EF3">
        <w:t>[6</w:t>
      </w:r>
      <w:r w:rsidR="008E4733" w:rsidRPr="00213EF3">
        <w:t xml:space="preserve">] </w:t>
      </w:r>
      <w:r w:rsidR="003A5F0B" w:rsidRPr="00213EF3">
        <w:t xml:space="preserve">Buchanan B.G. (1984), </w:t>
      </w:r>
      <w:r w:rsidR="003A5F0B" w:rsidRPr="00213EF3">
        <w:rPr>
          <w:i/>
        </w:rPr>
        <w:t>Shortliffe E.H, Rule Based Expert Systems: The MYCIN Experiments of the Stanford Heuristic Programming Project</w:t>
      </w:r>
      <w:r w:rsidR="003A5F0B" w:rsidRPr="00213EF3">
        <w:t>, Addison-Wesley, pp. 209-232.</w:t>
      </w:r>
    </w:p>
    <w:p w:rsidR="00684A3E" w:rsidRPr="00213EF3" w:rsidRDefault="00E212EE" w:rsidP="00213EF3">
      <w:pPr>
        <w:spacing w:line="360" w:lineRule="auto"/>
      </w:pPr>
      <w:r w:rsidRPr="00213EF3">
        <w:t>[7</w:t>
      </w:r>
      <w:r w:rsidR="008E4733" w:rsidRPr="00213EF3">
        <w:t xml:space="preserve">] </w:t>
      </w:r>
      <w:r w:rsidR="00684A3E" w:rsidRPr="00213EF3">
        <w:t xml:space="preserve">T. Mitchell (1999), </w:t>
      </w:r>
      <w:r w:rsidR="00684A3E" w:rsidRPr="00213EF3">
        <w:rPr>
          <w:i/>
        </w:rPr>
        <w:t>Machine Learning and Data Mining</w:t>
      </w:r>
      <w:r w:rsidR="00684A3E" w:rsidRPr="00213EF3">
        <w:t>, Communications of the ACM, 42(11), pp. 30-36.</w:t>
      </w:r>
    </w:p>
    <w:p w:rsidR="003A5F0B" w:rsidRPr="00213EF3" w:rsidRDefault="00684A3E" w:rsidP="00213EF3">
      <w:pPr>
        <w:spacing w:line="360" w:lineRule="auto"/>
      </w:pPr>
      <w:r w:rsidRPr="00213EF3">
        <w:t xml:space="preserve"> </w:t>
      </w:r>
      <w:r w:rsidR="00E212EE" w:rsidRPr="00213EF3">
        <w:t>[8</w:t>
      </w:r>
      <w:r w:rsidR="008E4733" w:rsidRPr="00213EF3">
        <w:t>]</w:t>
      </w:r>
      <w:r w:rsidR="003A5F0B" w:rsidRPr="00213EF3">
        <w:t xml:space="preserve">J. Han and Micheline Kamber, </w:t>
      </w:r>
      <w:r w:rsidR="003A5F0B" w:rsidRPr="00213EF3">
        <w:rPr>
          <w:i/>
        </w:rPr>
        <w:t xml:space="preserve">Data Mining:Concepts and Techniques, 3rd  Edition. </w:t>
      </w:r>
      <w:r w:rsidR="003A5F0B" w:rsidRPr="00213EF3">
        <w:t>Morgan Kaufmann Publishers, 2011.</w:t>
      </w:r>
    </w:p>
    <w:p w:rsidR="001F2418" w:rsidRPr="00213EF3" w:rsidRDefault="00E212EE" w:rsidP="00213EF3">
      <w:pPr>
        <w:spacing w:line="360" w:lineRule="auto"/>
      </w:pPr>
      <w:r w:rsidRPr="00213EF3">
        <w:t>[9</w:t>
      </w:r>
      <w:r w:rsidR="001F2418" w:rsidRPr="00213EF3">
        <w:t>] Jiawei Han, Micheline Kamber, “Data Mining: Concepts and Techniques”, Second Edition, Morgan Kaufmann Publishers, 2006.</w:t>
      </w:r>
    </w:p>
    <w:p w:rsidR="001F2418" w:rsidRPr="00213EF3" w:rsidRDefault="001F2418" w:rsidP="00213EF3">
      <w:pPr>
        <w:spacing w:line="360" w:lineRule="auto"/>
      </w:pPr>
      <w:r w:rsidRPr="00213EF3">
        <w:t>[</w:t>
      </w:r>
      <w:r w:rsidR="00293243" w:rsidRPr="00213EF3">
        <w:t>1</w:t>
      </w:r>
      <w:r w:rsidR="00E212EE" w:rsidRPr="00213EF3">
        <w:t>0</w:t>
      </w:r>
      <w:r w:rsidRPr="00213EF3">
        <w:t>] David Hand, Heikki Mannila, Padhraic Smyth, “Principles of Data Mining”, MIT Press, 2001.</w:t>
      </w:r>
    </w:p>
    <w:p w:rsidR="001F2418" w:rsidRPr="00213EF3" w:rsidRDefault="001F2418" w:rsidP="00213EF3">
      <w:pPr>
        <w:spacing w:line="360" w:lineRule="auto"/>
      </w:pPr>
      <w:r w:rsidRPr="00213EF3">
        <w:lastRenderedPageBreak/>
        <w:t xml:space="preserve"> [</w:t>
      </w:r>
      <w:r w:rsidR="00293243" w:rsidRPr="00213EF3">
        <w:t>1</w:t>
      </w:r>
      <w:r w:rsidR="00E212EE" w:rsidRPr="00213EF3">
        <w:t>1</w:t>
      </w:r>
      <w:r w:rsidRPr="00213EF3">
        <w:t>] David L. Olson, Dursun Delen, “Advanced Data Mining Techniques”, Springer-Verlag, 2008.</w:t>
      </w:r>
    </w:p>
    <w:p w:rsidR="001F2418" w:rsidRPr="00213EF3" w:rsidRDefault="001F2418" w:rsidP="00213EF3">
      <w:pPr>
        <w:spacing w:line="360" w:lineRule="auto"/>
      </w:pPr>
      <w:r w:rsidRPr="00213EF3">
        <w:t xml:space="preserve"> [</w:t>
      </w:r>
      <w:r w:rsidR="00293243" w:rsidRPr="00213EF3">
        <w:t>1</w:t>
      </w:r>
      <w:r w:rsidR="00E212EE" w:rsidRPr="00213EF3">
        <w:t>2</w:t>
      </w:r>
      <w:r w:rsidRPr="00213EF3">
        <w:t>] Graham J. Williams, Simeon J. Simoff, “Data Mining: Theory, Methodology, Techniques, and Applications”, Springer-Verlag, 2006.</w:t>
      </w:r>
    </w:p>
    <w:p w:rsidR="001F2418" w:rsidRPr="00213EF3" w:rsidRDefault="001F2418" w:rsidP="00213EF3">
      <w:pPr>
        <w:spacing w:line="360" w:lineRule="auto"/>
      </w:pPr>
      <w:r w:rsidRPr="00213EF3">
        <w:t>[</w:t>
      </w:r>
      <w:r w:rsidR="00293243" w:rsidRPr="00213EF3">
        <w:t>1</w:t>
      </w:r>
      <w:r w:rsidR="00E212EE" w:rsidRPr="00213EF3">
        <w:t>3</w:t>
      </w:r>
      <w:r w:rsidRPr="00213EF3">
        <w:t>] Hillol Kargupta, Jiawei Han, Philip S. Yu, Rajeev Motwani, and Vipin Kumar, “Next Generation of Data Mining”, Taylor &amp; Francis</w:t>
      </w:r>
    </w:p>
    <w:p w:rsidR="001F2418" w:rsidRPr="00213EF3" w:rsidRDefault="001F2418" w:rsidP="00213EF3">
      <w:pPr>
        <w:spacing w:line="360" w:lineRule="auto"/>
      </w:pPr>
      <w:r w:rsidRPr="00213EF3">
        <w:t>Group, LLC, 2009.</w:t>
      </w:r>
    </w:p>
    <w:p w:rsidR="001F2418" w:rsidRPr="00213EF3" w:rsidRDefault="001F2418" w:rsidP="00213EF3">
      <w:pPr>
        <w:spacing w:line="360" w:lineRule="auto"/>
      </w:pPr>
      <w:r w:rsidRPr="00213EF3">
        <w:t xml:space="preserve"> [</w:t>
      </w:r>
      <w:r w:rsidR="00293243" w:rsidRPr="00213EF3">
        <w:t>1</w:t>
      </w:r>
      <w:r w:rsidR="00E212EE" w:rsidRPr="00213EF3">
        <w:t>4</w:t>
      </w:r>
      <w:r w:rsidRPr="00213EF3">
        <w:t>] Daniel T. Larose, “Data mining methods and models”, John Wiley</w:t>
      </w:r>
    </w:p>
    <w:p w:rsidR="001F2418" w:rsidRPr="00213EF3" w:rsidRDefault="001F2418" w:rsidP="00213EF3">
      <w:pPr>
        <w:spacing w:line="360" w:lineRule="auto"/>
      </w:pPr>
      <w:r w:rsidRPr="00213EF3">
        <w:t>&amp; Sons, Inc, 2006.</w:t>
      </w:r>
    </w:p>
    <w:p w:rsidR="001F2418" w:rsidRPr="00213EF3" w:rsidRDefault="001F2418" w:rsidP="00213EF3">
      <w:pPr>
        <w:spacing w:line="360" w:lineRule="auto"/>
      </w:pPr>
      <w:r w:rsidRPr="00213EF3">
        <w:t xml:space="preserve"> [</w:t>
      </w:r>
      <w:r w:rsidR="00293243" w:rsidRPr="00213EF3">
        <w:t>1</w:t>
      </w:r>
      <w:r w:rsidR="00E212EE" w:rsidRPr="00213EF3">
        <w:t>5</w:t>
      </w:r>
      <w:r w:rsidRPr="00213EF3">
        <w:t>] Ian H.Witten, Eibe Frank, “Data mining : practical machine learning tools and techniques”, Second Edition, Elsevier Inc, 2005.</w:t>
      </w:r>
    </w:p>
    <w:p w:rsidR="001F2418" w:rsidRPr="00213EF3" w:rsidRDefault="001F2418" w:rsidP="00213EF3">
      <w:pPr>
        <w:spacing w:line="360" w:lineRule="auto"/>
      </w:pPr>
      <w:r w:rsidRPr="00213EF3">
        <w:t>[</w:t>
      </w:r>
      <w:r w:rsidR="00293243" w:rsidRPr="00213EF3">
        <w:t>1</w:t>
      </w:r>
      <w:r w:rsidR="00E212EE" w:rsidRPr="00213EF3">
        <w:t>6</w:t>
      </w:r>
      <w:r w:rsidRPr="00213EF3">
        <w:t>] Oded Maimon, Lior Rokach, “Data Mining and Knowledge Discovery Handbook”, Second Edition, Springer Science + Business Media, LLC 2005, 2010.</w:t>
      </w:r>
    </w:p>
    <w:p w:rsidR="00483BAE" w:rsidRPr="00213EF3" w:rsidRDefault="00483BAE" w:rsidP="00213EF3">
      <w:pPr>
        <w:spacing w:line="360" w:lineRule="auto"/>
        <w:rPr>
          <w:b/>
          <w:color w:val="FFFFFF" w:themeColor="background1"/>
        </w:rPr>
      </w:pPr>
      <w:r w:rsidRPr="00213EF3">
        <w:rPr>
          <w:b/>
          <w:color w:val="FFFFFF" w:themeColor="background1"/>
        </w:rPr>
        <w:t xml:space="preserve"> LIỆU THAM KHẢO</w:t>
      </w:r>
    </w:p>
    <w:sectPr w:rsidR="00483BAE" w:rsidRPr="00213EF3" w:rsidSect="00DC0565">
      <w:headerReference w:type="default" r:id="rId94"/>
      <w:pgSz w:w="11906" w:h="16838" w:code="9"/>
      <w:pgMar w:top="1701" w:right="1134"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1110" w:rsidRDefault="00151110" w:rsidP="00413862">
      <w:r>
        <w:separator/>
      </w:r>
    </w:p>
  </w:endnote>
  <w:endnote w:type="continuationSeparator" w:id="0">
    <w:p w:rsidR="00151110" w:rsidRDefault="00151110" w:rsidP="004138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3533053"/>
      <w:docPartObj>
        <w:docPartGallery w:val="Page Numbers (Bottom of Page)"/>
        <w:docPartUnique/>
      </w:docPartObj>
    </w:sdtPr>
    <w:sdtEndPr>
      <w:rPr>
        <w:noProof/>
      </w:rPr>
    </w:sdtEndPr>
    <w:sdtContent>
      <w:p w:rsidR="003C5A44" w:rsidRDefault="003C5A44" w:rsidP="00E212EE">
        <w:pPr>
          <w:pStyle w:val="Footer"/>
          <w:jc w:val="center"/>
        </w:pPr>
        <w:r w:rsidRPr="007F79CE">
          <w:fldChar w:fldCharType="begin"/>
        </w:r>
        <w:r w:rsidRPr="007F79CE">
          <w:instrText xml:space="preserve"> PAGE   \* MERGEFORMAT </w:instrText>
        </w:r>
        <w:r w:rsidRPr="007F79CE">
          <w:fldChar w:fldCharType="separate"/>
        </w:r>
        <w:r w:rsidR="0053081E">
          <w:rPr>
            <w:noProof/>
          </w:rPr>
          <w:t>xii</w:t>
        </w:r>
        <w:r w:rsidRPr="007F79CE">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Default="003C5A44" w:rsidP="007619EB">
    <w:pPr>
      <w:pStyle w:val="Footer"/>
      <w:pBdr>
        <w:bottom w:val="thinThickThinMediumGap" w:sz="18" w:space="1" w:color="auto"/>
      </w:pBdr>
      <w:rPr>
        <w:i/>
        <w:color w:val="000000" w:themeColor="text1"/>
      </w:rPr>
    </w:pPr>
  </w:p>
  <w:p w:rsidR="003C5A44" w:rsidRPr="00CD0E3D" w:rsidRDefault="003C5A44" w:rsidP="007619EB">
    <w:pPr>
      <w:pStyle w:val="Footer"/>
      <w:rPr>
        <w:i/>
        <w:color w:val="000000" w:themeColor="text1"/>
      </w:rPr>
    </w:pPr>
    <w:r>
      <w:rPr>
        <w:i/>
        <w:color w:val="000000" w:themeColor="text1"/>
      </w:rPr>
      <w:t>Trần Thị Thúy Hằng</w:t>
    </w:r>
    <w:r w:rsidRPr="007619EB">
      <w:rPr>
        <w:i/>
        <w:color w:val="000000" w:themeColor="text1"/>
      </w:rPr>
      <w:tab/>
    </w:r>
    <w:sdt>
      <w:sdtPr>
        <w:rPr>
          <w:color w:val="000000" w:themeColor="text1"/>
        </w:rPr>
        <w:id w:val="1876038946"/>
        <w:docPartObj>
          <w:docPartGallery w:val="Page Numbers (Bottom of Page)"/>
          <w:docPartUnique/>
        </w:docPartObj>
      </w:sdtPr>
      <w:sdtEndPr>
        <w:rPr>
          <w:noProof/>
        </w:rPr>
      </w:sdtEndPr>
      <w:sdtContent>
        <w:r w:rsidRPr="007F79CE">
          <w:rPr>
            <w:color w:val="000000" w:themeColor="text1"/>
          </w:rPr>
          <w:fldChar w:fldCharType="begin"/>
        </w:r>
        <w:r w:rsidRPr="007F79CE">
          <w:rPr>
            <w:color w:val="000000" w:themeColor="text1"/>
          </w:rPr>
          <w:instrText xml:space="preserve"> PAGE   \* MERGEFORMAT </w:instrText>
        </w:r>
        <w:r w:rsidRPr="007F79CE">
          <w:rPr>
            <w:color w:val="000000" w:themeColor="text1"/>
          </w:rPr>
          <w:fldChar w:fldCharType="separate"/>
        </w:r>
        <w:r w:rsidR="0053081E">
          <w:rPr>
            <w:noProof/>
            <w:color w:val="000000" w:themeColor="text1"/>
          </w:rPr>
          <w:t>3</w:t>
        </w:r>
        <w:r w:rsidRPr="007F79CE">
          <w:rPr>
            <w:noProof/>
            <w:color w:val="000000" w:themeColor="text1"/>
          </w:rPr>
          <w:fldChar w:fldCharType="end"/>
        </w:r>
        <w:r w:rsidRPr="007F79CE">
          <w:rPr>
            <w:noProof/>
            <w:color w:val="000000" w:themeColor="text1"/>
          </w:rPr>
          <w:tab/>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7619EB" w:rsidRDefault="003C5A44" w:rsidP="00374ECD">
    <w:pPr>
      <w:pStyle w:val="Footer"/>
      <w:rPr>
        <w:color w:val="000000" w:themeColor="text1"/>
      </w:rPr>
    </w:pPr>
    <w:r>
      <w:rPr>
        <w:color w:val="000000" w:themeColor="text1"/>
      </w:rPr>
      <w:pict>
        <v:rect id="_x0000_i1586" style="width:231.65pt;height:.05pt" o:hrpct="508" o:hrstd="t" o:hr="t" fillcolor="#a0a0a0" stroked="f"/>
      </w:pict>
    </w:r>
  </w:p>
  <w:p w:rsidR="003C5A44" w:rsidRPr="007619EB" w:rsidRDefault="003C5A44" w:rsidP="00374ECD">
    <w:pPr>
      <w:pStyle w:val="Footer"/>
      <w:rPr>
        <w:color w:val="000000" w:themeColor="text1"/>
      </w:rPr>
    </w:pPr>
    <w:r w:rsidRPr="007619EB">
      <w:rPr>
        <w:color w:val="000000" w:themeColor="text1"/>
        <w:vertAlign w:val="superscript"/>
      </w:rPr>
      <w:t>1</w:t>
    </w:r>
    <w:r w:rsidRPr="007619EB">
      <w:rPr>
        <w:color w:val="000000" w:themeColor="text1"/>
      </w:rPr>
      <w:t xml:space="preserve"> http://en.wikipedia.org/wiki/Clinical_decision_support_system</w:t>
    </w:r>
  </w:p>
  <w:p w:rsidR="003C5A44" w:rsidRDefault="003C5A44" w:rsidP="00374ECD">
    <w:pPr>
      <w:pStyle w:val="Footer"/>
      <w:rPr>
        <w:color w:val="000000" w:themeColor="text1"/>
      </w:rPr>
    </w:pPr>
    <w:r w:rsidRPr="007619EB">
      <w:rPr>
        <w:color w:val="000000" w:themeColor="text1"/>
        <w:vertAlign w:val="superscript"/>
      </w:rPr>
      <w:t xml:space="preserve">2 </w:t>
    </w:r>
    <w:hyperlink r:id="rId1" w:history="1">
      <w:r w:rsidRPr="007619EB">
        <w:rPr>
          <w:rStyle w:val="Hyperlink"/>
          <w:u w:val="none"/>
        </w:rPr>
        <w:t>http://en.diagnosispro.com/</w:t>
      </w:r>
    </w:hyperlink>
  </w:p>
  <w:p w:rsidR="003C5A44" w:rsidRPr="00FF5CBE" w:rsidRDefault="003C5A44" w:rsidP="007619EB">
    <w:pPr>
      <w:pStyle w:val="Footer"/>
      <w:rPr>
        <w:i/>
        <w:color w:val="000000" w:themeColor="text1"/>
      </w:rPr>
    </w:pPr>
    <w:r>
      <w:rPr>
        <w:i/>
        <w:color w:val="000000" w:themeColor="text1"/>
      </w:rPr>
      <w:t>Trần Thị Thúy Hằng</w:t>
    </w:r>
    <w:r w:rsidRPr="007619EB">
      <w:rPr>
        <w:i/>
        <w:color w:val="000000" w:themeColor="text1"/>
      </w:rPr>
      <w:tab/>
    </w:r>
    <w:sdt>
      <w:sdtPr>
        <w:rPr>
          <w:color w:val="000000" w:themeColor="text1"/>
        </w:rPr>
        <w:id w:val="1290553142"/>
        <w:docPartObj>
          <w:docPartGallery w:val="Page Numbers (Bottom of Page)"/>
          <w:docPartUnique/>
        </w:docPartObj>
      </w:sdtPr>
      <w:sdtEndPr>
        <w:rPr>
          <w:noProof/>
        </w:rPr>
      </w:sdtEndPr>
      <w:sdtContent>
        <w:r w:rsidRPr="007F79CE">
          <w:rPr>
            <w:color w:val="000000" w:themeColor="text1"/>
          </w:rPr>
          <w:fldChar w:fldCharType="begin"/>
        </w:r>
        <w:r w:rsidRPr="007F79CE">
          <w:rPr>
            <w:color w:val="000000" w:themeColor="text1"/>
          </w:rPr>
          <w:instrText xml:space="preserve"> PAGE   \* MERGEFORMAT </w:instrText>
        </w:r>
        <w:r w:rsidRPr="007F79CE">
          <w:rPr>
            <w:color w:val="000000" w:themeColor="text1"/>
          </w:rPr>
          <w:fldChar w:fldCharType="separate"/>
        </w:r>
        <w:r w:rsidR="0053081E">
          <w:rPr>
            <w:noProof/>
            <w:color w:val="000000" w:themeColor="text1"/>
          </w:rPr>
          <w:t>4</w:t>
        </w:r>
        <w:r w:rsidRPr="007F79CE">
          <w:rPr>
            <w:noProof/>
            <w:color w:val="000000" w:themeColor="text1"/>
          </w:rPr>
          <w:fldChar w:fldCharType="end"/>
        </w:r>
        <w:r w:rsidRPr="007F79CE">
          <w:rPr>
            <w:noProof/>
            <w:color w:val="000000" w:themeColor="text1"/>
          </w:rPr>
          <w:tab/>
        </w:r>
      </w:sdtContent>
    </w:sdt>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Default="003C5A44" w:rsidP="007619EB">
    <w:pPr>
      <w:pStyle w:val="Footer"/>
      <w:pBdr>
        <w:bottom w:val="thinThickThinMediumGap" w:sz="18" w:space="1" w:color="auto"/>
      </w:pBdr>
      <w:rPr>
        <w:i/>
        <w:color w:val="000000" w:themeColor="text1"/>
      </w:rPr>
    </w:pPr>
  </w:p>
  <w:p w:rsidR="003C5A44" w:rsidRPr="00FF5CBE" w:rsidRDefault="003C5A44" w:rsidP="007619EB">
    <w:pPr>
      <w:pStyle w:val="Footer"/>
      <w:rPr>
        <w:i/>
        <w:color w:val="000000" w:themeColor="text1"/>
      </w:rPr>
    </w:pPr>
    <w:r>
      <w:rPr>
        <w:i/>
        <w:color w:val="000000" w:themeColor="text1"/>
      </w:rPr>
      <w:t>Trần Thị Thúy Hằng</w:t>
    </w:r>
    <w:r w:rsidRPr="007619EB">
      <w:rPr>
        <w:i/>
        <w:color w:val="000000" w:themeColor="text1"/>
      </w:rPr>
      <w:tab/>
    </w:r>
    <w:sdt>
      <w:sdtPr>
        <w:rPr>
          <w:color w:val="000000" w:themeColor="text1"/>
        </w:rPr>
        <w:id w:val="955458878"/>
        <w:docPartObj>
          <w:docPartGallery w:val="Page Numbers (Bottom of Page)"/>
          <w:docPartUnique/>
        </w:docPartObj>
      </w:sdtPr>
      <w:sdtEndPr>
        <w:rPr>
          <w:noProof/>
        </w:rPr>
      </w:sdtEndPr>
      <w:sdtContent>
        <w:r w:rsidRPr="007F79CE">
          <w:rPr>
            <w:color w:val="000000" w:themeColor="text1"/>
          </w:rPr>
          <w:fldChar w:fldCharType="begin"/>
        </w:r>
        <w:r w:rsidRPr="007F79CE">
          <w:rPr>
            <w:color w:val="000000" w:themeColor="text1"/>
          </w:rPr>
          <w:instrText xml:space="preserve"> PAGE   \* MERGEFORMAT </w:instrText>
        </w:r>
        <w:r w:rsidRPr="007F79CE">
          <w:rPr>
            <w:color w:val="000000" w:themeColor="text1"/>
          </w:rPr>
          <w:fldChar w:fldCharType="separate"/>
        </w:r>
        <w:r w:rsidR="0053081E">
          <w:rPr>
            <w:noProof/>
            <w:color w:val="000000" w:themeColor="text1"/>
          </w:rPr>
          <w:t>6</w:t>
        </w:r>
        <w:r w:rsidRPr="007F79CE">
          <w:rPr>
            <w:noProof/>
            <w:color w:val="000000" w:themeColor="text1"/>
          </w:rPr>
          <w:fldChar w:fldCharType="end"/>
        </w:r>
        <w:r w:rsidRPr="007F79CE">
          <w:rPr>
            <w:noProof/>
            <w:color w:val="000000" w:themeColor="text1"/>
          </w:rPr>
          <w:tab/>
        </w:r>
      </w:sdtContent>
    </w:sdt>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Default="003C5A44" w:rsidP="00CD0E3D">
    <w:pPr>
      <w:pStyle w:val="Footer"/>
      <w:pBdr>
        <w:bottom w:val="thinThickThinMediumGap" w:sz="18" w:space="1" w:color="auto"/>
      </w:pBdr>
      <w:rPr>
        <w:i/>
      </w:rPr>
    </w:pPr>
  </w:p>
  <w:p w:rsidR="003C5A44" w:rsidRPr="00CD0E3D" w:rsidRDefault="003C5A44" w:rsidP="00CD0E3D">
    <w:pPr>
      <w:pStyle w:val="Footer"/>
      <w:rPr>
        <w:i/>
      </w:rPr>
    </w:pPr>
    <w:r w:rsidRPr="007F79CE">
      <w:rPr>
        <w:i/>
      </w:rPr>
      <w:t>Trần Thị Thúy Hằng</w:t>
    </w:r>
    <w:r w:rsidRPr="007F79CE">
      <w:rPr>
        <w:i/>
      </w:rPr>
      <w:tab/>
    </w:r>
    <w:sdt>
      <w:sdtPr>
        <w:id w:val="1288086713"/>
        <w:docPartObj>
          <w:docPartGallery w:val="Page Numbers (Bottom of Page)"/>
          <w:docPartUnique/>
        </w:docPartObj>
      </w:sdtPr>
      <w:sdtEndPr>
        <w:rPr>
          <w:noProof/>
        </w:rPr>
      </w:sdtEndPr>
      <w:sdtContent>
        <w:r w:rsidRPr="007F79CE">
          <w:fldChar w:fldCharType="begin"/>
        </w:r>
        <w:r w:rsidRPr="007F79CE">
          <w:instrText xml:space="preserve"> PAGE   \* MERGEFORMAT </w:instrText>
        </w:r>
        <w:r w:rsidRPr="007F79CE">
          <w:fldChar w:fldCharType="separate"/>
        </w:r>
        <w:r w:rsidR="0053081E">
          <w:rPr>
            <w:noProof/>
          </w:rPr>
          <w:t>16</w:t>
        </w:r>
        <w:r w:rsidRPr="007F79CE">
          <w:rPr>
            <w:noProof/>
          </w:rPr>
          <w:fldChar w:fldCharType="end"/>
        </w:r>
      </w:sdtContent>
    </w:sdt>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Default="003C5A44" w:rsidP="00C41DCF">
    <w:pPr>
      <w:pStyle w:val="Footer"/>
      <w:pBdr>
        <w:bottom w:val="thinThickThinMediumGap" w:sz="18" w:space="1" w:color="auto"/>
      </w:pBdr>
      <w:rPr>
        <w:i/>
      </w:rPr>
    </w:pPr>
  </w:p>
  <w:p w:rsidR="003C5A44" w:rsidRPr="00FF5CBE" w:rsidRDefault="003C5A44" w:rsidP="00C41DCF">
    <w:pPr>
      <w:pStyle w:val="Footer"/>
      <w:rPr>
        <w:i/>
      </w:rPr>
    </w:pPr>
    <w:r w:rsidRPr="00605F3A">
      <w:rPr>
        <w:i/>
      </w:rPr>
      <w:t>Trần Thị Thúy Hằng</w:t>
    </w:r>
    <w:r>
      <w:rPr>
        <w:i/>
      </w:rPr>
      <w:tab/>
    </w:r>
    <w:sdt>
      <w:sdtPr>
        <w:id w:val="-1475220335"/>
        <w:docPartObj>
          <w:docPartGallery w:val="Page Numbers (Bottom of Page)"/>
          <w:docPartUnique/>
        </w:docPartObj>
      </w:sdtPr>
      <w:sdtEndPr>
        <w:rPr>
          <w:noProof/>
        </w:rPr>
      </w:sdtEndPr>
      <w:sdtContent>
        <w:r w:rsidRPr="0097270F">
          <w:fldChar w:fldCharType="begin"/>
        </w:r>
        <w:r w:rsidRPr="0097270F">
          <w:instrText xml:space="preserve"> PAGE   \* MERGEFORMAT </w:instrText>
        </w:r>
        <w:r w:rsidRPr="0097270F">
          <w:fldChar w:fldCharType="separate"/>
        </w:r>
        <w:r w:rsidR="00F56FD5">
          <w:rPr>
            <w:noProof/>
          </w:rPr>
          <w:t>51</w:t>
        </w:r>
        <w:r w:rsidRPr="0097270F">
          <w:rPr>
            <w:noProof/>
          </w:rPr>
          <w:fldChar w:fldCharType="end"/>
        </w:r>
      </w:sdtContent>
    </w:sdt>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757293"/>
      <w:docPartObj>
        <w:docPartGallery w:val="Page Numbers (Bottom of Page)"/>
        <w:docPartUnique/>
      </w:docPartObj>
    </w:sdtPr>
    <w:sdtEndPr>
      <w:rPr>
        <w:noProof/>
      </w:rPr>
    </w:sdtEndPr>
    <w:sdtContent>
      <w:p w:rsidR="003C5A44" w:rsidRPr="005F71EB" w:rsidRDefault="003C5A44" w:rsidP="00AA7A0F">
        <w:pPr>
          <w:pStyle w:val="Footer"/>
          <w:pBdr>
            <w:bottom w:val="thinThickThinMediumGap" w:sz="18" w:space="1" w:color="auto"/>
          </w:pBdr>
          <w:rPr>
            <w:sz w:val="16"/>
            <w:szCs w:val="16"/>
          </w:rPr>
        </w:pPr>
      </w:p>
      <w:p w:rsidR="003C5A44" w:rsidRDefault="003C5A44" w:rsidP="005F71EB">
        <w:pPr>
          <w:pStyle w:val="Footer"/>
        </w:pPr>
        <w:r>
          <w:rPr>
            <w:i/>
          </w:rPr>
          <w:t>Trần</w:t>
        </w:r>
        <w:r w:rsidRPr="00605F3A">
          <w:rPr>
            <w:i/>
          </w:rPr>
          <w:t xml:space="preserve"> Thị Thúy Hằng</w:t>
        </w:r>
        <w:r w:rsidRPr="00605F3A">
          <w:t xml:space="preserve"> </w:t>
        </w:r>
        <w:r>
          <w:tab/>
        </w:r>
        <w:r w:rsidRPr="007F79CE">
          <w:fldChar w:fldCharType="begin"/>
        </w:r>
        <w:r w:rsidRPr="007F79CE">
          <w:instrText xml:space="preserve"> PAGE   \* MERGEFORMAT </w:instrText>
        </w:r>
        <w:r w:rsidRPr="007F79CE">
          <w:fldChar w:fldCharType="separate"/>
        </w:r>
        <w:r w:rsidR="00F56FD5">
          <w:rPr>
            <w:noProof/>
          </w:rPr>
          <w:t>55</w:t>
        </w:r>
        <w:r w:rsidRPr="007F79CE">
          <w:rPr>
            <w:noProof/>
          </w:rPr>
          <w:fldChar w:fldCharType="end"/>
        </w:r>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Default="003C5A44" w:rsidP="00AA7A0F">
    <w:pPr>
      <w:pStyle w:val="Footer"/>
      <w:pBdr>
        <w:bottom w:val="thinThickThinMediumGap" w:sz="18" w:space="1" w:color="auto"/>
      </w:pBdr>
      <w:rPr>
        <w:i/>
      </w:rPr>
    </w:pPr>
  </w:p>
  <w:p w:rsidR="003C5A44" w:rsidRPr="006E59B7" w:rsidRDefault="003C5A44" w:rsidP="00AA7A0F">
    <w:pPr>
      <w:pStyle w:val="Footer"/>
      <w:rPr>
        <w:i/>
      </w:rPr>
    </w:pPr>
    <w:r w:rsidRPr="003D788A">
      <w:rPr>
        <w:i/>
      </w:rPr>
      <w:t>Trần Thị Thúy Hằng</w:t>
    </w:r>
    <w:r>
      <w:rPr>
        <w:i/>
      </w:rPr>
      <w:tab/>
    </w:r>
    <w:sdt>
      <w:sdtPr>
        <w:id w:val="-30036308"/>
        <w:docPartObj>
          <w:docPartGallery w:val="Page Numbers (Bottom of Page)"/>
          <w:docPartUnique/>
        </w:docPartObj>
      </w:sdtPr>
      <w:sdtEndPr>
        <w:rPr>
          <w:noProof/>
        </w:rPr>
      </w:sdtEndPr>
      <w:sdtContent>
        <w:r w:rsidRPr="007F79CE">
          <w:fldChar w:fldCharType="begin"/>
        </w:r>
        <w:r w:rsidRPr="007F79CE">
          <w:instrText xml:space="preserve"> PAGE   \* MERGEFORMAT </w:instrText>
        </w:r>
        <w:r w:rsidRPr="007F79CE">
          <w:fldChar w:fldCharType="separate"/>
        </w:r>
        <w:r w:rsidR="0053081E">
          <w:rPr>
            <w:noProof/>
          </w:rPr>
          <w:t>90</w:t>
        </w:r>
        <w:r w:rsidRPr="007F79CE">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1110" w:rsidRDefault="00151110" w:rsidP="00413862">
      <w:r>
        <w:separator/>
      </w:r>
    </w:p>
  </w:footnote>
  <w:footnote w:type="continuationSeparator" w:id="0">
    <w:p w:rsidR="00151110" w:rsidRDefault="00151110" w:rsidP="0041386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39E8" w:rsidRPr="00684A12" w:rsidRDefault="003E39E8" w:rsidP="003E39E8">
    <w:pPr>
      <w:pStyle w:val="Heading1"/>
      <w:pBdr>
        <w:bottom w:val="thinThickThinMediumGap" w:sz="18" w:space="1" w:color="auto"/>
      </w:pBdr>
      <w:tabs>
        <w:tab w:val="left" w:pos="2001"/>
        <w:tab w:val="right" w:pos="9121"/>
      </w:tabs>
      <w:spacing w:before="120" w:after="120" w:line="360" w:lineRule="auto"/>
      <w:jc w:val="left"/>
      <w:rPr>
        <w:rFonts w:ascii="Times New Roman" w:hAnsi="Times New Roman" w:cs="Times New Roman"/>
        <w:b w:val="0"/>
        <w:i/>
        <w:sz w:val="26"/>
        <w:szCs w:val="26"/>
      </w:rPr>
    </w:pPr>
    <w:r>
      <w:rPr>
        <w:rFonts w:ascii="Times New Roman" w:hAnsi="Times New Roman" w:cs="Times New Roman"/>
        <w:b w:val="0"/>
        <w:i/>
        <w:sz w:val="26"/>
        <w:szCs w:val="26"/>
      </w:rPr>
      <w:t>Mở đầu</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684A12" w:rsidRDefault="003C5A44" w:rsidP="00684A12">
    <w:pPr>
      <w:pStyle w:val="Heading1"/>
      <w:pBdr>
        <w:bottom w:val="thinThickThinMediumGap" w:sz="18" w:space="1" w:color="auto"/>
      </w:pBdr>
      <w:tabs>
        <w:tab w:val="left" w:pos="2001"/>
        <w:tab w:val="right" w:pos="9121"/>
      </w:tabs>
      <w:spacing w:before="120" w:after="120" w:line="360" w:lineRule="auto"/>
      <w:jc w:val="left"/>
      <w:rPr>
        <w:rFonts w:ascii="Times New Roman" w:hAnsi="Times New Roman" w:cs="Times New Roman"/>
        <w:b w:val="0"/>
        <w:i/>
        <w:sz w:val="26"/>
        <w:szCs w:val="26"/>
      </w:rPr>
    </w:pPr>
    <w:r w:rsidRPr="007F79CE">
      <w:rPr>
        <w:rFonts w:ascii="Times New Roman" w:hAnsi="Times New Roman" w:cs="Times New Roman"/>
        <w:b w:val="0"/>
        <w:i/>
        <w:sz w:val="26"/>
        <w:szCs w:val="26"/>
      </w:rPr>
      <w:t>CHƯƠNG 1. TỔNG QUAN ĐỀ TÀI</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6B010C" w:rsidRDefault="003C5A44" w:rsidP="006B010C">
    <w:pPr>
      <w:pStyle w:val="Heading1"/>
      <w:pBdr>
        <w:bottom w:val="thinThickThinMediumGap" w:sz="18" w:space="1" w:color="auto"/>
      </w:pBdr>
      <w:spacing w:before="120" w:after="120" w:line="360" w:lineRule="auto"/>
      <w:jc w:val="left"/>
      <w:rPr>
        <w:rFonts w:ascii="Times New Roman" w:hAnsi="Times New Roman" w:cs="Times New Roman"/>
        <w:b w:val="0"/>
        <w:i/>
        <w:sz w:val="26"/>
        <w:szCs w:val="26"/>
      </w:rPr>
    </w:pPr>
    <w:r w:rsidRPr="00837470">
      <w:rPr>
        <w:rFonts w:ascii="Times New Roman" w:hAnsi="Times New Roman" w:cs="Times New Roman"/>
        <w:b w:val="0"/>
        <w:i/>
        <w:sz w:val="26"/>
        <w:szCs w:val="26"/>
      </w:rPr>
      <w:t>CHƯƠNG 2: CƠ SỞ LÝ THUYẾ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89289F" w:rsidRDefault="003C5A44" w:rsidP="0089289F">
    <w:pPr>
      <w:pStyle w:val="Heading1"/>
      <w:pBdr>
        <w:bottom w:val="thinThickThinMediumGap" w:sz="18" w:space="1" w:color="auto"/>
      </w:pBdr>
      <w:jc w:val="left"/>
      <w:rPr>
        <w:rFonts w:ascii="Times New Roman" w:hAnsi="Times New Roman" w:cs="Times New Roman"/>
        <w:b w:val="0"/>
        <w:i/>
        <w:caps w:val="0"/>
        <w:sz w:val="26"/>
        <w:szCs w:val="26"/>
      </w:rPr>
    </w:pPr>
    <w:r w:rsidRPr="00FF5CBE">
      <w:rPr>
        <w:rFonts w:ascii="Times New Roman" w:hAnsi="Times New Roman" w:cs="Times New Roman"/>
        <w:b w:val="0"/>
        <w:i/>
        <w:caps w:val="0"/>
        <w:sz w:val="26"/>
        <w:szCs w:val="26"/>
      </w:rPr>
      <w:t>CHƯƠNG 3: PHÂN TÍCH – THIẾT KẾ HỆ THỐNG</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89289F" w:rsidRDefault="003C5A44" w:rsidP="0089289F">
    <w:pPr>
      <w:pStyle w:val="Heading1"/>
      <w:pBdr>
        <w:bottom w:val="thinThickThinMediumGap" w:sz="18" w:space="1" w:color="auto"/>
      </w:pBdr>
      <w:spacing w:before="120" w:after="120" w:line="360" w:lineRule="auto"/>
      <w:rPr>
        <w:rFonts w:ascii="Times New Roman" w:hAnsi="Times New Roman" w:cs="Times New Roman"/>
        <w:b w:val="0"/>
        <w:i/>
        <w:sz w:val="26"/>
        <w:szCs w:val="26"/>
      </w:rPr>
    </w:pPr>
    <w:r w:rsidRPr="008868F7">
      <w:rPr>
        <w:rFonts w:ascii="Times New Roman" w:hAnsi="Times New Roman" w:cs="Times New Roman"/>
        <w:b w:val="0"/>
        <w:i/>
        <w:sz w:val="26"/>
        <w:szCs w:val="26"/>
      </w:rPr>
      <w:t>CHƯƠNG 4: XÂY DỰNG HỆ THỐNG</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630007" w:rsidRDefault="003C5A44" w:rsidP="00630007">
    <w:pPr>
      <w:pStyle w:val="Heading1"/>
      <w:pBdr>
        <w:bottom w:val="thinThickThinMediumGap" w:sz="18" w:space="1" w:color="auto"/>
      </w:pBdr>
      <w:rPr>
        <w:rFonts w:ascii="Times New Roman" w:hAnsi="Times New Roman" w:cs="Times New Roman"/>
        <w:b w:val="0"/>
        <w:i/>
        <w:sz w:val="26"/>
        <w:szCs w:val="26"/>
      </w:rPr>
    </w:pPr>
    <w:r w:rsidRPr="003D788A">
      <w:rPr>
        <w:rFonts w:ascii="Times New Roman" w:hAnsi="Times New Roman" w:cs="Times New Roman"/>
        <w:b w:val="0"/>
        <w:i/>
        <w:sz w:val="26"/>
        <w:szCs w:val="26"/>
      </w:rPr>
      <w:t>CHƯƠNG 5: ĐÁNH GIÁ KẾT QUẢ</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432A4F" w:rsidRDefault="003C5A44" w:rsidP="00432A4F">
    <w:pPr>
      <w:pStyle w:val="Heading1"/>
      <w:pBdr>
        <w:bottom w:val="thinThickThinMediumGap" w:sz="18" w:space="1" w:color="auto"/>
      </w:pBdr>
      <w:rPr>
        <w:rFonts w:ascii="Times New Roman" w:hAnsi="Times New Roman" w:cs="Times New Roman"/>
        <w:b w:val="0"/>
        <w:i/>
        <w:sz w:val="26"/>
        <w:szCs w:val="26"/>
      </w:rPr>
    </w:pPr>
    <w:r w:rsidRPr="003D788A">
      <w:rPr>
        <w:rFonts w:ascii="Times New Roman" w:hAnsi="Times New Roman" w:cs="Times New Roman"/>
        <w:b w:val="0"/>
        <w:i/>
        <w:sz w:val="26"/>
        <w:szCs w:val="26"/>
      </w:rPr>
      <w:t>KẾT LUẬN</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44" w:rsidRPr="00432A4F" w:rsidRDefault="003C5A44" w:rsidP="00432A4F">
    <w:pPr>
      <w:pStyle w:val="Heading1"/>
      <w:pBdr>
        <w:bottom w:val="thinThickThinMediumGap" w:sz="18" w:space="1" w:color="auto"/>
      </w:pBdr>
      <w:rPr>
        <w:rFonts w:ascii="Times New Roman" w:hAnsi="Times New Roman" w:cs="Times New Roman"/>
        <w:b w:val="0"/>
        <w:i/>
        <w:sz w:val="26"/>
        <w:szCs w:val="26"/>
      </w:rPr>
    </w:pPr>
    <w:r w:rsidRPr="006E59B7">
      <w:rPr>
        <w:rFonts w:ascii="Times New Roman" w:hAnsi="Times New Roman" w:cs="Times New Roman"/>
        <w:b w:val="0"/>
        <w:i/>
        <w:sz w:val="26"/>
        <w:szCs w:val="26"/>
      </w:rPr>
      <w:t>TÀI LIỆU THAM KHẢO</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51E8"/>
    <w:multiLevelType w:val="hybridMultilevel"/>
    <w:tmpl w:val="42CE5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F5888"/>
    <w:multiLevelType w:val="hybridMultilevel"/>
    <w:tmpl w:val="6B02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1958F4"/>
    <w:multiLevelType w:val="hybridMultilevel"/>
    <w:tmpl w:val="4A3663A2"/>
    <w:lvl w:ilvl="0" w:tplc="C07AA12A">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30EC0"/>
    <w:multiLevelType w:val="hybridMultilevel"/>
    <w:tmpl w:val="301C2596"/>
    <w:lvl w:ilvl="0" w:tplc="AF000C60">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15113"/>
    <w:multiLevelType w:val="hybridMultilevel"/>
    <w:tmpl w:val="12C8F2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11260"/>
    <w:multiLevelType w:val="hybridMultilevel"/>
    <w:tmpl w:val="41248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0878B2"/>
    <w:multiLevelType w:val="hybridMultilevel"/>
    <w:tmpl w:val="3CCCBEBA"/>
    <w:lvl w:ilvl="0" w:tplc="8E06291A">
      <w:start w:val="1"/>
      <w:numFmt w:val="bullet"/>
      <w:pStyle w:val="Cacmuc-gachngang"/>
      <w:lvlText w:val=""/>
      <w:lvlJc w:val="left"/>
      <w:pPr>
        <w:tabs>
          <w:tab w:val="num" w:pos="1008"/>
        </w:tabs>
        <w:ind w:left="100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E522208"/>
    <w:multiLevelType w:val="hybridMultilevel"/>
    <w:tmpl w:val="15969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3933"/>
    <w:multiLevelType w:val="hybridMultilevel"/>
    <w:tmpl w:val="3724CB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244432"/>
    <w:multiLevelType w:val="hybridMultilevel"/>
    <w:tmpl w:val="9BF0E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B1471BD"/>
    <w:multiLevelType w:val="hybridMultilevel"/>
    <w:tmpl w:val="6E0AE7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BD61FBB"/>
    <w:multiLevelType w:val="hybridMultilevel"/>
    <w:tmpl w:val="FD3C9A2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20673769"/>
    <w:multiLevelType w:val="hybridMultilevel"/>
    <w:tmpl w:val="E6443A7E"/>
    <w:lvl w:ilvl="0" w:tplc="0409000B">
      <w:start w:val="1"/>
      <w:numFmt w:val="bullet"/>
      <w:lvlText w:val=""/>
      <w:lvlJc w:val="left"/>
      <w:pPr>
        <w:ind w:left="1860" w:hanging="360"/>
      </w:pPr>
      <w:rPr>
        <w:rFonts w:ascii="Wingdings" w:hAnsi="Wingdings"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13" w15:restartNumberingAfterBreak="0">
    <w:nsid w:val="206B64F5"/>
    <w:multiLevelType w:val="hybridMultilevel"/>
    <w:tmpl w:val="A14A398C"/>
    <w:lvl w:ilvl="0" w:tplc="AF000C60">
      <w:start w:val="1"/>
      <w:numFmt w:val="decimal"/>
      <w:lvlText w:val="%1."/>
      <w:lvlJc w:val="left"/>
      <w:pPr>
        <w:ind w:left="1080" w:hanging="360"/>
      </w:pPr>
      <w:rPr>
        <w:rFonts w:hint="default"/>
        <w:sz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844EBF"/>
    <w:multiLevelType w:val="hybridMultilevel"/>
    <w:tmpl w:val="707489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0815BF"/>
    <w:multiLevelType w:val="hybridMultilevel"/>
    <w:tmpl w:val="E9560CF6"/>
    <w:lvl w:ilvl="0" w:tplc="6292E386">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506DCE"/>
    <w:multiLevelType w:val="hybridMultilevel"/>
    <w:tmpl w:val="447CD4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FF7FB6"/>
    <w:multiLevelType w:val="hybridMultilevel"/>
    <w:tmpl w:val="8BA6DD5A"/>
    <w:lvl w:ilvl="0" w:tplc="6292E386">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B8777E"/>
    <w:multiLevelType w:val="hybridMultilevel"/>
    <w:tmpl w:val="BD701DAE"/>
    <w:lvl w:ilvl="0" w:tplc="6292E386">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115B29"/>
    <w:multiLevelType w:val="hybridMultilevel"/>
    <w:tmpl w:val="EFF40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EF0051"/>
    <w:multiLevelType w:val="hybridMultilevel"/>
    <w:tmpl w:val="4AA28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77DFE"/>
    <w:multiLevelType w:val="hybridMultilevel"/>
    <w:tmpl w:val="0EC02B9C"/>
    <w:lvl w:ilvl="0" w:tplc="31FAB9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EB5E30"/>
    <w:multiLevelType w:val="hybridMultilevel"/>
    <w:tmpl w:val="9A149A96"/>
    <w:lvl w:ilvl="0" w:tplc="AF000C60">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12469"/>
    <w:multiLevelType w:val="hybridMultilevel"/>
    <w:tmpl w:val="F2AC7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2408D"/>
    <w:multiLevelType w:val="hybridMultilevel"/>
    <w:tmpl w:val="44D4D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E12ADD"/>
    <w:multiLevelType w:val="hybridMultilevel"/>
    <w:tmpl w:val="5866B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574680"/>
    <w:multiLevelType w:val="hybridMultilevel"/>
    <w:tmpl w:val="E53483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CC7292"/>
    <w:multiLevelType w:val="hybridMultilevel"/>
    <w:tmpl w:val="18B0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415CF8"/>
    <w:multiLevelType w:val="multilevel"/>
    <w:tmpl w:val="B3241B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65904CA"/>
    <w:multiLevelType w:val="hybridMultilevel"/>
    <w:tmpl w:val="B858B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1A25DC"/>
    <w:multiLevelType w:val="hybridMultilevel"/>
    <w:tmpl w:val="27F8C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453FC9"/>
    <w:multiLevelType w:val="hybridMultilevel"/>
    <w:tmpl w:val="E98A0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BF509A"/>
    <w:multiLevelType w:val="hybridMultilevel"/>
    <w:tmpl w:val="F6800F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2D67202"/>
    <w:multiLevelType w:val="hybridMultilevel"/>
    <w:tmpl w:val="065C6D1E"/>
    <w:lvl w:ilvl="0" w:tplc="31FAB9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0B33CD"/>
    <w:multiLevelType w:val="hybridMultilevel"/>
    <w:tmpl w:val="10A60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A232D0"/>
    <w:multiLevelType w:val="hybridMultilevel"/>
    <w:tmpl w:val="356E3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ADC45C7"/>
    <w:multiLevelType w:val="hybridMultilevel"/>
    <w:tmpl w:val="9BB02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F543B0"/>
    <w:multiLevelType w:val="hybridMultilevel"/>
    <w:tmpl w:val="07D6FF0C"/>
    <w:lvl w:ilvl="0" w:tplc="6292E386">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2179F0"/>
    <w:multiLevelType w:val="hybridMultilevel"/>
    <w:tmpl w:val="0ED8C304"/>
    <w:lvl w:ilvl="0" w:tplc="9DA69142">
      <w:start w:val="1"/>
      <w:numFmt w:val="decimal"/>
      <w:lvlText w:val="%1."/>
      <w:lvlJc w:val="left"/>
      <w:pPr>
        <w:ind w:left="1519" w:hanging="360"/>
      </w:pPr>
      <w:rPr>
        <w:rFonts w:hint="default"/>
        <w:b/>
      </w:rPr>
    </w:lvl>
    <w:lvl w:ilvl="1" w:tplc="04090019" w:tentative="1">
      <w:start w:val="1"/>
      <w:numFmt w:val="lowerLetter"/>
      <w:lvlText w:val="%2."/>
      <w:lvlJc w:val="left"/>
      <w:pPr>
        <w:ind w:left="2239" w:hanging="360"/>
      </w:pPr>
    </w:lvl>
    <w:lvl w:ilvl="2" w:tplc="0409001B" w:tentative="1">
      <w:start w:val="1"/>
      <w:numFmt w:val="lowerRoman"/>
      <w:lvlText w:val="%3."/>
      <w:lvlJc w:val="right"/>
      <w:pPr>
        <w:ind w:left="2959" w:hanging="180"/>
      </w:pPr>
    </w:lvl>
    <w:lvl w:ilvl="3" w:tplc="0409000F" w:tentative="1">
      <w:start w:val="1"/>
      <w:numFmt w:val="decimal"/>
      <w:lvlText w:val="%4."/>
      <w:lvlJc w:val="left"/>
      <w:pPr>
        <w:ind w:left="3679" w:hanging="360"/>
      </w:pPr>
    </w:lvl>
    <w:lvl w:ilvl="4" w:tplc="04090019" w:tentative="1">
      <w:start w:val="1"/>
      <w:numFmt w:val="lowerLetter"/>
      <w:lvlText w:val="%5."/>
      <w:lvlJc w:val="left"/>
      <w:pPr>
        <w:ind w:left="4399" w:hanging="360"/>
      </w:pPr>
    </w:lvl>
    <w:lvl w:ilvl="5" w:tplc="0409001B" w:tentative="1">
      <w:start w:val="1"/>
      <w:numFmt w:val="lowerRoman"/>
      <w:lvlText w:val="%6."/>
      <w:lvlJc w:val="right"/>
      <w:pPr>
        <w:ind w:left="5119" w:hanging="180"/>
      </w:pPr>
    </w:lvl>
    <w:lvl w:ilvl="6" w:tplc="0409000F" w:tentative="1">
      <w:start w:val="1"/>
      <w:numFmt w:val="decimal"/>
      <w:lvlText w:val="%7."/>
      <w:lvlJc w:val="left"/>
      <w:pPr>
        <w:ind w:left="5839" w:hanging="360"/>
      </w:pPr>
    </w:lvl>
    <w:lvl w:ilvl="7" w:tplc="04090019" w:tentative="1">
      <w:start w:val="1"/>
      <w:numFmt w:val="lowerLetter"/>
      <w:lvlText w:val="%8."/>
      <w:lvlJc w:val="left"/>
      <w:pPr>
        <w:ind w:left="6559" w:hanging="360"/>
      </w:pPr>
    </w:lvl>
    <w:lvl w:ilvl="8" w:tplc="0409001B" w:tentative="1">
      <w:start w:val="1"/>
      <w:numFmt w:val="lowerRoman"/>
      <w:lvlText w:val="%9."/>
      <w:lvlJc w:val="right"/>
      <w:pPr>
        <w:ind w:left="7279" w:hanging="180"/>
      </w:pPr>
    </w:lvl>
  </w:abstractNum>
  <w:abstractNum w:abstractNumId="39" w15:restartNumberingAfterBreak="0">
    <w:nsid w:val="712C7EE8"/>
    <w:multiLevelType w:val="hybridMultilevel"/>
    <w:tmpl w:val="C8DE6638"/>
    <w:lvl w:ilvl="0" w:tplc="31FAB9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42691E"/>
    <w:multiLevelType w:val="hybridMultilevel"/>
    <w:tmpl w:val="D64CA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C64F2C"/>
    <w:multiLevelType w:val="hybridMultilevel"/>
    <w:tmpl w:val="3FA2B3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855536"/>
    <w:multiLevelType w:val="hybridMultilevel"/>
    <w:tmpl w:val="1292DCB2"/>
    <w:lvl w:ilvl="0" w:tplc="AF000C60">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886C19"/>
    <w:multiLevelType w:val="hybridMultilevel"/>
    <w:tmpl w:val="B7B669A2"/>
    <w:lvl w:ilvl="0" w:tplc="04090001">
      <w:start w:val="1"/>
      <w:numFmt w:val="bullet"/>
      <w:lvlText w:val=""/>
      <w:lvlJc w:val="left"/>
      <w:pPr>
        <w:ind w:left="1508" w:hanging="360"/>
      </w:pPr>
      <w:rPr>
        <w:rFonts w:ascii="Symbol" w:hAnsi="Symbol" w:hint="default"/>
      </w:rPr>
    </w:lvl>
    <w:lvl w:ilvl="1" w:tplc="04090003" w:tentative="1">
      <w:start w:val="1"/>
      <w:numFmt w:val="bullet"/>
      <w:lvlText w:val="o"/>
      <w:lvlJc w:val="left"/>
      <w:pPr>
        <w:ind w:left="2228" w:hanging="360"/>
      </w:pPr>
      <w:rPr>
        <w:rFonts w:ascii="Courier New" w:hAnsi="Courier New" w:cs="Courier New" w:hint="default"/>
      </w:rPr>
    </w:lvl>
    <w:lvl w:ilvl="2" w:tplc="04090005" w:tentative="1">
      <w:start w:val="1"/>
      <w:numFmt w:val="bullet"/>
      <w:lvlText w:val=""/>
      <w:lvlJc w:val="left"/>
      <w:pPr>
        <w:ind w:left="2948" w:hanging="360"/>
      </w:pPr>
      <w:rPr>
        <w:rFonts w:ascii="Wingdings" w:hAnsi="Wingdings" w:hint="default"/>
      </w:rPr>
    </w:lvl>
    <w:lvl w:ilvl="3" w:tplc="04090001" w:tentative="1">
      <w:start w:val="1"/>
      <w:numFmt w:val="bullet"/>
      <w:lvlText w:val=""/>
      <w:lvlJc w:val="left"/>
      <w:pPr>
        <w:ind w:left="3668" w:hanging="360"/>
      </w:pPr>
      <w:rPr>
        <w:rFonts w:ascii="Symbol" w:hAnsi="Symbol" w:hint="default"/>
      </w:rPr>
    </w:lvl>
    <w:lvl w:ilvl="4" w:tplc="04090003" w:tentative="1">
      <w:start w:val="1"/>
      <w:numFmt w:val="bullet"/>
      <w:lvlText w:val="o"/>
      <w:lvlJc w:val="left"/>
      <w:pPr>
        <w:ind w:left="4388" w:hanging="360"/>
      </w:pPr>
      <w:rPr>
        <w:rFonts w:ascii="Courier New" w:hAnsi="Courier New" w:cs="Courier New" w:hint="default"/>
      </w:rPr>
    </w:lvl>
    <w:lvl w:ilvl="5" w:tplc="04090005" w:tentative="1">
      <w:start w:val="1"/>
      <w:numFmt w:val="bullet"/>
      <w:lvlText w:val=""/>
      <w:lvlJc w:val="left"/>
      <w:pPr>
        <w:ind w:left="5108" w:hanging="360"/>
      </w:pPr>
      <w:rPr>
        <w:rFonts w:ascii="Wingdings" w:hAnsi="Wingdings" w:hint="default"/>
      </w:rPr>
    </w:lvl>
    <w:lvl w:ilvl="6" w:tplc="04090001" w:tentative="1">
      <w:start w:val="1"/>
      <w:numFmt w:val="bullet"/>
      <w:lvlText w:val=""/>
      <w:lvlJc w:val="left"/>
      <w:pPr>
        <w:ind w:left="5828" w:hanging="360"/>
      </w:pPr>
      <w:rPr>
        <w:rFonts w:ascii="Symbol" w:hAnsi="Symbol" w:hint="default"/>
      </w:rPr>
    </w:lvl>
    <w:lvl w:ilvl="7" w:tplc="04090003" w:tentative="1">
      <w:start w:val="1"/>
      <w:numFmt w:val="bullet"/>
      <w:lvlText w:val="o"/>
      <w:lvlJc w:val="left"/>
      <w:pPr>
        <w:ind w:left="6548" w:hanging="360"/>
      </w:pPr>
      <w:rPr>
        <w:rFonts w:ascii="Courier New" w:hAnsi="Courier New" w:cs="Courier New" w:hint="default"/>
      </w:rPr>
    </w:lvl>
    <w:lvl w:ilvl="8" w:tplc="04090005" w:tentative="1">
      <w:start w:val="1"/>
      <w:numFmt w:val="bullet"/>
      <w:lvlText w:val=""/>
      <w:lvlJc w:val="left"/>
      <w:pPr>
        <w:ind w:left="7268" w:hanging="360"/>
      </w:pPr>
      <w:rPr>
        <w:rFonts w:ascii="Wingdings" w:hAnsi="Wingdings" w:hint="default"/>
      </w:rPr>
    </w:lvl>
  </w:abstractNum>
  <w:abstractNum w:abstractNumId="44" w15:restartNumberingAfterBreak="0">
    <w:nsid w:val="7F2D2AD5"/>
    <w:multiLevelType w:val="hybridMultilevel"/>
    <w:tmpl w:val="EE7812FA"/>
    <w:lvl w:ilvl="0" w:tplc="6644C848">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8D0FB3"/>
    <w:multiLevelType w:val="hybridMultilevel"/>
    <w:tmpl w:val="FCB699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1"/>
  </w:num>
  <w:num w:numId="2">
    <w:abstractNumId w:val="45"/>
  </w:num>
  <w:num w:numId="3">
    <w:abstractNumId w:val="16"/>
  </w:num>
  <w:num w:numId="4">
    <w:abstractNumId w:val="26"/>
  </w:num>
  <w:num w:numId="5">
    <w:abstractNumId w:val="4"/>
  </w:num>
  <w:num w:numId="6">
    <w:abstractNumId w:val="32"/>
  </w:num>
  <w:num w:numId="7">
    <w:abstractNumId w:val="10"/>
  </w:num>
  <w:num w:numId="8">
    <w:abstractNumId w:val="7"/>
  </w:num>
  <w:num w:numId="9">
    <w:abstractNumId w:val="6"/>
  </w:num>
  <w:num w:numId="10">
    <w:abstractNumId w:val="27"/>
  </w:num>
  <w:num w:numId="11">
    <w:abstractNumId w:val="28"/>
  </w:num>
  <w:num w:numId="12">
    <w:abstractNumId w:val="9"/>
  </w:num>
  <w:num w:numId="13">
    <w:abstractNumId w:val="12"/>
  </w:num>
  <w:num w:numId="14">
    <w:abstractNumId w:val="11"/>
  </w:num>
  <w:num w:numId="15">
    <w:abstractNumId w:val="37"/>
  </w:num>
  <w:num w:numId="16">
    <w:abstractNumId w:val="18"/>
  </w:num>
  <w:num w:numId="17">
    <w:abstractNumId w:val="17"/>
  </w:num>
  <w:num w:numId="18">
    <w:abstractNumId w:val="15"/>
  </w:num>
  <w:num w:numId="19">
    <w:abstractNumId w:val="41"/>
  </w:num>
  <w:num w:numId="20">
    <w:abstractNumId w:val="14"/>
  </w:num>
  <w:num w:numId="21">
    <w:abstractNumId w:val="39"/>
  </w:num>
  <w:num w:numId="22">
    <w:abstractNumId w:val="33"/>
  </w:num>
  <w:num w:numId="23">
    <w:abstractNumId w:val="23"/>
  </w:num>
  <w:num w:numId="24">
    <w:abstractNumId w:val="8"/>
  </w:num>
  <w:num w:numId="25">
    <w:abstractNumId w:val="29"/>
  </w:num>
  <w:num w:numId="26">
    <w:abstractNumId w:val="24"/>
  </w:num>
  <w:num w:numId="27">
    <w:abstractNumId w:val="20"/>
  </w:num>
  <w:num w:numId="28">
    <w:abstractNumId w:val="44"/>
  </w:num>
  <w:num w:numId="29">
    <w:abstractNumId w:val="2"/>
  </w:num>
  <w:num w:numId="30">
    <w:abstractNumId w:val="42"/>
  </w:num>
  <w:num w:numId="31">
    <w:abstractNumId w:val="13"/>
  </w:num>
  <w:num w:numId="32">
    <w:abstractNumId w:val="22"/>
  </w:num>
  <w:num w:numId="33">
    <w:abstractNumId w:val="3"/>
  </w:num>
  <w:num w:numId="34">
    <w:abstractNumId w:val="34"/>
  </w:num>
  <w:num w:numId="35">
    <w:abstractNumId w:val="43"/>
  </w:num>
  <w:num w:numId="36">
    <w:abstractNumId w:val="30"/>
  </w:num>
  <w:num w:numId="37">
    <w:abstractNumId w:val="35"/>
  </w:num>
  <w:num w:numId="38">
    <w:abstractNumId w:val="40"/>
  </w:num>
  <w:num w:numId="39">
    <w:abstractNumId w:val="5"/>
  </w:num>
  <w:num w:numId="40">
    <w:abstractNumId w:val="31"/>
  </w:num>
  <w:num w:numId="41">
    <w:abstractNumId w:val="0"/>
  </w:num>
  <w:num w:numId="42">
    <w:abstractNumId w:val="36"/>
  </w:num>
  <w:num w:numId="43">
    <w:abstractNumId w:val="25"/>
  </w:num>
  <w:num w:numId="44">
    <w:abstractNumId w:val="19"/>
  </w:num>
  <w:num w:numId="45">
    <w:abstractNumId w:val="38"/>
  </w:num>
  <w:num w:numId="46">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464"/>
    <w:rsid w:val="000001F7"/>
    <w:rsid w:val="00000BC7"/>
    <w:rsid w:val="00003C6D"/>
    <w:rsid w:val="00004A1A"/>
    <w:rsid w:val="000053F3"/>
    <w:rsid w:val="000100FA"/>
    <w:rsid w:val="00011935"/>
    <w:rsid w:val="000146C4"/>
    <w:rsid w:val="0001629D"/>
    <w:rsid w:val="00024121"/>
    <w:rsid w:val="00030464"/>
    <w:rsid w:val="000328F5"/>
    <w:rsid w:val="00037776"/>
    <w:rsid w:val="000379DA"/>
    <w:rsid w:val="00042449"/>
    <w:rsid w:val="00042C29"/>
    <w:rsid w:val="000436FB"/>
    <w:rsid w:val="00054CB4"/>
    <w:rsid w:val="0005595B"/>
    <w:rsid w:val="00055EE1"/>
    <w:rsid w:val="00060D19"/>
    <w:rsid w:val="00062BE9"/>
    <w:rsid w:val="00074831"/>
    <w:rsid w:val="00080E5E"/>
    <w:rsid w:val="00097420"/>
    <w:rsid w:val="00097B88"/>
    <w:rsid w:val="000A074B"/>
    <w:rsid w:val="000A4DA7"/>
    <w:rsid w:val="000A5A0F"/>
    <w:rsid w:val="000B266B"/>
    <w:rsid w:val="000B7AAB"/>
    <w:rsid w:val="000C4836"/>
    <w:rsid w:val="000E1B11"/>
    <w:rsid w:val="000E3EAA"/>
    <w:rsid w:val="000E4926"/>
    <w:rsid w:val="000E4C03"/>
    <w:rsid w:val="000E7241"/>
    <w:rsid w:val="000E7B45"/>
    <w:rsid w:val="000F2C86"/>
    <w:rsid w:val="001005F0"/>
    <w:rsid w:val="00100EC4"/>
    <w:rsid w:val="00102E56"/>
    <w:rsid w:val="00106597"/>
    <w:rsid w:val="00110EDC"/>
    <w:rsid w:val="0011471E"/>
    <w:rsid w:val="0011644C"/>
    <w:rsid w:val="001171C1"/>
    <w:rsid w:val="001202F0"/>
    <w:rsid w:val="00126E78"/>
    <w:rsid w:val="00127ABB"/>
    <w:rsid w:val="00131A2F"/>
    <w:rsid w:val="001342AC"/>
    <w:rsid w:val="00134505"/>
    <w:rsid w:val="00134F79"/>
    <w:rsid w:val="00137E35"/>
    <w:rsid w:val="00146795"/>
    <w:rsid w:val="00151110"/>
    <w:rsid w:val="0016014D"/>
    <w:rsid w:val="001627F9"/>
    <w:rsid w:val="00164C42"/>
    <w:rsid w:val="0017176E"/>
    <w:rsid w:val="0018282A"/>
    <w:rsid w:val="00184D6B"/>
    <w:rsid w:val="00187BF9"/>
    <w:rsid w:val="001924C7"/>
    <w:rsid w:val="001924FC"/>
    <w:rsid w:val="00192FBA"/>
    <w:rsid w:val="001B1D02"/>
    <w:rsid w:val="001B28B9"/>
    <w:rsid w:val="001B33E4"/>
    <w:rsid w:val="001B456D"/>
    <w:rsid w:val="001C5532"/>
    <w:rsid w:val="001D0404"/>
    <w:rsid w:val="001D3D60"/>
    <w:rsid w:val="001D6258"/>
    <w:rsid w:val="001D6D16"/>
    <w:rsid w:val="001E0297"/>
    <w:rsid w:val="001E5FD6"/>
    <w:rsid w:val="001F1CBF"/>
    <w:rsid w:val="001F2418"/>
    <w:rsid w:val="001F25A3"/>
    <w:rsid w:val="001F3100"/>
    <w:rsid w:val="001F542B"/>
    <w:rsid w:val="00201576"/>
    <w:rsid w:val="00202A16"/>
    <w:rsid w:val="00203CD9"/>
    <w:rsid w:val="00213EF3"/>
    <w:rsid w:val="00214D00"/>
    <w:rsid w:val="002269FE"/>
    <w:rsid w:val="00230E7B"/>
    <w:rsid w:val="002358F7"/>
    <w:rsid w:val="0023708C"/>
    <w:rsid w:val="002400FF"/>
    <w:rsid w:val="0024231F"/>
    <w:rsid w:val="00270DED"/>
    <w:rsid w:val="0027103C"/>
    <w:rsid w:val="00273B2D"/>
    <w:rsid w:val="00283D2E"/>
    <w:rsid w:val="0028493D"/>
    <w:rsid w:val="00284E9C"/>
    <w:rsid w:val="0028745C"/>
    <w:rsid w:val="00291CED"/>
    <w:rsid w:val="00292D02"/>
    <w:rsid w:val="00293243"/>
    <w:rsid w:val="0029534A"/>
    <w:rsid w:val="002A6418"/>
    <w:rsid w:val="002A7EFA"/>
    <w:rsid w:val="002B50AC"/>
    <w:rsid w:val="002C2344"/>
    <w:rsid w:val="002C536A"/>
    <w:rsid w:val="002D5B80"/>
    <w:rsid w:val="002D5BA4"/>
    <w:rsid w:val="002E124B"/>
    <w:rsid w:val="002E692C"/>
    <w:rsid w:val="002F33B2"/>
    <w:rsid w:val="002F3CED"/>
    <w:rsid w:val="002F3E44"/>
    <w:rsid w:val="002F6209"/>
    <w:rsid w:val="00301D71"/>
    <w:rsid w:val="00302EF6"/>
    <w:rsid w:val="00303CF0"/>
    <w:rsid w:val="0030500E"/>
    <w:rsid w:val="00306564"/>
    <w:rsid w:val="00323DF6"/>
    <w:rsid w:val="003274AE"/>
    <w:rsid w:val="00330915"/>
    <w:rsid w:val="003346E4"/>
    <w:rsid w:val="00341D76"/>
    <w:rsid w:val="0034424B"/>
    <w:rsid w:val="00344A24"/>
    <w:rsid w:val="003457F9"/>
    <w:rsid w:val="003460FB"/>
    <w:rsid w:val="00350C2A"/>
    <w:rsid w:val="00351A58"/>
    <w:rsid w:val="00352C60"/>
    <w:rsid w:val="00357B80"/>
    <w:rsid w:val="00362BAF"/>
    <w:rsid w:val="003648D8"/>
    <w:rsid w:val="003659D3"/>
    <w:rsid w:val="00374A61"/>
    <w:rsid w:val="00374C81"/>
    <w:rsid w:val="00374ECD"/>
    <w:rsid w:val="0038536E"/>
    <w:rsid w:val="00387B39"/>
    <w:rsid w:val="00390E4A"/>
    <w:rsid w:val="003A0310"/>
    <w:rsid w:val="003A4986"/>
    <w:rsid w:val="003A5F0B"/>
    <w:rsid w:val="003A6177"/>
    <w:rsid w:val="003B2EF5"/>
    <w:rsid w:val="003B4ECF"/>
    <w:rsid w:val="003C0A0B"/>
    <w:rsid w:val="003C1B56"/>
    <w:rsid w:val="003C5A44"/>
    <w:rsid w:val="003C64FD"/>
    <w:rsid w:val="003C6C0F"/>
    <w:rsid w:val="003C6D47"/>
    <w:rsid w:val="003C716C"/>
    <w:rsid w:val="003D4958"/>
    <w:rsid w:val="003D788A"/>
    <w:rsid w:val="003E12A2"/>
    <w:rsid w:val="003E1862"/>
    <w:rsid w:val="003E31B7"/>
    <w:rsid w:val="003E39E8"/>
    <w:rsid w:val="003F403B"/>
    <w:rsid w:val="00402F3A"/>
    <w:rsid w:val="00404144"/>
    <w:rsid w:val="00405B8D"/>
    <w:rsid w:val="004065E3"/>
    <w:rsid w:val="00407B3B"/>
    <w:rsid w:val="00413862"/>
    <w:rsid w:val="00414332"/>
    <w:rsid w:val="004152D8"/>
    <w:rsid w:val="00417A69"/>
    <w:rsid w:val="00422338"/>
    <w:rsid w:val="00423DD6"/>
    <w:rsid w:val="004240F3"/>
    <w:rsid w:val="00431895"/>
    <w:rsid w:val="00432A4F"/>
    <w:rsid w:val="00436068"/>
    <w:rsid w:val="00440F9C"/>
    <w:rsid w:val="00441DEB"/>
    <w:rsid w:val="004420AA"/>
    <w:rsid w:val="0044271D"/>
    <w:rsid w:val="00444B07"/>
    <w:rsid w:val="0044580B"/>
    <w:rsid w:val="00445E2B"/>
    <w:rsid w:val="00447C0C"/>
    <w:rsid w:val="00452CD8"/>
    <w:rsid w:val="00453901"/>
    <w:rsid w:val="0046399B"/>
    <w:rsid w:val="00464AA2"/>
    <w:rsid w:val="00471A3A"/>
    <w:rsid w:val="00475CAB"/>
    <w:rsid w:val="00481FED"/>
    <w:rsid w:val="00483BAE"/>
    <w:rsid w:val="00484251"/>
    <w:rsid w:val="00484511"/>
    <w:rsid w:val="00485017"/>
    <w:rsid w:val="004905F3"/>
    <w:rsid w:val="0049453D"/>
    <w:rsid w:val="0049563A"/>
    <w:rsid w:val="004967F8"/>
    <w:rsid w:val="00497DFC"/>
    <w:rsid w:val="004A7DCE"/>
    <w:rsid w:val="004B21E5"/>
    <w:rsid w:val="004B396F"/>
    <w:rsid w:val="004B462E"/>
    <w:rsid w:val="004B6717"/>
    <w:rsid w:val="004B74E8"/>
    <w:rsid w:val="004C3DD8"/>
    <w:rsid w:val="004C5177"/>
    <w:rsid w:val="004D52FE"/>
    <w:rsid w:val="004D5B83"/>
    <w:rsid w:val="004D7F87"/>
    <w:rsid w:val="004E03AD"/>
    <w:rsid w:val="004E1BFB"/>
    <w:rsid w:val="004E589C"/>
    <w:rsid w:val="004E675D"/>
    <w:rsid w:val="004E6E78"/>
    <w:rsid w:val="004F2835"/>
    <w:rsid w:val="004F2913"/>
    <w:rsid w:val="004F3C98"/>
    <w:rsid w:val="004F62B0"/>
    <w:rsid w:val="005015D9"/>
    <w:rsid w:val="00505DF8"/>
    <w:rsid w:val="00513AB4"/>
    <w:rsid w:val="00515CF0"/>
    <w:rsid w:val="00516DBC"/>
    <w:rsid w:val="005175EB"/>
    <w:rsid w:val="00520E0F"/>
    <w:rsid w:val="00526974"/>
    <w:rsid w:val="0053081E"/>
    <w:rsid w:val="005316DF"/>
    <w:rsid w:val="00531704"/>
    <w:rsid w:val="00536670"/>
    <w:rsid w:val="005404E2"/>
    <w:rsid w:val="00541FE8"/>
    <w:rsid w:val="005438F0"/>
    <w:rsid w:val="00551489"/>
    <w:rsid w:val="005542F8"/>
    <w:rsid w:val="00554727"/>
    <w:rsid w:val="005563EB"/>
    <w:rsid w:val="00557507"/>
    <w:rsid w:val="005616FF"/>
    <w:rsid w:val="00562755"/>
    <w:rsid w:val="0056369B"/>
    <w:rsid w:val="00570CF0"/>
    <w:rsid w:val="00574AD4"/>
    <w:rsid w:val="005824D2"/>
    <w:rsid w:val="00585EF2"/>
    <w:rsid w:val="005868A2"/>
    <w:rsid w:val="00587295"/>
    <w:rsid w:val="00595BAF"/>
    <w:rsid w:val="005A1315"/>
    <w:rsid w:val="005B0B4F"/>
    <w:rsid w:val="005B2688"/>
    <w:rsid w:val="005B7084"/>
    <w:rsid w:val="005C0E6F"/>
    <w:rsid w:val="005C1038"/>
    <w:rsid w:val="005C7026"/>
    <w:rsid w:val="005D6FD9"/>
    <w:rsid w:val="005E1985"/>
    <w:rsid w:val="005E1C89"/>
    <w:rsid w:val="005E2F7C"/>
    <w:rsid w:val="005F03CD"/>
    <w:rsid w:val="005F71EB"/>
    <w:rsid w:val="00600B0B"/>
    <w:rsid w:val="00600E66"/>
    <w:rsid w:val="00603B09"/>
    <w:rsid w:val="00603EE1"/>
    <w:rsid w:val="00605F3A"/>
    <w:rsid w:val="006174DB"/>
    <w:rsid w:val="00620662"/>
    <w:rsid w:val="00621047"/>
    <w:rsid w:val="00621ADF"/>
    <w:rsid w:val="00622BFC"/>
    <w:rsid w:val="006237A6"/>
    <w:rsid w:val="006263DF"/>
    <w:rsid w:val="006271CB"/>
    <w:rsid w:val="00630007"/>
    <w:rsid w:val="0063006D"/>
    <w:rsid w:val="00630634"/>
    <w:rsid w:val="0063354C"/>
    <w:rsid w:val="00634F04"/>
    <w:rsid w:val="00636FFA"/>
    <w:rsid w:val="006420DA"/>
    <w:rsid w:val="006428FC"/>
    <w:rsid w:val="00647893"/>
    <w:rsid w:val="00657B49"/>
    <w:rsid w:val="00664BE3"/>
    <w:rsid w:val="00664F66"/>
    <w:rsid w:val="00665DAA"/>
    <w:rsid w:val="00675345"/>
    <w:rsid w:val="00676376"/>
    <w:rsid w:val="00680CC1"/>
    <w:rsid w:val="0068318E"/>
    <w:rsid w:val="00684423"/>
    <w:rsid w:val="00684A12"/>
    <w:rsid w:val="00684A3E"/>
    <w:rsid w:val="00692211"/>
    <w:rsid w:val="006A6307"/>
    <w:rsid w:val="006B010C"/>
    <w:rsid w:val="006B0272"/>
    <w:rsid w:val="006B621C"/>
    <w:rsid w:val="006B791B"/>
    <w:rsid w:val="006B79E2"/>
    <w:rsid w:val="006C0551"/>
    <w:rsid w:val="006C069B"/>
    <w:rsid w:val="006C08FA"/>
    <w:rsid w:val="006C35C5"/>
    <w:rsid w:val="006D456C"/>
    <w:rsid w:val="006D68EC"/>
    <w:rsid w:val="006D76F7"/>
    <w:rsid w:val="006E1BF3"/>
    <w:rsid w:val="006E2E95"/>
    <w:rsid w:val="006E3060"/>
    <w:rsid w:val="006E4826"/>
    <w:rsid w:val="006E5070"/>
    <w:rsid w:val="006E59B7"/>
    <w:rsid w:val="006F08CF"/>
    <w:rsid w:val="006F08EA"/>
    <w:rsid w:val="006F2F4C"/>
    <w:rsid w:val="006F32DC"/>
    <w:rsid w:val="00700582"/>
    <w:rsid w:val="00710145"/>
    <w:rsid w:val="00710C34"/>
    <w:rsid w:val="00715159"/>
    <w:rsid w:val="00715B0E"/>
    <w:rsid w:val="00716AA3"/>
    <w:rsid w:val="00720802"/>
    <w:rsid w:val="00726CA7"/>
    <w:rsid w:val="007270D7"/>
    <w:rsid w:val="00730C7F"/>
    <w:rsid w:val="007333CA"/>
    <w:rsid w:val="007374CF"/>
    <w:rsid w:val="0074150E"/>
    <w:rsid w:val="007418F1"/>
    <w:rsid w:val="00742EDB"/>
    <w:rsid w:val="00743EAD"/>
    <w:rsid w:val="007446F4"/>
    <w:rsid w:val="00747BA1"/>
    <w:rsid w:val="00751623"/>
    <w:rsid w:val="00755719"/>
    <w:rsid w:val="007619EB"/>
    <w:rsid w:val="0076745E"/>
    <w:rsid w:val="00773A7A"/>
    <w:rsid w:val="00777F38"/>
    <w:rsid w:val="0078185C"/>
    <w:rsid w:val="007851E6"/>
    <w:rsid w:val="00785FC9"/>
    <w:rsid w:val="00786BDF"/>
    <w:rsid w:val="00787701"/>
    <w:rsid w:val="00792B46"/>
    <w:rsid w:val="00793F5B"/>
    <w:rsid w:val="007956A3"/>
    <w:rsid w:val="007968B0"/>
    <w:rsid w:val="00796F19"/>
    <w:rsid w:val="007A1D17"/>
    <w:rsid w:val="007A54FD"/>
    <w:rsid w:val="007B0111"/>
    <w:rsid w:val="007B0D7B"/>
    <w:rsid w:val="007B19F9"/>
    <w:rsid w:val="007B7DEF"/>
    <w:rsid w:val="007C2586"/>
    <w:rsid w:val="007C4BDD"/>
    <w:rsid w:val="007C694D"/>
    <w:rsid w:val="007D2497"/>
    <w:rsid w:val="007D75C3"/>
    <w:rsid w:val="007E6258"/>
    <w:rsid w:val="007E6B98"/>
    <w:rsid w:val="007F246E"/>
    <w:rsid w:val="007F56A5"/>
    <w:rsid w:val="007F79CE"/>
    <w:rsid w:val="00802031"/>
    <w:rsid w:val="00802081"/>
    <w:rsid w:val="008052FA"/>
    <w:rsid w:val="008057D7"/>
    <w:rsid w:val="008122E0"/>
    <w:rsid w:val="00813D54"/>
    <w:rsid w:val="0081446D"/>
    <w:rsid w:val="008161B5"/>
    <w:rsid w:val="00826FB0"/>
    <w:rsid w:val="008302FF"/>
    <w:rsid w:val="0083339F"/>
    <w:rsid w:val="0083608E"/>
    <w:rsid w:val="00837470"/>
    <w:rsid w:val="0084074A"/>
    <w:rsid w:val="00840E53"/>
    <w:rsid w:val="00843DFF"/>
    <w:rsid w:val="00845835"/>
    <w:rsid w:val="008503EA"/>
    <w:rsid w:val="00850A36"/>
    <w:rsid w:val="008534A4"/>
    <w:rsid w:val="00860C4B"/>
    <w:rsid w:val="00862BC6"/>
    <w:rsid w:val="008632A8"/>
    <w:rsid w:val="0086367D"/>
    <w:rsid w:val="008646D8"/>
    <w:rsid w:val="0087010E"/>
    <w:rsid w:val="00872672"/>
    <w:rsid w:val="00873C7F"/>
    <w:rsid w:val="00877134"/>
    <w:rsid w:val="008817CF"/>
    <w:rsid w:val="008839DB"/>
    <w:rsid w:val="00883BF7"/>
    <w:rsid w:val="00885464"/>
    <w:rsid w:val="00885B64"/>
    <w:rsid w:val="008868F7"/>
    <w:rsid w:val="0089289F"/>
    <w:rsid w:val="00895333"/>
    <w:rsid w:val="008B4ECB"/>
    <w:rsid w:val="008B60EE"/>
    <w:rsid w:val="008B791E"/>
    <w:rsid w:val="008B7E76"/>
    <w:rsid w:val="008C02DB"/>
    <w:rsid w:val="008C0A18"/>
    <w:rsid w:val="008C26CF"/>
    <w:rsid w:val="008C2B33"/>
    <w:rsid w:val="008C53BF"/>
    <w:rsid w:val="008C5D4A"/>
    <w:rsid w:val="008C630C"/>
    <w:rsid w:val="008D147B"/>
    <w:rsid w:val="008D157C"/>
    <w:rsid w:val="008D2396"/>
    <w:rsid w:val="008D720F"/>
    <w:rsid w:val="008E0446"/>
    <w:rsid w:val="008E18C6"/>
    <w:rsid w:val="008E4733"/>
    <w:rsid w:val="008E5366"/>
    <w:rsid w:val="008E76D7"/>
    <w:rsid w:val="0090234C"/>
    <w:rsid w:val="00905E2D"/>
    <w:rsid w:val="009079C2"/>
    <w:rsid w:val="00910BF0"/>
    <w:rsid w:val="00911DC9"/>
    <w:rsid w:val="00911ED2"/>
    <w:rsid w:val="009248F3"/>
    <w:rsid w:val="00931CB9"/>
    <w:rsid w:val="009339A0"/>
    <w:rsid w:val="00934F7B"/>
    <w:rsid w:val="00937936"/>
    <w:rsid w:val="00941E73"/>
    <w:rsid w:val="00943369"/>
    <w:rsid w:val="00950B90"/>
    <w:rsid w:val="0095297A"/>
    <w:rsid w:val="00955BA8"/>
    <w:rsid w:val="009562CB"/>
    <w:rsid w:val="00956989"/>
    <w:rsid w:val="00960252"/>
    <w:rsid w:val="00964DD7"/>
    <w:rsid w:val="00967513"/>
    <w:rsid w:val="0097270F"/>
    <w:rsid w:val="00972796"/>
    <w:rsid w:val="0097692C"/>
    <w:rsid w:val="00981678"/>
    <w:rsid w:val="00986C7A"/>
    <w:rsid w:val="0099179C"/>
    <w:rsid w:val="00991A82"/>
    <w:rsid w:val="00991FED"/>
    <w:rsid w:val="00997732"/>
    <w:rsid w:val="009A1143"/>
    <w:rsid w:val="009A1817"/>
    <w:rsid w:val="009A34A8"/>
    <w:rsid w:val="009A5643"/>
    <w:rsid w:val="009B13E3"/>
    <w:rsid w:val="009B1645"/>
    <w:rsid w:val="009B5681"/>
    <w:rsid w:val="009B5F47"/>
    <w:rsid w:val="009C1103"/>
    <w:rsid w:val="009C13F5"/>
    <w:rsid w:val="009C5DB9"/>
    <w:rsid w:val="009C6DBC"/>
    <w:rsid w:val="009D2A91"/>
    <w:rsid w:val="009D309E"/>
    <w:rsid w:val="009D467A"/>
    <w:rsid w:val="009D607E"/>
    <w:rsid w:val="009E3DBC"/>
    <w:rsid w:val="009E5BC1"/>
    <w:rsid w:val="009E731A"/>
    <w:rsid w:val="009E7673"/>
    <w:rsid w:val="009E7AAF"/>
    <w:rsid w:val="009F2FEE"/>
    <w:rsid w:val="009F43C2"/>
    <w:rsid w:val="009F7437"/>
    <w:rsid w:val="00A00368"/>
    <w:rsid w:val="00A07A2A"/>
    <w:rsid w:val="00A11A42"/>
    <w:rsid w:val="00A202F4"/>
    <w:rsid w:val="00A2174C"/>
    <w:rsid w:val="00A2289E"/>
    <w:rsid w:val="00A229D9"/>
    <w:rsid w:val="00A237D9"/>
    <w:rsid w:val="00A248C7"/>
    <w:rsid w:val="00A25F4D"/>
    <w:rsid w:val="00A33AA5"/>
    <w:rsid w:val="00A34D1E"/>
    <w:rsid w:val="00A35F2B"/>
    <w:rsid w:val="00A36B75"/>
    <w:rsid w:val="00A435ED"/>
    <w:rsid w:val="00A43DC3"/>
    <w:rsid w:val="00A46379"/>
    <w:rsid w:val="00A53E33"/>
    <w:rsid w:val="00A555B3"/>
    <w:rsid w:val="00A55D79"/>
    <w:rsid w:val="00A5796D"/>
    <w:rsid w:val="00A713BD"/>
    <w:rsid w:val="00A764AD"/>
    <w:rsid w:val="00A7786C"/>
    <w:rsid w:val="00A80C65"/>
    <w:rsid w:val="00A817B0"/>
    <w:rsid w:val="00A85A97"/>
    <w:rsid w:val="00A934C8"/>
    <w:rsid w:val="00A95E47"/>
    <w:rsid w:val="00AA1336"/>
    <w:rsid w:val="00AA52FA"/>
    <w:rsid w:val="00AA7A0F"/>
    <w:rsid w:val="00AB1A27"/>
    <w:rsid w:val="00AB2B83"/>
    <w:rsid w:val="00AB4815"/>
    <w:rsid w:val="00AB5420"/>
    <w:rsid w:val="00AB5AE7"/>
    <w:rsid w:val="00AC0454"/>
    <w:rsid w:val="00AC50C3"/>
    <w:rsid w:val="00AC7B0F"/>
    <w:rsid w:val="00AD1CB9"/>
    <w:rsid w:val="00AD2F85"/>
    <w:rsid w:val="00AF134F"/>
    <w:rsid w:val="00AF2D51"/>
    <w:rsid w:val="00AF3937"/>
    <w:rsid w:val="00AF40EF"/>
    <w:rsid w:val="00AF6766"/>
    <w:rsid w:val="00AF6E9B"/>
    <w:rsid w:val="00AF7B26"/>
    <w:rsid w:val="00B02615"/>
    <w:rsid w:val="00B0521C"/>
    <w:rsid w:val="00B1135A"/>
    <w:rsid w:val="00B12FB8"/>
    <w:rsid w:val="00B13D8F"/>
    <w:rsid w:val="00B20DE2"/>
    <w:rsid w:val="00B213C5"/>
    <w:rsid w:val="00B26E2C"/>
    <w:rsid w:val="00B342B9"/>
    <w:rsid w:val="00B35258"/>
    <w:rsid w:val="00B357A5"/>
    <w:rsid w:val="00B35B7E"/>
    <w:rsid w:val="00B417A4"/>
    <w:rsid w:val="00B43D38"/>
    <w:rsid w:val="00B454E7"/>
    <w:rsid w:val="00B50C98"/>
    <w:rsid w:val="00B5194A"/>
    <w:rsid w:val="00B532AA"/>
    <w:rsid w:val="00B534EB"/>
    <w:rsid w:val="00B54C7A"/>
    <w:rsid w:val="00B57AD5"/>
    <w:rsid w:val="00B57E6A"/>
    <w:rsid w:val="00B64068"/>
    <w:rsid w:val="00B664FC"/>
    <w:rsid w:val="00B66538"/>
    <w:rsid w:val="00B76AD9"/>
    <w:rsid w:val="00B8232E"/>
    <w:rsid w:val="00B83544"/>
    <w:rsid w:val="00B84B92"/>
    <w:rsid w:val="00B9195F"/>
    <w:rsid w:val="00B93B8F"/>
    <w:rsid w:val="00B97698"/>
    <w:rsid w:val="00BA2F80"/>
    <w:rsid w:val="00BA6F32"/>
    <w:rsid w:val="00BA6F86"/>
    <w:rsid w:val="00BB05B1"/>
    <w:rsid w:val="00BB54BC"/>
    <w:rsid w:val="00BB675D"/>
    <w:rsid w:val="00BB71F9"/>
    <w:rsid w:val="00BC2CF1"/>
    <w:rsid w:val="00BC3913"/>
    <w:rsid w:val="00BC4862"/>
    <w:rsid w:val="00BD038B"/>
    <w:rsid w:val="00BD0AEB"/>
    <w:rsid w:val="00BD1799"/>
    <w:rsid w:val="00BD24BB"/>
    <w:rsid w:val="00BD2D05"/>
    <w:rsid w:val="00BD4921"/>
    <w:rsid w:val="00BD72CD"/>
    <w:rsid w:val="00BD74C7"/>
    <w:rsid w:val="00BE1D9D"/>
    <w:rsid w:val="00BE2515"/>
    <w:rsid w:val="00BE2C6F"/>
    <w:rsid w:val="00BE582C"/>
    <w:rsid w:val="00BE7C7C"/>
    <w:rsid w:val="00C05A75"/>
    <w:rsid w:val="00C126A6"/>
    <w:rsid w:val="00C13DF6"/>
    <w:rsid w:val="00C1705D"/>
    <w:rsid w:val="00C20BD0"/>
    <w:rsid w:val="00C23120"/>
    <w:rsid w:val="00C23276"/>
    <w:rsid w:val="00C25A28"/>
    <w:rsid w:val="00C34698"/>
    <w:rsid w:val="00C36DC7"/>
    <w:rsid w:val="00C37F18"/>
    <w:rsid w:val="00C41DCF"/>
    <w:rsid w:val="00C4404A"/>
    <w:rsid w:val="00C4649E"/>
    <w:rsid w:val="00C57E41"/>
    <w:rsid w:val="00C64E7A"/>
    <w:rsid w:val="00C7059A"/>
    <w:rsid w:val="00C7375C"/>
    <w:rsid w:val="00C741E2"/>
    <w:rsid w:val="00C81EA6"/>
    <w:rsid w:val="00C8300A"/>
    <w:rsid w:val="00C83668"/>
    <w:rsid w:val="00C848A6"/>
    <w:rsid w:val="00C84E7C"/>
    <w:rsid w:val="00C8522F"/>
    <w:rsid w:val="00C8676D"/>
    <w:rsid w:val="00C87FF7"/>
    <w:rsid w:val="00C924FA"/>
    <w:rsid w:val="00C960B0"/>
    <w:rsid w:val="00C969C8"/>
    <w:rsid w:val="00CA5ED3"/>
    <w:rsid w:val="00CA6CC8"/>
    <w:rsid w:val="00CB08D5"/>
    <w:rsid w:val="00CB2F99"/>
    <w:rsid w:val="00CB7B6F"/>
    <w:rsid w:val="00CC279D"/>
    <w:rsid w:val="00CC359E"/>
    <w:rsid w:val="00CC5B97"/>
    <w:rsid w:val="00CC6F74"/>
    <w:rsid w:val="00CD0473"/>
    <w:rsid w:val="00CD0E3D"/>
    <w:rsid w:val="00CD7164"/>
    <w:rsid w:val="00CD7FBC"/>
    <w:rsid w:val="00CE1195"/>
    <w:rsid w:val="00CE2CD6"/>
    <w:rsid w:val="00CF1031"/>
    <w:rsid w:val="00CF263E"/>
    <w:rsid w:val="00CF28AE"/>
    <w:rsid w:val="00CF5775"/>
    <w:rsid w:val="00D0524E"/>
    <w:rsid w:val="00D1090E"/>
    <w:rsid w:val="00D163D5"/>
    <w:rsid w:val="00D2036D"/>
    <w:rsid w:val="00D2640D"/>
    <w:rsid w:val="00D26C87"/>
    <w:rsid w:val="00D26FE9"/>
    <w:rsid w:val="00D35326"/>
    <w:rsid w:val="00D3561C"/>
    <w:rsid w:val="00D36059"/>
    <w:rsid w:val="00D40DA2"/>
    <w:rsid w:val="00D4639D"/>
    <w:rsid w:val="00D50683"/>
    <w:rsid w:val="00D50BE1"/>
    <w:rsid w:val="00D53EA9"/>
    <w:rsid w:val="00D5505F"/>
    <w:rsid w:val="00D60DA9"/>
    <w:rsid w:val="00D669E7"/>
    <w:rsid w:val="00D675DA"/>
    <w:rsid w:val="00D70B61"/>
    <w:rsid w:val="00D72BCC"/>
    <w:rsid w:val="00D75F57"/>
    <w:rsid w:val="00D761EA"/>
    <w:rsid w:val="00D830A4"/>
    <w:rsid w:val="00D85422"/>
    <w:rsid w:val="00D85917"/>
    <w:rsid w:val="00D87B3F"/>
    <w:rsid w:val="00D900BC"/>
    <w:rsid w:val="00D9290C"/>
    <w:rsid w:val="00D96804"/>
    <w:rsid w:val="00DA2D73"/>
    <w:rsid w:val="00DA6AAF"/>
    <w:rsid w:val="00DA7561"/>
    <w:rsid w:val="00DB057E"/>
    <w:rsid w:val="00DB5D35"/>
    <w:rsid w:val="00DB7539"/>
    <w:rsid w:val="00DB79A4"/>
    <w:rsid w:val="00DC0565"/>
    <w:rsid w:val="00DC6AC8"/>
    <w:rsid w:val="00DD0091"/>
    <w:rsid w:val="00DD075B"/>
    <w:rsid w:val="00DE12A7"/>
    <w:rsid w:val="00DF5176"/>
    <w:rsid w:val="00DF6D91"/>
    <w:rsid w:val="00DF6E2F"/>
    <w:rsid w:val="00E009FE"/>
    <w:rsid w:val="00E05327"/>
    <w:rsid w:val="00E12509"/>
    <w:rsid w:val="00E17B0E"/>
    <w:rsid w:val="00E212EE"/>
    <w:rsid w:val="00E21805"/>
    <w:rsid w:val="00E2305F"/>
    <w:rsid w:val="00E27A59"/>
    <w:rsid w:val="00E33A62"/>
    <w:rsid w:val="00E353FA"/>
    <w:rsid w:val="00E36B56"/>
    <w:rsid w:val="00E416D1"/>
    <w:rsid w:val="00E41AF3"/>
    <w:rsid w:val="00E4238D"/>
    <w:rsid w:val="00E445D4"/>
    <w:rsid w:val="00E4755B"/>
    <w:rsid w:val="00E4772A"/>
    <w:rsid w:val="00E53E11"/>
    <w:rsid w:val="00E556AC"/>
    <w:rsid w:val="00E556E4"/>
    <w:rsid w:val="00E62D59"/>
    <w:rsid w:val="00E65BFB"/>
    <w:rsid w:val="00E67075"/>
    <w:rsid w:val="00E71536"/>
    <w:rsid w:val="00E72756"/>
    <w:rsid w:val="00E742FD"/>
    <w:rsid w:val="00E76786"/>
    <w:rsid w:val="00E83218"/>
    <w:rsid w:val="00E85D74"/>
    <w:rsid w:val="00E87DA3"/>
    <w:rsid w:val="00E922A0"/>
    <w:rsid w:val="00E93E42"/>
    <w:rsid w:val="00E94B3D"/>
    <w:rsid w:val="00E95C3D"/>
    <w:rsid w:val="00EA79A4"/>
    <w:rsid w:val="00EB4601"/>
    <w:rsid w:val="00EB4D7E"/>
    <w:rsid w:val="00EB52F7"/>
    <w:rsid w:val="00EB799B"/>
    <w:rsid w:val="00EC3870"/>
    <w:rsid w:val="00EC448B"/>
    <w:rsid w:val="00EC54BD"/>
    <w:rsid w:val="00EC7C32"/>
    <w:rsid w:val="00ED2717"/>
    <w:rsid w:val="00ED31AA"/>
    <w:rsid w:val="00ED60B9"/>
    <w:rsid w:val="00EE7016"/>
    <w:rsid w:val="00EF10D3"/>
    <w:rsid w:val="00EF2C1D"/>
    <w:rsid w:val="00EF773D"/>
    <w:rsid w:val="00EF7A7C"/>
    <w:rsid w:val="00F0526B"/>
    <w:rsid w:val="00F05D18"/>
    <w:rsid w:val="00F123B4"/>
    <w:rsid w:val="00F15CC9"/>
    <w:rsid w:val="00F1729E"/>
    <w:rsid w:val="00F17787"/>
    <w:rsid w:val="00F20E9A"/>
    <w:rsid w:val="00F23224"/>
    <w:rsid w:val="00F2559D"/>
    <w:rsid w:val="00F278D8"/>
    <w:rsid w:val="00F3218A"/>
    <w:rsid w:val="00F344EE"/>
    <w:rsid w:val="00F37E3B"/>
    <w:rsid w:val="00F4119F"/>
    <w:rsid w:val="00F4154C"/>
    <w:rsid w:val="00F43A07"/>
    <w:rsid w:val="00F43A7D"/>
    <w:rsid w:val="00F4577F"/>
    <w:rsid w:val="00F46C1B"/>
    <w:rsid w:val="00F477C0"/>
    <w:rsid w:val="00F51F96"/>
    <w:rsid w:val="00F525DF"/>
    <w:rsid w:val="00F52844"/>
    <w:rsid w:val="00F534CD"/>
    <w:rsid w:val="00F56043"/>
    <w:rsid w:val="00F563E1"/>
    <w:rsid w:val="00F56FD5"/>
    <w:rsid w:val="00F576E5"/>
    <w:rsid w:val="00F62569"/>
    <w:rsid w:val="00F67B30"/>
    <w:rsid w:val="00F718AA"/>
    <w:rsid w:val="00F71C76"/>
    <w:rsid w:val="00F73C0E"/>
    <w:rsid w:val="00F73F14"/>
    <w:rsid w:val="00F74572"/>
    <w:rsid w:val="00F74CB5"/>
    <w:rsid w:val="00F82A61"/>
    <w:rsid w:val="00F90D84"/>
    <w:rsid w:val="00F92736"/>
    <w:rsid w:val="00F9285F"/>
    <w:rsid w:val="00F9747C"/>
    <w:rsid w:val="00F97626"/>
    <w:rsid w:val="00FA1DDE"/>
    <w:rsid w:val="00FB1141"/>
    <w:rsid w:val="00FB12E7"/>
    <w:rsid w:val="00FB1357"/>
    <w:rsid w:val="00FB34C8"/>
    <w:rsid w:val="00FC4AC4"/>
    <w:rsid w:val="00FC567E"/>
    <w:rsid w:val="00FC73E5"/>
    <w:rsid w:val="00FD12AF"/>
    <w:rsid w:val="00FE3DFD"/>
    <w:rsid w:val="00FE434D"/>
    <w:rsid w:val="00FF5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0D32D4"/>
  <w15:chartTrackingRefBased/>
  <w15:docId w15:val="{3C1CE3AE-B4F8-4B60-8150-88437F2F6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6"/>
        <w:szCs w:val="26"/>
        <w:lang w:val="en-US" w:eastAsia="en-US" w:bidi="ar-SA"/>
      </w:rPr>
    </w:rPrDefault>
    <w:pPrDefault>
      <w:pPr>
        <w:spacing w:after="160" w:line="252" w:lineRule="auto"/>
        <w:jc w:val="both"/>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header" w:uiPriority="99"/>
    <w:lsdException w:name="footer" w:uiPriority="99"/>
    <w:lsdException w:name="caption" w:semiHidden="1" w:uiPriority="35"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0B9"/>
  </w:style>
  <w:style w:type="paragraph" w:styleId="Heading1">
    <w:name w:val="heading 1"/>
    <w:basedOn w:val="Normal"/>
    <w:next w:val="Normal"/>
    <w:link w:val="Heading1Char"/>
    <w:uiPriority w:val="9"/>
    <w:qFormat/>
    <w:rsid w:val="00ED60B9"/>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ED60B9"/>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D60B9"/>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ED60B9"/>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ED60B9"/>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ED60B9"/>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ED60B9"/>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ED60B9"/>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ED60B9"/>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4755B"/>
    <w:rPr>
      <w:rFonts w:ascii="Tahoma" w:hAnsi="Tahoma" w:cs="Tahoma"/>
      <w:sz w:val="16"/>
      <w:szCs w:val="16"/>
    </w:rPr>
  </w:style>
  <w:style w:type="table" w:styleId="TableGrid">
    <w:name w:val="Table Grid"/>
    <w:basedOn w:val="TableNormal"/>
    <w:uiPriority w:val="39"/>
    <w:rsid w:val="00E477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453901"/>
  </w:style>
  <w:style w:type="paragraph" w:styleId="ListParagraph">
    <w:name w:val="List Paragraph"/>
    <w:basedOn w:val="Normal"/>
    <w:link w:val="ListParagraphChar"/>
    <w:uiPriority w:val="34"/>
    <w:qFormat/>
    <w:rsid w:val="00453901"/>
    <w:pPr>
      <w:ind w:left="720"/>
      <w:contextualSpacing/>
    </w:pPr>
  </w:style>
  <w:style w:type="character" w:customStyle="1" w:styleId="Heading3Char">
    <w:name w:val="Heading 3 Char"/>
    <w:basedOn w:val="DefaultParagraphFont"/>
    <w:link w:val="Heading3"/>
    <w:uiPriority w:val="9"/>
    <w:rsid w:val="00ED60B9"/>
    <w:rPr>
      <w:rFonts w:asciiTheme="majorHAnsi" w:eastAsiaTheme="majorEastAsia" w:hAnsiTheme="majorHAnsi" w:cstheme="majorBidi"/>
      <w:spacing w:val="4"/>
      <w:sz w:val="24"/>
      <w:szCs w:val="24"/>
    </w:rPr>
  </w:style>
  <w:style w:type="paragraph" w:customStyle="1" w:styleId="DA1">
    <w:name w:val="DA1"/>
    <w:basedOn w:val="Normal"/>
    <w:qFormat/>
    <w:rsid w:val="0099179C"/>
    <w:pPr>
      <w:spacing w:before="10" w:after="200" w:line="360" w:lineRule="auto"/>
      <w:jc w:val="center"/>
    </w:pPr>
    <w:rPr>
      <w:rFonts w:eastAsia="Calibri"/>
      <w:b/>
      <w:sz w:val="32"/>
      <w:lang w:val="vi-VN"/>
    </w:rPr>
  </w:style>
  <w:style w:type="paragraph" w:customStyle="1" w:styleId="DA3">
    <w:name w:val="DA3"/>
    <w:basedOn w:val="Normal"/>
    <w:rsid w:val="0099179C"/>
    <w:pPr>
      <w:spacing w:before="10" w:after="200" w:line="360" w:lineRule="auto"/>
    </w:pPr>
    <w:rPr>
      <w:rFonts w:eastAsia="Calibri"/>
      <w:b/>
      <w:sz w:val="28"/>
      <w:lang w:val="vi-VN"/>
    </w:rPr>
  </w:style>
  <w:style w:type="paragraph" w:customStyle="1" w:styleId="DA4">
    <w:name w:val="DA4"/>
    <w:basedOn w:val="DA3"/>
    <w:autoRedefine/>
    <w:rsid w:val="0099179C"/>
    <w:pPr>
      <w:spacing w:before="0" w:after="0"/>
    </w:pPr>
    <w:rPr>
      <w:sz w:val="26"/>
    </w:rPr>
  </w:style>
  <w:style w:type="paragraph" w:styleId="Caption">
    <w:name w:val="caption"/>
    <w:basedOn w:val="Normal"/>
    <w:next w:val="Normal"/>
    <w:uiPriority w:val="35"/>
    <w:unhideWhenUsed/>
    <w:qFormat/>
    <w:rsid w:val="00ED60B9"/>
    <w:rPr>
      <w:b/>
      <w:bCs/>
      <w:sz w:val="18"/>
      <w:szCs w:val="18"/>
    </w:rPr>
  </w:style>
  <w:style w:type="paragraph" w:styleId="NormalWeb">
    <w:name w:val="Normal (Web)"/>
    <w:basedOn w:val="Normal"/>
    <w:uiPriority w:val="99"/>
    <w:unhideWhenUsed/>
    <w:rsid w:val="0099179C"/>
    <w:pPr>
      <w:spacing w:before="100" w:beforeAutospacing="1" w:after="100" w:afterAutospacing="1" w:line="360" w:lineRule="auto"/>
    </w:pPr>
  </w:style>
  <w:style w:type="character" w:styleId="Strong">
    <w:name w:val="Strong"/>
    <w:basedOn w:val="DefaultParagraphFont"/>
    <w:uiPriority w:val="22"/>
    <w:qFormat/>
    <w:rsid w:val="00ED60B9"/>
    <w:rPr>
      <w:b/>
      <w:bCs/>
      <w:color w:val="auto"/>
    </w:rPr>
  </w:style>
  <w:style w:type="paragraph" w:styleId="NoSpacing">
    <w:name w:val="No Spacing"/>
    <w:uiPriority w:val="1"/>
    <w:qFormat/>
    <w:rsid w:val="00ED60B9"/>
    <w:pPr>
      <w:spacing w:after="0" w:line="240" w:lineRule="auto"/>
    </w:pPr>
  </w:style>
  <w:style w:type="character" w:customStyle="1" w:styleId="Heading1Char">
    <w:name w:val="Heading 1 Char"/>
    <w:basedOn w:val="DefaultParagraphFont"/>
    <w:link w:val="Heading1"/>
    <w:uiPriority w:val="9"/>
    <w:rsid w:val="00ED60B9"/>
    <w:rPr>
      <w:rFonts w:asciiTheme="majorHAnsi" w:eastAsiaTheme="majorEastAsia" w:hAnsiTheme="majorHAnsi" w:cstheme="majorBidi"/>
      <w:b/>
      <w:bCs/>
      <w:caps/>
      <w:spacing w:val="4"/>
      <w:sz w:val="28"/>
      <w:szCs w:val="28"/>
    </w:rPr>
  </w:style>
  <w:style w:type="table" w:customStyle="1" w:styleId="TableGrid1">
    <w:name w:val="Table Grid1"/>
    <w:basedOn w:val="TableNormal"/>
    <w:next w:val="TableGrid"/>
    <w:uiPriority w:val="39"/>
    <w:rsid w:val="00F43A7D"/>
    <w:pPr>
      <w:spacing w:before="10" w:after="10" w:line="36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ED60B9"/>
    <w:rPr>
      <w:rFonts w:asciiTheme="majorHAnsi" w:eastAsiaTheme="majorEastAsia" w:hAnsiTheme="majorHAnsi" w:cstheme="majorBidi"/>
      <w:i/>
      <w:iCs/>
      <w:sz w:val="24"/>
      <w:szCs w:val="24"/>
    </w:rPr>
  </w:style>
  <w:style w:type="character" w:styleId="PageNumber">
    <w:name w:val="page number"/>
    <w:basedOn w:val="DefaultParagraphFont"/>
    <w:rsid w:val="006174DB"/>
  </w:style>
  <w:style w:type="paragraph" w:customStyle="1" w:styleId="Cacmuc-gachngang">
    <w:name w:val="Cacmuc-gachngang"/>
    <w:basedOn w:val="Normal"/>
    <w:autoRedefine/>
    <w:rsid w:val="006174DB"/>
    <w:pPr>
      <w:numPr>
        <w:numId w:val="9"/>
      </w:numPr>
      <w:overflowPunct w:val="0"/>
      <w:autoSpaceDE w:val="0"/>
      <w:autoSpaceDN w:val="0"/>
      <w:adjustRightInd w:val="0"/>
      <w:spacing w:before="120"/>
      <w:textAlignment w:val="baseline"/>
    </w:pPr>
  </w:style>
  <w:style w:type="paragraph" w:customStyle="1" w:styleId="Gach-ngang">
    <w:name w:val="Gach-ngang"/>
    <w:basedOn w:val="Cacmuc-gachngang"/>
    <w:autoRedefine/>
    <w:rsid w:val="00DB057E"/>
    <w:pPr>
      <w:numPr>
        <w:numId w:val="0"/>
      </w:numPr>
      <w:spacing w:line="360" w:lineRule="auto"/>
    </w:pPr>
    <w:rPr>
      <w:i/>
    </w:rPr>
  </w:style>
  <w:style w:type="paragraph" w:customStyle="1" w:styleId="Paragraph">
    <w:name w:val="Paragraph"/>
    <w:basedOn w:val="Normal"/>
    <w:link w:val="ParagraphChar"/>
    <w:rsid w:val="006174DB"/>
    <w:pPr>
      <w:overflowPunct w:val="0"/>
      <w:autoSpaceDE w:val="0"/>
      <w:autoSpaceDN w:val="0"/>
      <w:adjustRightInd w:val="0"/>
      <w:spacing w:before="120" w:line="264" w:lineRule="auto"/>
      <w:ind w:firstLine="357"/>
      <w:textAlignment w:val="baseline"/>
    </w:pPr>
  </w:style>
  <w:style w:type="paragraph" w:customStyle="1" w:styleId="Noidung-Doan">
    <w:name w:val="Noidung-Doan"/>
    <w:basedOn w:val="Normal"/>
    <w:link w:val="Noidung-DoanChar"/>
    <w:rsid w:val="006174DB"/>
    <w:pPr>
      <w:overflowPunct w:val="0"/>
      <w:autoSpaceDE w:val="0"/>
      <w:autoSpaceDN w:val="0"/>
      <w:adjustRightInd w:val="0"/>
      <w:spacing w:before="120" w:after="120"/>
      <w:ind w:firstLine="288"/>
      <w:textAlignment w:val="baseline"/>
    </w:pPr>
  </w:style>
  <w:style w:type="character" w:customStyle="1" w:styleId="Noidung-DoanChar">
    <w:name w:val="Noidung-Doan Char"/>
    <w:basedOn w:val="DefaultParagraphFont"/>
    <w:link w:val="Noidung-Doan"/>
    <w:rsid w:val="006174DB"/>
    <w:rPr>
      <w:sz w:val="24"/>
      <w:szCs w:val="24"/>
    </w:rPr>
  </w:style>
  <w:style w:type="character" w:customStyle="1" w:styleId="ParagraphChar">
    <w:name w:val="Paragraph Char"/>
    <w:basedOn w:val="DefaultParagraphFont"/>
    <w:link w:val="Paragraph"/>
    <w:rsid w:val="006174DB"/>
    <w:rPr>
      <w:sz w:val="24"/>
    </w:rPr>
  </w:style>
  <w:style w:type="paragraph" w:styleId="Header">
    <w:name w:val="header"/>
    <w:basedOn w:val="Normal"/>
    <w:link w:val="HeaderChar"/>
    <w:uiPriority w:val="99"/>
    <w:rsid w:val="00413862"/>
    <w:pPr>
      <w:tabs>
        <w:tab w:val="center" w:pos="4680"/>
        <w:tab w:val="right" w:pos="9360"/>
      </w:tabs>
    </w:pPr>
  </w:style>
  <w:style w:type="character" w:customStyle="1" w:styleId="HeaderChar">
    <w:name w:val="Header Char"/>
    <w:basedOn w:val="DefaultParagraphFont"/>
    <w:link w:val="Header"/>
    <w:uiPriority w:val="99"/>
    <w:rsid w:val="00413862"/>
    <w:rPr>
      <w:sz w:val="24"/>
      <w:szCs w:val="24"/>
    </w:rPr>
  </w:style>
  <w:style w:type="paragraph" w:styleId="Footer">
    <w:name w:val="footer"/>
    <w:basedOn w:val="Normal"/>
    <w:link w:val="FooterChar"/>
    <w:uiPriority w:val="99"/>
    <w:rsid w:val="00413862"/>
    <w:pPr>
      <w:tabs>
        <w:tab w:val="center" w:pos="4680"/>
        <w:tab w:val="right" w:pos="9360"/>
      </w:tabs>
    </w:pPr>
  </w:style>
  <w:style w:type="character" w:customStyle="1" w:styleId="FooterChar">
    <w:name w:val="Footer Char"/>
    <w:basedOn w:val="DefaultParagraphFont"/>
    <w:link w:val="Footer"/>
    <w:uiPriority w:val="99"/>
    <w:rsid w:val="00413862"/>
    <w:rPr>
      <w:sz w:val="24"/>
      <w:szCs w:val="24"/>
    </w:rPr>
  </w:style>
  <w:style w:type="character" w:styleId="Hyperlink">
    <w:name w:val="Hyperlink"/>
    <w:basedOn w:val="DefaultParagraphFont"/>
    <w:uiPriority w:val="99"/>
    <w:rsid w:val="00751623"/>
    <w:rPr>
      <w:color w:val="0563C1" w:themeColor="hyperlink"/>
      <w:u w:val="single"/>
    </w:rPr>
  </w:style>
  <w:style w:type="character" w:customStyle="1" w:styleId="Heading2Char">
    <w:name w:val="Heading 2 Char"/>
    <w:basedOn w:val="DefaultParagraphFont"/>
    <w:link w:val="Heading2"/>
    <w:uiPriority w:val="9"/>
    <w:rsid w:val="00ED60B9"/>
    <w:rPr>
      <w:rFonts w:asciiTheme="majorHAnsi" w:eastAsiaTheme="majorEastAsia" w:hAnsiTheme="majorHAnsi" w:cstheme="majorBidi"/>
      <w:b/>
      <w:bCs/>
      <w:sz w:val="28"/>
      <w:szCs w:val="28"/>
    </w:rPr>
  </w:style>
  <w:style w:type="character" w:styleId="CommentReference">
    <w:name w:val="annotation reference"/>
    <w:basedOn w:val="DefaultParagraphFont"/>
    <w:rsid w:val="003A6177"/>
    <w:rPr>
      <w:sz w:val="16"/>
      <w:szCs w:val="16"/>
    </w:rPr>
  </w:style>
  <w:style w:type="paragraph" w:styleId="CommentText">
    <w:name w:val="annotation text"/>
    <w:basedOn w:val="Normal"/>
    <w:link w:val="CommentTextChar"/>
    <w:rsid w:val="003A6177"/>
  </w:style>
  <w:style w:type="character" w:customStyle="1" w:styleId="CommentTextChar">
    <w:name w:val="Comment Text Char"/>
    <w:basedOn w:val="DefaultParagraphFont"/>
    <w:link w:val="CommentText"/>
    <w:rsid w:val="003A6177"/>
  </w:style>
  <w:style w:type="paragraph" w:styleId="CommentSubject">
    <w:name w:val="annotation subject"/>
    <w:basedOn w:val="CommentText"/>
    <w:next w:val="CommentText"/>
    <w:link w:val="CommentSubjectChar"/>
    <w:rsid w:val="003A6177"/>
    <w:rPr>
      <w:b/>
      <w:bCs/>
    </w:rPr>
  </w:style>
  <w:style w:type="character" w:customStyle="1" w:styleId="CommentSubjectChar">
    <w:name w:val="Comment Subject Char"/>
    <w:basedOn w:val="CommentTextChar"/>
    <w:link w:val="CommentSubject"/>
    <w:rsid w:val="003A6177"/>
    <w:rPr>
      <w:b/>
      <w:bCs/>
    </w:rPr>
  </w:style>
  <w:style w:type="paragraph" w:styleId="TableofFigures">
    <w:name w:val="table of figures"/>
    <w:basedOn w:val="Normal"/>
    <w:next w:val="Normal"/>
    <w:uiPriority w:val="99"/>
    <w:rsid w:val="00C960B0"/>
  </w:style>
  <w:style w:type="paragraph" w:styleId="TOC1">
    <w:name w:val="toc 1"/>
    <w:basedOn w:val="Normal"/>
    <w:next w:val="Normal"/>
    <w:autoRedefine/>
    <w:uiPriority w:val="39"/>
    <w:rsid w:val="00213EF3"/>
    <w:pPr>
      <w:tabs>
        <w:tab w:val="right" w:leader="dot" w:pos="9354"/>
      </w:tabs>
      <w:spacing w:after="100" w:line="360" w:lineRule="auto"/>
    </w:pPr>
    <w:rPr>
      <w:b/>
      <w:noProof/>
    </w:rPr>
  </w:style>
  <w:style w:type="paragraph" w:styleId="TOC2">
    <w:name w:val="toc 2"/>
    <w:basedOn w:val="Normal"/>
    <w:next w:val="Normal"/>
    <w:autoRedefine/>
    <w:uiPriority w:val="39"/>
    <w:rsid w:val="00675345"/>
    <w:pPr>
      <w:spacing w:after="100"/>
      <w:ind w:left="240"/>
    </w:pPr>
  </w:style>
  <w:style w:type="paragraph" w:styleId="TOC3">
    <w:name w:val="toc 3"/>
    <w:basedOn w:val="Normal"/>
    <w:next w:val="Normal"/>
    <w:autoRedefine/>
    <w:uiPriority w:val="39"/>
    <w:rsid w:val="00675345"/>
    <w:pPr>
      <w:spacing w:after="100"/>
      <w:ind w:left="480"/>
    </w:pPr>
  </w:style>
  <w:style w:type="character" w:customStyle="1" w:styleId="Heading5Char">
    <w:name w:val="Heading 5 Char"/>
    <w:basedOn w:val="DefaultParagraphFont"/>
    <w:link w:val="Heading5"/>
    <w:uiPriority w:val="9"/>
    <w:semiHidden/>
    <w:rsid w:val="00ED60B9"/>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ED60B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D60B9"/>
    <w:rPr>
      <w:i/>
      <w:iCs/>
    </w:rPr>
  </w:style>
  <w:style w:type="character" w:customStyle="1" w:styleId="Heading8Char">
    <w:name w:val="Heading 8 Char"/>
    <w:basedOn w:val="DefaultParagraphFont"/>
    <w:link w:val="Heading8"/>
    <w:uiPriority w:val="9"/>
    <w:semiHidden/>
    <w:rsid w:val="00ED60B9"/>
    <w:rPr>
      <w:b/>
      <w:bCs/>
    </w:rPr>
  </w:style>
  <w:style w:type="character" w:customStyle="1" w:styleId="Heading9Char">
    <w:name w:val="Heading 9 Char"/>
    <w:basedOn w:val="DefaultParagraphFont"/>
    <w:link w:val="Heading9"/>
    <w:uiPriority w:val="9"/>
    <w:semiHidden/>
    <w:rsid w:val="00ED60B9"/>
    <w:rPr>
      <w:i/>
      <w:iCs/>
    </w:rPr>
  </w:style>
  <w:style w:type="paragraph" w:styleId="Title">
    <w:name w:val="Title"/>
    <w:basedOn w:val="Normal"/>
    <w:next w:val="Normal"/>
    <w:link w:val="TitleChar"/>
    <w:uiPriority w:val="10"/>
    <w:qFormat/>
    <w:rsid w:val="00ED60B9"/>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ED60B9"/>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ED60B9"/>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D60B9"/>
    <w:rPr>
      <w:rFonts w:asciiTheme="majorHAnsi" w:eastAsiaTheme="majorEastAsia" w:hAnsiTheme="majorHAnsi" w:cstheme="majorBidi"/>
      <w:sz w:val="24"/>
      <w:szCs w:val="24"/>
    </w:rPr>
  </w:style>
  <w:style w:type="character" w:styleId="Emphasis">
    <w:name w:val="Emphasis"/>
    <w:basedOn w:val="DefaultParagraphFont"/>
    <w:uiPriority w:val="20"/>
    <w:qFormat/>
    <w:rsid w:val="00ED60B9"/>
    <w:rPr>
      <w:i/>
      <w:iCs/>
      <w:color w:val="auto"/>
    </w:rPr>
  </w:style>
  <w:style w:type="paragraph" w:styleId="Quote">
    <w:name w:val="Quote"/>
    <w:basedOn w:val="Normal"/>
    <w:next w:val="Normal"/>
    <w:link w:val="QuoteChar"/>
    <w:uiPriority w:val="29"/>
    <w:qFormat/>
    <w:rsid w:val="00ED60B9"/>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ED60B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ED60B9"/>
    <w:pPr>
      <w:spacing w:before="100" w:beforeAutospacing="1" w:after="240"/>
      <w:ind w:left="936" w:right="936"/>
      <w:jc w:val="center"/>
    </w:pPr>
    <w:rPr>
      <w:rFonts w:asciiTheme="majorHAnsi" w:eastAsiaTheme="majorEastAsia" w:hAnsiTheme="majorHAnsi" w:cstheme="majorBidi"/>
    </w:rPr>
  </w:style>
  <w:style w:type="character" w:customStyle="1" w:styleId="IntenseQuoteChar">
    <w:name w:val="Intense Quote Char"/>
    <w:basedOn w:val="DefaultParagraphFont"/>
    <w:link w:val="IntenseQuote"/>
    <w:uiPriority w:val="30"/>
    <w:rsid w:val="00ED60B9"/>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ED60B9"/>
    <w:rPr>
      <w:i/>
      <w:iCs/>
      <w:color w:val="auto"/>
    </w:rPr>
  </w:style>
  <w:style w:type="character" w:styleId="IntenseEmphasis">
    <w:name w:val="Intense Emphasis"/>
    <w:basedOn w:val="DefaultParagraphFont"/>
    <w:uiPriority w:val="21"/>
    <w:qFormat/>
    <w:rsid w:val="00ED60B9"/>
    <w:rPr>
      <w:b/>
      <w:bCs/>
      <w:i/>
      <w:iCs/>
      <w:color w:val="auto"/>
    </w:rPr>
  </w:style>
  <w:style w:type="character" w:styleId="SubtleReference">
    <w:name w:val="Subtle Reference"/>
    <w:basedOn w:val="DefaultParagraphFont"/>
    <w:uiPriority w:val="31"/>
    <w:qFormat/>
    <w:rsid w:val="00ED60B9"/>
    <w:rPr>
      <w:smallCaps/>
      <w:color w:val="auto"/>
      <w:u w:val="single" w:color="7F7F7F" w:themeColor="text1" w:themeTint="80"/>
    </w:rPr>
  </w:style>
  <w:style w:type="character" w:styleId="IntenseReference">
    <w:name w:val="Intense Reference"/>
    <w:basedOn w:val="DefaultParagraphFont"/>
    <w:uiPriority w:val="32"/>
    <w:qFormat/>
    <w:rsid w:val="00ED60B9"/>
    <w:rPr>
      <w:b/>
      <w:bCs/>
      <w:smallCaps/>
      <w:color w:val="auto"/>
      <w:u w:val="single"/>
    </w:rPr>
  </w:style>
  <w:style w:type="character" w:styleId="BookTitle">
    <w:name w:val="Book Title"/>
    <w:basedOn w:val="DefaultParagraphFont"/>
    <w:uiPriority w:val="33"/>
    <w:qFormat/>
    <w:rsid w:val="00ED60B9"/>
    <w:rPr>
      <w:b/>
      <w:bCs/>
      <w:smallCaps/>
      <w:color w:val="auto"/>
    </w:rPr>
  </w:style>
  <w:style w:type="paragraph" w:styleId="TOCHeading">
    <w:name w:val="TOC Heading"/>
    <w:basedOn w:val="Heading1"/>
    <w:next w:val="Normal"/>
    <w:uiPriority w:val="39"/>
    <w:semiHidden/>
    <w:unhideWhenUsed/>
    <w:qFormat/>
    <w:rsid w:val="00ED60B9"/>
    <w:pPr>
      <w:outlineLvl w:val="9"/>
    </w:pPr>
  </w:style>
  <w:style w:type="character" w:styleId="PlaceholderText">
    <w:name w:val="Placeholder Text"/>
    <w:basedOn w:val="DefaultParagraphFont"/>
    <w:uiPriority w:val="99"/>
    <w:semiHidden/>
    <w:rsid w:val="005316DF"/>
    <w:rPr>
      <w:color w:val="808080"/>
    </w:rPr>
  </w:style>
  <w:style w:type="table" w:customStyle="1" w:styleId="TableGrid2">
    <w:name w:val="Table Grid2"/>
    <w:basedOn w:val="TableNormal"/>
    <w:next w:val="TableGrid"/>
    <w:uiPriority w:val="39"/>
    <w:rsid w:val="00A229D9"/>
    <w:pPr>
      <w:spacing w:before="10" w:after="10" w:line="360" w:lineRule="auto"/>
    </w:pPr>
    <w:rPr>
      <w:rFonts w:eastAsia="Calibr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537291">
      <w:bodyDiv w:val="1"/>
      <w:marLeft w:val="0"/>
      <w:marRight w:val="0"/>
      <w:marTop w:val="0"/>
      <w:marBottom w:val="0"/>
      <w:divBdr>
        <w:top w:val="none" w:sz="0" w:space="0" w:color="auto"/>
        <w:left w:val="none" w:sz="0" w:space="0" w:color="auto"/>
        <w:bottom w:val="none" w:sz="0" w:space="0" w:color="auto"/>
        <w:right w:val="none" w:sz="0" w:space="0" w:color="auto"/>
      </w:divBdr>
    </w:div>
    <w:div w:id="870872667">
      <w:bodyDiv w:val="1"/>
      <w:marLeft w:val="0"/>
      <w:marRight w:val="0"/>
      <w:marTop w:val="0"/>
      <w:marBottom w:val="0"/>
      <w:divBdr>
        <w:top w:val="none" w:sz="0" w:space="0" w:color="auto"/>
        <w:left w:val="none" w:sz="0" w:space="0" w:color="auto"/>
        <w:bottom w:val="none" w:sz="0" w:space="0" w:color="auto"/>
        <w:right w:val="none" w:sz="0" w:space="0" w:color="auto"/>
      </w:divBdr>
    </w:div>
    <w:div w:id="1123420352">
      <w:bodyDiv w:val="1"/>
      <w:marLeft w:val="0"/>
      <w:marRight w:val="0"/>
      <w:marTop w:val="0"/>
      <w:marBottom w:val="0"/>
      <w:divBdr>
        <w:top w:val="none" w:sz="0" w:space="0" w:color="auto"/>
        <w:left w:val="none" w:sz="0" w:space="0" w:color="auto"/>
        <w:bottom w:val="none" w:sz="0" w:space="0" w:color="auto"/>
        <w:right w:val="none" w:sz="0" w:space="0" w:color="auto"/>
      </w:divBdr>
    </w:div>
    <w:div w:id="1967195276">
      <w:bodyDiv w:val="1"/>
      <w:marLeft w:val="0"/>
      <w:marRight w:val="0"/>
      <w:marTop w:val="0"/>
      <w:marBottom w:val="0"/>
      <w:divBdr>
        <w:top w:val="none" w:sz="0" w:space="0" w:color="auto"/>
        <w:left w:val="none" w:sz="0" w:space="0" w:color="auto"/>
        <w:bottom w:val="none" w:sz="0" w:space="0" w:color="auto"/>
        <w:right w:val="none" w:sz="0" w:space="0" w:color="auto"/>
      </w:divBdr>
    </w:div>
    <w:div w:id="212542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9.emf"/><Relationship Id="rId39" Type="http://schemas.openxmlformats.org/officeDocument/2006/relationships/image" Target="media/image20.png"/><Relationship Id="rId21" Type="http://schemas.openxmlformats.org/officeDocument/2006/relationships/header" Target="header3.xml"/><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image" Target="media/image57.png"/><Relationship Id="rId84" Type="http://schemas.openxmlformats.org/officeDocument/2006/relationships/image" Target="media/image65.png"/><Relationship Id="rId89"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yperlink" Target="https://angularhang.000webhostapp.com/" TargetMode="External"/><Relationship Id="rId29" Type="http://schemas.openxmlformats.org/officeDocument/2006/relationships/image" Target="media/image12.emf"/><Relationship Id="rId11" Type="http://schemas.openxmlformats.org/officeDocument/2006/relationships/header" Target="header1.xml"/><Relationship Id="rId24" Type="http://schemas.openxmlformats.org/officeDocument/2006/relationships/image" Target="media/image7.emf"/><Relationship Id="rId32" Type="http://schemas.openxmlformats.org/officeDocument/2006/relationships/image" Target="media/image15.e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footer" Target="footer7.xml"/><Relationship Id="rId95" Type="http://schemas.openxmlformats.org/officeDocument/2006/relationships/fontTable" Target="fontTable.xml"/><Relationship Id="rId19" Type="http://schemas.openxmlformats.org/officeDocument/2006/relationships/image" Target="media/image4.gif"/><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header" Target="header4.xml"/><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header" Target="header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footer" Target="footer6.xml"/><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4.emf"/><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file:///C:\Users\Win10\Desktop\h&#7885;c\10\26062019-hang_X&#226;y-d&#7921;ng-h&#7879;-h&#7895;-tr&#7907;-ch&#7849;n-&#273;o&#225;n-y-khoa1.doc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en.diagnosispr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AF558B-2BD8-42E0-9CA1-A8C0EB7D4E5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55321-350A-4BE2-8002-142E56971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3</Pages>
  <Words>15292</Words>
  <Characters>87168</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ĐẠI HỌC QUỐC GIA TP</vt:lpstr>
    </vt:vector>
  </TitlesOfParts>
  <Company>HCMUT</Company>
  <LinksUpToDate>false</LinksUpToDate>
  <CharactersWithSpaces>10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ẠI HỌC QUỐC GIA TP</dc:title>
  <dc:subject/>
  <dc:creator>Win10</dc:creator>
  <cp:keywords/>
  <cp:lastModifiedBy>ttthang.khmt0115@student.ctuet.edu.vn</cp:lastModifiedBy>
  <cp:revision>2</cp:revision>
  <cp:lastPrinted>2019-07-08T16:15:00Z</cp:lastPrinted>
  <dcterms:created xsi:type="dcterms:W3CDTF">2019-07-08T16:21:00Z</dcterms:created>
  <dcterms:modified xsi:type="dcterms:W3CDTF">2019-07-0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7aadbf-49ac-34af-b57e-7e57955448a3</vt:lpwstr>
  </property>
  <property fmtid="{D5CDD505-2E9C-101B-9397-08002B2CF9AE}" pid="24" name="Mendeley Citation Style_1">
    <vt:lpwstr>http://www.zotero.org/styles/ieee</vt:lpwstr>
  </property>
</Properties>
</file>